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4E3C97" w14:textId="77777777" w:rsidR="00A84EE4" w:rsidRDefault="00A84EE4" w:rsidP="004A59FE">
      <w:pPr>
        <w:pStyle w:val="Heading2"/>
      </w:pPr>
      <w:bookmarkStart w:id="0" w:name="_GoBack"/>
      <w:bookmarkEnd w:id="0"/>
    </w:p>
    <w:p w14:paraId="69C0B277" w14:textId="77777777" w:rsidR="000D0915" w:rsidRDefault="000D0915" w:rsidP="004E60A8">
      <w:pPr>
        <w:spacing w:line="276" w:lineRule="auto"/>
        <w:jc w:val="both"/>
        <w:rPr>
          <w:b/>
          <w:sz w:val="32"/>
          <w:szCs w:val="32"/>
        </w:rPr>
      </w:pPr>
    </w:p>
    <w:p w14:paraId="208B7924" w14:textId="226D2D15" w:rsidR="000D0915" w:rsidRPr="00C4693F" w:rsidRDefault="000D0915" w:rsidP="00A84EE4">
      <w:pPr>
        <w:spacing w:line="276" w:lineRule="auto"/>
        <w:jc w:val="center"/>
        <w:rPr>
          <w:b/>
          <w:sz w:val="32"/>
          <w:szCs w:val="32"/>
        </w:rPr>
      </w:pPr>
      <w:r w:rsidRPr="00C4693F">
        <w:rPr>
          <w:b/>
          <w:sz w:val="32"/>
          <w:szCs w:val="32"/>
        </w:rPr>
        <w:t>The Use and Abuse of Growth Hormone in Sports</w:t>
      </w:r>
    </w:p>
    <w:p w14:paraId="21B321DD" w14:textId="77777777" w:rsidR="000D0915" w:rsidRPr="00C4693F" w:rsidRDefault="000D0915" w:rsidP="004E60A8">
      <w:pPr>
        <w:spacing w:line="276" w:lineRule="auto"/>
        <w:jc w:val="both"/>
        <w:rPr>
          <w:b/>
          <w:sz w:val="32"/>
          <w:szCs w:val="32"/>
        </w:rPr>
      </w:pPr>
    </w:p>
    <w:p w14:paraId="7026CF35" w14:textId="77777777" w:rsidR="000D0915" w:rsidRPr="00C4693F" w:rsidRDefault="000D0915" w:rsidP="004E60A8">
      <w:pPr>
        <w:spacing w:line="276" w:lineRule="auto"/>
        <w:jc w:val="both"/>
        <w:rPr>
          <w:b/>
          <w:sz w:val="32"/>
          <w:szCs w:val="32"/>
        </w:rPr>
      </w:pPr>
    </w:p>
    <w:p w14:paraId="1BE81FBD" w14:textId="77777777" w:rsidR="000D0915" w:rsidRPr="00C4693F" w:rsidRDefault="000D0915" w:rsidP="004E60A8">
      <w:pPr>
        <w:spacing w:line="276" w:lineRule="auto"/>
        <w:jc w:val="both"/>
        <w:rPr>
          <w:rFonts w:ascii="Arial" w:hAnsi="Arial" w:cs="Arial"/>
        </w:rPr>
      </w:pPr>
    </w:p>
    <w:p w14:paraId="33165653" w14:textId="3DCC54C7" w:rsidR="000D0915" w:rsidRPr="00C4693F" w:rsidRDefault="000D0915" w:rsidP="00A84EE4">
      <w:pPr>
        <w:spacing w:line="276" w:lineRule="auto"/>
        <w:jc w:val="center"/>
        <w:rPr>
          <w:rFonts w:ascii="Arial" w:hAnsi="Arial" w:cs="Arial"/>
          <w:vertAlign w:val="superscript"/>
        </w:rPr>
      </w:pPr>
      <w:r w:rsidRPr="00C4693F">
        <w:rPr>
          <w:rFonts w:ascii="Arial" w:hAnsi="Arial" w:cs="Arial"/>
        </w:rPr>
        <w:t>Richard IG Holt</w:t>
      </w:r>
      <w:r w:rsidRPr="00C4693F">
        <w:rPr>
          <w:rFonts w:ascii="Arial" w:hAnsi="Arial" w:cs="Arial"/>
          <w:vertAlign w:val="superscript"/>
        </w:rPr>
        <w:t>1</w:t>
      </w:r>
      <w:r w:rsidRPr="00C4693F">
        <w:rPr>
          <w:rFonts w:ascii="Arial" w:hAnsi="Arial" w:cs="Arial"/>
        </w:rPr>
        <w:t xml:space="preserve"> and Ken KY Ho</w:t>
      </w:r>
      <w:r w:rsidR="00A35737">
        <w:rPr>
          <w:rFonts w:ascii="Arial" w:hAnsi="Arial" w:cs="Arial"/>
          <w:vertAlign w:val="superscript"/>
        </w:rPr>
        <w:t>2</w:t>
      </w:r>
    </w:p>
    <w:p w14:paraId="7AFA7E9F" w14:textId="77777777" w:rsidR="000D0915" w:rsidRPr="00C4693F" w:rsidRDefault="000D0915" w:rsidP="004E60A8">
      <w:pPr>
        <w:spacing w:line="276" w:lineRule="auto"/>
        <w:jc w:val="both"/>
      </w:pPr>
    </w:p>
    <w:p w14:paraId="76D89D1C" w14:textId="77777777" w:rsidR="000D0915" w:rsidRPr="00C4693F" w:rsidRDefault="000D0915" w:rsidP="004E60A8">
      <w:pPr>
        <w:spacing w:line="276" w:lineRule="auto"/>
        <w:jc w:val="both"/>
      </w:pPr>
    </w:p>
    <w:p w14:paraId="6F10250B" w14:textId="77777777" w:rsidR="000D0915" w:rsidRPr="00C4693F" w:rsidRDefault="000D0915" w:rsidP="004E60A8">
      <w:pPr>
        <w:spacing w:line="276" w:lineRule="auto"/>
        <w:jc w:val="both"/>
      </w:pPr>
    </w:p>
    <w:p w14:paraId="596A0A29" w14:textId="576CA618" w:rsidR="000D0915" w:rsidRPr="00C4693F" w:rsidRDefault="000D0915" w:rsidP="004E60A8">
      <w:pPr>
        <w:spacing w:line="276" w:lineRule="auto"/>
        <w:jc w:val="both"/>
        <w:rPr>
          <w:rFonts w:ascii="Times" w:eastAsia="Times New Roman" w:hAnsi="Times" w:cs="Times New Roman"/>
          <w:lang w:eastAsia="en-US"/>
        </w:rPr>
      </w:pPr>
      <w:r w:rsidRPr="00C4693F">
        <w:rPr>
          <w:rFonts w:ascii="Arial" w:eastAsia="Times New Roman" w:hAnsi="Arial" w:cs="Arial"/>
          <w:color w:val="000000"/>
          <w:shd w:val="clear" w:color="auto" w:fill="FFFFFF"/>
          <w:vertAlign w:val="superscript"/>
          <w:lang w:eastAsia="en-US"/>
        </w:rPr>
        <w:t xml:space="preserve">1 </w:t>
      </w:r>
      <w:r w:rsidRPr="00C4693F">
        <w:rPr>
          <w:rFonts w:ascii="Arial" w:eastAsia="Times New Roman" w:hAnsi="Arial" w:cs="Arial"/>
          <w:color w:val="000000"/>
          <w:shd w:val="clear" w:color="auto" w:fill="FFFFFF"/>
          <w:lang w:eastAsia="en-US"/>
        </w:rPr>
        <w:t xml:space="preserve">Human Development and Health, </w:t>
      </w:r>
      <w:r w:rsidR="00C503BE" w:rsidRPr="00C4693F">
        <w:rPr>
          <w:rFonts w:ascii="Arial" w:eastAsia="Times New Roman" w:hAnsi="Arial" w:cs="Arial"/>
          <w:color w:val="000000"/>
          <w:shd w:val="clear" w:color="auto" w:fill="FFFFFF"/>
          <w:lang w:eastAsia="en-US"/>
        </w:rPr>
        <w:t xml:space="preserve">Faculty of Medicine, </w:t>
      </w:r>
      <w:r w:rsidRPr="00C4693F">
        <w:rPr>
          <w:rFonts w:ascii="Arial" w:eastAsia="Times New Roman" w:hAnsi="Arial" w:cs="Arial"/>
          <w:color w:val="000000"/>
          <w:shd w:val="clear" w:color="auto" w:fill="FFFFFF"/>
          <w:lang w:eastAsia="en-US"/>
        </w:rPr>
        <w:t>University of Southampton, Southampton, UK</w:t>
      </w:r>
    </w:p>
    <w:p w14:paraId="377551D0" w14:textId="2AA55C56" w:rsidR="000D0915" w:rsidRPr="00C4693F" w:rsidRDefault="00A35737" w:rsidP="004E60A8">
      <w:pPr>
        <w:spacing w:line="276" w:lineRule="auto"/>
        <w:jc w:val="both"/>
        <w:rPr>
          <w:rFonts w:ascii="Arial" w:eastAsia="Times New Roman" w:hAnsi="Arial" w:cs="Arial"/>
          <w:color w:val="000000"/>
          <w:shd w:val="clear" w:color="auto" w:fill="FFFFFF"/>
          <w:lang w:eastAsia="en-US"/>
        </w:rPr>
      </w:pPr>
      <w:r>
        <w:rPr>
          <w:rFonts w:ascii="Arial" w:eastAsia="Times New Roman" w:hAnsi="Arial" w:cs="Arial"/>
          <w:color w:val="000000"/>
          <w:shd w:val="clear" w:color="auto" w:fill="FFFFFF"/>
          <w:vertAlign w:val="superscript"/>
          <w:lang w:eastAsia="en-US"/>
        </w:rPr>
        <w:t>2</w:t>
      </w:r>
      <w:r w:rsidR="000D0915" w:rsidRPr="00C4693F">
        <w:rPr>
          <w:rFonts w:ascii="Arial" w:eastAsia="Times New Roman" w:hAnsi="Arial" w:cs="Arial"/>
          <w:color w:val="000000"/>
          <w:shd w:val="clear" w:color="auto" w:fill="FFFFFF"/>
          <w:vertAlign w:val="superscript"/>
          <w:lang w:eastAsia="en-US"/>
        </w:rPr>
        <w:t xml:space="preserve"> </w:t>
      </w:r>
      <w:r w:rsidR="000D0915" w:rsidRPr="00C4693F">
        <w:rPr>
          <w:rFonts w:ascii="Arial" w:eastAsia="Times New Roman" w:hAnsi="Arial" w:cs="Arial"/>
          <w:color w:val="000000"/>
          <w:shd w:val="clear" w:color="auto" w:fill="FFFFFF"/>
          <w:lang w:eastAsia="en-US"/>
        </w:rPr>
        <w:t>Garvan Institute of Medical Research, St. Vincent’s Hospital and the University of New South Wales, Sydney, Australia</w:t>
      </w:r>
    </w:p>
    <w:p w14:paraId="65C8BA99" w14:textId="77777777" w:rsidR="0054182F" w:rsidRPr="00C4693F" w:rsidRDefault="0054182F" w:rsidP="004E60A8">
      <w:pPr>
        <w:spacing w:line="276" w:lineRule="auto"/>
        <w:jc w:val="both"/>
        <w:rPr>
          <w:rFonts w:ascii="Arial" w:eastAsia="Times New Roman" w:hAnsi="Arial" w:cs="Arial"/>
          <w:color w:val="000000"/>
          <w:shd w:val="clear" w:color="auto" w:fill="FFFFFF"/>
          <w:lang w:eastAsia="en-US"/>
        </w:rPr>
      </w:pPr>
    </w:p>
    <w:p w14:paraId="60AB7CB6" w14:textId="329F02BE" w:rsidR="0054182F" w:rsidRPr="00C4693F" w:rsidRDefault="0054182F" w:rsidP="004E60A8">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Short title: Growth hormone in sports</w:t>
      </w:r>
    </w:p>
    <w:p w14:paraId="2AD06E35" w14:textId="77777777" w:rsidR="000D0915" w:rsidRPr="00C4693F" w:rsidRDefault="000D0915" w:rsidP="004E60A8">
      <w:pPr>
        <w:spacing w:line="276" w:lineRule="auto"/>
        <w:jc w:val="both"/>
        <w:rPr>
          <w:rFonts w:ascii="Arial" w:eastAsia="Times New Roman" w:hAnsi="Arial" w:cs="Arial"/>
          <w:color w:val="000000"/>
          <w:shd w:val="clear" w:color="auto" w:fill="FFFFFF"/>
          <w:lang w:eastAsia="en-US"/>
        </w:rPr>
      </w:pPr>
    </w:p>
    <w:p w14:paraId="493C88B6" w14:textId="77777777" w:rsidR="00D06090" w:rsidRPr="00C4693F" w:rsidRDefault="00D06090" w:rsidP="004E60A8">
      <w:pPr>
        <w:spacing w:line="276" w:lineRule="auto"/>
        <w:jc w:val="both"/>
        <w:rPr>
          <w:rFonts w:ascii="Arial" w:eastAsia="Times New Roman" w:hAnsi="Arial" w:cs="Arial"/>
          <w:color w:val="000000"/>
          <w:shd w:val="clear" w:color="auto" w:fill="FFFFFF"/>
          <w:lang w:eastAsia="en-US"/>
        </w:rPr>
      </w:pPr>
    </w:p>
    <w:p w14:paraId="1920B256" w14:textId="40376746" w:rsidR="000D0915" w:rsidRPr="00C4693F" w:rsidRDefault="000D0915" w:rsidP="004E60A8">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Word Count</w:t>
      </w:r>
      <w:r w:rsidR="00900D89" w:rsidRPr="00C4693F">
        <w:rPr>
          <w:rFonts w:ascii="Arial" w:eastAsia="Times New Roman" w:hAnsi="Arial" w:cs="Arial"/>
          <w:color w:val="000000"/>
          <w:shd w:val="clear" w:color="auto" w:fill="FFFFFF"/>
          <w:lang w:eastAsia="en-US"/>
        </w:rPr>
        <w:tab/>
      </w:r>
      <w:r w:rsidR="00900D89" w:rsidRPr="00C4693F">
        <w:rPr>
          <w:rFonts w:ascii="Arial" w:eastAsia="Times New Roman" w:hAnsi="Arial" w:cs="Arial"/>
          <w:color w:val="000000"/>
          <w:shd w:val="clear" w:color="auto" w:fill="FFFFFF"/>
          <w:lang w:eastAsia="en-US"/>
        </w:rPr>
        <w:tab/>
      </w:r>
      <w:r w:rsidR="0011792E" w:rsidRPr="00C4693F">
        <w:rPr>
          <w:rFonts w:ascii="Arial" w:eastAsia="Times New Roman" w:hAnsi="Arial" w:cs="Arial"/>
          <w:color w:val="000000"/>
          <w:shd w:val="clear" w:color="auto" w:fill="FFFFFF"/>
          <w:lang w:eastAsia="en-US"/>
        </w:rPr>
        <w:t>11539</w:t>
      </w:r>
    </w:p>
    <w:p w14:paraId="166640DF" w14:textId="4EF7FAEE" w:rsidR="000D0915" w:rsidRPr="00C4693F" w:rsidRDefault="000D0915" w:rsidP="004E60A8">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No of Figures</w:t>
      </w:r>
      <w:r w:rsidR="00DB5D82" w:rsidRPr="00C4693F">
        <w:rPr>
          <w:rFonts w:ascii="Arial" w:eastAsia="Times New Roman" w:hAnsi="Arial" w:cs="Arial"/>
          <w:color w:val="000000"/>
          <w:shd w:val="clear" w:color="auto" w:fill="FFFFFF"/>
          <w:lang w:eastAsia="en-US"/>
        </w:rPr>
        <w:tab/>
        <w:t>10</w:t>
      </w:r>
    </w:p>
    <w:p w14:paraId="6BD36441" w14:textId="49699DCE" w:rsidR="000D0915" w:rsidRPr="00C4693F" w:rsidRDefault="000D0915" w:rsidP="004E60A8">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No of tables</w:t>
      </w:r>
      <w:r w:rsidR="00900D89" w:rsidRPr="00C4693F">
        <w:rPr>
          <w:rFonts w:ascii="Arial" w:eastAsia="Times New Roman" w:hAnsi="Arial" w:cs="Arial"/>
          <w:color w:val="000000"/>
          <w:shd w:val="clear" w:color="auto" w:fill="FFFFFF"/>
          <w:lang w:eastAsia="en-US"/>
        </w:rPr>
        <w:tab/>
      </w:r>
      <w:r w:rsidR="00900D89" w:rsidRPr="00C4693F">
        <w:rPr>
          <w:rFonts w:ascii="Arial" w:eastAsia="Times New Roman" w:hAnsi="Arial" w:cs="Arial"/>
          <w:color w:val="000000"/>
          <w:shd w:val="clear" w:color="auto" w:fill="FFFFFF"/>
          <w:lang w:eastAsia="en-US"/>
        </w:rPr>
        <w:tab/>
        <w:t>4</w:t>
      </w:r>
    </w:p>
    <w:p w14:paraId="27BA0920" w14:textId="77777777" w:rsidR="000D0915" w:rsidRPr="00C4693F" w:rsidRDefault="000D0915" w:rsidP="004E60A8">
      <w:pPr>
        <w:spacing w:line="276" w:lineRule="auto"/>
        <w:jc w:val="both"/>
        <w:rPr>
          <w:rFonts w:ascii="Arial" w:eastAsia="Times New Roman" w:hAnsi="Arial" w:cs="Arial"/>
          <w:color w:val="000000"/>
          <w:shd w:val="clear" w:color="auto" w:fill="FFFFFF"/>
          <w:lang w:eastAsia="en-US"/>
        </w:rPr>
      </w:pPr>
    </w:p>
    <w:p w14:paraId="26FCDFAD" w14:textId="77777777" w:rsidR="000D0915" w:rsidRPr="00C4693F" w:rsidRDefault="000D0915" w:rsidP="004E60A8">
      <w:pPr>
        <w:spacing w:line="276" w:lineRule="auto"/>
        <w:jc w:val="both"/>
        <w:rPr>
          <w:rFonts w:ascii="Arial" w:eastAsia="Times New Roman" w:hAnsi="Arial" w:cs="Arial"/>
          <w:color w:val="000000"/>
          <w:shd w:val="clear" w:color="auto" w:fill="FFFFFF"/>
          <w:lang w:eastAsia="en-US"/>
        </w:rPr>
      </w:pPr>
    </w:p>
    <w:p w14:paraId="4E1DBB86" w14:textId="77777777" w:rsidR="000D0915" w:rsidRPr="00C4693F" w:rsidRDefault="000D0915" w:rsidP="004E60A8">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Address for Correspondence</w:t>
      </w:r>
    </w:p>
    <w:p w14:paraId="65AFEF0D" w14:textId="77777777" w:rsidR="000D0915" w:rsidRPr="00C4693F" w:rsidRDefault="000D0915" w:rsidP="004E60A8">
      <w:pPr>
        <w:spacing w:line="276" w:lineRule="auto"/>
        <w:jc w:val="both"/>
        <w:rPr>
          <w:rFonts w:ascii="Arial" w:eastAsia="Times New Roman" w:hAnsi="Arial" w:cs="Arial"/>
          <w:color w:val="000000"/>
          <w:shd w:val="clear" w:color="auto" w:fill="FFFFFF"/>
          <w:lang w:eastAsia="en-US"/>
        </w:rPr>
      </w:pPr>
    </w:p>
    <w:p w14:paraId="2972AABA"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Professor Ken Ho</w:t>
      </w:r>
    </w:p>
    <w:p w14:paraId="2F0C75B7"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Garvan Institute of Medical Research</w:t>
      </w:r>
    </w:p>
    <w:p w14:paraId="0C0CC6A6"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384 Victoria Road</w:t>
      </w:r>
    </w:p>
    <w:p w14:paraId="612D87A0"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Darlinghurst, Sydney</w:t>
      </w:r>
    </w:p>
    <w:p w14:paraId="2AB8DD3E"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NSW 2010</w:t>
      </w:r>
    </w:p>
    <w:p w14:paraId="110C5E61"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Australia</w:t>
      </w:r>
    </w:p>
    <w:p w14:paraId="228D7453"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Tel +612 929258203</w:t>
      </w:r>
    </w:p>
    <w:p w14:paraId="27B459C3" w14:textId="77777777" w:rsidR="000D0915" w:rsidRPr="00C4693F" w:rsidRDefault="000D0915" w:rsidP="004E60A8">
      <w:pPr>
        <w:spacing w:line="276" w:lineRule="auto"/>
        <w:ind w:left="1701"/>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t xml:space="preserve">Email: </w:t>
      </w:r>
      <w:hyperlink r:id="rId8" w:history="1">
        <w:r w:rsidRPr="00C4693F">
          <w:rPr>
            <w:rStyle w:val="Hyperlink"/>
            <w:rFonts w:ascii="Arial" w:eastAsia="Times New Roman" w:hAnsi="Arial" w:cs="Arial"/>
            <w:shd w:val="clear" w:color="auto" w:fill="FFFFFF"/>
            <w:lang w:eastAsia="en-US"/>
          </w:rPr>
          <w:t>k.ho@garvan.org.au</w:t>
        </w:r>
      </w:hyperlink>
    </w:p>
    <w:p w14:paraId="4CE45DDD" w14:textId="77777777" w:rsidR="000D0915" w:rsidRDefault="000D0915" w:rsidP="004E60A8">
      <w:pPr>
        <w:spacing w:line="276" w:lineRule="auto"/>
        <w:ind w:left="1701"/>
        <w:jc w:val="both"/>
        <w:rPr>
          <w:rFonts w:ascii="Arial" w:eastAsia="Times New Roman" w:hAnsi="Arial" w:cs="Arial"/>
          <w:color w:val="000000"/>
          <w:shd w:val="clear" w:color="auto" w:fill="FFFFFF"/>
          <w:lang w:eastAsia="en-US"/>
        </w:rPr>
      </w:pPr>
    </w:p>
    <w:p w14:paraId="0C32BC7A" w14:textId="77777777" w:rsidR="00F12744" w:rsidRDefault="00F12744" w:rsidP="004E60A8">
      <w:pPr>
        <w:spacing w:line="276" w:lineRule="auto"/>
        <w:ind w:left="1701"/>
        <w:jc w:val="both"/>
        <w:rPr>
          <w:rFonts w:ascii="Arial" w:eastAsia="Times New Roman" w:hAnsi="Arial" w:cs="Arial"/>
          <w:color w:val="000000"/>
          <w:shd w:val="clear" w:color="auto" w:fill="FFFFFF"/>
          <w:lang w:eastAsia="en-US"/>
        </w:rPr>
      </w:pPr>
    </w:p>
    <w:p w14:paraId="1AFBCAC2" w14:textId="51673A1F" w:rsidR="00F12744" w:rsidRPr="00C4693F" w:rsidRDefault="00F12744" w:rsidP="00F12744">
      <w:pPr>
        <w:spacing w:line="276" w:lineRule="auto"/>
        <w:jc w:val="both"/>
        <w:rPr>
          <w:rFonts w:ascii="Arial" w:eastAsia="Times New Roman" w:hAnsi="Arial" w:cs="Arial"/>
          <w:color w:val="000000"/>
          <w:shd w:val="clear" w:color="auto" w:fill="FFFFFF"/>
          <w:lang w:eastAsia="en-US"/>
        </w:rPr>
      </w:pPr>
      <w:r>
        <w:rPr>
          <w:rFonts w:eastAsia="Times New Roman" w:cs="Times New Roman"/>
        </w:rPr>
        <w:t>DISCLOSURE STATEMENT: RH, PS and KH have nothing to declare</w:t>
      </w:r>
    </w:p>
    <w:p w14:paraId="519AD21F" w14:textId="3B7BC14F" w:rsidR="00C7044E" w:rsidRPr="00C4693F" w:rsidRDefault="000D0915" w:rsidP="00C7044E">
      <w:pPr>
        <w:spacing w:line="276" w:lineRule="auto"/>
        <w:jc w:val="both"/>
        <w:rPr>
          <w:rFonts w:ascii="Arial" w:eastAsia="Times New Roman" w:hAnsi="Arial" w:cs="Arial"/>
          <w:color w:val="000000"/>
          <w:shd w:val="clear" w:color="auto" w:fill="FFFFFF"/>
          <w:lang w:eastAsia="en-US"/>
        </w:rPr>
      </w:pPr>
      <w:r w:rsidRPr="00C4693F">
        <w:rPr>
          <w:rFonts w:ascii="Arial" w:eastAsia="Times New Roman" w:hAnsi="Arial" w:cs="Arial"/>
          <w:color w:val="000000"/>
          <w:shd w:val="clear" w:color="auto" w:fill="FFFFFF"/>
          <w:lang w:eastAsia="en-US"/>
        </w:rPr>
        <w:br w:type="page"/>
      </w:r>
    </w:p>
    <w:p w14:paraId="287F3AD1" w14:textId="77777777" w:rsidR="000D0915" w:rsidRPr="00C4693F" w:rsidRDefault="000D0915" w:rsidP="00EC7E00">
      <w:r w:rsidRPr="00C4693F">
        <w:lastRenderedPageBreak/>
        <w:t>Abstract</w:t>
      </w:r>
    </w:p>
    <w:p w14:paraId="34002796" w14:textId="77777777" w:rsidR="000D0915" w:rsidRPr="00C4693F" w:rsidRDefault="000D0915" w:rsidP="00EC7E00"/>
    <w:p w14:paraId="65916065" w14:textId="6B9932D2" w:rsidR="005C3924" w:rsidRPr="009F6E1E" w:rsidRDefault="005C3924" w:rsidP="00BF6704">
      <w:pPr>
        <w:spacing w:line="480" w:lineRule="auto"/>
        <w:jc w:val="both"/>
      </w:pPr>
      <w:r w:rsidRPr="00C4693F">
        <w:t>GH is bann</w:t>
      </w:r>
      <w:r w:rsidR="00F40842" w:rsidRPr="00C4693F">
        <w:t>ed by the W</w:t>
      </w:r>
      <w:r w:rsidR="00FC618E">
        <w:t>orld</w:t>
      </w:r>
      <w:r w:rsidR="001D18D0">
        <w:t xml:space="preserve"> </w:t>
      </w:r>
      <w:r w:rsidR="00F40842" w:rsidRPr="00C4693F">
        <w:t>A</w:t>
      </w:r>
      <w:r w:rsidR="001D18D0">
        <w:t>nti-</w:t>
      </w:r>
      <w:r w:rsidR="00F40842" w:rsidRPr="00C4693F">
        <w:t>D</w:t>
      </w:r>
      <w:r w:rsidR="001D18D0">
        <w:t xml:space="preserve">oping </w:t>
      </w:r>
      <w:r w:rsidR="00F40842" w:rsidRPr="00C4693F">
        <w:t>A</w:t>
      </w:r>
      <w:r w:rsidR="001D18D0">
        <w:t>gency (WADA)</w:t>
      </w:r>
      <w:r w:rsidR="00F40842" w:rsidRPr="00C4693F">
        <w:t xml:space="preserve"> </w:t>
      </w:r>
      <w:r w:rsidR="008650BE" w:rsidRPr="00C4693F">
        <w:t>as a performance-enhancing</w:t>
      </w:r>
      <w:r w:rsidR="008650BE">
        <w:t xml:space="preserve"> anabolic</w:t>
      </w:r>
      <w:r w:rsidR="008650BE" w:rsidRPr="00C4693F">
        <w:t xml:space="preserve"> agent</w:t>
      </w:r>
      <w:r w:rsidRPr="00C4693F">
        <w:t xml:space="preserve">. Doping with GH likely began in the </w:t>
      </w:r>
      <w:r w:rsidR="005C43FA">
        <w:t xml:space="preserve">early </w:t>
      </w:r>
      <w:r w:rsidRPr="00C4693F">
        <w:t xml:space="preserve">1980s </w:t>
      </w:r>
      <w:r w:rsidR="00561E10">
        <w:t>and become more prevalent w</w:t>
      </w:r>
      <w:r w:rsidR="00561E10" w:rsidRPr="00C4693F">
        <w:t xml:space="preserve">ith the </w:t>
      </w:r>
      <w:r w:rsidR="00561E10">
        <w:t>advent</w:t>
      </w:r>
      <w:r w:rsidR="00561E10" w:rsidRPr="00C4693F">
        <w:t xml:space="preserve"> of </w:t>
      </w:r>
      <w:r w:rsidRPr="00C4693F">
        <w:t xml:space="preserve">recombinant </w:t>
      </w:r>
      <w:r w:rsidR="00DC78C6">
        <w:t>technology</w:t>
      </w:r>
      <w:r w:rsidR="00DC78C6" w:rsidRPr="00C4693F">
        <w:t xml:space="preserve"> </w:t>
      </w:r>
      <w:r w:rsidRPr="00C4693F">
        <w:t>well before any</w:t>
      </w:r>
      <w:r w:rsidR="00860B00">
        <w:t xml:space="preserve"> scientific</w:t>
      </w:r>
      <w:r w:rsidRPr="00C4693F">
        <w:t xml:space="preserve"> evidence of </w:t>
      </w:r>
      <w:r w:rsidR="00561E10">
        <w:t>benefit</w:t>
      </w:r>
      <w:r w:rsidR="005C1F25">
        <w:t xml:space="preserve">. </w:t>
      </w:r>
      <w:r w:rsidR="00955298">
        <w:t xml:space="preserve">The </w:t>
      </w:r>
      <w:r w:rsidR="0087381D">
        <w:t>expectation</w:t>
      </w:r>
      <w:r w:rsidR="00B12193">
        <w:t xml:space="preserve"> that GH improves physical function stems from</w:t>
      </w:r>
      <w:r w:rsidR="00955298">
        <w:t xml:space="preserve"> its an</w:t>
      </w:r>
      <w:r w:rsidR="00B12193">
        <w:t>abolic and lipolytic properties.</w:t>
      </w:r>
      <w:r w:rsidR="00955298">
        <w:t xml:space="preserve"> </w:t>
      </w:r>
      <w:r w:rsidR="005C1F25" w:rsidRPr="00632A97">
        <w:t>Athletic performance depends on muscle strength and the energy required to power muscle func</w:t>
      </w:r>
      <w:r w:rsidR="00B11BAF" w:rsidRPr="00632A97">
        <w:t>tion. In recreational athletes</w:t>
      </w:r>
      <w:r w:rsidR="006A3338" w:rsidRPr="00632A97">
        <w:t xml:space="preserve">, </w:t>
      </w:r>
      <w:r w:rsidR="006A3338" w:rsidRPr="00632A97">
        <w:rPr>
          <w:lang w:val="en-US"/>
        </w:rPr>
        <w:t>GH selectively improves anaerobic sprint capacity but has not been proven to significantly enhance muscle strength, power nor VO</w:t>
      </w:r>
      <w:r w:rsidR="006A3338" w:rsidRPr="00632A97">
        <w:rPr>
          <w:vertAlign w:val="subscript"/>
          <w:lang w:val="en-US"/>
        </w:rPr>
        <w:t>2</w:t>
      </w:r>
      <w:r w:rsidR="006A3338" w:rsidRPr="00632A97">
        <w:rPr>
          <w:lang w:val="en-US"/>
        </w:rPr>
        <w:t xml:space="preserve"> max</w:t>
      </w:r>
      <w:r w:rsidR="005C1F25" w:rsidRPr="00C4693F">
        <w:rPr>
          <w:lang w:val="en-US"/>
        </w:rPr>
        <w:t>.</w:t>
      </w:r>
      <w:r w:rsidR="005C1F25">
        <w:t xml:space="preserve"> </w:t>
      </w:r>
      <w:r w:rsidRPr="00C4693F">
        <w:t>GH is secreted as a family of isoform peptides in a pulsatile manner reflecting intermitten</w:t>
      </w:r>
      <w:r w:rsidR="00A1771A" w:rsidRPr="00C4693F">
        <w:t>t secretion and rapid clearance</w:t>
      </w:r>
      <w:r w:rsidRPr="00C4693F">
        <w:t xml:space="preserve">. </w:t>
      </w:r>
      <w:r w:rsidR="005C1F25">
        <w:t>Its</w:t>
      </w:r>
      <w:r w:rsidRPr="00C4693F">
        <w:t xml:space="preserve"> anabolic actions are </w:t>
      </w:r>
      <w:r w:rsidR="00D50097">
        <w:t xml:space="preserve">largely </w:t>
      </w:r>
      <w:r w:rsidRPr="00C4693F">
        <w:t>mediated by IGF-I</w:t>
      </w:r>
      <w:r w:rsidR="00C503BE" w:rsidRPr="00C4693F">
        <w:t>,</w:t>
      </w:r>
      <w:r w:rsidRPr="00C4693F">
        <w:t xml:space="preserve"> which stimulates whole body protein synthesis including skeletal muscle and collagen proteins. Two methods have been validated for detecting GH abuse in athletes. The first (Isoform Method) is based on distinguishing pure recombinant 22</w:t>
      </w:r>
      <w:r w:rsidR="00B12193">
        <w:t xml:space="preserve"> kD</w:t>
      </w:r>
      <w:r w:rsidRPr="00C4693F">
        <w:t xml:space="preserve"> GH from the heterogeneous isoforms secreted from the pituitary. The second (Marker Method) is based on measuring blood levels of GH responsive proteins, specifically IGF-I and </w:t>
      </w:r>
      <w:r w:rsidR="00C503BE" w:rsidRPr="00C4693F">
        <w:t xml:space="preserve">N-terminal propeptide of </w:t>
      </w:r>
      <w:r w:rsidRPr="00C4693F">
        <w:t>type III collagen</w:t>
      </w:r>
      <w:r w:rsidR="005C1F25">
        <w:t>.</w:t>
      </w:r>
      <w:r w:rsidRPr="00C4693F">
        <w:rPr>
          <w:lang w:val="en-US"/>
        </w:rPr>
        <w:t xml:space="preserve"> Only a handful of athletes have been caught since the implementation of GH doping tests in 2004. The low rate likely reflects the limitation of in-competition testing </w:t>
      </w:r>
      <w:r w:rsidR="008174A7" w:rsidRPr="00C4693F">
        <w:rPr>
          <w:lang w:val="en-US"/>
        </w:rPr>
        <w:t>using</w:t>
      </w:r>
      <w:r w:rsidRPr="00C4693F">
        <w:rPr>
          <w:lang w:val="en-US"/>
        </w:rPr>
        <w:t xml:space="preserve"> current methods. Improved detection rates may be achieved by </w:t>
      </w:r>
      <w:r w:rsidR="004430C5">
        <w:rPr>
          <w:lang w:val="en-US"/>
        </w:rPr>
        <w:t xml:space="preserve">more </w:t>
      </w:r>
      <w:r w:rsidRPr="00C4693F">
        <w:rPr>
          <w:lang w:val="en-US"/>
        </w:rPr>
        <w:t>out-</w:t>
      </w:r>
      <w:r w:rsidR="00C503BE" w:rsidRPr="00C4693F">
        <w:rPr>
          <w:lang w:val="en-US"/>
        </w:rPr>
        <w:t>of-</w:t>
      </w:r>
      <w:r w:rsidRPr="00C4693F">
        <w:rPr>
          <w:lang w:val="en-US"/>
        </w:rPr>
        <w:t>competition testing, introduc</w:t>
      </w:r>
      <w:r w:rsidR="00C503BE" w:rsidRPr="00C4693F">
        <w:rPr>
          <w:lang w:val="en-US"/>
        </w:rPr>
        <w:t>ing</w:t>
      </w:r>
      <w:r w:rsidRPr="00C4693F">
        <w:rPr>
          <w:lang w:val="en-US"/>
        </w:rPr>
        <w:t xml:space="preserve"> </w:t>
      </w:r>
      <w:r w:rsidR="00592A57" w:rsidRPr="00C4693F">
        <w:rPr>
          <w:lang w:val="en-US"/>
        </w:rPr>
        <w:t>athletes’</w:t>
      </w:r>
      <w:r w:rsidRPr="00C4693F">
        <w:rPr>
          <w:lang w:val="en-US"/>
        </w:rPr>
        <w:t xml:space="preserve"> biological passports and the development of novel methods. </w:t>
      </w:r>
      <w:r w:rsidR="00592A57" w:rsidRPr="00C4693F">
        <w:rPr>
          <w:lang w:val="en-US"/>
        </w:rPr>
        <w:t>Governance, operational, technical and political factors influence the effectiveness of an antidoping program</w:t>
      </w:r>
      <w:r w:rsidRPr="00C4693F">
        <w:rPr>
          <w:lang w:val="en-US"/>
        </w:rPr>
        <w:t>.</w:t>
      </w:r>
    </w:p>
    <w:p w14:paraId="2BD21391" w14:textId="77777777" w:rsidR="000D0915" w:rsidRPr="00C4693F" w:rsidRDefault="000D0915" w:rsidP="00BF6704">
      <w:pPr>
        <w:spacing w:line="480" w:lineRule="auto"/>
      </w:pPr>
    </w:p>
    <w:p w14:paraId="7DE7927D" w14:textId="77777777" w:rsidR="000D0915" w:rsidRPr="00C4693F" w:rsidRDefault="000D0915" w:rsidP="00BF6704">
      <w:pPr>
        <w:spacing w:line="480" w:lineRule="auto"/>
        <w:rPr>
          <w:rFonts w:asciiTheme="majorHAnsi" w:eastAsiaTheme="majorEastAsia" w:hAnsiTheme="majorHAnsi" w:cstheme="majorBidi"/>
          <w:b/>
          <w:bCs/>
          <w:color w:val="345A8A" w:themeColor="accent1" w:themeShade="B5"/>
          <w:sz w:val="32"/>
          <w:szCs w:val="32"/>
        </w:rPr>
      </w:pPr>
      <w:r w:rsidRPr="00C4693F">
        <w:br w:type="page"/>
      </w:r>
    </w:p>
    <w:p w14:paraId="75F19816" w14:textId="582D52DE" w:rsidR="009A5540" w:rsidRDefault="009A5540">
      <w:pPr>
        <w:pStyle w:val="TOC1"/>
        <w:tabs>
          <w:tab w:val="right" w:leader="dot" w:pos="9010"/>
        </w:tabs>
        <w:rPr>
          <w:b w:val="0"/>
          <w:caps w:val="0"/>
          <w:noProof/>
          <w:sz w:val="24"/>
          <w:szCs w:val="24"/>
        </w:rPr>
      </w:pPr>
      <w:r>
        <w:rPr>
          <w:bCs/>
          <w:caps w:val="0"/>
        </w:rPr>
        <w:lastRenderedPageBreak/>
        <w:fldChar w:fldCharType="begin"/>
      </w:r>
      <w:r>
        <w:rPr>
          <w:bCs/>
          <w:caps w:val="0"/>
        </w:rPr>
        <w:instrText xml:space="preserve"> TOC \o "1-2" \n </w:instrText>
      </w:r>
      <w:r>
        <w:rPr>
          <w:bCs/>
          <w:caps w:val="0"/>
        </w:rPr>
        <w:fldChar w:fldCharType="separate"/>
      </w:r>
      <w:r>
        <w:rPr>
          <w:noProof/>
        </w:rPr>
        <w:t>Introduction</w:t>
      </w:r>
    </w:p>
    <w:p w14:paraId="506474C2" w14:textId="77777777" w:rsidR="009A5540" w:rsidRDefault="009A5540">
      <w:pPr>
        <w:pStyle w:val="TOC1"/>
        <w:tabs>
          <w:tab w:val="right" w:leader="dot" w:pos="9010"/>
        </w:tabs>
        <w:rPr>
          <w:b w:val="0"/>
          <w:caps w:val="0"/>
          <w:noProof/>
          <w:sz w:val="24"/>
          <w:szCs w:val="24"/>
        </w:rPr>
      </w:pPr>
      <w:r>
        <w:rPr>
          <w:noProof/>
        </w:rPr>
        <w:t>History</w:t>
      </w:r>
    </w:p>
    <w:p w14:paraId="38E01E8D" w14:textId="77777777" w:rsidR="009A5540" w:rsidRDefault="009A5540">
      <w:pPr>
        <w:pStyle w:val="TOC2"/>
        <w:tabs>
          <w:tab w:val="right" w:leader="dot" w:pos="9010"/>
        </w:tabs>
        <w:rPr>
          <w:smallCaps w:val="0"/>
          <w:noProof/>
          <w:sz w:val="24"/>
          <w:szCs w:val="24"/>
        </w:rPr>
      </w:pPr>
      <w:r>
        <w:rPr>
          <w:noProof/>
        </w:rPr>
        <w:t>Growth Hormone</w:t>
      </w:r>
    </w:p>
    <w:p w14:paraId="0900EC88" w14:textId="77777777" w:rsidR="009A5540" w:rsidRDefault="009A5540">
      <w:pPr>
        <w:pStyle w:val="TOC2"/>
        <w:tabs>
          <w:tab w:val="right" w:leader="dot" w:pos="9010"/>
        </w:tabs>
        <w:rPr>
          <w:smallCaps w:val="0"/>
          <w:noProof/>
          <w:sz w:val="24"/>
          <w:szCs w:val="24"/>
        </w:rPr>
      </w:pPr>
      <w:r>
        <w:rPr>
          <w:noProof/>
        </w:rPr>
        <w:t>Anabolic Androgenic Steroids</w:t>
      </w:r>
    </w:p>
    <w:p w14:paraId="037EC0B4" w14:textId="77777777" w:rsidR="009A5540" w:rsidRDefault="009A5540">
      <w:pPr>
        <w:pStyle w:val="TOC1"/>
        <w:tabs>
          <w:tab w:val="right" w:leader="dot" w:pos="9010"/>
        </w:tabs>
        <w:rPr>
          <w:b w:val="0"/>
          <w:caps w:val="0"/>
          <w:noProof/>
          <w:sz w:val="24"/>
          <w:szCs w:val="24"/>
        </w:rPr>
      </w:pPr>
      <w:r>
        <w:rPr>
          <w:noProof/>
        </w:rPr>
        <w:t>Doping Control</w:t>
      </w:r>
    </w:p>
    <w:p w14:paraId="30B35BB6" w14:textId="77777777" w:rsidR="009A5540" w:rsidRDefault="009A5540">
      <w:pPr>
        <w:pStyle w:val="TOC2"/>
        <w:tabs>
          <w:tab w:val="right" w:leader="dot" w:pos="9010"/>
        </w:tabs>
        <w:rPr>
          <w:smallCaps w:val="0"/>
          <w:noProof/>
          <w:sz w:val="24"/>
          <w:szCs w:val="24"/>
        </w:rPr>
      </w:pPr>
      <w:r>
        <w:rPr>
          <w:noProof/>
        </w:rPr>
        <w:t>The International Olympic Committee (IOC) Medical Commission</w:t>
      </w:r>
    </w:p>
    <w:p w14:paraId="6BD20FEF" w14:textId="77777777" w:rsidR="009A5540" w:rsidRDefault="009A5540">
      <w:pPr>
        <w:pStyle w:val="TOC2"/>
        <w:tabs>
          <w:tab w:val="right" w:leader="dot" w:pos="9010"/>
        </w:tabs>
        <w:rPr>
          <w:smallCaps w:val="0"/>
          <w:noProof/>
          <w:sz w:val="24"/>
          <w:szCs w:val="24"/>
        </w:rPr>
      </w:pPr>
      <w:r>
        <w:rPr>
          <w:noProof/>
        </w:rPr>
        <w:t>The World Anti-Doping Agency (WADA)</w:t>
      </w:r>
    </w:p>
    <w:p w14:paraId="74BA3437" w14:textId="77777777" w:rsidR="009A5540" w:rsidRDefault="009A5540">
      <w:pPr>
        <w:pStyle w:val="TOC1"/>
        <w:tabs>
          <w:tab w:val="right" w:leader="dot" w:pos="9010"/>
        </w:tabs>
        <w:rPr>
          <w:b w:val="0"/>
          <w:caps w:val="0"/>
          <w:noProof/>
          <w:sz w:val="24"/>
          <w:szCs w:val="24"/>
        </w:rPr>
      </w:pPr>
      <w:r>
        <w:rPr>
          <w:noProof/>
        </w:rPr>
        <w:t>Physiology of Growth Hormone</w:t>
      </w:r>
    </w:p>
    <w:p w14:paraId="26720D81" w14:textId="77777777" w:rsidR="009A5540" w:rsidRDefault="009A5540">
      <w:pPr>
        <w:pStyle w:val="TOC2"/>
        <w:tabs>
          <w:tab w:val="right" w:leader="dot" w:pos="9010"/>
        </w:tabs>
        <w:rPr>
          <w:smallCaps w:val="0"/>
          <w:noProof/>
          <w:sz w:val="24"/>
          <w:szCs w:val="24"/>
        </w:rPr>
      </w:pPr>
      <w:r>
        <w:rPr>
          <w:noProof/>
        </w:rPr>
        <w:t>Secretion</w:t>
      </w:r>
    </w:p>
    <w:p w14:paraId="007CDA85" w14:textId="77777777" w:rsidR="009A5540" w:rsidRDefault="009A5540">
      <w:pPr>
        <w:pStyle w:val="TOC2"/>
        <w:tabs>
          <w:tab w:val="right" w:leader="dot" w:pos="9010"/>
        </w:tabs>
        <w:rPr>
          <w:smallCaps w:val="0"/>
          <w:noProof/>
          <w:sz w:val="24"/>
          <w:szCs w:val="24"/>
        </w:rPr>
      </w:pPr>
      <w:r>
        <w:rPr>
          <w:noProof/>
        </w:rPr>
        <w:t>Biochemistry</w:t>
      </w:r>
    </w:p>
    <w:p w14:paraId="50D7CCD3" w14:textId="77777777" w:rsidR="009A5540" w:rsidRDefault="009A5540">
      <w:pPr>
        <w:pStyle w:val="TOC2"/>
        <w:tabs>
          <w:tab w:val="right" w:leader="dot" w:pos="9010"/>
        </w:tabs>
        <w:rPr>
          <w:smallCaps w:val="0"/>
          <w:noProof/>
          <w:sz w:val="24"/>
          <w:szCs w:val="24"/>
        </w:rPr>
      </w:pPr>
      <w:r w:rsidRPr="00D5595F">
        <w:rPr>
          <w:noProof/>
          <w:color w:val="000000" w:themeColor="text1"/>
        </w:rPr>
        <w:t>Clinical Chemistry</w:t>
      </w:r>
    </w:p>
    <w:p w14:paraId="01D99073" w14:textId="77777777" w:rsidR="009A5540" w:rsidRDefault="009A5540">
      <w:pPr>
        <w:pStyle w:val="TOC2"/>
        <w:tabs>
          <w:tab w:val="right" w:leader="dot" w:pos="9010"/>
        </w:tabs>
        <w:rPr>
          <w:smallCaps w:val="0"/>
          <w:noProof/>
          <w:sz w:val="24"/>
          <w:szCs w:val="24"/>
        </w:rPr>
      </w:pPr>
      <w:r>
        <w:rPr>
          <w:noProof/>
        </w:rPr>
        <w:t>Regulation</w:t>
      </w:r>
    </w:p>
    <w:p w14:paraId="128749E5" w14:textId="77777777" w:rsidR="009A5540" w:rsidRDefault="009A5540">
      <w:pPr>
        <w:pStyle w:val="TOC2"/>
        <w:tabs>
          <w:tab w:val="right" w:leader="dot" w:pos="9010"/>
        </w:tabs>
        <w:rPr>
          <w:smallCaps w:val="0"/>
          <w:noProof/>
          <w:sz w:val="24"/>
          <w:szCs w:val="24"/>
        </w:rPr>
      </w:pPr>
      <w:r>
        <w:rPr>
          <w:noProof/>
        </w:rPr>
        <w:t>Action</w:t>
      </w:r>
    </w:p>
    <w:p w14:paraId="6B2A9FEC" w14:textId="77777777" w:rsidR="009A5540" w:rsidRDefault="009A5540">
      <w:pPr>
        <w:pStyle w:val="TOC1"/>
        <w:tabs>
          <w:tab w:val="right" w:leader="dot" w:pos="9010"/>
        </w:tabs>
        <w:rPr>
          <w:b w:val="0"/>
          <w:caps w:val="0"/>
          <w:noProof/>
          <w:sz w:val="24"/>
          <w:szCs w:val="24"/>
        </w:rPr>
      </w:pPr>
      <w:r>
        <w:rPr>
          <w:noProof/>
        </w:rPr>
        <w:t>Growth Hormone, Bioenergy and Skeletal Muscle Function</w:t>
      </w:r>
    </w:p>
    <w:p w14:paraId="5D460762" w14:textId="77777777" w:rsidR="009A5540" w:rsidRDefault="009A5540">
      <w:pPr>
        <w:pStyle w:val="TOC2"/>
        <w:tabs>
          <w:tab w:val="right" w:leader="dot" w:pos="9010"/>
        </w:tabs>
        <w:rPr>
          <w:smallCaps w:val="0"/>
          <w:noProof/>
          <w:sz w:val="24"/>
          <w:szCs w:val="24"/>
        </w:rPr>
      </w:pPr>
      <w:r w:rsidRPr="00D5595F">
        <w:rPr>
          <w:noProof/>
        </w:rPr>
        <w:t>Muscle Fiber</w:t>
      </w:r>
    </w:p>
    <w:p w14:paraId="6296351C" w14:textId="77777777" w:rsidR="009A5540" w:rsidRDefault="009A5540">
      <w:pPr>
        <w:pStyle w:val="TOC2"/>
        <w:tabs>
          <w:tab w:val="right" w:leader="dot" w:pos="9010"/>
        </w:tabs>
        <w:rPr>
          <w:smallCaps w:val="0"/>
          <w:noProof/>
          <w:sz w:val="24"/>
          <w:szCs w:val="24"/>
        </w:rPr>
      </w:pPr>
      <w:r w:rsidRPr="00D5595F">
        <w:rPr>
          <w:noProof/>
        </w:rPr>
        <w:t>Bioenergetics of Muscle Function</w:t>
      </w:r>
    </w:p>
    <w:p w14:paraId="37804C56" w14:textId="77777777" w:rsidR="009A5540" w:rsidRDefault="009A5540">
      <w:pPr>
        <w:pStyle w:val="TOC1"/>
        <w:tabs>
          <w:tab w:val="right" w:leader="dot" w:pos="9010"/>
        </w:tabs>
        <w:rPr>
          <w:b w:val="0"/>
          <w:caps w:val="0"/>
          <w:noProof/>
          <w:sz w:val="24"/>
          <w:szCs w:val="24"/>
        </w:rPr>
      </w:pPr>
      <w:r w:rsidRPr="00D5595F">
        <w:rPr>
          <w:noProof/>
        </w:rPr>
        <w:t>Effects on Body Composition</w:t>
      </w:r>
    </w:p>
    <w:p w14:paraId="4FFD5EED" w14:textId="77777777" w:rsidR="009A5540" w:rsidRDefault="009A5540">
      <w:pPr>
        <w:pStyle w:val="TOC1"/>
        <w:tabs>
          <w:tab w:val="right" w:leader="dot" w:pos="9010"/>
        </w:tabs>
        <w:rPr>
          <w:b w:val="0"/>
          <w:caps w:val="0"/>
          <w:noProof/>
          <w:sz w:val="24"/>
          <w:szCs w:val="24"/>
        </w:rPr>
      </w:pPr>
      <w:r w:rsidRPr="00D5595F">
        <w:rPr>
          <w:noProof/>
        </w:rPr>
        <w:t>Effects on Physical Performance</w:t>
      </w:r>
    </w:p>
    <w:p w14:paraId="462F8237" w14:textId="77777777" w:rsidR="009A5540" w:rsidRDefault="009A5540">
      <w:pPr>
        <w:pStyle w:val="TOC2"/>
        <w:tabs>
          <w:tab w:val="right" w:leader="dot" w:pos="9010"/>
        </w:tabs>
        <w:rPr>
          <w:smallCaps w:val="0"/>
          <w:noProof/>
          <w:sz w:val="24"/>
          <w:szCs w:val="24"/>
        </w:rPr>
      </w:pPr>
      <w:r w:rsidRPr="00D5595F">
        <w:rPr>
          <w:noProof/>
        </w:rPr>
        <w:t>Muscle Strength</w:t>
      </w:r>
    </w:p>
    <w:p w14:paraId="27A342D6" w14:textId="77777777" w:rsidR="009A5540" w:rsidRDefault="009A5540">
      <w:pPr>
        <w:pStyle w:val="TOC2"/>
        <w:tabs>
          <w:tab w:val="right" w:leader="dot" w:pos="9010"/>
        </w:tabs>
        <w:rPr>
          <w:smallCaps w:val="0"/>
          <w:noProof/>
          <w:sz w:val="24"/>
          <w:szCs w:val="24"/>
        </w:rPr>
      </w:pPr>
      <w:r w:rsidRPr="00D5595F">
        <w:rPr>
          <w:noProof/>
        </w:rPr>
        <w:t>Effect on Power</w:t>
      </w:r>
    </w:p>
    <w:p w14:paraId="3D47D0D4" w14:textId="77777777" w:rsidR="009A5540" w:rsidRDefault="009A5540">
      <w:pPr>
        <w:pStyle w:val="TOC2"/>
        <w:tabs>
          <w:tab w:val="right" w:leader="dot" w:pos="9010"/>
        </w:tabs>
        <w:rPr>
          <w:smallCaps w:val="0"/>
          <w:noProof/>
          <w:sz w:val="24"/>
          <w:szCs w:val="24"/>
        </w:rPr>
      </w:pPr>
      <w:r w:rsidRPr="00D5595F">
        <w:rPr>
          <w:noProof/>
        </w:rPr>
        <w:t>Dose and Duration</w:t>
      </w:r>
    </w:p>
    <w:p w14:paraId="07231AA1" w14:textId="77777777" w:rsidR="009A5540" w:rsidRDefault="009A5540">
      <w:pPr>
        <w:pStyle w:val="TOC2"/>
        <w:tabs>
          <w:tab w:val="right" w:leader="dot" w:pos="9010"/>
        </w:tabs>
        <w:rPr>
          <w:smallCaps w:val="0"/>
          <w:noProof/>
          <w:sz w:val="24"/>
          <w:szCs w:val="24"/>
        </w:rPr>
      </w:pPr>
      <w:r w:rsidRPr="00D5595F">
        <w:rPr>
          <w:noProof/>
        </w:rPr>
        <w:t>Sex Steroid Modulation</w:t>
      </w:r>
    </w:p>
    <w:p w14:paraId="68C13C25" w14:textId="77777777" w:rsidR="009A5540" w:rsidRDefault="009A5540">
      <w:pPr>
        <w:pStyle w:val="TOC2"/>
        <w:tabs>
          <w:tab w:val="right" w:leader="dot" w:pos="9010"/>
        </w:tabs>
        <w:rPr>
          <w:smallCaps w:val="0"/>
          <w:noProof/>
          <w:sz w:val="24"/>
          <w:szCs w:val="24"/>
        </w:rPr>
      </w:pPr>
      <w:r w:rsidRPr="00D5595F">
        <w:rPr>
          <w:noProof/>
          <w:lang w:val="en-US"/>
        </w:rPr>
        <w:t>Psychological Benefits</w:t>
      </w:r>
    </w:p>
    <w:p w14:paraId="582D5758" w14:textId="77777777" w:rsidR="009A5540" w:rsidRDefault="009A5540">
      <w:pPr>
        <w:pStyle w:val="TOC2"/>
        <w:tabs>
          <w:tab w:val="right" w:leader="dot" w:pos="9010"/>
        </w:tabs>
        <w:rPr>
          <w:smallCaps w:val="0"/>
          <w:noProof/>
          <w:sz w:val="24"/>
          <w:szCs w:val="24"/>
        </w:rPr>
      </w:pPr>
      <w:r w:rsidRPr="00D5595F">
        <w:rPr>
          <w:noProof/>
        </w:rPr>
        <w:t>Adverse Effects</w:t>
      </w:r>
    </w:p>
    <w:p w14:paraId="5E7CA721" w14:textId="77777777" w:rsidR="009A5540" w:rsidRDefault="009A5540">
      <w:pPr>
        <w:pStyle w:val="TOC1"/>
        <w:tabs>
          <w:tab w:val="right" w:leader="dot" w:pos="9010"/>
        </w:tabs>
        <w:rPr>
          <w:b w:val="0"/>
          <w:caps w:val="0"/>
          <w:noProof/>
          <w:sz w:val="24"/>
          <w:szCs w:val="24"/>
        </w:rPr>
      </w:pPr>
      <w:r w:rsidRPr="00D5595F">
        <w:rPr>
          <w:noProof/>
        </w:rPr>
        <w:t>Detecting Growth Hormone Abuse</w:t>
      </w:r>
    </w:p>
    <w:p w14:paraId="6F2486DC" w14:textId="77777777" w:rsidR="009A5540" w:rsidRDefault="009A5540">
      <w:pPr>
        <w:pStyle w:val="TOC2"/>
        <w:tabs>
          <w:tab w:val="right" w:leader="dot" w:pos="9010"/>
        </w:tabs>
        <w:rPr>
          <w:smallCaps w:val="0"/>
          <w:noProof/>
          <w:sz w:val="24"/>
          <w:szCs w:val="24"/>
        </w:rPr>
      </w:pPr>
      <w:r w:rsidRPr="00D5595F">
        <w:rPr>
          <w:noProof/>
        </w:rPr>
        <w:t>The Isoform Method</w:t>
      </w:r>
    </w:p>
    <w:p w14:paraId="67569902" w14:textId="77777777" w:rsidR="009A5540" w:rsidRDefault="009A5540">
      <w:pPr>
        <w:pStyle w:val="TOC2"/>
        <w:tabs>
          <w:tab w:val="right" w:leader="dot" w:pos="9010"/>
        </w:tabs>
        <w:rPr>
          <w:smallCaps w:val="0"/>
          <w:noProof/>
          <w:sz w:val="24"/>
          <w:szCs w:val="24"/>
        </w:rPr>
      </w:pPr>
      <w:r w:rsidRPr="00D5595F">
        <w:rPr>
          <w:noProof/>
        </w:rPr>
        <w:t>The GH-2000 Bio-marker test</w:t>
      </w:r>
    </w:p>
    <w:p w14:paraId="0038E1EF" w14:textId="77777777" w:rsidR="009A5540" w:rsidRDefault="009A5540">
      <w:pPr>
        <w:pStyle w:val="TOC2"/>
        <w:tabs>
          <w:tab w:val="right" w:leader="dot" w:pos="9010"/>
        </w:tabs>
        <w:rPr>
          <w:smallCaps w:val="0"/>
          <w:noProof/>
          <w:sz w:val="24"/>
          <w:szCs w:val="24"/>
        </w:rPr>
      </w:pPr>
      <w:r>
        <w:rPr>
          <w:noProof/>
        </w:rPr>
        <w:t>Alternative approaches to detecting GH abuse</w:t>
      </w:r>
    </w:p>
    <w:p w14:paraId="21403923" w14:textId="77777777" w:rsidR="009A5540" w:rsidRDefault="009A5540">
      <w:pPr>
        <w:pStyle w:val="TOC1"/>
        <w:tabs>
          <w:tab w:val="right" w:leader="dot" w:pos="9010"/>
        </w:tabs>
        <w:rPr>
          <w:b w:val="0"/>
          <w:caps w:val="0"/>
          <w:noProof/>
          <w:sz w:val="24"/>
          <w:szCs w:val="24"/>
        </w:rPr>
      </w:pPr>
      <w:r>
        <w:rPr>
          <w:noProof/>
        </w:rPr>
        <w:t>Legal Framework</w:t>
      </w:r>
    </w:p>
    <w:p w14:paraId="37DCA6BE" w14:textId="77777777" w:rsidR="009A5540" w:rsidRDefault="009A5540">
      <w:pPr>
        <w:pStyle w:val="TOC1"/>
        <w:tabs>
          <w:tab w:val="right" w:leader="dot" w:pos="9010"/>
        </w:tabs>
        <w:rPr>
          <w:b w:val="0"/>
          <w:caps w:val="0"/>
          <w:noProof/>
          <w:sz w:val="24"/>
          <w:szCs w:val="24"/>
        </w:rPr>
      </w:pPr>
      <w:r>
        <w:rPr>
          <w:noProof/>
        </w:rPr>
        <w:t>Political Imperatives</w:t>
      </w:r>
    </w:p>
    <w:p w14:paraId="26F5A3A3" w14:textId="77777777" w:rsidR="009A5540" w:rsidRDefault="009A5540">
      <w:pPr>
        <w:pStyle w:val="TOC2"/>
        <w:tabs>
          <w:tab w:val="right" w:leader="dot" w:pos="9010"/>
        </w:tabs>
        <w:rPr>
          <w:smallCaps w:val="0"/>
          <w:noProof/>
          <w:sz w:val="24"/>
          <w:szCs w:val="24"/>
        </w:rPr>
      </w:pPr>
      <w:r w:rsidRPr="00D5595F">
        <w:rPr>
          <w:rFonts w:cstheme="majorHAnsi"/>
          <w:noProof/>
          <w:color w:val="000000"/>
        </w:rPr>
        <w:t>Business</w:t>
      </w:r>
    </w:p>
    <w:p w14:paraId="38936B2C" w14:textId="77777777" w:rsidR="009A5540" w:rsidRDefault="009A5540">
      <w:pPr>
        <w:pStyle w:val="TOC2"/>
        <w:tabs>
          <w:tab w:val="right" w:leader="dot" w:pos="9010"/>
        </w:tabs>
        <w:rPr>
          <w:smallCaps w:val="0"/>
          <w:noProof/>
          <w:sz w:val="24"/>
          <w:szCs w:val="24"/>
        </w:rPr>
      </w:pPr>
      <w:r w:rsidRPr="00D5595F">
        <w:rPr>
          <w:rFonts w:cstheme="majorHAnsi"/>
          <w:noProof/>
          <w:color w:val="000000"/>
        </w:rPr>
        <w:t>State-Sponsored Doping</w:t>
      </w:r>
    </w:p>
    <w:p w14:paraId="0A83515A" w14:textId="77777777" w:rsidR="009A5540" w:rsidRDefault="009A5540">
      <w:pPr>
        <w:pStyle w:val="TOC2"/>
        <w:tabs>
          <w:tab w:val="right" w:leader="dot" w:pos="9010"/>
        </w:tabs>
        <w:rPr>
          <w:smallCaps w:val="0"/>
          <w:noProof/>
          <w:sz w:val="24"/>
          <w:szCs w:val="24"/>
        </w:rPr>
      </w:pPr>
      <w:r w:rsidRPr="00D5595F">
        <w:rPr>
          <w:rFonts w:cstheme="majorHAnsi"/>
          <w:noProof/>
          <w:color w:val="000000"/>
        </w:rPr>
        <w:t>Lack of Cooperation</w:t>
      </w:r>
    </w:p>
    <w:p w14:paraId="6AD49F6B" w14:textId="77777777" w:rsidR="009A5540" w:rsidRDefault="009A5540">
      <w:pPr>
        <w:pStyle w:val="TOC1"/>
        <w:tabs>
          <w:tab w:val="right" w:leader="dot" w:pos="9010"/>
        </w:tabs>
        <w:rPr>
          <w:b w:val="0"/>
          <w:caps w:val="0"/>
          <w:noProof/>
          <w:sz w:val="24"/>
          <w:szCs w:val="24"/>
        </w:rPr>
      </w:pPr>
      <w:r>
        <w:rPr>
          <w:noProof/>
        </w:rPr>
        <w:t>Conclusion</w:t>
      </w:r>
    </w:p>
    <w:p w14:paraId="79F4AEC6" w14:textId="77777777" w:rsidR="009A5540" w:rsidRDefault="009A5540">
      <w:pPr>
        <w:pStyle w:val="TOC1"/>
        <w:tabs>
          <w:tab w:val="right" w:leader="dot" w:pos="9010"/>
        </w:tabs>
        <w:rPr>
          <w:b w:val="0"/>
          <w:caps w:val="0"/>
          <w:noProof/>
          <w:sz w:val="24"/>
          <w:szCs w:val="24"/>
        </w:rPr>
      </w:pPr>
      <w:r>
        <w:rPr>
          <w:noProof/>
        </w:rPr>
        <w:t>Appendices</w:t>
      </w:r>
    </w:p>
    <w:p w14:paraId="3AE1D924" w14:textId="1CFF803D" w:rsidR="009A5540" w:rsidRDefault="009A5540">
      <w:pPr>
        <w:pStyle w:val="TOC2"/>
        <w:tabs>
          <w:tab w:val="right" w:leader="dot" w:pos="9010"/>
        </w:tabs>
        <w:rPr>
          <w:smallCaps w:val="0"/>
          <w:noProof/>
          <w:sz w:val="24"/>
          <w:szCs w:val="24"/>
        </w:rPr>
      </w:pPr>
      <w:r w:rsidRPr="00D5595F">
        <w:rPr>
          <w:rFonts w:cstheme="minorHAnsi"/>
          <w:noProof/>
          <w:color w:val="000000" w:themeColor="text1"/>
        </w:rPr>
        <w:t>Appendix 1</w:t>
      </w:r>
      <w:r w:rsidRPr="00D5595F">
        <w:rPr>
          <w:rFonts w:cstheme="majorHAnsi"/>
          <w:noProof/>
          <w:color w:val="000000" w:themeColor="text1"/>
        </w:rPr>
        <w:t xml:space="preserve">: Athlete’s Biological Passport </w:t>
      </w:r>
    </w:p>
    <w:p w14:paraId="0554139F" w14:textId="77777777" w:rsidR="009A5540" w:rsidRDefault="009A5540">
      <w:pPr>
        <w:pStyle w:val="TOC2"/>
        <w:tabs>
          <w:tab w:val="right" w:leader="dot" w:pos="9010"/>
        </w:tabs>
        <w:rPr>
          <w:smallCaps w:val="0"/>
          <w:noProof/>
          <w:sz w:val="24"/>
          <w:szCs w:val="24"/>
        </w:rPr>
      </w:pPr>
      <w:r w:rsidRPr="00D5595F">
        <w:rPr>
          <w:rFonts w:cstheme="minorHAnsi"/>
          <w:noProof/>
          <w:color w:val="000000" w:themeColor="text1"/>
        </w:rPr>
        <w:t xml:space="preserve">Appendix 2: </w:t>
      </w:r>
      <w:r w:rsidRPr="00D5595F">
        <w:rPr>
          <w:rFonts w:cstheme="minorHAnsi"/>
          <w:noProof/>
          <w:color w:val="000000" w:themeColor="text1"/>
          <w:u w:val="single"/>
        </w:rPr>
        <w:t>Legal Governance Framework for international sports federations.</w:t>
      </w:r>
    </w:p>
    <w:p w14:paraId="5C6BD38C" w14:textId="182CCDAD" w:rsidR="00590468" w:rsidRPr="00590468" w:rsidRDefault="009A5540" w:rsidP="00FF5BF1">
      <w:pPr>
        <w:pStyle w:val="Heading1"/>
      </w:pPr>
      <w:r>
        <w:rPr>
          <w:caps/>
        </w:rPr>
        <w:fldChar w:fldCharType="end"/>
      </w:r>
    </w:p>
    <w:p w14:paraId="3C2767E5" w14:textId="77777777" w:rsidR="00736385" w:rsidRPr="00C4693F" w:rsidRDefault="00736385" w:rsidP="00BF6704">
      <w:pPr>
        <w:spacing w:line="480" w:lineRule="auto"/>
        <w:rPr>
          <w:rFonts w:asciiTheme="majorHAnsi" w:eastAsiaTheme="majorEastAsia" w:hAnsiTheme="majorHAnsi" w:cstheme="majorBidi"/>
          <w:b/>
          <w:bCs/>
          <w:color w:val="345A8A" w:themeColor="accent1" w:themeShade="B5"/>
          <w:sz w:val="32"/>
          <w:szCs w:val="32"/>
        </w:rPr>
      </w:pPr>
      <w:r w:rsidRPr="00C4693F">
        <w:br w:type="page"/>
      </w:r>
    </w:p>
    <w:p w14:paraId="1CF3FCD0" w14:textId="79A005B6" w:rsidR="007E652A" w:rsidRPr="00C4693F" w:rsidRDefault="00EA4DC1" w:rsidP="007E652A">
      <w:pPr>
        <w:pStyle w:val="Heading1"/>
      </w:pPr>
      <w:r w:rsidRPr="00C4693F">
        <w:lastRenderedPageBreak/>
        <w:t>Introduction</w:t>
      </w:r>
    </w:p>
    <w:p w14:paraId="4436BCFF" w14:textId="6D82AEE2" w:rsidR="002B52E4" w:rsidRPr="00C4693F" w:rsidRDefault="002A0C81" w:rsidP="006F552A">
      <w:pPr>
        <w:spacing w:line="480" w:lineRule="auto"/>
      </w:pPr>
      <w:r w:rsidRPr="00C4693F">
        <w:t>Cheating in order to win a sporting</w:t>
      </w:r>
      <w:r w:rsidR="00B07647" w:rsidRPr="00C4693F">
        <w:t xml:space="preserve"> event is as old as competition itself.</w:t>
      </w:r>
      <w:r w:rsidRPr="00C4693F">
        <w:t xml:space="preserve"> </w:t>
      </w:r>
      <w:r w:rsidR="002B52E4" w:rsidRPr="00C4693F">
        <w:t>The earliest records of doping in sport come from the Ancient Olympics games when athletes are reported to have taken figs to improve their performance</w:t>
      </w:r>
      <w:r w:rsidR="00B07647" w:rsidRPr="00C4693F">
        <w:t xml:space="preserve"> </w:t>
      </w:r>
      <w:r w:rsidR="00D30461">
        <w:fldChar w:fldCharType="begin"/>
      </w:r>
      <w:r w:rsidR="00D30461">
        <w:instrText xml:space="preserve"> ADDIN EN.CITE &lt;EndNote&gt;&lt;Cite&gt;&lt;Author&gt;Holt&lt;/Author&gt;&lt;Year&gt;2009&lt;/Year&gt;&lt;RecNum&gt;1251&lt;/RecNum&gt;&lt;DisplayText&gt;(1)&lt;/DisplayText&gt;&lt;record&gt;&lt;rec-number&gt;1251&lt;/rec-number&gt;&lt;foreign-keys&gt;&lt;key app="EN" db-id="fs9wtzp5czpxase9tzlv2dwmf29seseaxzz5" timestamp="0"&gt;1251&lt;/key&gt;&lt;/foreign-keys&gt;&lt;ref-type name="Journal Article"&gt;17&lt;/ref-type&gt;&lt;contributors&gt;&lt;authors&gt;&lt;author&gt;Holt, R. I.&lt;/author&gt;&lt;author&gt;Erotokritou-Mulligan, I.&lt;/author&gt;&lt;author&gt;Sonksen, P. H.&lt;/author&gt;&lt;/authors&gt;&lt;/contributors&gt;&lt;auth-address&gt;The GH-2004 Project, Endocrinology and Metabolism Sub-Division, Developmental Origins of Adult Health and Disease Division, School of Medicine, University of Southampton, UK.&lt;/auth-address&gt;&lt;titles&gt;&lt;title&gt;The history of doping and growth hormone abuse in sport&lt;/title&gt;&lt;secondary-title&gt;Growth Horm IGF Res&lt;/secondary-title&gt;&lt;/titles&gt;&lt;periodical&gt;&lt;full-title&gt;Growth Horm IGF Res&lt;/full-title&gt;&lt;/periodical&gt;&lt;pages&gt;320 - 6&lt;/pages&gt;&lt;volume&gt;19&lt;/volume&gt;&lt;number&gt;4&lt;/number&gt;&lt;dates&gt;&lt;year&gt;2009&lt;/year&gt;&lt;pub-dates&gt;&lt;date&gt;May 23&lt;/date&gt;&lt;/pub-dates&gt;&lt;/dates&gt;&lt;isbn&gt;1532-2238 (Electronic)&lt;/isbn&gt;&lt;accession-num&gt;19467612&lt;/accession-num&gt;&lt;urls&gt;&lt;related-urls&gt;&lt;url&gt;http://www.ncbi.nlm.nih.gov/entrez/query.fcgi?cmd=Retrieve&amp;amp;db=PubMed&amp;amp;dopt=Citation&amp;amp;list_uids=19467612 &lt;/url&gt;&lt;/related-urls&gt;&lt;/urls&gt;&lt;language&gt;Eng&lt;/language&gt;&lt;/record&gt;&lt;/Cite&gt;&lt;/EndNote&gt;</w:instrText>
      </w:r>
      <w:r w:rsidR="00D30461">
        <w:fldChar w:fldCharType="separate"/>
      </w:r>
      <w:r w:rsidR="00D30461">
        <w:rPr>
          <w:noProof/>
        </w:rPr>
        <w:t>(1)</w:t>
      </w:r>
      <w:r w:rsidR="00D30461">
        <w:fldChar w:fldCharType="end"/>
      </w:r>
      <w:r w:rsidR="002B52E4" w:rsidRPr="00C4693F">
        <w:t xml:space="preserve">. With the advent </w:t>
      </w:r>
      <w:r w:rsidR="00B07647" w:rsidRPr="00C4693F">
        <w:t>of modern pharmacology in the 20</w:t>
      </w:r>
      <w:r w:rsidR="002B52E4" w:rsidRPr="00C4693F">
        <w:rPr>
          <w:vertAlign w:val="superscript"/>
        </w:rPr>
        <w:t>th</w:t>
      </w:r>
      <w:r w:rsidR="002B52E4" w:rsidRPr="00C4693F">
        <w:t xml:space="preserve"> century, many athletes began to experiment with cocktails of drugs to improve strength and overcome</w:t>
      </w:r>
      <w:r w:rsidR="002D0CED" w:rsidRPr="00C4693F">
        <w:t xml:space="preserve"> fatigue</w:t>
      </w:r>
      <w:r w:rsidR="002B52E4" w:rsidRPr="00C4693F">
        <w:t xml:space="preserve"> </w:t>
      </w:r>
      <w:r w:rsidR="00B07647" w:rsidRPr="00C4693F">
        <w:t>with little thought given to potential risk.</w:t>
      </w:r>
      <w:r w:rsidR="002B52E4" w:rsidRPr="00C4693F">
        <w:t xml:space="preserve"> </w:t>
      </w:r>
      <w:r w:rsidRPr="00C4693F">
        <w:t>R</w:t>
      </w:r>
      <w:r w:rsidR="002B52E4" w:rsidRPr="00C4693F">
        <w:t xml:space="preserve">ecombinant technology </w:t>
      </w:r>
      <w:r w:rsidRPr="00C4693F">
        <w:t>brought</w:t>
      </w:r>
      <w:r w:rsidR="002B52E4" w:rsidRPr="00C4693F">
        <w:t xml:space="preserve"> </w:t>
      </w:r>
      <w:r w:rsidR="00B07647" w:rsidRPr="00C4693F">
        <w:t xml:space="preserve">a new dimension </w:t>
      </w:r>
      <w:r w:rsidRPr="00C4693F">
        <w:t>of peptide hormone</w:t>
      </w:r>
      <w:r w:rsidR="00D50097">
        <w:t xml:space="preserve"> abuse</w:t>
      </w:r>
      <w:r w:rsidR="004F63D5">
        <w:t>,</w:t>
      </w:r>
      <w:r w:rsidRPr="00C4693F">
        <w:t xml:space="preserve"> </w:t>
      </w:r>
      <w:r w:rsidR="002B52E4" w:rsidRPr="00C4693F">
        <w:t xml:space="preserve">such as </w:t>
      </w:r>
      <w:r w:rsidR="00EB60FA">
        <w:t>GH</w:t>
      </w:r>
      <w:r w:rsidR="00C664D9">
        <w:t xml:space="preserve">, </w:t>
      </w:r>
      <w:r w:rsidRPr="00C4693F">
        <w:t xml:space="preserve">to sports. </w:t>
      </w:r>
      <w:r w:rsidR="00B07647" w:rsidRPr="00C4693F">
        <w:t>Along</w:t>
      </w:r>
      <w:r w:rsidR="00B9681F" w:rsidRPr="00C4693F">
        <w:t>-</w:t>
      </w:r>
      <w:r w:rsidR="00B07647" w:rsidRPr="00C4693F">
        <w:t xml:space="preserve">side these developments, has </w:t>
      </w:r>
      <w:r w:rsidRPr="00C4693F">
        <w:t>been</w:t>
      </w:r>
      <w:r w:rsidR="00B07647" w:rsidRPr="00C4693F">
        <w:t xml:space="preserve"> the establishment of doping control </w:t>
      </w:r>
      <w:r w:rsidR="00C664D9">
        <w:t xml:space="preserve">in an attempt </w:t>
      </w:r>
      <w:r w:rsidR="00B07647" w:rsidRPr="00C4693F">
        <w:t>to stamp out cheating</w:t>
      </w:r>
      <w:r w:rsidR="00BE15CD">
        <w:t xml:space="preserve"> and</w:t>
      </w:r>
      <w:r w:rsidR="00B07647" w:rsidRPr="00C4693F">
        <w:t xml:space="preserve"> </w:t>
      </w:r>
      <w:r w:rsidRPr="00C4693F">
        <w:t>provid</w:t>
      </w:r>
      <w:r w:rsidR="00D50097">
        <w:t>e</w:t>
      </w:r>
      <w:r w:rsidR="00B07647" w:rsidRPr="00C4693F">
        <w:t xml:space="preserve"> protection against potential harm.</w:t>
      </w:r>
      <w:r w:rsidR="00DD2B91">
        <w:t xml:space="preserve"> </w:t>
      </w:r>
    </w:p>
    <w:p w14:paraId="4892D4E2" w14:textId="6FFA430F" w:rsidR="00EA4DC1" w:rsidRPr="00C4693F" w:rsidRDefault="00C259D2" w:rsidP="006F552A">
      <w:pPr>
        <w:pStyle w:val="Heading1"/>
      </w:pPr>
      <w:r w:rsidRPr="00C4693F">
        <w:t>History</w:t>
      </w:r>
    </w:p>
    <w:p w14:paraId="63E0D78E" w14:textId="46B5F234" w:rsidR="003B569F" w:rsidRPr="00C4693F" w:rsidRDefault="00E11340" w:rsidP="006F552A">
      <w:pPr>
        <w:pStyle w:val="Heading2"/>
      </w:pPr>
      <w:r w:rsidRPr="00C4693F">
        <w:t xml:space="preserve">Growth Hormone </w:t>
      </w:r>
    </w:p>
    <w:p w14:paraId="011FD45B" w14:textId="3C143921" w:rsidR="003B569F" w:rsidRPr="00C4693F" w:rsidRDefault="00907DDB" w:rsidP="00BF6704">
      <w:pPr>
        <w:spacing w:line="480" w:lineRule="auto"/>
        <w:jc w:val="both"/>
        <w:rPr>
          <w:rFonts w:cstheme="minorHAnsi"/>
          <w:color w:val="222222"/>
          <w:shd w:val="clear" w:color="auto" w:fill="FFFFFF"/>
        </w:rPr>
      </w:pPr>
      <w:r>
        <w:rPr>
          <w:rFonts w:cstheme="minorHAnsi"/>
          <w:color w:val="222222"/>
          <w:shd w:val="clear" w:color="auto" w:fill="FFFFFF"/>
        </w:rPr>
        <w:t xml:space="preserve">It is uncertain when athletes first started to use </w:t>
      </w:r>
      <w:r w:rsidR="00FE6173">
        <w:rPr>
          <w:rFonts w:cstheme="minorHAnsi"/>
          <w:color w:val="222222"/>
          <w:shd w:val="clear" w:color="auto" w:fill="FFFFFF"/>
        </w:rPr>
        <w:t xml:space="preserve">GH. It </w:t>
      </w:r>
      <w:r w:rsidR="003B569F" w:rsidRPr="00C4693F">
        <w:rPr>
          <w:rFonts w:cstheme="minorHAnsi"/>
          <w:color w:val="222222"/>
          <w:shd w:val="clear" w:color="auto" w:fill="FFFFFF"/>
        </w:rPr>
        <w:t xml:space="preserve">was initially promoted as a performance-enhancing drug in the first edition of ‘The Underground Steroid Handbook’ </w:t>
      </w:r>
      <w:r w:rsidR="00D30461">
        <w:rPr>
          <w:rFonts w:cstheme="minorHAnsi"/>
          <w:color w:val="222222"/>
          <w:shd w:val="clear" w:color="auto" w:fill="FFFFFF"/>
        </w:rPr>
        <w:fldChar w:fldCharType="begin"/>
      </w:r>
      <w:r w:rsidR="00D30461">
        <w:rPr>
          <w:rFonts w:cstheme="minorHAnsi"/>
          <w:color w:val="222222"/>
          <w:shd w:val="clear" w:color="auto" w:fill="FFFFFF"/>
        </w:rPr>
        <w:instrText xml:space="preserve"> ADDIN EN.CITE &lt;EndNote&gt;&lt;Cite&gt;&lt;Author&gt;Duchaine&lt;/Author&gt;&lt;Year&gt;1981&lt;/Year&gt;&lt;RecNum&gt;3753&lt;/RecNum&gt;&lt;DisplayText&gt;(2)&lt;/DisplayText&gt;&lt;record&gt;&lt;rec-number&gt;3753&lt;/rec-number&gt;&lt;foreign-keys&gt;&lt;key app="EN" db-id="fs9wtzp5czpxase9tzlv2dwmf29seseaxzz5" timestamp="1539841997"&gt;3753&lt;/key&gt;&lt;/foreign-keys&gt;&lt;ref-type name="Pamphlet"&gt;24&lt;/ref-type&gt;&lt;contributors&gt;&lt;authors&gt;&lt;author&gt;Duchaine, Daniel&lt;/author&gt;&lt;/authors&gt;&lt;/contributors&gt;&lt;titles&gt;&lt;title&gt;The original underground steroid handbook&lt;/title&gt;&lt;secondary-title&gt;Santa Monica, CA: OEM&lt;/secondary-title&gt;&lt;/titles&gt;&lt;pages&gt;-&lt;/pages&gt;&lt;dates&gt;&lt;year&gt;1981&lt;/year&gt;&lt;/dates&gt;&lt;urls&gt;&lt;/urls&gt;&lt;/record&gt;&lt;/Cite&gt;&lt;/EndNote&gt;</w:instrText>
      </w:r>
      <w:r w:rsidR="00D30461">
        <w:rPr>
          <w:rFonts w:cstheme="minorHAnsi"/>
          <w:color w:val="222222"/>
          <w:shd w:val="clear" w:color="auto" w:fill="FFFFFF"/>
        </w:rPr>
        <w:fldChar w:fldCharType="separate"/>
      </w:r>
      <w:r w:rsidR="00D30461">
        <w:rPr>
          <w:rFonts w:cstheme="minorHAnsi"/>
          <w:noProof/>
          <w:color w:val="222222"/>
          <w:shd w:val="clear" w:color="auto" w:fill="FFFFFF"/>
        </w:rPr>
        <w:t>(2)</w:t>
      </w:r>
      <w:r w:rsidR="00D30461">
        <w:rPr>
          <w:rFonts w:cstheme="minorHAnsi"/>
          <w:color w:val="222222"/>
          <w:shd w:val="clear" w:color="auto" w:fill="FFFFFF"/>
        </w:rPr>
        <w:fldChar w:fldCharType="end"/>
      </w:r>
      <w:r w:rsidR="003B569F" w:rsidRPr="00C4693F">
        <w:rPr>
          <w:rFonts w:cstheme="minorHAnsi"/>
          <w:color w:val="222222"/>
          <w:shd w:val="clear" w:color="auto" w:fill="FFFFFF"/>
        </w:rPr>
        <w:t xml:space="preserve">. It described </w:t>
      </w:r>
      <w:r w:rsidR="00C503BE" w:rsidRPr="00C4693F">
        <w:rPr>
          <w:rFonts w:cstheme="minorHAnsi"/>
          <w:color w:val="222222"/>
          <w:shd w:val="clear" w:color="auto" w:fill="FFFFFF"/>
        </w:rPr>
        <w:t>GH</w:t>
      </w:r>
      <w:r w:rsidR="003B569F" w:rsidRPr="00C4693F">
        <w:rPr>
          <w:rFonts w:cstheme="minorHAnsi"/>
          <w:color w:val="222222"/>
          <w:shd w:val="clear" w:color="auto" w:fill="FFFFFF"/>
        </w:rPr>
        <w:t xml:space="preserve"> as the newest and most potent anabolic substance of interest to athletes. This was seven years before the results of the first two randomised double-blind controlled trials of GH administration to people with GH deficiency were published in the peer-reviewed scientific literature</w:t>
      </w:r>
      <w:r w:rsidR="00B9681F" w:rsidRPr="00C4693F">
        <w:rPr>
          <w:rFonts w:cstheme="minorHAnsi"/>
          <w:color w:val="222222"/>
          <w:shd w:val="clear" w:color="auto" w:fill="FFFFFF"/>
        </w:rPr>
        <w:t>.</w:t>
      </w:r>
      <w:r w:rsidR="00C503BE" w:rsidRPr="00C4693F">
        <w:rPr>
          <w:rFonts w:cstheme="minorHAnsi"/>
          <w:color w:val="222222"/>
          <w:shd w:val="clear" w:color="auto" w:fill="FFFFFF"/>
        </w:rPr>
        <w:t xml:space="preserve"> </w:t>
      </w:r>
      <w:r w:rsidR="00B9681F" w:rsidRPr="00C4693F">
        <w:rPr>
          <w:rFonts w:cstheme="minorHAnsi"/>
          <w:color w:val="222222"/>
          <w:shd w:val="clear" w:color="auto" w:fill="FFFFFF"/>
        </w:rPr>
        <w:t xml:space="preserve">These </w:t>
      </w:r>
      <w:r w:rsidR="00D50097">
        <w:rPr>
          <w:rFonts w:cstheme="minorHAnsi"/>
          <w:color w:val="222222"/>
          <w:shd w:val="clear" w:color="auto" w:fill="FFFFFF"/>
        </w:rPr>
        <w:t xml:space="preserve">trials </w:t>
      </w:r>
      <w:r w:rsidR="00B9681F" w:rsidRPr="00C4693F">
        <w:rPr>
          <w:rFonts w:cstheme="minorHAnsi"/>
          <w:color w:val="222222"/>
          <w:shd w:val="clear" w:color="auto" w:fill="FFFFFF"/>
        </w:rPr>
        <w:t>showed marked</w:t>
      </w:r>
      <w:r w:rsidR="00C503BE" w:rsidRPr="00C4693F">
        <w:rPr>
          <w:rFonts w:cstheme="minorHAnsi"/>
          <w:color w:val="222222"/>
          <w:shd w:val="clear" w:color="auto" w:fill="FFFFFF"/>
        </w:rPr>
        <w:t xml:space="preserve"> effects </w:t>
      </w:r>
      <w:r w:rsidR="003B569F" w:rsidRPr="00C4693F">
        <w:rPr>
          <w:rFonts w:cstheme="minorHAnsi"/>
          <w:color w:val="222222"/>
          <w:shd w:val="clear" w:color="auto" w:fill="FFFFFF"/>
        </w:rPr>
        <w:t xml:space="preserve">on body composition </w:t>
      </w:r>
      <w:r w:rsidR="00D30461">
        <w:rPr>
          <w:rFonts w:cstheme="minorHAnsi"/>
          <w:color w:val="222222"/>
          <w:shd w:val="clear" w:color="auto" w:fill="FFFFFF"/>
        </w:rPr>
        <w:fldChar w:fldCharType="begin">
          <w:fldData xml:space="preserve">PEVuZE5vdGU+PENpdGU+PEF1dGhvcj5Kb3JnZW5zZW48L0F1dGhvcj48WWVhcj4xOTg5PC9ZZWFy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jIxLTU8L3BhZ2VzPjx2b2x1bWU+MTwvdm9sdW1lPjxudW1i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</w:fldData>
        </w:fldChar>
      </w:r>
      <w:r w:rsidR="00D30461">
        <w:rPr>
          <w:rFonts w:cstheme="minorHAnsi"/>
          <w:color w:val="222222"/>
          <w:shd w:val="clear" w:color="auto" w:fill="FFFFFF"/>
        </w:rPr>
        <w:instrText xml:space="preserve"> ADDIN EN.CITE </w:instrText>
      </w:r>
      <w:r w:rsidR="00D30461">
        <w:rPr>
          <w:rFonts w:cstheme="minorHAnsi"/>
          <w:color w:val="222222"/>
          <w:shd w:val="clear" w:color="auto" w:fill="FFFFFF"/>
        </w:rPr>
        <w:fldChar w:fldCharType="begin">
          <w:fldData xml:space="preserve">PEVuZE5vdGU+PENpdGU+PEF1dGhvcj5Kb3JnZW5zZW48L0F1dGhvcj48WWVhcj4xOTg5PC9ZZWFy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jIxLTU8L3BhZ2VzPjx2b2x1bWU+MTwvdm9sdW1lPjxudW1i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</w:fldData>
        </w:fldChar>
      </w:r>
      <w:r w:rsidR="00D30461">
        <w:rPr>
          <w:rFonts w:cstheme="minorHAnsi"/>
          <w:color w:val="222222"/>
          <w:shd w:val="clear" w:color="auto" w:fill="FFFFFF"/>
        </w:rPr>
        <w:instrText xml:space="preserve"> ADDIN EN.CITE.DATA </w:instrText>
      </w:r>
      <w:r w:rsidR="00D30461">
        <w:rPr>
          <w:rFonts w:cstheme="minorHAnsi"/>
          <w:color w:val="222222"/>
          <w:shd w:val="clear" w:color="auto" w:fill="FFFFFF"/>
        </w:rPr>
      </w:r>
      <w:r w:rsidR="00D30461">
        <w:rPr>
          <w:rFonts w:cstheme="minorHAnsi"/>
          <w:color w:val="222222"/>
          <w:shd w:val="clear" w:color="auto" w:fill="FFFFFF"/>
        </w:rPr>
        <w:fldChar w:fldCharType="end"/>
      </w:r>
      <w:r w:rsidR="00D30461">
        <w:rPr>
          <w:rFonts w:cstheme="minorHAnsi"/>
          <w:color w:val="222222"/>
          <w:shd w:val="clear" w:color="auto" w:fill="FFFFFF"/>
        </w:rPr>
      </w:r>
      <w:r w:rsidR="00D30461">
        <w:rPr>
          <w:rFonts w:cstheme="minorHAnsi"/>
          <w:color w:val="222222"/>
          <w:shd w:val="clear" w:color="auto" w:fill="FFFFFF"/>
        </w:rPr>
        <w:fldChar w:fldCharType="separate"/>
      </w:r>
      <w:r w:rsidR="00D30461">
        <w:rPr>
          <w:rFonts w:cstheme="minorHAnsi"/>
          <w:noProof/>
          <w:color w:val="222222"/>
          <w:shd w:val="clear" w:color="auto" w:fill="FFFFFF"/>
        </w:rPr>
        <w:t>(3,4)</w:t>
      </w:r>
      <w:r w:rsidR="00D30461">
        <w:rPr>
          <w:rFonts w:cstheme="minorHAnsi"/>
          <w:color w:val="222222"/>
          <w:shd w:val="clear" w:color="auto" w:fill="FFFFFF"/>
        </w:rPr>
        <w:fldChar w:fldCharType="end"/>
      </w:r>
      <w:r w:rsidR="00D50097">
        <w:rPr>
          <w:rFonts w:cstheme="minorHAnsi"/>
          <w:color w:val="222222"/>
          <w:shd w:val="clear" w:color="auto" w:fill="FFFFFF"/>
        </w:rPr>
        <w:t xml:space="preserve"> but b</w:t>
      </w:r>
      <w:r w:rsidR="003B569F" w:rsidRPr="00C4693F">
        <w:rPr>
          <w:rFonts w:cstheme="minorHAnsi"/>
          <w:color w:val="222222"/>
          <w:shd w:val="clear" w:color="auto" w:fill="FFFFFF"/>
        </w:rPr>
        <w:t xml:space="preserve">y then, </w:t>
      </w:r>
      <w:r w:rsidR="00B9681F" w:rsidRPr="00C4693F">
        <w:rPr>
          <w:rFonts w:cstheme="minorHAnsi"/>
          <w:color w:val="222222"/>
          <w:shd w:val="clear" w:color="auto" w:fill="FFFFFF"/>
        </w:rPr>
        <w:t>GH</w:t>
      </w:r>
      <w:r w:rsidR="003B569F" w:rsidRPr="00C4693F">
        <w:rPr>
          <w:rFonts w:cstheme="minorHAnsi"/>
          <w:color w:val="222222"/>
          <w:shd w:val="clear" w:color="auto" w:fill="FFFFFF"/>
        </w:rPr>
        <w:t xml:space="preserve"> had become widely known in elite sport as a ‘doping agent’ often used in combination with testosterone</w:t>
      </w:r>
      <w:r>
        <w:rPr>
          <w:rFonts w:cstheme="minorHAnsi"/>
          <w:color w:val="222222"/>
          <w:shd w:val="clear" w:color="auto" w:fill="FFFFFF"/>
        </w:rPr>
        <w:t xml:space="preserve"> or other androgenic anabolic steroid</w:t>
      </w:r>
      <w:r w:rsidR="00ED5632">
        <w:rPr>
          <w:rFonts w:cstheme="minorHAnsi"/>
          <w:color w:val="222222"/>
          <w:shd w:val="clear" w:color="auto" w:fill="FFFFFF"/>
        </w:rPr>
        <w:t>s</w:t>
      </w:r>
      <w:r>
        <w:rPr>
          <w:rFonts w:cstheme="minorHAnsi"/>
          <w:color w:val="222222"/>
          <w:shd w:val="clear" w:color="auto" w:fill="FFFFFF"/>
        </w:rPr>
        <w:t>.</w:t>
      </w:r>
    </w:p>
    <w:p w14:paraId="6ACCC1DF" w14:textId="142C4E50" w:rsidR="003B569F" w:rsidRPr="00C4693F" w:rsidRDefault="00202E8E" w:rsidP="00BF6704">
      <w:pPr>
        <w:spacing w:line="480" w:lineRule="auto"/>
        <w:jc w:val="both"/>
      </w:pPr>
      <w:r w:rsidRPr="00C4693F">
        <w:t>GH</w:t>
      </w:r>
      <w:r w:rsidR="003B569F" w:rsidRPr="00C4693F">
        <w:t xml:space="preserve"> </w:t>
      </w:r>
      <w:r w:rsidR="006E4604" w:rsidRPr="00C4693F">
        <w:t>abuse</w:t>
      </w:r>
      <w:r w:rsidR="003B569F" w:rsidRPr="00C4693F">
        <w:t xml:space="preserve"> in sport was brought to a worldwide audience following the enquiry into Ben Johnson’s disqualification in the Seoul Olympic Games of 1988 </w:t>
      </w:r>
      <w:r w:rsidR="003B569F" w:rsidRPr="00C4693F">
        <w:rPr>
          <w:rFonts w:cstheme="minorHAnsi"/>
          <w:color w:val="222222"/>
          <w:shd w:val="clear" w:color="auto" w:fill="FFFFFF"/>
        </w:rPr>
        <w:t xml:space="preserve">when he beat his arch rival Carl Lewis to win gold in the 100 metres only to lose the medal a few days later when his urine tested positive for the anabolic steroid stanozolol; he later admitted in court to have taken </w:t>
      </w:r>
      <w:r w:rsidRPr="00C4693F">
        <w:rPr>
          <w:rFonts w:cstheme="minorHAnsi"/>
          <w:color w:val="222222"/>
          <w:shd w:val="clear" w:color="auto" w:fill="FFFFFF"/>
        </w:rPr>
        <w:t>GH</w:t>
      </w:r>
      <w:r w:rsidR="00BB1AA0" w:rsidRPr="00C4693F">
        <w:rPr>
          <w:rFonts w:cstheme="minorHAnsi"/>
          <w:color w:val="222222"/>
          <w:shd w:val="clear" w:color="auto" w:fill="FFFFFF"/>
        </w:rPr>
        <w:t xml:space="preserve"> as well</w:t>
      </w:r>
      <w:r w:rsidR="003B569F" w:rsidRPr="00C4693F">
        <w:rPr>
          <w:rFonts w:cstheme="minorHAnsi"/>
          <w:color w:val="222222"/>
          <w:shd w:val="clear" w:color="auto" w:fill="FFFFFF"/>
        </w:rPr>
        <w:t xml:space="preserve"> </w:t>
      </w:r>
      <w:r w:rsidR="00D30461">
        <w:rPr>
          <w:rFonts w:cstheme="minorHAnsi"/>
          <w:color w:val="222222"/>
          <w:shd w:val="clear" w:color="auto" w:fill="FFFFFF"/>
        </w:rPr>
        <w:fldChar w:fldCharType="begin">
          <w:fldData xml:space="preserve">PEVuZE5vdGU+PENpdGU+PEF1dGhvcj5NeWxlbnNraTwvQXV0aG9yPjxZZWFyPjE5ODk8L1llYXI+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==
</w:fldData>
        </w:fldChar>
      </w:r>
      <w:r w:rsidR="00D30461">
        <w:rPr>
          <w:rFonts w:cstheme="minorHAnsi"/>
          <w:color w:val="222222"/>
          <w:shd w:val="clear" w:color="auto" w:fill="FFFFFF"/>
        </w:rPr>
        <w:instrText xml:space="preserve"> ADDIN EN.CITE </w:instrText>
      </w:r>
      <w:r w:rsidR="00D30461">
        <w:rPr>
          <w:rFonts w:cstheme="minorHAnsi"/>
          <w:color w:val="222222"/>
          <w:shd w:val="clear" w:color="auto" w:fill="FFFFFF"/>
        </w:rPr>
        <w:fldChar w:fldCharType="begin">
          <w:fldData xml:space="preserve">PEVuZE5vdGU+PENpdGU+PEF1dGhvcj5NeWxlbnNraTwvQXV0aG9yPjxZZWFyPjE5ODk8L1llYXI+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==
</w:fldData>
        </w:fldChar>
      </w:r>
      <w:r w:rsidR="00D30461">
        <w:rPr>
          <w:rFonts w:cstheme="minorHAnsi"/>
          <w:color w:val="222222"/>
          <w:shd w:val="clear" w:color="auto" w:fill="FFFFFF"/>
        </w:rPr>
        <w:instrText xml:space="preserve"> ADDIN EN.CITE.DATA </w:instrText>
      </w:r>
      <w:r w:rsidR="00D30461">
        <w:rPr>
          <w:rFonts w:cstheme="minorHAnsi"/>
          <w:color w:val="222222"/>
          <w:shd w:val="clear" w:color="auto" w:fill="FFFFFF"/>
        </w:rPr>
      </w:r>
      <w:r w:rsidR="00D30461">
        <w:rPr>
          <w:rFonts w:cstheme="minorHAnsi"/>
          <w:color w:val="222222"/>
          <w:shd w:val="clear" w:color="auto" w:fill="FFFFFF"/>
        </w:rPr>
        <w:fldChar w:fldCharType="end"/>
      </w:r>
      <w:r w:rsidR="00D30461">
        <w:rPr>
          <w:rFonts w:cstheme="minorHAnsi"/>
          <w:color w:val="222222"/>
          <w:shd w:val="clear" w:color="auto" w:fill="FFFFFF"/>
        </w:rPr>
      </w:r>
      <w:r w:rsidR="00D30461">
        <w:rPr>
          <w:rFonts w:cstheme="minorHAnsi"/>
          <w:color w:val="222222"/>
          <w:shd w:val="clear" w:color="auto" w:fill="FFFFFF"/>
        </w:rPr>
        <w:fldChar w:fldCharType="separate"/>
      </w:r>
      <w:r w:rsidR="00D30461">
        <w:rPr>
          <w:rFonts w:cstheme="minorHAnsi"/>
          <w:noProof/>
          <w:color w:val="222222"/>
          <w:shd w:val="clear" w:color="auto" w:fill="FFFFFF"/>
        </w:rPr>
        <w:t>(5-7)</w:t>
      </w:r>
      <w:r w:rsidR="00D30461">
        <w:rPr>
          <w:rFonts w:cstheme="minorHAnsi"/>
          <w:color w:val="222222"/>
          <w:shd w:val="clear" w:color="auto" w:fill="FFFFFF"/>
        </w:rPr>
        <w:fldChar w:fldCharType="end"/>
      </w:r>
      <w:r w:rsidR="003B569F" w:rsidRPr="00C4693F">
        <w:t>.</w:t>
      </w:r>
    </w:p>
    <w:p w14:paraId="4D198297" w14:textId="77777777" w:rsidR="00E514AF" w:rsidRPr="00C4693F" w:rsidRDefault="00E514AF" w:rsidP="00BF6704">
      <w:pPr>
        <w:spacing w:line="480" w:lineRule="auto"/>
        <w:jc w:val="both"/>
        <w:rPr>
          <w:rFonts w:cstheme="minorHAnsi"/>
          <w:color w:val="222222"/>
          <w:shd w:val="clear" w:color="auto" w:fill="FFFFFF"/>
        </w:rPr>
      </w:pPr>
    </w:p>
    <w:p w14:paraId="4C366ED0" w14:textId="3C69ACFA" w:rsidR="003B569F" w:rsidRPr="00C4693F" w:rsidRDefault="003B569F" w:rsidP="00BF6704">
      <w:pPr>
        <w:spacing w:line="480" w:lineRule="auto"/>
        <w:jc w:val="both"/>
        <w:rPr>
          <w:rFonts w:cstheme="minorHAnsi"/>
          <w:color w:val="202022"/>
        </w:rPr>
      </w:pPr>
      <w:r w:rsidRPr="00C4693F">
        <w:lastRenderedPageBreak/>
        <w:t>The popularity of GH as a drug of abuse in sport grew rapidly because it was undetectable by IOC Anti-Doping Laboratories</w:t>
      </w:r>
      <w:r w:rsidR="00E11340" w:rsidRPr="00C4693F">
        <w:t xml:space="preserve"> even though there was no </w:t>
      </w:r>
      <w:r w:rsidR="000F22C1">
        <w:t>scientific</w:t>
      </w:r>
      <w:r w:rsidR="00C4603B">
        <w:t xml:space="preserve"> </w:t>
      </w:r>
      <w:r w:rsidR="00E11340" w:rsidRPr="00C4693F">
        <w:t>evidence of performance benefit</w:t>
      </w:r>
      <w:r w:rsidRPr="00C4693F">
        <w:t xml:space="preserve">. </w:t>
      </w:r>
      <w:r w:rsidRPr="00C4693F">
        <w:rPr>
          <w:rFonts w:cstheme="minorHAnsi"/>
          <w:color w:val="202022"/>
        </w:rPr>
        <w:t xml:space="preserve">In addition to the confession of Ben Johnson, other events pointed to its widespread </w:t>
      </w:r>
      <w:r w:rsidR="006E4604" w:rsidRPr="00C4693F">
        <w:rPr>
          <w:rFonts w:cstheme="minorHAnsi"/>
          <w:color w:val="202022"/>
        </w:rPr>
        <w:t>abuse</w:t>
      </w:r>
      <w:r w:rsidRPr="00C4693F">
        <w:rPr>
          <w:rFonts w:cstheme="minorHAnsi"/>
          <w:color w:val="202022"/>
        </w:rPr>
        <w:t xml:space="preserve">. </w:t>
      </w:r>
      <w:r w:rsidR="00E11340" w:rsidRPr="00C4693F">
        <w:rPr>
          <w:rFonts w:cstheme="minorHAnsi"/>
          <w:color w:val="202022"/>
        </w:rPr>
        <w:t>A</w:t>
      </w:r>
      <w:r w:rsidRPr="00C4693F">
        <w:rPr>
          <w:rFonts w:cstheme="minorHAnsi"/>
          <w:color w:val="202022"/>
        </w:rPr>
        <w:t xml:space="preserve">thletes </w:t>
      </w:r>
      <w:r w:rsidR="00E11340" w:rsidRPr="00C4693F">
        <w:rPr>
          <w:rFonts w:cstheme="minorHAnsi"/>
          <w:color w:val="202022"/>
        </w:rPr>
        <w:t>had</w:t>
      </w:r>
      <w:r w:rsidRPr="00C4693F">
        <w:rPr>
          <w:rFonts w:cstheme="minorHAnsi"/>
          <w:color w:val="202022"/>
        </w:rPr>
        <w:t xml:space="preserve"> been caught smuggling vials of GH into countries where games are held </w:t>
      </w:r>
      <w:r w:rsidR="00D30461">
        <w:rPr>
          <w:rFonts w:cstheme="minorHAnsi"/>
          <w:color w:val="202022"/>
        </w:rPr>
        <w:fldChar w:fldCharType="begin"/>
      </w:r>
      <w:r w:rsidR="00D30461">
        <w:rPr>
          <w:rFonts w:cstheme="minorHAnsi"/>
          <w:color w:val="202022"/>
        </w:rPr>
        <w:instrText xml:space="preserve"> ADDIN EN.CITE &lt;EndNote&gt;&lt;Cite&gt;&lt;Author&gt;BBC&lt;/Author&gt;&lt;Year&gt;1998&lt;/Year&gt;&lt;RecNum&gt;3758&lt;/RecNum&gt;&lt;DisplayText&gt;(8)&lt;/DisplayText&gt;&lt;record&gt;&lt;rec-number&gt;3758&lt;/rec-number&gt;&lt;foreign-keys&gt;&lt;key app="EN" db-id="fs9wtzp5czpxase9tzlv2dwmf29seseaxzz5" timestamp="1539841997"&gt;3758&lt;/key&gt;&lt;/foreign-keys&gt;&lt;ref-type name="Film or Broadcast"&gt;21&lt;/ref-type&gt;&lt;contributors&gt;&lt;authors&gt;&lt;author&gt;BBC&lt;/author&gt;&lt;/authors&gt;&lt;/contributors&gt;&lt;titles&gt;&lt;title&gt;BBC News We cannot ban Chinese swimmers - Fina&lt;/title&gt;&lt;secondary-title&gt;BBC News&lt;/secondary-title&gt;&lt;/titles&gt;&lt;pages&gt;1&lt;/pages&gt;&lt;dates&gt;&lt;year&gt;1998&lt;/year&gt;&lt;/dates&gt;&lt;urls&gt;&lt;/urls&gt;&lt;/record&gt;&lt;/Cite&gt;&lt;/EndNote&gt;</w:instrText>
      </w:r>
      <w:r w:rsidR="00D30461">
        <w:rPr>
          <w:rFonts w:cstheme="minorHAnsi"/>
          <w:color w:val="202022"/>
        </w:rPr>
        <w:fldChar w:fldCharType="separate"/>
      </w:r>
      <w:r w:rsidR="00D30461">
        <w:rPr>
          <w:rFonts w:cstheme="minorHAnsi"/>
          <w:noProof/>
          <w:color w:val="202022"/>
        </w:rPr>
        <w:t>(8)</w:t>
      </w:r>
      <w:r w:rsidR="00D30461">
        <w:rPr>
          <w:rFonts w:cstheme="minorHAnsi"/>
          <w:color w:val="202022"/>
        </w:rPr>
        <w:fldChar w:fldCharType="end"/>
      </w:r>
      <w:r w:rsidR="00E514AF" w:rsidRPr="00C4693F">
        <w:rPr>
          <w:rFonts w:cstheme="minorHAnsi"/>
          <w:color w:val="202022"/>
        </w:rPr>
        <w:t xml:space="preserve">; </w:t>
      </w:r>
      <w:r w:rsidRPr="00C4693F">
        <w:t xml:space="preserve">it disappeared from the manufacturer’s production line, became targeted in burglaries of pharmacies and even pharmaceutical distribution trucks and there was at least one instance where the mother of a child with GH-deficiency re-sold her son’s supply to an athlete </w:t>
      </w:r>
      <w:r w:rsidR="00D30461">
        <w:rPr>
          <w:rFonts w:cstheme="minorHAnsi"/>
          <w:color w:val="202022"/>
        </w:rPr>
        <w:fldChar w:fldCharType="begin">
          <w:fldData xml:space="preserve">PEVuZE5vdGU+PENpdGU+PEF1dGhvcj5Tb25rc2VuPC9BdXRob3I+PFllYXI+MjAwMTwvWWVhcj48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</w:fldData>
        </w:fldChar>
      </w:r>
      <w:r w:rsidR="00D30461">
        <w:rPr>
          <w:rFonts w:cstheme="minorHAnsi"/>
          <w:color w:val="202022"/>
        </w:rPr>
        <w:instrText xml:space="preserve"> ADDIN EN.CITE </w:instrText>
      </w:r>
      <w:r w:rsidR="00D30461">
        <w:rPr>
          <w:rFonts w:cstheme="minorHAnsi"/>
          <w:color w:val="202022"/>
        </w:rPr>
        <w:fldChar w:fldCharType="begin">
          <w:fldData xml:space="preserve">PEVuZE5vdGU+PENpdGU+PEF1dGhvcj5Tb25rc2VuPC9BdXRob3I+PFllYXI+MjAwMTwvWWVhcj48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</w:fldData>
        </w:fldChar>
      </w:r>
      <w:r w:rsidR="00D30461">
        <w:rPr>
          <w:rFonts w:cstheme="minorHAnsi"/>
          <w:color w:val="202022"/>
        </w:rPr>
        <w:instrText xml:space="preserve"> ADDIN EN.CITE.DATA </w:instrText>
      </w:r>
      <w:r w:rsidR="00D30461">
        <w:rPr>
          <w:rFonts w:cstheme="minorHAnsi"/>
          <w:color w:val="202022"/>
        </w:rPr>
      </w:r>
      <w:r w:rsidR="00D30461">
        <w:rPr>
          <w:rFonts w:cstheme="minorHAnsi"/>
          <w:color w:val="202022"/>
        </w:rPr>
        <w:fldChar w:fldCharType="end"/>
      </w:r>
      <w:r w:rsidR="00D30461">
        <w:rPr>
          <w:rFonts w:cstheme="minorHAnsi"/>
          <w:color w:val="202022"/>
        </w:rPr>
      </w:r>
      <w:r w:rsidR="00D30461">
        <w:rPr>
          <w:rFonts w:cstheme="minorHAnsi"/>
          <w:color w:val="202022"/>
        </w:rPr>
        <w:fldChar w:fldCharType="separate"/>
      </w:r>
      <w:r w:rsidR="00D30461">
        <w:rPr>
          <w:rFonts w:cstheme="minorHAnsi"/>
          <w:noProof/>
          <w:color w:val="202022"/>
        </w:rPr>
        <w:t>(9)</w:t>
      </w:r>
      <w:r w:rsidR="00D30461">
        <w:rPr>
          <w:rFonts w:cstheme="minorHAnsi"/>
          <w:color w:val="202022"/>
        </w:rPr>
        <w:fldChar w:fldCharType="end"/>
      </w:r>
      <w:r w:rsidRPr="00C4693F">
        <w:rPr>
          <w:rFonts w:cstheme="minorHAnsi"/>
          <w:color w:val="202022"/>
        </w:rPr>
        <w:t xml:space="preserve">. </w:t>
      </w:r>
    </w:p>
    <w:p w14:paraId="5B8B1134" w14:textId="77777777" w:rsidR="003B569F" w:rsidRPr="00C4693F" w:rsidRDefault="003B569F" w:rsidP="00BF6704">
      <w:pPr>
        <w:spacing w:line="480" w:lineRule="auto"/>
        <w:jc w:val="both"/>
      </w:pPr>
    </w:p>
    <w:p w14:paraId="390E73CC" w14:textId="77777777" w:rsidR="000F0B0E" w:rsidRPr="00C4693F" w:rsidRDefault="000F0B0E" w:rsidP="006F552A">
      <w:pPr>
        <w:pStyle w:val="Heading2"/>
        <w:spacing w:line="240" w:lineRule="auto"/>
      </w:pPr>
      <w:r w:rsidRPr="00C4693F">
        <w:t>Anabolic Androgenic Steroids</w:t>
      </w:r>
    </w:p>
    <w:p w14:paraId="7A7D1A85" w14:textId="0A97A304" w:rsidR="000F0B0E" w:rsidRDefault="000F0B0E" w:rsidP="00BF6704">
      <w:pPr>
        <w:spacing w:before="240" w:line="480" w:lineRule="auto"/>
        <w:jc w:val="both"/>
        <w:rPr>
          <w:rFonts w:cstheme="minorHAnsi"/>
          <w:color w:val="222222"/>
          <w:shd w:val="clear" w:color="auto" w:fill="FFFFFF"/>
        </w:rPr>
      </w:pPr>
      <w:r w:rsidRPr="00C4693F">
        <w:rPr>
          <w:rFonts w:cstheme="minorHAnsi"/>
          <w:color w:val="222222"/>
          <w:shd w:val="clear" w:color="auto" w:fill="FFFFFF"/>
        </w:rPr>
        <w:t xml:space="preserve">The abuse of anabolic </w:t>
      </w:r>
      <w:r w:rsidR="00D50097">
        <w:rPr>
          <w:rFonts w:cstheme="minorHAnsi"/>
          <w:color w:val="222222"/>
          <w:shd w:val="clear" w:color="auto" w:fill="FFFFFF"/>
        </w:rPr>
        <w:t xml:space="preserve">androgenic </w:t>
      </w:r>
      <w:r w:rsidRPr="00C4693F">
        <w:rPr>
          <w:rFonts w:cstheme="minorHAnsi"/>
          <w:color w:val="222222"/>
          <w:shd w:val="clear" w:color="auto" w:fill="FFFFFF"/>
        </w:rPr>
        <w:t xml:space="preserve">steroids </w:t>
      </w:r>
      <w:r w:rsidR="00D50097">
        <w:rPr>
          <w:rFonts w:cstheme="minorHAnsi"/>
          <w:color w:val="222222"/>
          <w:shd w:val="clear" w:color="auto" w:fill="FFFFFF"/>
        </w:rPr>
        <w:t xml:space="preserve">(AAS) </w:t>
      </w:r>
      <w:r w:rsidRPr="00C4693F">
        <w:rPr>
          <w:rFonts w:cstheme="minorHAnsi"/>
          <w:color w:val="222222"/>
          <w:shd w:val="clear" w:color="auto" w:fill="FFFFFF"/>
        </w:rPr>
        <w:t>preceded that of GH by several decades</w:t>
      </w:r>
      <w:r w:rsidR="00A257B4">
        <w:rPr>
          <w:rFonts w:cstheme="minorHAnsi"/>
          <w:color w:val="222222"/>
          <w:shd w:val="clear" w:color="auto" w:fill="FFFFFF"/>
        </w:rPr>
        <w:t xml:space="preserve"> and was well established </w:t>
      </w:r>
      <w:r w:rsidR="00A34BED">
        <w:rPr>
          <w:rFonts w:cstheme="minorHAnsi"/>
          <w:color w:val="222222"/>
          <w:shd w:val="clear" w:color="auto" w:fill="FFFFFF"/>
        </w:rPr>
        <w:t xml:space="preserve">by the </w:t>
      </w:r>
      <w:r w:rsidR="009504E4">
        <w:rPr>
          <w:rFonts w:cstheme="minorHAnsi"/>
          <w:color w:val="222222"/>
          <w:shd w:val="clear" w:color="auto" w:fill="FFFFFF"/>
        </w:rPr>
        <w:t xml:space="preserve">time </w:t>
      </w:r>
      <w:r w:rsidR="00A34BED">
        <w:rPr>
          <w:rFonts w:cstheme="minorHAnsi"/>
          <w:color w:val="222222"/>
          <w:shd w:val="clear" w:color="auto" w:fill="FFFFFF"/>
        </w:rPr>
        <w:t>GH</w:t>
      </w:r>
      <w:r w:rsidR="009504E4">
        <w:rPr>
          <w:rFonts w:cstheme="minorHAnsi"/>
          <w:color w:val="222222"/>
          <w:shd w:val="clear" w:color="auto" w:fill="FFFFFF"/>
        </w:rPr>
        <w:t xml:space="preserve"> was first</w:t>
      </w:r>
      <w:r w:rsidR="000A0985">
        <w:rPr>
          <w:rFonts w:cstheme="minorHAnsi"/>
          <w:color w:val="222222"/>
          <w:shd w:val="clear" w:color="auto" w:fill="FFFFFF"/>
        </w:rPr>
        <w:t xml:space="preserve"> used</w:t>
      </w:r>
      <w:r w:rsidRPr="00C4693F">
        <w:rPr>
          <w:rFonts w:cstheme="minorHAnsi"/>
          <w:color w:val="222222"/>
          <w:shd w:val="clear" w:color="auto" w:fill="FFFFFF"/>
        </w:rPr>
        <w:t xml:space="preserve">. The first well-documented use of testosterone as a performance-enhancing drug was with the German rowing team in 1952 </w:t>
      </w:r>
      <w:r w:rsidR="00D30461">
        <w:rPr>
          <w:rFonts w:cstheme="minorHAnsi"/>
          <w:color w:val="222222"/>
          <w:shd w:val="clear" w:color="auto" w:fill="FFFFFF"/>
        </w:rPr>
        <w:fldChar w:fldCharType="begin"/>
      </w:r>
      <w:r w:rsidR="00D30461">
        <w:rPr>
          <w:rFonts w:cstheme="minorHAnsi"/>
          <w:color w:val="222222"/>
          <w:shd w:val="clear" w:color="auto" w:fill="FFFFFF"/>
        </w:rPr>
        <w:instrText xml:space="preserve"> ADDIN EN.CITE &lt;EndNote&gt;&lt;Cite&gt;&lt;Author&gt;Reinold&lt;/Author&gt;&lt;Year&gt;2014&lt;/Year&gt;&lt;RecNum&gt;3747&lt;/RecNum&gt;&lt;DisplayText&gt;(10)&lt;/DisplayText&gt;&lt;record&gt;&lt;rec-number&gt;3747&lt;/rec-number&gt;&lt;foreign-keys&gt;&lt;key app="EN" db-id="fs9wtzp5czpxase9tzlv2dwmf29seseaxzz5" timestamp="1539841997"&gt;3747&lt;/key&gt;&lt;/foreign-keys&gt;&lt;ref-type name="Journal Article"&gt;17&lt;/ref-type&gt;&lt;contributors&gt;&lt;authors&gt;&lt;author&gt;Reinold, M &amp;amp; Hoberman, J&lt;/author&gt;&lt;/authors&gt;&lt;/contributors&gt;&lt;titles&gt;&lt;title&gt;The Myth of the Nazi Steroid&lt;/title&gt;&lt;secondary-title&gt;International Journal of the History of Sport, &lt;/secondary-title&gt;&lt;/titles&gt;&lt;periodical&gt;&lt;full-title&gt;International Journal of the History of Sport,&lt;/full-title&gt;&lt;/periodical&gt;&lt;pages&gt;871-883&lt;/pages&gt;&lt;volume&gt;31&lt;/volume&gt;&lt;number&gt;8&lt;/number&gt;&lt;dates&gt;&lt;year&gt;2014&lt;/year&gt;&lt;pub-dates&gt;&lt;date&gt;26th February 2014&lt;/date&gt;&lt;/pub-dates&gt;&lt;/dates&gt;&lt;urls&gt;&lt;related-urls&gt;&lt;url&gt;https://doi.org/10.1080/09523367.2014.884563&lt;/url&gt;&lt;/related-urls&gt;&lt;/urls&gt;&lt;electronic-resource-num&gt;10.1080/09523367.2014.884563&lt;/electronic-resource-num&gt;&lt;/record&gt;&lt;/Cite&gt;&lt;/EndNote&gt;</w:instrText>
      </w:r>
      <w:r w:rsidR="00D30461">
        <w:rPr>
          <w:rFonts w:cstheme="minorHAnsi"/>
          <w:color w:val="222222"/>
          <w:shd w:val="clear" w:color="auto" w:fill="FFFFFF"/>
        </w:rPr>
        <w:fldChar w:fldCharType="separate"/>
      </w:r>
      <w:r w:rsidR="00D30461">
        <w:rPr>
          <w:rFonts w:cstheme="minorHAnsi"/>
          <w:noProof/>
          <w:color w:val="222222"/>
          <w:shd w:val="clear" w:color="auto" w:fill="FFFFFF"/>
        </w:rPr>
        <w:t>(10)</w:t>
      </w:r>
      <w:r w:rsidR="00D30461">
        <w:rPr>
          <w:rFonts w:cstheme="minorHAnsi"/>
          <w:color w:val="222222"/>
          <w:shd w:val="clear" w:color="auto" w:fill="FFFFFF"/>
        </w:rPr>
        <w:fldChar w:fldCharType="end"/>
      </w:r>
      <w:r w:rsidRPr="00C4693F">
        <w:rPr>
          <w:rFonts w:cstheme="minorHAnsi"/>
          <w:color w:val="222222"/>
          <w:shd w:val="clear" w:color="auto" w:fill="FFFFFF"/>
        </w:rPr>
        <w:t>.</w:t>
      </w:r>
      <w:r w:rsidR="00660BE3">
        <w:rPr>
          <w:rFonts w:cstheme="minorHAnsi"/>
          <w:color w:val="222222"/>
          <w:shd w:val="clear" w:color="auto" w:fill="FFFFFF"/>
        </w:rPr>
        <w:t xml:space="preserve"> </w:t>
      </w:r>
    </w:p>
    <w:p w14:paraId="2B4B1A59" w14:textId="3510403F" w:rsidR="000F0B0E" w:rsidRPr="00C4693F" w:rsidRDefault="00234BB3" w:rsidP="009F6E1E">
      <w:pPr>
        <w:spacing w:line="480" w:lineRule="auto"/>
        <w:jc w:val="both"/>
        <w:rPr>
          <w:rFonts w:cstheme="minorHAnsi"/>
        </w:rPr>
      </w:pPr>
      <w:r w:rsidRPr="00632A97">
        <w:rPr>
          <w:rFonts w:cstheme="minorHAnsi"/>
          <w:color w:val="000000" w:themeColor="text1"/>
          <w:shd w:val="clear" w:color="auto" w:fill="FFFFFF"/>
        </w:rPr>
        <w:t>A p</w:t>
      </w:r>
      <w:r w:rsidR="00660BE3" w:rsidRPr="00632A97">
        <w:rPr>
          <w:rFonts w:cstheme="minorHAnsi"/>
          <w:color w:val="000000" w:themeColor="text1"/>
          <w:shd w:val="clear" w:color="auto" w:fill="FFFFFF"/>
        </w:rPr>
        <w:t xml:space="preserve">rogram of state sponsored doping with AAS propelled </w:t>
      </w:r>
      <w:r w:rsidR="009E46B8" w:rsidRPr="00632A97">
        <w:rPr>
          <w:rFonts w:cstheme="minorHAnsi"/>
          <w:color w:val="000000" w:themeColor="text1"/>
          <w:shd w:val="clear" w:color="auto" w:fill="FFFFFF"/>
        </w:rPr>
        <w:t>East Germany (</w:t>
      </w:r>
      <w:r w:rsidR="008F68E1" w:rsidRPr="00632A97">
        <w:rPr>
          <w:rFonts w:cstheme="minorHAnsi"/>
          <w:color w:val="000000" w:themeColor="text1"/>
          <w:shd w:val="clear" w:color="auto" w:fill="FFFFFF"/>
        </w:rPr>
        <w:t xml:space="preserve">the former </w:t>
      </w:r>
      <w:r w:rsidR="009E46B8" w:rsidRPr="00632A97">
        <w:rPr>
          <w:rFonts w:cstheme="minorHAnsi"/>
          <w:color w:val="000000" w:themeColor="text1"/>
          <w:shd w:val="clear" w:color="auto" w:fill="FFFFFF"/>
        </w:rPr>
        <w:t xml:space="preserve">German Democratic Republic) </w:t>
      </w:r>
      <w:r w:rsidR="00660BE3" w:rsidRPr="00632A97">
        <w:rPr>
          <w:rFonts w:cstheme="minorHAnsi"/>
          <w:color w:val="000000" w:themeColor="text1"/>
          <w:shd w:val="clear" w:color="auto" w:fill="FFFFFF"/>
        </w:rPr>
        <w:t xml:space="preserve">from obscurity </w:t>
      </w:r>
      <w:r w:rsidR="009E46B8" w:rsidRPr="00632A97">
        <w:rPr>
          <w:rFonts w:cstheme="minorHAnsi"/>
          <w:color w:val="000000" w:themeColor="text1"/>
          <w:shd w:val="clear" w:color="auto" w:fill="FFFFFF"/>
        </w:rPr>
        <w:t xml:space="preserve">to prominence as </w:t>
      </w:r>
      <w:r w:rsidR="00660BE3" w:rsidRPr="00632A97">
        <w:rPr>
          <w:rFonts w:cstheme="minorHAnsi"/>
          <w:color w:val="000000" w:themeColor="text1"/>
          <w:shd w:val="clear" w:color="auto" w:fill="FFFFFF"/>
        </w:rPr>
        <w:t>a major sporting nation garnering</w:t>
      </w:r>
      <w:r w:rsidR="002E565C" w:rsidRPr="00632A97">
        <w:rPr>
          <w:rFonts w:cstheme="minorHAnsi"/>
          <w:color w:val="000000" w:themeColor="text1"/>
          <w:shd w:val="clear" w:color="auto" w:fill="FFFFFF"/>
        </w:rPr>
        <w:t xml:space="preserve"> </w:t>
      </w:r>
      <w:r w:rsidR="009E46B8" w:rsidRPr="00632A97">
        <w:rPr>
          <w:rFonts w:cstheme="minorHAnsi"/>
          <w:color w:val="000000" w:themeColor="text1"/>
          <w:shd w:val="clear" w:color="auto" w:fill="FFFFFF"/>
        </w:rPr>
        <w:t xml:space="preserve">a </w:t>
      </w:r>
      <w:r w:rsidR="002E565C" w:rsidRPr="00632A97">
        <w:rPr>
          <w:rFonts w:cstheme="minorHAnsi"/>
          <w:color w:val="000000" w:themeColor="text1"/>
          <w:shd w:val="clear" w:color="auto" w:fill="FFFFFF"/>
        </w:rPr>
        <w:t xml:space="preserve">slew of gold medals </w:t>
      </w:r>
      <w:r w:rsidR="00D50097" w:rsidRPr="00632A97">
        <w:rPr>
          <w:rFonts w:cstheme="minorHAnsi"/>
          <w:color w:val="000000" w:themeColor="text1"/>
          <w:shd w:val="clear" w:color="auto" w:fill="FFFFFF"/>
        </w:rPr>
        <w:t xml:space="preserve">and </w:t>
      </w:r>
      <w:r w:rsidR="00660BE3" w:rsidRPr="00632A97">
        <w:rPr>
          <w:rFonts w:cstheme="minorHAnsi"/>
          <w:color w:val="000000" w:themeColor="text1"/>
          <w:shd w:val="clear" w:color="auto" w:fill="FFFFFF"/>
        </w:rPr>
        <w:t>achieving 3</w:t>
      </w:r>
      <w:r w:rsidR="00660BE3" w:rsidRPr="00632A97">
        <w:rPr>
          <w:rFonts w:cstheme="minorHAnsi"/>
          <w:color w:val="000000" w:themeColor="text1"/>
          <w:shd w:val="clear" w:color="auto" w:fill="FFFFFF"/>
          <w:vertAlign w:val="superscript"/>
        </w:rPr>
        <w:t>rd</w:t>
      </w:r>
      <w:r w:rsidR="002E565C" w:rsidRPr="00632A97">
        <w:rPr>
          <w:rFonts w:cstheme="minorHAnsi"/>
          <w:color w:val="000000" w:themeColor="text1"/>
          <w:shd w:val="clear" w:color="auto" w:fill="FFFFFF"/>
        </w:rPr>
        <w:t xml:space="preserve"> place in</w:t>
      </w:r>
      <w:r w:rsidR="009E46B8" w:rsidRPr="00632A97">
        <w:rPr>
          <w:rFonts w:cstheme="minorHAnsi"/>
          <w:color w:val="000000" w:themeColor="text1"/>
          <w:shd w:val="clear" w:color="auto" w:fill="FFFFFF"/>
        </w:rPr>
        <w:t xml:space="preserve"> the</w:t>
      </w:r>
      <w:r w:rsidR="002E565C" w:rsidRPr="00632A97">
        <w:rPr>
          <w:rFonts w:cstheme="minorHAnsi"/>
          <w:color w:val="000000" w:themeColor="text1"/>
          <w:shd w:val="clear" w:color="auto" w:fill="FFFFFF"/>
        </w:rPr>
        <w:t xml:space="preserve"> 1972 Munich Olympics</w:t>
      </w:r>
      <w:r w:rsidR="00D50097" w:rsidRPr="00632A97">
        <w:rPr>
          <w:rFonts w:cstheme="minorHAnsi"/>
          <w:color w:val="000000" w:themeColor="text1"/>
          <w:shd w:val="clear" w:color="auto" w:fill="FFFFFF"/>
        </w:rPr>
        <w:t xml:space="preserve"> medal table</w:t>
      </w:r>
      <w:r w:rsidR="002E565C" w:rsidRPr="00632A97">
        <w:rPr>
          <w:rFonts w:cstheme="minorHAnsi"/>
          <w:color w:val="000000" w:themeColor="text1"/>
          <w:shd w:val="clear" w:color="auto" w:fill="FFFFFF"/>
        </w:rPr>
        <w:t>.</w:t>
      </w:r>
      <w:r w:rsidR="00660BE3" w:rsidRPr="007B33AB">
        <w:rPr>
          <w:rFonts w:cstheme="minorHAnsi"/>
          <w:color w:val="000000" w:themeColor="text1"/>
          <w:shd w:val="clear" w:color="auto" w:fill="FFFFFF"/>
        </w:rPr>
        <w:t xml:space="preserve"> </w:t>
      </w:r>
      <w:r w:rsidR="000011EB" w:rsidRPr="007B33AB">
        <w:rPr>
          <w:rFonts w:cstheme="minorHAnsi"/>
          <w:color w:val="000000" w:themeColor="text1"/>
          <w:shd w:val="clear" w:color="auto" w:fill="FFFFFF"/>
        </w:rPr>
        <w:t>The performance enhancing effects of AAS are exemplified by the chronology of shotput distances.</w:t>
      </w:r>
      <w:r w:rsidR="000011EB">
        <w:rPr>
          <w:rFonts w:cstheme="minorHAnsi"/>
          <w:color w:val="FF6600"/>
          <w:shd w:val="clear" w:color="auto" w:fill="FFFFFF"/>
        </w:rPr>
        <w:t xml:space="preserve"> </w:t>
      </w:r>
      <w:bookmarkStart w:id="1" w:name="_Hlk527219152"/>
      <w:r w:rsidR="000011EB">
        <w:rPr>
          <w:rFonts w:cstheme="minorHAnsi"/>
        </w:rPr>
        <w:t>B</w:t>
      </w:r>
      <w:r w:rsidR="000F0B0E" w:rsidRPr="00C4693F">
        <w:rPr>
          <w:rFonts w:cstheme="minorHAnsi"/>
        </w:rPr>
        <w:t xml:space="preserve">etween 1956 and 1980, the winning distance in the Olympic women’s shot put increased from 15.28 m to 22.41 m. Since the introduction of effective testing in the early 1980s, the winning distance in the women’s shot put has fallen progressively </w:t>
      </w:r>
      <w:r w:rsidR="00D50097" w:rsidRPr="00CE7A1F">
        <w:rPr>
          <w:rFonts w:cstheme="minorHAnsi"/>
        </w:rPr>
        <w:t>and plateaued</w:t>
      </w:r>
      <w:r w:rsidR="00D50097">
        <w:rPr>
          <w:rFonts w:cstheme="minorHAnsi"/>
        </w:rPr>
        <w:t xml:space="preserve"> </w:t>
      </w:r>
      <w:r w:rsidR="000F0B0E" w:rsidRPr="00C4693F">
        <w:rPr>
          <w:rFonts w:cstheme="minorHAnsi"/>
        </w:rPr>
        <w:t xml:space="preserve">to the point where the winner in Rio </w:t>
      </w:r>
      <w:r w:rsidR="000F0B0E" w:rsidRPr="00C4693F">
        <w:rPr>
          <w:rFonts w:cstheme="minorHAnsi"/>
          <w:color w:val="222222"/>
          <w:shd w:val="clear" w:color="auto" w:fill="FFFFFF"/>
        </w:rPr>
        <w:t xml:space="preserve">de Janeiro </w:t>
      </w:r>
      <w:r w:rsidR="000F0B0E" w:rsidRPr="00C4693F">
        <w:rPr>
          <w:rFonts w:cstheme="minorHAnsi"/>
        </w:rPr>
        <w:t>in 201</w:t>
      </w:r>
      <w:r w:rsidR="00D115DF">
        <w:rPr>
          <w:rFonts w:cstheme="minorHAnsi"/>
        </w:rPr>
        <w:t>6</w:t>
      </w:r>
      <w:r w:rsidR="000F0B0E" w:rsidRPr="00C4693F">
        <w:rPr>
          <w:rFonts w:cstheme="minorHAnsi"/>
        </w:rPr>
        <w:t xml:space="preserve"> would not have made the final in Moscow in 1980</w:t>
      </w:r>
      <w:r w:rsidR="00E514AF" w:rsidRPr="00C4693F">
        <w:rPr>
          <w:rFonts w:cstheme="minorHAnsi"/>
        </w:rPr>
        <w:t xml:space="preserve"> (Figure </w:t>
      </w:r>
      <w:r w:rsidR="008C2833" w:rsidRPr="00C4693F">
        <w:rPr>
          <w:rFonts w:cstheme="minorHAnsi"/>
        </w:rPr>
        <w:t>1</w:t>
      </w:r>
      <w:r w:rsidR="00E514AF" w:rsidRPr="00C4693F">
        <w:rPr>
          <w:rFonts w:cstheme="minorHAnsi"/>
        </w:rPr>
        <w:t>)</w:t>
      </w:r>
      <w:r w:rsidR="000F0B0E" w:rsidRPr="00C4693F">
        <w:rPr>
          <w:rFonts w:cstheme="minorHAnsi"/>
        </w:rPr>
        <w:t xml:space="preserve">. </w:t>
      </w:r>
      <w:r w:rsidR="002E565C">
        <w:rPr>
          <w:rFonts w:cstheme="minorHAnsi"/>
        </w:rPr>
        <w:t xml:space="preserve"> </w:t>
      </w:r>
      <w:bookmarkEnd w:id="1"/>
      <w:r w:rsidR="000F0B0E" w:rsidRPr="00C4693F">
        <w:rPr>
          <w:rFonts w:cstheme="minorHAnsi"/>
        </w:rPr>
        <w:t xml:space="preserve">Testosterone and </w:t>
      </w:r>
      <w:r w:rsidR="001651EA">
        <w:rPr>
          <w:rFonts w:cstheme="minorHAnsi"/>
        </w:rPr>
        <w:t xml:space="preserve">other </w:t>
      </w:r>
      <w:r w:rsidR="000F0B0E" w:rsidRPr="00C4693F">
        <w:rPr>
          <w:rFonts w:cstheme="minorHAnsi"/>
        </w:rPr>
        <w:t xml:space="preserve">AAS are among the most commonly </w:t>
      </w:r>
      <w:r w:rsidR="006E4604" w:rsidRPr="00C4693F">
        <w:rPr>
          <w:rFonts w:cstheme="minorHAnsi"/>
        </w:rPr>
        <w:t>abuse</w:t>
      </w:r>
      <w:r w:rsidR="000F0B0E" w:rsidRPr="00C4693F">
        <w:rPr>
          <w:rFonts w:cstheme="minorHAnsi"/>
        </w:rPr>
        <w:t xml:space="preserve">d </w:t>
      </w:r>
      <w:r w:rsidR="00EC1664" w:rsidRPr="00C4693F">
        <w:rPr>
          <w:rFonts w:cstheme="minorHAnsi"/>
        </w:rPr>
        <w:t>performance-</w:t>
      </w:r>
      <w:r w:rsidR="000F0B0E" w:rsidRPr="00C4693F">
        <w:rPr>
          <w:rFonts w:cstheme="minorHAnsi"/>
        </w:rPr>
        <w:t xml:space="preserve">enhancing drugs representing </w:t>
      </w:r>
      <w:r w:rsidR="00DA19EF">
        <w:rPr>
          <w:rFonts w:cstheme="minorHAnsi"/>
        </w:rPr>
        <w:t>4</w:t>
      </w:r>
      <w:r w:rsidR="006B7CE5">
        <w:rPr>
          <w:rFonts w:cstheme="minorHAnsi"/>
        </w:rPr>
        <w:t>4</w:t>
      </w:r>
      <w:r w:rsidR="000F0B0E" w:rsidRPr="00C4693F">
        <w:rPr>
          <w:rFonts w:cstheme="minorHAnsi"/>
        </w:rPr>
        <w:t>% of Adverse Analytical Findings in WADA-accredited laboratories in 201</w:t>
      </w:r>
      <w:r w:rsidR="00DA19EF">
        <w:rPr>
          <w:rFonts w:cstheme="minorHAnsi"/>
        </w:rPr>
        <w:t>7</w:t>
      </w:r>
      <w:r w:rsidR="006B7CE5">
        <w:rPr>
          <w:rFonts w:cstheme="minorHAnsi"/>
        </w:rPr>
        <w:t xml:space="preserve"> (</w:t>
      </w:r>
      <w:r w:rsidR="006B7CE5" w:rsidRPr="006B7CE5">
        <w:rPr>
          <w:rFonts w:cstheme="minorHAnsi"/>
        </w:rPr>
        <w:t>https://www.wada-ama.org/sites/default/files/resources/files/2017_anti-doping_testing_figures_en_0.pdf</w:t>
      </w:r>
      <w:r w:rsidR="006B7CE5">
        <w:rPr>
          <w:rFonts w:cstheme="minorHAnsi"/>
        </w:rPr>
        <w:t>.)</w:t>
      </w:r>
      <w:r w:rsidR="0028054D">
        <w:rPr>
          <w:rFonts w:cstheme="minorHAnsi"/>
        </w:rPr>
        <w:t xml:space="preserve"> </w:t>
      </w:r>
    </w:p>
    <w:p w14:paraId="1804FD76" w14:textId="73306518" w:rsidR="00C259D2" w:rsidRPr="00C4693F" w:rsidRDefault="002A0C81" w:rsidP="006F552A">
      <w:pPr>
        <w:pStyle w:val="Heading1"/>
      </w:pPr>
      <w:r w:rsidRPr="00C4693F">
        <w:lastRenderedPageBreak/>
        <w:t>Doping Control</w:t>
      </w:r>
    </w:p>
    <w:p w14:paraId="500E388D" w14:textId="5A80F4F8" w:rsidR="003B569F" w:rsidRDefault="00525236" w:rsidP="00BF6704">
      <w:pPr>
        <w:spacing w:line="480" w:lineRule="auto"/>
        <w:jc w:val="both"/>
        <w:rPr>
          <w:rFonts w:cstheme="minorHAnsi"/>
        </w:rPr>
      </w:pPr>
      <w:r w:rsidRPr="00C4693F">
        <w:rPr>
          <w:rFonts w:cstheme="minorHAnsi"/>
        </w:rPr>
        <w:t xml:space="preserve">It was the deaths of the Danish cyclist Knud Jensen at the Rome Olympiad in 1960 and the British cyclist Tommy Simpson before the cameras in the 1967 Tour de France that </w:t>
      </w:r>
      <w:r w:rsidRPr="00632A97">
        <w:rPr>
          <w:rFonts w:cstheme="minorHAnsi"/>
        </w:rPr>
        <w:t>finally</w:t>
      </w:r>
      <w:r w:rsidR="00B51B1A" w:rsidRPr="00632A97">
        <w:rPr>
          <w:rFonts w:cstheme="minorHAnsi"/>
        </w:rPr>
        <w:t xml:space="preserve"> signalled the need</w:t>
      </w:r>
      <w:r w:rsidRPr="00632A97">
        <w:rPr>
          <w:rFonts w:cstheme="minorHAnsi"/>
        </w:rPr>
        <w:t xml:space="preserve"> to control the </w:t>
      </w:r>
      <w:r w:rsidR="006E4604" w:rsidRPr="00632A97">
        <w:rPr>
          <w:rFonts w:cstheme="minorHAnsi"/>
        </w:rPr>
        <w:t>abuse</w:t>
      </w:r>
      <w:r w:rsidRPr="00632A97">
        <w:rPr>
          <w:rFonts w:cstheme="minorHAnsi"/>
        </w:rPr>
        <w:t xml:space="preserve"> of substances in the quest of winning.</w:t>
      </w:r>
    </w:p>
    <w:p w14:paraId="25020760" w14:textId="77777777" w:rsidR="00894FE4" w:rsidRPr="00C4693F" w:rsidRDefault="00894FE4" w:rsidP="00BF6704">
      <w:pPr>
        <w:spacing w:line="480" w:lineRule="auto"/>
        <w:jc w:val="both"/>
      </w:pPr>
    </w:p>
    <w:p w14:paraId="265EC523" w14:textId="77777777" w:rsidR="003B569F" w:rsidRPr="00C4693F" w:rsidRDefault="003B569F" w:rsidP="006F552A">
      <w:pPr>
        <w:pStyle w:val="Heading2"/>
        <w:rPr>
          <w:rFonts w:cstheme="minorHAnsi"/>
        </w:rPr>
      </w:pPr>
      <w:r w:rsidRPr="00C4693F">
        <w:t>The International Olympic Committee (IOC) Medical Commission</w:t>
      </w:r>
    </w:p>
    <w:p w14:paraId="1CBDA702" w14:textId="2A2D5046" w:rsidR="003B569F" w:rsidRPr="00C4693F" w:rsidRDefault="003B569F" w:rsidP="00BF6704">
      <w:pPr>
        <w:spacing w:line="480" w:lineRule="auto"/>
        <w:jc w:val="both"/>
        <w:rPr>
          <w:rFonts w:cstheme="minorHAnsi"/>
        </w:rPr>
      </w:pPr>
      <w:r w:rsidRPr="00C4693F">
        <w:rPr>
          <w:rFonts w:cstheme="minorHAnsi"/>
        </w:rPr>
        <w:t xml:space="preserve">In response to the growing threat and adverse publicity of doping the IOC formed a Medical Commission in 1967 </w:t>
      </w:r>
      <w:r w:rsidR="000011EB">
        <w:rPr>
          <w:rFonts w:cstheme="minorHAnsi"/>
        </w:rPr>
        <w:t>to establish</w:t>
      </w:r>
      <w:r w:rsidRPr="00C4693F">
        <w:rPr>
          <w:rFonts w:cstheme="minorHAnsi"/>
        </w:rPr>
        <w:t xml:space="preserve"> an effective world-wide anti-doping system. </w:t>
      </w:r>
      <w:r w:rsidR="00D14994">
        <w:rPr>
          <w:rFonts w:cstheme="minorHAnsi"/>
        </w:rPr>
        <w:t>The</w:t>
      </w:r>
      <w:r w:rsidR="002F2746">
        <w:rPr>
          <w:rFonts w:cstheme="minorHAnsi"/>
        </w:rPr>
        <w:t xml:space="preserve"> IOC established</w:t>
      </w:r>
      <w:r w:rsidR="00D14994">
        <w:rPr>
          <w:rFonts w:cstheme="minorHAnsi"/>
        </w:rPr>
        <w:t xml:space="preserve"> the first laboratory in Los Angeles, gradually </w:t>
      </w:r>
      <w:r w:rsidR="002F2746">
        <w:rPr>
          <w:rFonts w:cstheme="minorHAnsi"/>
        </w:rPr>
        <w:t>developing</w:t>
      </w:r>
      <w:r w:rsidR="00D14994">
        <w:rPr>
          <w:rFonts w:cstheme="minorHAnsi"/>
        </w:rPr>
        <w:t xml:space="preserve"> a global network of accredited laboratories. </w:t>
      </w:r>
      <w:r w:rsidRPr="00C4693F">
        <w:rPr>
          <w:rFonts w:cstheme="minorHAnsi"/>
        </w:rPr>
        <w:t>The IOC Medical Commission established a list of banned substances that was regularly updated and known as The Prohibited List</w:t>
      </w:r>
      <w:r w:rsidR="00907DDB">
        <w:rPr>
          <w:rFonts w:cstheme="minorHAnsi"/>
        </w:rPr>
        <w:t>.</w:t>
      </w:r>
      <w:r w:rsidR="00095181">
        <w:rPr>
          <w:rFonts w:cstheme="minorHAnsi"/>
        </w:rPr>
        <w:t xml:space="preserve"> </w:t>
      </w:r>
    </w:p>
    <w:p w14:paraId="0FD1FA19" w14:textId="77777777" w:rsidR="00647A1F" w:rsidRPr="00C4693F" w:rsidRDefault="00647A1F" w:rsidP="00BF6704">
      <w:pPr>
        <w:spacing w:line="480" w:lineRule="auto"/>
        <w:jc w:val="both"/>
        <w:rPr>
          <w:rFonts w:cstheme="minorHAnsi"/>
        </w:rPr>
      </w:pPr>
    </w:p>
    <w:p w14:paraId="5BA18F26" w14:textId="73118D37" w:rsidR="00647A1F" w:rsidRPr="00C4693F" w:rsidRDefault="00647A1F" w:rsidP="006F552A">
      <w:pPr>
        <w:pStyle w:val="Heading2"/>
        <w:spacing w:line="240" w:lineRule="auto"/>
      </w:pPr>
      <w:r w:rsidRPr="00C4693F">
        <w:t xml:space="preserve">The World Anti-Doping Agency (WADA) </w:t>
      </w:r>
    </w:p>
    <w:p w14:paraId="057459B1" w14:textId="376440A1" w:rsidR="00647A1F" w:rsidRDefault="000F67FF" w:rsidP="00BF6704">
      <w:pPr>
        <w:spacing w:line="480" w:lineRule="auto"/>
        <w:jc w:val="both"/>
        <w:rPr>
          <w:rFonts w:cstheme="minorHAnsi"/>
        </w:rPr>
      </w:pPr>
      <w:r>
        <w:rPr>
          <w:rFonts w:cstheme="minorHAnsi"/>
        </w:rPr>
        <w:t>Potential</w:t>
      </w:r>
      <w:r w:rsidR="00647A1F" w:rsidRPr="00C4693F">
        <w:rPr>
          <w:rFonts w:cstheme="minorHAnsi"/>
        </w:rPr>
        <w:t xml:space="preserve"> conflict</w:t>
      </w:r>
      <w:r w:rsidR="00234BB3">
        <w:rPr>
          <w:rFonts w:cstheme="minorHAnsi"/>
        </w:rPr>
        <w:t>s</w:t>
      </w:r>
      <w:r w:rsidR="00647A1F" w:rsidRPr="00C4693F">
        <w:rPr>
          <w:rFonts w:cstheme="minorHAnsi"/>
        </w:rPr>
        <w:t xml:space="preserve"> of interest between the organisers of the Olympic Games and the system run to prevent doping</w:t>
      </w:r>
      <w:r>
        <w:rPr>
          <w:rFonts w:cstheme="minorHAnsi"/>
        </w:rPr>
        <w:t xml:space="preserve"> </w:t>
      </w:r>
      <w:r w:rsidR="00647A1F" w:rsidRPr="00C4693F">
        <w:rPr>
          <w:rFonts w:cstheme="minorHAnsi"/>
        </w:rPr>
        <w:t>led to the creation of the World Anti-Doping Agency (WADA) in 1999</w:t>
      </w:r>
      <w:r>
        <w:rPr>
          <w:rFonts w:cstheme="minorHAnsi"/>
        </w:rPr>
        <w:t>.</w:t>
      </w:r>
      <w:r w:rsidR="00647A1F" w:rsidRPr="00C4693F">
        <w:rPr>
          <w:rFonts w:cstheme="minorHAnsi"/>
        </w:rPr>
        <w:t xml:space="preserve"> </w:t>
      </w:r>
      <w:r>
        <w:rPr>
          <w:rFonts w:cstheme="minorHAnsi"/>
        </w:rPr>
        <w:t>WADA was constituted</w:t>
      </w:r>
      <w:r w:rsidRPr="00C4693F">
        <w:rPr>
          <w:rFonts w:cstheme="minorHAnsi"/>
        </w:rPr>
        <w:t xml:space="preserve"> </w:t>
      </w:r>
      <w:r w:rsidR="00647A1F" w:rsidRPr="00C4693F">
        <w:rPr>
          <w:rFonts w:cstheme="minorHAnsi"/>
        </w:rPr>
        <w:t xml:space="preserve">and funded equally by the sport’s movement (largely the IOC) and national governments. WADA </w:t>
      </w:r>
      <w:r w:rsidR="00C74F00">
        <w:rPr>
          <w:rFonts w:cstheme="minorHAnsi"/>
        </w:rPr>
        <w:t>is</w:t>
      </w:r>
      <w:r w:rsidR="00647A1F" w:rsidRPr="00C4693F">
        <w:rPr>
          <w:rFonts w:cstheme="minorHAnsi"/>
        </w:rPr>
        <w:t xml:space="preserve"> responsib</w:t>
      </w:r>
      <w:r w:rsidR="00C74F00">
        <w:rPr>
          <w:rFonts w:cstheme="minorHAnsi"/>
        </w:rPr>
        <w:t>le</w:t>
      </w:r>
      <w:r w:rsidR="00647A1F" w:rsidRPr="00C4693F">
        <w:rPr>
          <w:rFonts w:cstheme="minorHAnsi"/>
        </w:rPr>
        <w:t xml:space="preserve"> for funding and managing the network of IOC laboratories, running the whole of the world-wide anti-doping system.</w:t>
      </w:r>
    </w:p>
    <w:p w14:paraId="0936B201" w14:textId="77777777" w:rsidR="006F552A" w:rsidRPr="00C4693F" w:rsidRDefault="006F552A" w:rsidP="00BF6704">
      <w:pPr>
        <w:spacing w:line="480" w:lineRule="auto"/>
        <w:jc w:val="both"/>
        <w:rPr>
          <w:rFonts w:cstheme="minorHAnsi"/>
        </w:rPr>
      </w:pPr>
    </w:p>
    <w:p w14:paraId="127C6905" w14:textId="77777777" w:rsidR="00C259D2" w:rsidRDefault="00C259D2" w:rsidP="006C52BF">
      <w:pPr>
        <w:pStyle w:val="Heading3"/>
      </w:pPr>
      <w:r w:rsidRPr="00C4693F">
        <w:t>WADA Code</w:t>
      </w:r>
    </w:p>
    <w:p w14:paraId="7BF97BBC" w14:textId="77777777" w:rsidR="00FE6173" w:rsidRPr="00FE6173" w:rsidRDefault="00FE6173" w:rsidP="00FE6173"/>
    <w:p w14:paraId="5A407F98" w14:textId="3083FF68" w:rsidR="00B152D9" w:rsidRPr="00C4693F" w:rsidRDefault="00B85070" w:rsidP="00BF6704">
      <w:pPr>
        <w:spacing w:line="480" w:lineRule="auto"/>
        <w:jc w:val="both"/>
        <w:rPr>
          <w:rFonts w:cstheme="minorHAnsi"/>
        </w:rPr>
      </w:pPr>
      <w:r w:rsidRPr="00C4693F">
        <w:rPr>
          <w:rFonts w:cstheme="minorHAnsi"/>
        </w:rPr>
        <w:t xml:space="preserve">WADA </w:t>
      </w:r>
      <w:r w:rsidR="00C74F00">
        <w:rPr>
          <w:rFonts w:cstheme="minorHAnsi"/>
        </w:rPr>
        <w:t>has also taken</w:t>
      </w:r>
      <w:r w:rsidR="00C74F00" w:rsidRPr="00C4693F">
        <w:rPr>
          <w:rFonts w:cstheme="minorHAnsi"/>
        </w:rPr>
        <w:t xml:space="preserve"> </w:t>
      </w:r>
      <w:r w:rsidRPr="00C4693F">
        <w:rPr>
          <w:rFonts w:cstheme="minorHAnsi"/>
        </w:rPr>
        <w:t xml:space="preserve">over from the IOC in </w:t>
      </w:r>
      <w:r w:rsidR="00D50097">
        <w:rPr>
          <w:rFonts w:cstheme="minorHAnsi"/>
        </w:rPr>
        <w:t>updating</w:t>
      </w:r>
      <w:r w:rsidR="00D50097" w:rsidRPr="00C4693F">
        <w:rPr>
          <w:rFonts w:cstheme="minorHAnsi"/>
        </w:rPr>
        <w:t xml:space="preserve"> </w:t>
      </w:r>
      <w:r w:rsidR="00631E0C">
        <w:rPr>
          <w:rFonts w:cstheme="minorHAnsi"/>
        </w:rPr>
        <w:t xml:space="preserve">the </w:t>
      </w:r>
      <w:r w:rsidRPr="00C4693F">
        <w:rPr>
          <w:rFonts w:cstheme="minorHAnsi"/>
        </w:rPr>
        <w:t>List of Prohibited Substances</w:t>
      </w:r>
      <w:r w:rsidR="002F2746">
        <w:rPr>
          <w:rFonts w:cstheme="minorHAnsi"/>
        </w:rPr>
        <w:t xml:space="preserve"> annually</w:t>
      </w:r>
      <w:r w:rsidR="00B152D9" w:rsidRPr="00C4693F">
        <w:rPr>
          <w:rFonts w:cstheme="minorHAnsi"/>
        </w:rPr>
        <w:t xml:space="preserve"> </w:t>
      </w:r>
      <w:r w:rsidR="00D30461">
        <w:fldChar w:fldCharType="begin"/>
      </w:r>
      <w:r w:rsidR="00D30461">
        <w:instrText xml:space="preserve"> ADDIN EN.CITE &lt;EndNote&gt;&lt;Cite&gt;&lt;Author&gt;World Anti-Doping Agency&lt;/Author&gt;&lt;Year&gt;2015&lt;/Year&gt;&lt;RecNum&gt;3733&lt;/RecNum&gt;&lt;DisplayText&gt;(11)&lt;/DisplayText&gt;&lt;record&gt;&lt;rec-number&gt;3733&lt;/rec-number&gt;&lt;foreign-keys&gt;&lt;key app="EN" db-id="fs9wtzp5czpxase9tzlv2dwmf29seseaxzz5" timestamp="1539841997"&gt;3733&lt;/key&gt;&lt;/foreign-keys&gt;&lt;ref-type name="Web Page"&gt;12&lt;/ref-type&gt;&lt;contributors&gt;&lt;authors&gt;&lt;author&gt;World Anti-Doping Agency, (WADA)&lt;/author&gt;&lt;/authors&gt;&lt;/contributors&gt;&lt;titles&gt;&lt;title&gt;World Anti-Doping Code 2015 with 2018 amendments&lt;/title&gt;&lt;secondary-title&gt;WADA&lt;/secondary-title&gt;&lt;/titles&gt;&lt;section&gt;156&lt;/section&gt;&lt;dates&gt;&lt;year&gt;2015&lt;/year&gt;&lt;pub-dates&gt;&lt;date&gt;2018&lt;/date&gt;&lt;/pub-dates&gt;&lt;/dates&gt;&lt;urls&gt;&lt;related-urls&gt;&lt;url&gt;https://www.wada-ama.org/sites/default/files/resources/files/wada_anti-doping_code_2018_english_final.pdf&lt;/url&gt;&lt;/related-urls&gt;&lt;/urls&gt;&lt;access-date&gt;3rd September 2018&lt;/access-date&gt;&lt;/record&gt;&lt;/Cite&gt;&lt;/EndNote&gt;</w:instrText>
      </w:r>
      <w:r w:rsidR="00D30461">
        <w:fldChar w:fldCharType="separate"/>
      </w:r>
      <w:r w:rsidR="00D30461">
        <w:rPr>
          <w:noProof/>
        </w:rPr>
        <w:t>(11)</w:t>
      </w:r>
      <w:r w:rsidR="00D30461">
        <w:fldChar w:fldCharType="end"/>
      </w:r>
      <w:r w:rsidR="00B152D9" w:rsidRPr="00C4693F">
        <w:t xml:space="preserve">.  </w:t>
      </w:r>
      <w:r w:rsidR="00B152D9" w:rsidRPr="00C4693F">
        <w:rPr>
          <w:rFonts w:cstheme="minorHAnsi"/>
        </w:rPr>
        <w:t>The decision to include a substance or method in the Prohibited List depends on the substance meeting two of three criteria:</w:t>
      </w:r>
    </w:p>
    <w:p w14:paraId="7BC62B32" w14:textId="77777777" w:rsidR="00B152D9" w:rsidRPr="00C4693F" w:rsidRDefault="00B152D9" w:rsidP="00BF6704">
      <w:pPr>
        <w:pStyle w:val="ListParagraph"/>
        <w:numPr>
          <w:ilvl w:val="0"/>
          <w:numId w:val="1"/>
        </w:numPr>
        <w:spacing w:after="200" w:line="480" w:lineRule="auto"/>
        <w:ind w:left="426"/>
        <w:contextualSpacing w:val="0"/>
        <w:jc w:val="both"/>
        <w:rPr>
          <w:rFonts w:cstheme="minorHAnsi"/>
          <w:i/>
        </w:rPr>
      </w:pPr>
      <w:r w:rsidRPr="00C4693F">
        <w:rPr>
          <w:rFonts w:cstheme="minorHAnsi"/>
          <w:i/>
        </w:rPr>
        <w:lastRenderedPageBreak/>
        <w:t>The substance or method enhances sporting performance or has the potential to do so</w:t>
      </w:r>
    </w:p>
    <w:p w14:paraId="7C741EDD" w14:textId="77777777" w:rsidR="00B152D9" w:rsidRPr="00C4693F" w:rsidRDefault="00B152D9" w:rsidP="00BF6704">
      <w:pPr>
        <w:pStyle w:val="ListParagraph"/>
        <w:numPr>
          <w:ilvl w:val="0"/>
          <w:numId w:val="1"/>
        </w:numPr>
        <w:spacing w:after="200" w:line="480" w:lineRule="auto"/>
        <w:ind w:left="426"/>
        <w:contextualSpacing w:val="0"/>
        <w:jc w:val="both"/>
        <w:rPr>
          <w:rFonts w:cstheme="minorHAnsi"/>
          <w:i/>
        </w:rPr>
      </w:pPr>
      <w:r w:rsidRPr="00C4693F">
        <w:rPr>
          <w:rFonts w:cstheme="minorHAnsi"/>
          <w:i/>
        </w:rPr>
        <w:t>The substance or method may cause harm to the athlete or has the potential to do so</w:t>
      </w:r>
    </w:p>
    <w:p w14:paraId="0DD0EE50" w14:textId="77777777" w:rsidR="00B152D9" w:rsidRPr="00C4693F" w:rsidRDefault="00B152D9" w:rsidP="00BF6704">
      <w:pPr>
        <w:pStyle w:val="ListParagraph"/>
        <w:numPr>
          <w:ilvl w:val="0"/>
          <w:numId w:val="1"/>
        </w:numPr>
        <w:spacing w:after="200" w:line="480" w:lineRule="auto"/>
        <w:ind w:left="426"/>
        <w:contextualSpacing w:val="0"/>
        <w:jc w:val="both"/>
        <w:rPr>
          <w:rFonts w:cstheme="minorHAnsi"/>
          <w:i/>
        </w:rPr>
      </w:pPr>
      <w:r w:rsidRPr="00C4693F">
        <w:rPr>
          <w:rFonts w:cstheme="minorHAnsi"/>
          <w:i/>
        </w:rPr>
        <w:t xml:space="preserve">The substance or method violates the spirit of sport </w:t>
      </w:r>
    </w:p>
    <w:p w14:paraId="15BFBBDB" w14:textId="44B45AD0" w:rsidR="00786235" w:rsidRDefault="00B152D9" w:rsidP="00604902">
      <w:pPr>
        <w:spacing w:line="480" w:lineRule="auto"/>
        <w:jc w:val="both"/>
      </w:pPr>
      <w:r w:rsidRPr="00C4693F">
        <w:t>From an endocrine perspective</w:t>
      </w:r>
      <w:r w:rsidR="00EC1664" w:rsidRPr="00C4693F">
        <w:t>,</w:t>
      </w:r>
      <w:r w:rsidRPr="00C4693F">
        <w:t xml:space="preserve"> the drugs appearing on the 2018 </w:t>
      </w:r>
      <w:r w:rsidR="0011792E" w:rsidRPr="00C4693F">
        <w:t>WADA</w:t>
      </w:r>
      <w:r w:rsidRPr="00C4693F">
        <w:t xml:space="preserve"> List of Prohibited Substances are classified into four categories</w:t>
      </w:r>
      <w:r w:rsidR="00857FA0">
        <w:t xml:space="preserve"> (Table 1).</w:t>
      </w:r>
      <w:r w:rsidRPr="00C4693F">
        <w:t xml:space="preserve"> </w:t>
      </w:r>
      <w:r w:rsidR="002F2746">
        <w:t xml:space="preserve">‘GH, its fragments and releasing factors’ </w:t>
      </w:r>
      <w:r w:rsidR="00156977">
        <w:t>are</w:t>
      </w:r>
      <w:r w:rsidR="002F2746">
        <w:t xml:space="preserve"> listed in the second category under </w:t>
      </w:r>
      <w:r w:rsidR="00156977">
        <w:t>‘P</w:t>
      </w:r>
      <w:r w:rsidR="002F2746">
        <w:t>eptide Hor</w:t>
      </w:r>
      <w:r w:rsidR="00156977">
        <w:t>mones, Growth Factors, Related Substances and M</w:t>
      </w:r>
      <w:r w:rsidR="002F2746">
        <w:t>imetics’</w:t>
      </w:r>
      <w:r w:rsidR="00857FA0">
        <w:t xml:space="preserve">. </w:t>
      </w:r>
    </w:p>
    <w:p w14:paraId="4E60FCE6" w14:textId="77777777" w:rsidR="00786235" w:rsidRDefault="00786235" w:rsidP="00604902">
      <w:pPr>
        <w:spacing w:line="480" w:lineRule="auto"/>
        <w:jc w:val="both"/>
      </w:pPr>
    </w:p>
    <w:p w14:paraId="215F997F" w14:textId="5AFA7742" w:rsidR="00786235" w:rsidRPr="007B33AB" w:rsidRDefault="00786235" w:rsidP="00604902">
      <w:pPr>
        <w:spacing w:line="480" w:lineRule="auto"/>
        <w:jc w:val="both"/>
        <w:rPr>
          <w:b/>
          <w:color w:val="3366FF"/>
        </w:rPr>
      </w:pPr>
      <w:r w:rsidRPr="007B33AB">
        <w:rPr>
          <w:b/>
          <w:color w:val="3366FF"/>
        </w:rPr>
        <w:t xml:space="preserve">Therapeutic Use Exemption </w:t>
      </w:r>
    </w:p>
    <w:p w14:paraId="1AED6C72" w14:textId="73EE5169" w:rsidR="003949B3" w:rsidRPr="00C4693F" w:rsidRDefault="00AF3A15" w:rsidP="00604902">
      <w:pPr>
        <w:spacing w:line="480" w:lineRule="auto"/>
        <w:jc w:val="both"/>
      </w:pPr>
      <w:r w:rsidRPr="00632A97">
        <w:t>Recogni</w:t>
      </w:r>
      <w:r w:rsidR="00857FA0" w:rsidRPr="00632A97">
        <w:t>z</w:t>
      </w:r>
      <w:r w:rsidRPr="00632A97">
        <w:t>i</w:t>
      </w:r>
      <w:r w:rsidR="00156977" w:rsidRPr="00632A97">
        <w:t xml:space="preserve">ng that many of the </w:t>
      </w:r>
      <w:r w:rsidR="00D50097" w:rsidRPr="00632A97">
        <w:t xml:space="preserve">listed </w:t>
      </w:r>
      <w:r w:rsidR="001651EA" w:rsidRPr="00632A97">
        <w:t xml:space="preserve">hormones </w:t>
      </w:r>
      <w:r w:rsidR="00156977" w:rsidRPr="00632A97">
        <w:t xml:space="preserve">are used </w:t>
      </w:r>
      <w:r w:rsidR="001651EA" w:rsidRPr="00632A97">
        <w:t>to treat</w:t>
      </w:r>
      <w:r w:rsidR="00786235" w:rsidRPr="00632A97">
        <w:t xml:space="preserve"> medical</w:t>
      </w:r>
      <w:r w:rsidR="00156977" w:rsidRPr="00632A97">
        <w:t xml:space="preserve"> </w:t>
      </w:r>
      <w:r w:rsidR="00786235" w:rsidRPr="00632A97">
        <w:t>conditions</w:t>
      </w:r>
      <w:r w:rsidR="00604902" w:rsidRPr="00632A97">
        <w:t xml:space="preserve">, </w:t>
      </w:r>
      <w:r w:rsidR="00156977" w:rsidRPr="00632A97">
        <w:t xml:space="preserve">WADA </w:t>
      </w:r>
      <w:r w:rsidR="001651EA" w:rsidRPr="00632A97">
        <w:t xml:space="preserve">allows the use of banned substances for legitimate health indications through the process of </w:t>
      </w:r>
      <w:r w:rsidR="003A311E" w:rsidRPr="00632A97">
        <w:t>Therapeutic Use Exemption (TUE)</w:t>
      </w:r>
      <w:r w:rsidR="00761C69" w:rsidRPr="00632A97">
        <w:t>.</w:t>
      </w:r>
      <w:r w:rsidR="007D754C">
        <w:t xml:space="preserve"> </w:t>
      </w:r>
      <w:r w:rsidR="00EB2810">
        <w:t xml:space="preserve">TUE </w:t>
      </w:r>
      <w:r w:rsidR="00B51B1A">
        <w:t>is</w:t>
      </w:r>
      <w:r w:rsidR="00EB2810">
        <w:t xml:space="preserve"> </w:t>
      </w:r>
      <w:r w:rsidR="007D754C">
        <w:t>recognized</w:t>
      </w:r>
      <w:r w:rsidR="007468EF" w:rsidRPr="00C4693F">
        <w:t xml:space="preserve"> for 19 conditions </w:t>
      </w:r>
      <w:r w:rsidR="00EB2810">
        <w:t>a</w:t>
      </w:r>
      <w:r w:rsidR="007468EF">
        <w:t xml:space="preserve">nd this includes </w:t>
      </w:r>
      <w:r w:rsidR="00604902">
        <w:t>hormone</w:t>
      </w:r>
      <w:r w:rsidR="007D754C">
        <w:t>-</w:t>
      </w:r>
      <w:r w:rsidR="00EB2810">
        <w:t>deficient states</w:t>
      </w:r>
      <w:r w:rsidR="00604902">
        <w:t xml:space="preserve"> </w:t>
      </w:r>
      <w:r w:rsidR="007468EF">
        <w:t>such as</w:t>
      </w:r>
      <w:r w:rsidR="00604902" w:rsidRPr="00C4693F">
        <w:t xml:space="preserve"> </w:t>
      </w:r>
      <w:r w:rsidR="00A1771A" w:rsidRPr="00C4693F">
        <w:t>GH deficiency</w:t>
      </w:r>
      <w:r w:rsidR="00234BB3">
        <w:t xml:space="preserve"> and </w:t>
      </w:r>
      <w:r w:rsidR="00761C69">
        <w:t>hypogonadism as</w:t>
      </w:r>
      <w:r w:rsidR="00EB2810">
        <w:t xml:space="preserve"> listed in Table 2</w:t>
      </w:r>
      <w:r w:rsidR="007468EF">
        <w:t xml:space="preserve">. </w:t>
      </w:r>
    </w:p>
    <w:p w14:paraId="53730275" w14:textId="77777777" w:rsidR="003949B3" w:rsidRPr="00C4693F" w:rsidRDefault="003949B3" w:rsidP="00BF6704">
      <w:pPr>
        <w:spacing w:line="480" w:lineRule="auto"/>
        <w:jc w:val="both"/>
      </w:pPr>
    </w:p>
    <w:p w14:paraId="0846BA9A" w14:textId="0106C782" w:rsidR="003F3D1B" w:rsidRPr="00C4693F" w:rsidRDefault="003F3D1B" w:rsidP="00FE6173">
      <w:pPr>
        <w:pStyle w:val="Heading1"/>
      </w:pPr>
      <w:r w:rsidRPr="00C4693F">
        <w:t>Physiology of G</w:t>
      </w:r>
      <w:r w:rsidR="001C1E4B">
        <w:t xml:space="preserve">rowth </w:t>
      </w:r>
      <w:r w:rsidRPr="00C4693F">
        <w:t>H</w:t>
      </w:r>
      <w:r w:rsidR="001C1E4B">
        <w:t>ormone</w:t>
      </w:r>
    </w:p>
    <w:p w14:paraId="76C00664" w14:textId="77777777" w:rsidR="00F813A1" w:rsidRPr="00C4693F" w:rsidRDefault="00F813A1" w:rsidP="006F552A">
      <w:pPr>
        <w:pStyle w:val="Heading2"/>
        <w:spacing w:line="240" w:lineRule="auto"/>
      </w:pPr>
      <w:r w:rsidRPr="00C4693F">
        <w:t>Secretion</w:t>
      </w:r>
    </w:p>
    <w:p w14:paraId="3FC22A15" w14:textId="04BFA54F" w:rsidR="00C748A0" w:rsidRPr="00C4693F" w:rsidRDefault="003D38B9" w:rsidP="00BF6704">
      <w:pPr>
        <w:spacing w:line="480" w:lineRule="auto"/>
        <w:jc w:val="both"/>
      </w:pPr>
      <w:r w:rsidRPr="00C4693F">
        <w:t>Growth Hormone</w:t>
      </w:r>
      <w:r w:rsidR="00A122BF" w:rsidRPr="00C4693F">
        <w:t xml:space="preserve"> </w:t>
      </w:r>
      <w:r w:rsidR="00AA6392" w:rsidRPr="00C4693F">
        <w:t xml:space="preserve">is produced and secreted </w:t>
      </w:r>
      <w:r w:rsidRPr="00C4693F">
        <w:t xml:space="preserve">in an episodic manner </w:t>
      </w:r>
      <w:r w:rsidR="00AA6392" w:rsidRPr="00C4693F">
        <w:t>in</w:t>
      </w:r>
      <w:r w:rsidR="00C748A0" w:rsidRPr="00C4693F">
        <w:t xml:space="preserve"> multiple forms </w:t>
      </w:r>
      <w:r w:rsidR="002C6963" w:rsidRPr="00C4693F">
        <w:t>fr</w:t>
      </w:r>
      <w:r w:rsidR="00225D8C" w:rsidRPr="00C4693F">
        <w:t>om the anterior pituitary gland</w:t>
      </w:r>
      <w:r w:rsidR="00AA6392" w:rsidRPr="00C4693F">
        <w:t xml:space="preserve">, the </w:t>
      </w:r>
      <w:r w:rsidR="00225D8C" w:rsidRPr="00C4693F">
        <w:t xml:space="preserve">major </w:t>
      </w:r>
      <w:r w:rsidR="00AA6392" w:rsidRPr="00C4693F">
        <w:t>component</w:t>
      </w:r>
      <w:r w:rsidR="00225D8C" w:rsidRPr="00C4693F">
        <w:t xml:space="preserve"> </w:t>
      </w:r>
      <w:r w:rsidR="00AA6392" w:rsidRPr="00C4693F">
        <w:t xml:space="preserve">being a fully translated </w:t>
      </w:r>
      <w:r w:rsidR="00805CFE" w:rsidRPr="00C4693F">
        <w:t>22</w:t>
      </w:r>
      <w:r w:rsidR="002C6963" w:rsidRPr="00C4693F">
        <w:t xml:space="preserve"> </w:t>
      </w:r>
      <w:r w:rsidR="00805CFE" w:rsidRPr="00C4693F">
        <w:t xml:space="preserve">kD </w:t>
      </w:r>
      <w:r w:rsidR="00225D8C" w:rsidRPr="00C4693F">
        <w:t>protein</w:t>
      </w:r>
      <w:r w:rsidR="00AA6392" w:rsidRPr="00C4693F">
        <w:t xml:space="preserve"> from the GH gene. I</w:t>
      </w:r>
      <w:r w:rsidR="002C6963" w:rsidRPr="00C4693F">
        <w:t xml:space="preserve">t is this form that </w:t>
      </w:r>
      <w:r w:rsidR="00DA4217" w:rsidRPr="00C4693F">
        <w:t>is</w:t>
      </w:r>
      <w:r w:rsidR="002C6963" w:rsidRPr="00C4693F">
        <w:t xml:space="preserve"> </w:t>
      </w:r>
      <w:r w:rsidR="007217D7" w:rsidRPr="00C4693F">
        <w:t>produc</w:t>
      </w:r>
      <w:r w:rsidR="00AA6392" w:rsidRPr="00C4693F">
        <w:t>ed by genetic engineering,</w:t>
      </w:r>
      <w:r w:rsidR="007217D7" w:rsidRPr="00C4693F">
        <w:t xml:space="preserve"> also </w:t>
      </w:r>
      <w:r w:rsidR="002C6963" w:rsidRPr="00C4693F">
        <w:t xml:space="preserve">referred to as </w:t>
      </w:r>
      <w:r w:rsidR="007217D7" w:rsidRPr="00C4693F">
        <w:t>recombinant human GH.</w:t>
      </w:r>
    </w:p>
    <w:p w14:paraId="16D535EF" w14:textId="77777777" w:rsidR="00F813A1" w:rsidRPr="00C4693F" w:rsidRDefault="00E90593" w:rsidP="006F552A">
      <w:pPr>
        <w:pStyle w:val="Heading2"/>
        <w:spacing w:line="240" w:lineRule="auto"/>
      </w:pPr>
      <w:r w:rsidRPr="00C4693F">
        <w:lastRenderedPageBreak/>
        <w:t>Biochemistry</w:t>
      </w:r>
    </w:p>
    <w:p w14:paraId="0C82BE2F" w14:textId="610F30E8" w:rsidR="00F813A1" w:rsidRPr="00C4693F" w:rsidRDefault="00F813A1" w:rsidP="006C52BF">
      <w:pPr>
        <w:pStyle w:val="Heading3"/>
      </w:pPr>
      <w:r w:rsidRPr="00C4693F">
        <w:t>G</w:t>
      </w:r>
      <w:r w:rsidR="001C1E4B">
        <w:t xml:space="preserve">rowth </w:t>
      </w:r>
      <w:r w:rsidRPr="00C4693F">
        <w:t>H</w:t>
      </w:r>
      <w:r w:rsidR="001C1E4B">
        <w:t>ormone</w:t>
      </w:r>
      <w:r w:rsidRPr="00C4693F">
        <w:t xml:space="preserve"> </w:t>
      </w:r>
      <w:r w:rsidR="00C1046B">
        <w:t>G</w:t>
      </w:r>
      <w:r w:rsidRPr="00C4693F">
        <w:t>ene</w:t>
      </w:r>
    </w:p>
    <w:p w14:paraId="06E97196" w14:textId="23043B7C" w:rsidR="00F8798E" w:rsidRPr="00C4693F" w:rsidRDefault="007217D7" w:rsidP="00BF6704">
      <w:pPr>
        <w:spacing w:line="480" w:lineRule="auto"/>
        <w:jc w:val="both"/>
      </w:pPr>
      <w:r w:rsidRPr="00C4693F">
        <w:t>Pituitary GH is the product of the hGH-N gene</w:t>
      </w:r>
      <w:r w:rsidR="00467A5C" w:rsidRPr="00C4693F">
        <w:t>,</w:t>
      </w:r>
      <w:r w:rsidRPr="00C4693F">
        <w:t xml:space="preserve"> which is one of a family of </w:t>
      </w:r>
      <w:r w:rsidR="008724F3" w:rsidRPr="00C4693F">
        <w:t>five highly conserved genes located on the long arm of human chromosome 17q22-24</w:t>
      </w:r>
      <w:r w:rsidR="005E6331" w:rsidRPr="00C4693F">
        <w:t>.</w:t>
      </w:r>
      <w:r w:rsidR="008724F3" w:rsidRPr="00C4693F">
        <w:t xml:space="preserve"> </w:t>
      </w:r>
      <w:r w:rsidRPr="00C4693F">
        <w:t xml:space="preserve">The other four genes are </w:t>
      </w:r>
      <w:r w:rsidR="008724F3" w:rsidRPr="00C4693F">
        <w:t xml:space="preserve">somatomammotropin (hCS): </w:t>
      </w:r>
      <w:r w:rsidRPr="00C4693F">
        <w:t>hCS-L, hCS-A, hGH-V, and hCS-B</w:t>
      </w:r>
      <w:r w:rsidR="00467A5C" w:rsidRPr="00C4693F">
        <w:t>.</w:t>
      </w:r>
      <w:r w:rsidR="00467A5C" w:rsidRPr="00C4693F">
        <w:rPr>
          <w:vertAlign w:val="superscript"/>
        </w:rPr>
        <w:t xml:space="preserve"> </w:t>
      </w:r>
      <w:r w:rsidR="00D30461">
        <w:fldChar w:fldCharType="begin"/>
      </w:r>
      <w:r w:rsidR="00D30461">
        <w:instrText xml:space="preserve"> ADDIN EN.CITE &lt;EndNote&gt;&lt;Cite&gt;&lt;Author&gt;Kaiser&lt;/Author&gt;&lt;Year&gt;2016&lt;/Year&gt;&lt;RecNum&gt;3809&lt;/RecNum&gt;&lt;DisplayText&gt;(12)&lt;/DisplayText&gt;&lt;record&gt;&lt;rec-number&gt;3809&lt;/rec-number&gt;&lt;foreign-keys&gt;&lt;key app="EN" db-id="fs9wtzp5czpxase9tzlv2dwmf29seseaxzz5" timestamp="1540526586"&gt;3809&lt;/key&gt;&lt;/foreign-keys&gt;&lt;ref-type name="Book Section"&gt;5&lt;/ref-type&gt;&lt;contributors&gt;&lt;authors&gt;&lt;author&gt;Kaiser, U.&lt;/author&gt;&lt;author&gt;Ho, K.K.Y.&lt;/author&gt;&lt;/authors&gt;&lt;secondary-authors&gt;&lt;author&gt;Melmed, S.&lt;/author&gt;&lt;author&gt;Polonsky, K.&lt;/author&gt;&lt;author&gt;Larsen, P.R.&lt;/author&gt;&lt;author&gt;Kronenberg, H.M.&lt;/author&gt;&lt;/secondary-authors&gt;&lt;/contributors&gt;&lt;titles&gt;&lt;title&gt;Pituitary Physiology and Diagnostic Evaluation&lt;/title&gt;&lt;secondary-title&gt;Williams Textbook of Endocrinology&lt;/secondary-title&gt;&lt;/titles&gt;&lt;pages&gt;176-231&lt;/pages&gt;&lt;edition&gt;13th&lt;/edition&gt;&lt;dates&gt;&lt;year&gt;2016&lt;/year&gt;&lt;/dates&gt;&lt;pub-location&gt;Philadelphia&lt;/pub-location&gt;&lt;publisher&gt;Elsevier&lt;/publisher&gt;&lt;isbn&gt;978-0-323-29738-7&lt;/isbn&gt;&lt;urls&gt;&lt;/urls&gt;&lt;/record&gt;&lt;/Cite&gt;&lt;/EndNote&gt;</w:instrText>
      </w:r>
      <w:r w:rsidR="00D30461">
        <w:fldChar w:fldCharType="separate"/>
      </w:r>
      <w:r w:rsidR="00D30461">
        <w:rPr>
          <w:noProof/>
        </w:rPr>
        <w:t>(12)</w:t>
      </w:r>
      <w:r w:rsidR="00D30461">
        <w:fldChar w:fldCharType="end"/>
      </w:r>
      <w:r w:rsidR="005E6331" w:rsidRPr="00C4693F">
        <w:t>.</w:t>
      </w:r>
      <w:r w:rsidR="008724F3" w:rsidRPr="00C4693F">
        <w:t xml:space="preserve"> The GH-N gene is expressed </w:t>
      </w:r>
      <w:r w:rsidRPr="00C4693F">
        <w:t xml:space="preserve">primarily </w:t>
      </w:r>
      <w:r w:rsidR="008724F3" w:rsidRPr="00C4693F">
        <w:t xml:space="preserve">in </w:t>
      </w:r>
      <w:r w:rsidR="00547F8B" w:rsidRPr="00C4693F">
        <w:t>pituitary somatotroph</w:t>
      </w:r>
      <w:r w:rsidR="008724F3" w:rsidRPr="00C4693F">
        <w:t xml:space="preserve"> cells </w:t>
      </w:r>
      <w:r w:rsidR="00AA6392" w:rsidRPr="00C4693F">
        <w:t>but also to a</w:t>
      </w:r>
      <w:r w:rsidR="008724F3" w:rsidRPr="00C4693F">
        <w:t xml:space="preserve"> </w:t>
      </w:r>
      <w:r w:rsidRPr="00C4693F">
        <w:t xml:space="preserve">very </w:t>
      </w:r>
      <w:r w:rsidR="008724F3" w:rsidRPr="00C4693F">
        <w:t>minor extent in</w:t>
      </w:r>
      <w:r w:rsidR="00F8798E" w:rsidRPr="00C4693F">
        <w:rPr>
          <w:rFonts w:cs="Times New Roman"/>
        </w:rPr>
        <w:t xml:space="preserve"> the brain, immune cells, reproductive tract (breast, ovary, testis, prostate) gastrointestinal system and the lungs</w:t>
      </w:r>
      <w:r w:rsidR="005E6331" w:rsidRPr="00C4693F">
        <w:rPr>
          <w:rFonts w:cs="Times New Roman"/>
        </w:rPr>
        <w:t xml:space="preserve"> </w:t>
      </w:r>
      <w:r w:rsidR="00D30461">
        <w:fldChar w:fldCharType="begin"/>
      </w:r>
      <w:r w:rsidR="00D30461">
        <w:instrText xml:space="preserve"> ADDIN EN.CITE &lt;EndNote&gt;&lt;Cite&gt;&lt;Author&gt;Kaiser&lt;/Author&gt;&lt;Year&gt;2016&lt;/Year&gt;&lt;RecNum&gt;3809&lt;/RecNum&gt;&lt;DisplayText&gt;(12)&lt;/DisplayText&gt;&lt;record&gt;&lt;rec-number&gt;3809&lt;/rec-number&gt;&lt;foreign-keys&gt;&lt;key app="EN" db-id="fs9wtzp5czpxase9tzlv2dwmf29seseaxzz5" timestamp="1540526586"&gt;3809&lt;/key&gt;&lt;/foreign-keys&gt;&lt;ref-type name="Book Section"&gt;5&lt;/ref-type&gt;&lt;contributors&gt;&lt;authors&gt;&lt;author&gt;Kaiser, U.&lt;/author&gt;&lt;author&gt;Ho, K.K.Y.&lt;/author&gt;&lt;/authors&gt;&lt;secondary-authors&gt;&lt;author&gt;Melmed, S.&lt;/author&gt;&lt;author&gt;Polonsky, K.&lt;/author&gt;&lt;author&gt;Larsen, P.R.&lt;/author&gt;&lt;author&gt;Kronenberg, H.M.&lt;/author&gt;&lt;/secondary-authors&gt;&lt;/contributors&gt;&lt;titles&gt;&lt;title&gt;Pituitary Physiology and Diagnostic Evaluation&lt;/title&gt;&lt;secondary-title&gt;Williams Textbook of Endocrinology&lt;/secondary-title&gt;&lt;/titles&gt;&lt;pages&gt;176-231&lt;/pages&gt;&lt;edition&gt;13th&lt;/edition&gt;&lt;dates&gt;&lt;year&gt;2016&lt;/year&gt;&lt;/dates&gt;&lt;pub-location&gt;Philadelphia&lt;/pub-location&gt;&lt;publisher&gt;Elsevier&lt;/publisher&gt;&lt;isbn&gt;978-0-323-29738-7&lt;/isbn&gt;&lt;urls&gt;&lt;/urls&gt;&lt;/record&gt;&lt;/Cite&gt;&lt;/EndNote&gt;</w:instrText>
      </w:r>
      <w:r w:rsidR="00D30461">
        <w:fldChar w:fldCharType="separate"/>
      </w:r>
      <w:r w:rsidR="00D30461">
        <w:rPr>
          <w:noProof/>
        </w:rPr>
        <w:t>(12)</w:t>
      </w:r>
      <w:r w:rsidR="00D30461">
        <w:fldChar w:fldCharType="end"/>
      </w:r>
      <w:r w:rsidR="00F8798E" w:rsidRPr="00C4693F">
        <w:rPr>
          <w:rFonts w:cs="Times New Roman"/>
        </w:rPr>
        <w:t>.</w:t>
      </w:r>
      <w:r w:rsidR="00F8798E" w:rsidRPr="00C4693F">
        <w:t xml:space="preserve"> </w:t>
      </w:r>
      <w:r w:rsidR="00AA6392" w:rsidRPr="00C4693F">
        <w:rPr>
          <w:rFonts w:cs="Times New Roman"/>
        </w:rPr>
        <w:t>Extra</w:t>
      </w:r>
      <w:r w:rsidR="0007702F">
        <w:rPr>
          <w:rFonts w:cs="Times New Roman"/>
        </w:rPr>
        <w:t>-</w:t>
      </w:r>
      <w:r w:rsidR="00AA6392" w:rsidRPr="00C4693F">
        <w:rPr>
          <w:rFonts w:cs="Times New Roman"/>
        </w:rPr>
        <w:t xml:space="preserve">pituitary </w:t>
      </w:r>
      <w:r w:rsidR="00F8798E" w:rsidRPr="00C4693F">
        <w:rPr>
          <w:rFonts w:cs="Times New Roman"/>
        </w:rPr>
        <w:t>GH subserves developmental and proliferative function acting in an autocrine and paracrine manner and insufficient to function in an endocrine manner. Extra</w:t>
      </w:r>
      <w:r w:rsidR="00DB48D1">
        <w:rPr>
          <w:rFonts w:cs="Times New Roman"/>
        </w:rPr>
        <w:t>-</w:t>
      </w:r>
      <w:r w:rsidR="00F8798E" w:rsidRPr="00C4693F">
        <w:rPr>
          <w:rFonts w:cs="Times New Roman"/>
        </w:rPr>
        <w:t>pituitary GH expression is strongly implicated in neoplastic transformation of breast, prostate and colonic neoplasms</w:t>
      </w:r>
      <w:r w:rsidR="00106222" w:rsidRPr="00C4693F">
        <w:t xml:space="preserve"> </w:t>
      </w:r>
      <w:r w:rsidR="00D30461">
        <w:fldChar w:fldCharType="begin">
          <w:fldData xml:space="preserve">PEVuZE5vdGU+PENpdGU+PEF1dGhvcj5QZXJyeTwvQXV0aG9yPjxZZWFyPjIwMDg8L1llYXI+PFJl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5FMzI1MC05PC9wYWdlcz48dm9sdW1lPjEx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</w:fldData>
        </w:fldChar>
      </w:r>
      <w:r w:rsidR="00D30461">
        <w:instrText xml:space="preserve"> ADDIN EN.CITE </w:instrText>
      </w:r>
      <w:r w:rsidR="00D30461">
        <w:fldChar w:fldCharType="begin">
          <w:fldData xml:space="preserve">PEVuZE5vdGU+PENpdGU+PEF1dGhvcj5QZXJyeTwvQXV0aG9yPjxZZWFyPjIwMDg8L1llYXI+PFJl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5FMzI1MC05PC9wYWdlcz48dm9sdW1lPjEx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</w:fldData>
        </w:fldChar>
      </w:r>
      <w:r w:rsidR="00D30461">
        <w:instrText xml:space="preserve"> ADDIN EN.CITE.DATA </w:instrText>
      </w:r>
      <w:r w:rsidR="00D30461">
        <w:fldChar w:fldCharType="end"/>
      </w:r>
      <w:r w:rsidR="00D30461">
        <w:fldChar w:fldCharType="separate"/>
      </w:r>
      <w:r w:rsidR="00D30461">
        <w:rPr>
          <w:noProof/>
        </w:rPr>
        <w:t>(13,14)</w:t>
      </w:r>
      <w:r w:rsidR="00D30461">
        <w:fldChar w:fldCharType="end"/>
      </w:r>
      <w:r w:rsidR="00106222" w:rsidRPr="00C4693F">
        <w:rPr>
          <w:rFonts w:cs="Times New Roman"/>
        </w:rPr>
        <w:t>.</w:t>
      </w:r>
    </w:p>
    <w:p w14:paraId="5F88443B" w14:textId="5D4AF2D9" w:rsidR="0075155E" w:rsidRPr="00C4693F" w:rsidRDefault="008724F3" w:rsidP="00BF6704">
      <w:pPr>
        <w:spacing w:line="480" w:lineRule="auto"/>
        <w:jc w:val="both"/>
      </w:pPr>
      <w:r w:rsidRPr="00C4693F">
        <w:t>The hGH-N gene codes for a 22-kD (191–amino acid) protein</w:t>
      </w:r>
      <w:r w:rsidR="009925F5" w:rsidRPr="00C4693F">
        <w:t>, which is synthesized, stored, and secreted by somatotroph cells</w:t>
      </w:r>
      <w:r w:rsidRPr="00C4693F">
        <w:t xml:space="preserve">. </w:t>
      </w:r>
      <w:r w:rsidR="0075155E" w:rsidRPr="00C4693F">
        <w:t xml:space="preserve"> In addition to 22 kD protein, the hGH-N gene produces different forms of GH through alternative splicing and post-translational modification and after secretion by proteolytic cleavage</w:t>
      </w:r>
      <w:r w:rsidR="00106222" w:rsidRPr="00C4693F">
        <w:t xml:space="preserve"> </w:t>
      </w:r>
      <w:r w:rsidR="00D30461">
        <w:fldChar w:fldCharType="begin"/>
      </w:r>
      <w:r w:rsidR="00D30461">
        <w:instrText xml:space="preserve"> ADDIN EN.CITE &lt;EndNote&gt;&lt;Cite&gt;&lt;Author&gt;Baumann&lt;/Author&gt;&lt;Year&gt;1991&lt;/Year&gt;&lt;RecNum&gt;3687&lt;/RecNum&gt;&lt;DisplayText&gt;(15)&lt;/DisplayText&gt;&lt;record&gt;&lt;rec-number&gt;3687&lt;/rec-number&gt;&lt;foreign-keys&gt;&lt;key app="EN" db-id="fs9wtzp5czpxase9tzlv2dwmf29seseaxzz5" timestamp="1539514624"&gt;3687&lt;/key&gt;&lt;/foreign-keys&gt;&lt;ref-type name="Journal Article"&gt;17&lt;/ref-type&gt;&lt;contributors&gt;&lt;authors&gt;&lt;author&gt;Baumann, G.&lt;/author&gt;&lt;/authors&gt;&lt;/contributors&gt;&lt;auth-address&gt;Department of Medicine, Northwestern University Medical School, Chicago, Illinois 60611.&lt;/auth-address&gt;&lt;titles&gt;&lt;title&gt;Growth hormone heterogeneity: genes, isohormones, variants, and binding proteins&lt;/title&gt;&lt;secondary-title&gt;Endocr Rev&lt;/secondary-title&gt;&lt;alt-title&gt;Endocrine reviews&lt;/alt-title&gt;&lt;/titles&gt;&lt;periodical&gt;&lt;full-title&gt;Endocr Rev&lt;/full-title&gt;&lt;/periodical&gt;&lt;pages&gt;424-49&lt;/pages&gt;&lt;volume&gt;12&lt;/volume&gt;&lt;number&gt;4&lt;/number&gt;&lt;edition&gt;1991/11/01&lt;/edition&gt;&lt;keywords&gt;&lt;keyword&gt;Amino Acid Sequence&lt;/keyword&gt;&lt;keyword&gt;Animals&lt;/keyword&gt;&lt;keyword&gt;Carrier Proteins/ metabolism&lt;/keyword&gt;&lt;keyword&gt;Female&lt;/keyword&gt;&lt;keyword&gt;Gene Expression&lt;/keyword&gt;&lt;keyword&gt;Genetic Variation&lt;/keyword&gt;&lt;keyword&gt;Growth Hormone/blood/chemistry/ genetics/metabolism/urine&lt;/keyword&gt;&lt;keyword&gt;Humans&lt;/keyword&gt;&lt;keyword&gt;Molecular Sequence Data&lt;/keyword&gt;&lt;keyword&gt;Peptide Fragments/chemistry&lt;/keyword&gt;&lt;keyword&gt;Placenta/metabolism&lt;/keyword&gt;&lt;/keywords&gt;&lt;dates&gt;&lt;year&gt;1991&lt;/year&gt;&lt;pub-dates&gt;&lt;date&gt;Nov&lt;/date&gt;&lt;/pub-dates&gt;&lt;/dates&gt;&lt;isbn&gt;0163-769X (Print)&amp;#xD;0163-769X (Linking)&lt;/isbn&gt;&lt;accession-num&gt;1760996&lt;/accession-num&gt;&lt;urls&gt;&lt;related-urls&gt;&lt;url&gt;https://academic.oup.com/edrv/article-abstract/12/4/424/2548661?redirectedFrom=fulltext&lt;/url&gt;&lt;/related-urls&gt;&lt;/urls&gt;&lt;electronic-resource-num&gt;10.1210/edrv-12-4-424&lt;/electronic-resource-num&gt;&lt;remote-database-provider&gt;NLM&lt;/remote-database-provider&gt;&lt;language&gt;eng&lt;/language&gt;&lt;/record&gt;&lt;/Cite&gt;&lt;/EndNote&gt;</w:instrText>
      </w:r>
      <w:r w:rsidR="00D30461">
        <w:fldChar w:fldCharType="separate"/>
      </w:r>
      <w:r w:rsidR="00D30461">
        <w:rPr>
          <w:noProof/>
        </w:rPr>
        <w:t>(15)</w:t>
      </w:r>
      <w:r w:rsidR="00D30461">
        <w:fldChar w:fldCharType="end"/>
      </w:r>
      <w:r w:rsidR="0075155E" w:rsidRPr="00C4693F">
        <w:t>.</w:t>
      </w:r>
      <w:r w:rsidR="00763360" w:rsidRPr="00C4693F">
        <w:t xml:space="preserve"> A 20 kD GH isofor</w:t>
      </w:r>
      <w:r w:rsidR="00A122BF" w:rsidRPr="00C4693F">
        <w:t xml:space="preserve">m </w:t>
      </w:r>
      <w:r w:rsidR="00763360" w:rsidRPr="00C4693F">
        <w:t xml:space="preserve">is produced from alternate splicing </w:t>
      </w:r>
      <w:r w:rsidR="005F07FD" w:rsidRPr="00C4693F">
        <w:t>that</w:t>
      </w:r>
      <w:r w:rsidR="00763360" w:rsidRPr="00C4693F">
        <w:t xml:space="preserve"> excludes amino acid residues 32-46. Following translation, both isoforms may </w:t>
      </w:r>
      <w:r w:rsidR="005F07FD" w:rsidRPr="00C4693F">
        <w:t xml:space="preserve">undergo </w:t>
      </w:r>
      <w:r w:rsidR="00763360" w:rsidRPr="00C4693F">
        <w:t xml:space="preserve">further biochemical modifications </w:t>
      </w:r>
      <w:r w:rsidR="005F07FD" w:rsidRPr="00C4693F">
        <w:t>by</w:t>
      </w:r>
      <w:r w:rsidR="00763360" w:rsidRPr="00C4693F">
        <w:t xml:space="preserve"> deamidation</w:t>
      </w:r>
      <w:r w:rsidR="001C22F6" w:rsidRPr="00C4693F">
        <w:t xml:space="preserve">, acylation and glycosylation giving rise to ‘acidic’ forms of GH. After secretion, GH isoforms can form dimers and oligomers in plasma. The approximate proportions of 22 </w:t>
      </w:r>
      <w:r w:rsidR="00C74F00">
        <w:t>k</w:t>
      </w:r>
      <w:r w:rsidR="001C22F6" w:rsidRPr="00C4693F">
        <w:t xml:space="preserve">D and 20 kD GH, their modified acidic, dimeric and oligomeric forms </w:t>
      </w:r>
      <w:r w:rsidR="00306385">
        <w:t xml:space="preserve">in the circulation </w:t>
      </w:r>
      <w:r w:rsidR="001C22F6" w:rsidRPr="00C4693F">
        <w:t xml:space="preserve">are shown in </w:t>
      </w:r>
      <w:r w:rsidR="00A122BF" w:rsidRPr="00C4693F">
        <w:t>Figure 2</w:t>
      </w:r>
      <w:r w:rsidR="001C22F6" w:rsidRPr="00C4693F">
        <w:t xml:space="preserve">.  </w:t>
      </w:r>
      <w:r w:rsidR="00203B1F" w:rsidRPr="00C4693F">
        <w:t>Thus</w:t>
      </w:r>
      <w:r w:rsidR="001C22F6" w:rsidRPr="00C4693F">
        <w:t xml:space="preserve"> </w:t>
      </w:r>
      <w:r w:rsidR="00203B1F" w:rsidRPr="00C4693F">
        <w:t>pituitary GH is not a single protein but a family of proteins</w:t>
      </w:r>
      <w:r w:rsidR="005F07FD" w:rsidRPr="00C4693F">
        <w:t xml:space="preserve"> </w:t>
      </w:r>
      <w:r w:rsidR="00203B1F" w:rsidRPr="00C4693F">
        <w:t>derived from a single gene through transcriptional and translational modification</w:t>
      </w:r>
      <w:r w:rsidR="00106222" w:rsidRPr="00C4693F">
        <w:t xml:space="preserve"> </w:t>
      </w:r>
      <w:r w:rsidR="00D30461">
        <w:fldChar w:fldCharType="begin"/>
      </w:r>
      <w:r w:rsidR="00D30461">
        <w:instrText xml:space="preserve"> ADDIN EN.CITE &lt;EndNote&gt;&lt;Cite&gt;&lt;Author&gt;Baumann&lt;/Author&gt;&lt;Year&gt;1991&lt;/Year&gt;&lt;RecNum&gt;3687&lt;/RecNum&gt;&lt;DisplayText&gt;(15)&lt;/DisplayText&gt;&lt;record&gt;&lt;rec-number&gt;3687&lt;/rec-number&gt;&lt;foreign-keys&gt;&lt;key app="EN" db-id="fs9wtzp5czpxase9tzlv2dwmf29seseaxzz5" timestamp="1539514624"&gt;3687&lt;/key&gt;&lt;/foreign-keys&gt;&lt;ref-type name="Journal Article"&gt;17&lt;/ref-type&gt;&lt;contributors&gt;&lt;authors&gt;&lt;author&gt;Baumann, G.&lt;/author&gt;&lt;/authors&gt;&lt;/contributors&gt;&lt;auth-address&gt;Department of Medicine, Northwestern University Medical School, Chicago, Illinois 60611.&lt;/auth-address&gt;&lt;titles&gt;&lt;title&gt;Growth hormone heterogeneity: genes, isohormones, variants, and binding proteins&lt;/title&gt;&lt;secondary-title&gt;Endocr Rev&lt;/secondary-title&gt;&lt;alt-title&gt;Endocrine reviews&lt;/alt-title&gt;&lt;/titles&gt;&lt;periodical&gt;&lt;full-title&gt;Endocr Rev&lt;/full-title&gt;&lt;/periodical&gt;&lt;pages&gt;424-49&lt;/pages&gt;&lt;volume&gt;12&lt;/volume&gt;&lt;number&gt;4&lt;/number&gt;&lt;edition&gt;1991/11/01&lt;/edition&gt;&lt;keywords&gt;&lt;keyword&gt;Amino Acid Sequence&lt;/keyword&gt;&lt;keyword&gt;Animals&lt;/keyword&gt;&lt;keyword&gt;Carrier Proteins/ metabolism&lt;/keyword&gt;&lt;keyword&gt;Female&lt;/keyword&gt;&lt;keyword&gt;Gene Expression&lt;/keyword&gt;&lt;keyword&gt;Genetic Variation&lt;/keyword&gt;&lt;keyword&gt;Growth Hormone/blood/chemistry/ genetics/metabolism/urine&lt;/keyword&gt;&lt;keyword&gt;Humans&lt;/keyword&gt;&lt;keyword&gt;Molecular Sequence Data&lt;/keyword&gt;&lt;keyword&gt;Peptide Fragments/chemistry&lt;/keyword&gt;&lt;keyword&gt;Placenta/metabolism&lt;/keyword&gt;&lt;/keywords&gt;&lt;dates&gt;&lt;year&gt;1991&lt;/year&gt;&lt;pub-dates&gt;&lt;date&gt;Nov&lt;/date&gt;&lt;/pub-dates&gt;&lt;/dates&gt;&lt;isbn&gt;0163-769X (Print)&amp;#xD;0163-769X (Linking)&lt;/isbn&gt;&lt;accession-num&gt;1760996&lt;/accession-num&gt;&lt;urls&gt;&lt;related-urls&gt;&lt;url&gt;https://academic.oup.com/edrv/article-abstract/12/4/424/2548661?redirectedFrom=fulltext&lt;/url&gt;&lt;/related-urls&gt;&lt;/urls&gt;&lt;electronic-resource-num&gt;10.1210/edrv-12-4-424&lt;/electronic-resource-num&gt;&lt;remote-database-provider&gt;NLM&lt;/remote-database-provider&gt;&lt;language&gt;eng&lt;/language&gt;&lt;/record&gt;&lt;/Cite&gt;&lt;/EndNote&gt;</w:instrText>
      </w:r>
      <w:r w:rsidR="00D30461">
        <w:fldChar w:fldCharType="separate"/>
      </w:r>
      <w:r w:rsidR="00D30461">
        <w:rPr>
          <w:noProof/>
        </w:rPr>
        <w:t>(15)</w:t>
      </w:r>
      <w:r w:rsidR="00D30461">
        <w:fldChar w:fldCharType="end"/>
      </w:r>
      <w:r w:rsidR="00203B1F" w:rsidRPr="00C4693F">
        <w:t xml:space="preserve">. </w:t>
      </w:r>
    </w:p>
    <w:p w14:paraId="0202C505" w14:textId="346A0A50" w:rsidR="001C22F6" w:rsidRPr="00C4693F" w:rsidRDefault="001C22F6" w:rsidP="00BF6704">
      <w:pPr>
        <w:spacing w:line="480" w:lineRule="auto"/>
        <w:jc w:val="both"/>
      </w:pPr>
      <w:r w:rsidRPr="00C4693F">
        <w:rPr>
          <w:color w:val="000000" w:themeColor="text1"/>
        </w:rPr>
        <w:t>The hGH-V, expressed exclusively in placental syncytiotrophoblasts, encodes a 22-kDa protein that emerges from mid</w:t>
      </w:r>
      <w:r w:rsidR="00467A5C" w:rsidRPr="00C4693F">
        <w:rPr>
          <w:color w:val="000000" w:themeColor="text1"/>
        </w:rPr>
        <w:t>-</w:t>
      </w:r>
      <w:r w:rsidRPr="00C4693F">
        <w:rPr>
          <w:color w:val="000000" w:themeColor="text1"/>
        </w:rPr>
        <w:t xml:space="preserve">gestation. </w:t>
      </w:r>
      <w:r w:rsidR="00815C05" w:rsidRPr="00C4693F">
        <w:rPr>
          <w:color w:val="000000" w:themeColor="text1"/>
        </w:rPr>
        <w:t>As</w:t>
      </w:r>
      <w:r w:rsidRPr="00C4693F">
        <w:rPr>
          <w:color w:val="000000" w:themeColor="text1"/>
        </w:rPr>
        <w:t xml:space="preserve"> hGH-V levels </w:t>
      </w:r>
      <w:r w:rsidR="00815C05" w:rsidRPr="00C4693F">
        <w:rPr>
          <w:color w:val="000000" w:themeColor="text1"/>
        </w:rPr>
        <w:t>increase</w:t>
      </w:r>
      <w:r w:rsidRPr="00C4693F">
        <w:rPr>
          <w:color w:val="000000" w:themeColor="text1"/>
        </w:rPr>
        <w:t>, pituitary GH</w:t>
      </w:r>
      <w:r w:rsidR="00815C05" w:rsidRPr="00C4693F">
        <w:rPr>
          <w:color w:val="000000" w:themeColor="text1"/>
        </w:rPr>
        <w:t xml:space="preserve"> </w:t>
      </w:r>
      <w:r w:rsidR="00467A5C" w:rsidRPr="00C4693F">
        <w:rPr>
          <w:color w:val="000000" w:themeColor="text1"/>
        </w:rPr>
        <w:t>secretion</w:t>
      </w:r>
      <w:r w:rsidR="00692B6C" w:rsidRPr="00C4693F">
        <w:rPr>
          <w:color w:val="000000" w:themeColor="text1"/>
        </w:rPr>
        <w:t xml:space="preserve"> </w:t>
      </w:r>
      <w:r w:rsidR="00815C05" w:rsidRPr="00C4693F">
        <w:rPr>
          <w:color w:val="000000" w:themeColor="text1"/>
        </w:rPr>
        <w:t>declines progressively</w:t>
      </w:r>
      <w:r w:rsidRPr="00C4693F">
        <w:rPr>
          <w:color w:val="000000" w:themeColor="text1"/>
        </w:rPr>
        <w:t xml:space="preserve"> </w:t>
      </w:r>
      <w:r w:rsidR="00EA7242" w:rsidRPr="00C4693F">
        <w:rPr>
          <w:color w:val="000000" w:themeColor="text1"/>
        </w:rPr>
        <w:t>from</w:t>
      </w:r>
      <w:r w:rsidRPr="00C4693F">
        <w:rPr>
          <w:color w:val="000000" w:themeColor="text1"/>
        </w:rPr>
        <w:t xml:space="preserve"> feedback regulation of the maternal hypothalamic-pituitary axis. Postpartum circulating hGH-V levels drop rapidly and are undetectable 1 hour after delivery</w:t>
      </w:r>
      <w:r w:rsidR="00106222" w:rsidRPr="00C4693F">
        <w:t xml:space="preserve"> </w:t>
      </w:r>
      <w:r w:rsidR="00D30461">
        <w:fldChar w:fldCharType="begin"/>
      </w:r>
      <w:r w:rsidR="00D30461">
        <w:instrText xml:space="preserve"> ADDIN EN.CITE &lt;EndNote&gt;&lt;Cite&gt;&lt;Author&gt;Baumann&lt;/Author&gt;&lt;Year&gt;1991&lt;/Year&gt;&lt;RecNum&gt;3687&lt;/RecNum&gt;&lt;DisplayText&gt;(15)&lt;/DisplayText&gt;&lt;record&gt;&lt;rec-number&gt;3687&lt;/rec-number&gt;&lt;foreign-keys&gt;&lt;key app="EN" db-id="fs9wtzp5czpxase9tzlv2dwmf29seseaxzz5" timestamp="1539514624"&gt;3687&lt;/key&gt;&lt;/foreign-keys&gt;&lt;ref-type name="Journal Article"&gt;17&lt;/ref-type&gt;&lt;contributors&gt;&lt;authors&gt;&lt;author&gt;Baumann, G.&lt;/author&gt;&lt;/authors&gt;&lt;/contributors&gt;&lt;auth-address&gt;Department of Medicine, Northwestern University Medical School, Chicago, Illinois 60611.&lt;/auth-address&gt;&lt;titles&gt;&lt;title&gt;Growth hormone heterogeneity: genes, isohormones, variants, and binding proteins&lt;/title&gt;&lt;secondary-title&gt;Endocr Rev&lt;/secondary-title&gt;&lt;alt-title&gt;Endocrine reviews&lt;/alt-title&gt;&lt;/titles&gt;&lt;periodical&gt;&lt;full-title&gt;Endocr Rev&lt;/full-title&gt;&lt;/periodical&gt;&lt;pages&gt;424-49&lt;/pages&gt;&lt;volume&gt;12&lt;/volume&gt;&lt;number&gt;4&lt;/number&gt;&lt;edition&gt;1991/11/01&lt;/edition&gt;&lt;keywords&gt;&lt;keyword&gt;Amino Acid Sequence&lt;/keyword&gt;&lt;keyword&gt;Animals&lt;/keyword&gt;&lt;keyword&gt;Carrier Proteins/ metabolism&lt;/keyword&gt;&lt;keyword&gt;Female&lt;/keyword&gt;&lt;keyword&gt;Gene Expression&lt;/keyword&gt;&lt;keyword&gt;Genetic Variation&lt;/keyword&gt;&lt;keyword&gt;Growth Hormone/blood/chemistry/ genetics/metabolism/urine&lt;/keyword&gt;&lt;keyword&gt;Humans&lt;/keyword&gt;&lt;keyword&gt;Molecular Sequence Data&lt;/keyword&gt;&lt;keyword&gt;Peptide Fragments/chemistry&lt;/keyword&gt;&lt;keyword&gt;Placenta/metabolism&lt;/keyword&gt;&lt;/keywords&gt;&lt;dates&gt;&lt;year&gt;1991&lt;/year&gt;&lt;pub-dates&gt;&lt;date&gt;Nov&lt;/date&gt;&lt;/pub-dates&gt;&lt;/dates&gt;&lt;isbn&gt;0163-769X (Print)&amp;#xD;0163-769X (Linking)&lt;/isbn&gt;&lt;accession-num&gt;1760996&lt;/accession-num&gt;&lt;urls&gt;&lt;related-urls&gt;&lt;url&gt;https://academic.oup.com/edrv/article-abstract/12/4/424/2548661?redirectedFrom=fulltext&lt;/url&gt;&lt;/related-urls&gt;&lt;/urls&gt;&lt;electronic-resource-num&gt;10.1210/edrv-12-4-424&lt;/electronic-resource-num&gt;&lt;remote-database-provider&gt;NLM&lt;/remote-database-provider&gt;&lt;language&gt;eng&lt;/language&gt;&lt;/record&gt;&lt;/Cite&gt;&lt;/EndNote&gt;</w:instrText>
      </w:r>
      <w:r w:rsidR="00D30461">
        <w:fldChar w:fldCharType="separate"/>
      </w:r>
      <w:r w:rsidR="00D30461">
        <w:rPr>
          <w:noProof/>
        </w:rPr>
        <w:t>(15)</w:t>
      </w:r>
      <w:r w:rsidR="00D30461">
        <w:fldChar w:fldCharType="end"/>
      </w:r>
      <w:r w:rsidR="00106222" w:rsidRPr="00C4693F">
        <w:t>.</w:t>
      </w:r>
      <w:r w:rsidRPr="00C4693F">
        <w:t xml:space="preserve"> </w:t>
      </w:r>
    </w:p>
    <w:p w14:paraId="3F4D06FD" w14:textId="77777777" w:rsidR="008724F3" w:rsidRPr="00C4693F" w:rsidRDefault="008724F3" w:rsidP="00BF6704">
      <w:pPr>
        <w:spacing w:line="480" w:lineRule="auto"/>
        <w:jc w:val="both"/>
      </w:pPr>
    </w:p>
    <w:p w14:paraId="0911FE45" w14:textId="77777777" w:rsidR="00DD09F6" w:rsidRPr="00C4693F" w:rsidRDefault="00DD09F6" w:rsidP="006F552A">
      <w:pPr>
        <w:pStyle w:val="Heading2"/>
        <w:spacing w:line="240" w:lineRule="auto"/>
      </w:pPr>
      <w:r w:rsidRPr="00C4693F">
        <w:lastRenderedPageBreak/>
        <w:t>Clinical Chemistry</w:t>
      </w:r>
    </w:p>
    <w:p w14:paraId="1756B959" w14:textId="7DEABD8D" w:rsidR="00467A5C" w:rsidRPr="00C4693F" w:rsidRDefault="008724F3" w:rsidP="00BF6704">
      <w:pPr>
        <w:spacing w:line="480" w:lineRule="auto"/>
      </w:pPr>
      <w:r w:rsidRPr="00C4693F">
        <w:t xml:space="preserve">GH secretion is </w:t>
      </w:r>
      <w:r w:rsidR="00A122BF" w:rsidRPr="00C4693F">
        <w:t>pulsatile</w:t>
      </w:r>
      <w:r w:rsidRPr="00C4693F">
        <w:t xml:space="preserve"> and exhibits a diurnal rhythm with approximately two thirds of the total daily GH secretion produced at night triggered by the onset of slow-wave sleep. </w:t>
      </w:r>
      <w:r w:rsidR="00467A5C" w:rsidRPr="00C4693F">
        <w:t xml:space="preserve">Secretory </w:t>
      </w:r>
      <w:r w:rsidRPr="00C4693F">
        <w:t xml:space="preserve">episodes </w:t>
      </w:r>
      <w:r w:rsidR="00A122BF" w:rsidRPr="00C4693F">
        <w:t xml:space="preserve">are </w:t>
      </w:r>
      <w:r w:rsidRPr="00C4693F">
        <w:t xml:space="preserve">separated by troughs of minimal basal secretion during which GH is undetectable for more than 50% of a 24-hour period. </w:t>
      </w:r>
      <w:r w:rsidR="00BA44A2" w:rsidRPr="00C4693F">
        <w:t>Therefore</w:t>
      </w:r>
      <w:r w:rsidR="00467A5C" w:rsidRPr="00C4693F">
        <w:t>,</w:t>
      </w:r>
      <w:r w:rsidR="00225494" w:rsidRPr="00C4693F">
        <w:t xml:space="preserve"> the amount of GH </w:t>
      </w:r>
      <w:r w:rsidR="00815C05" w:rsidRPr="00C4693F">
        <w:t>secreted</w:t>
      </w:r>
      <w:r w:rsidR="00225494" w:rsidRPr="00C4693F">
        <w:t xml:space="preserve"> cannot be gauged from a single blood measurement.</w:t>
      </w:r>
    </w:p>
    <w:p w14:paraId="2EDE42A6" w14:textId="52BF78CB" w:rsidR="00225494" w:rsidRPr="00C4693F" w:rsidRDefault="00225494" w:rsidP="00BF6704">
      <w:pPr>
        <w:pStyle w:val="Textflush"/>
        <w:jc w:val="both"/>
        <w:rPr>
          <w:rFonts w:asciiTheme="minorHAnsi" w:hAnsiTheme="minorHAnsi"/>
        </w:rPr>
      </w:pPr>
      <w:r w:rsidRPr="00C4693F">
        <w:rPr>
          <w:rFonts w:asciiTheme="minorHAnsi" w:hAnsiTheme="minorHAnsi"/>
        </w:rPr>
        <w:t>The amount of GH secreted varies throughout the lifespan</w:t>
      </w:r>
      <w:r w:rsidR="00A91D46" w:rsidRPr="00C4693F">
        <w:rPr>
          <w:rFonts w:asciiTheme="minorHAnsi" w:hAnsiTheme="minorHAnsi"/>
        </w:rPr>
        <w:t xml:space="preserve">. </w:t>
      </w:r>
      <w:r w:rsidR="008724F3" w:rsidRPr="00C4693F">
        <w:rPr>
          <w:rFonts w:asciiTheme="minorHAnsi" w:hAnsiTheme="minorHAnsi"/>
        </w:rPr>
        <w:t xml:space="preserve">GH output </w:t>
      </w:r>
      <w:r w:rsidR="00F8798E" w:rsidRPr="00C4693F">
        <w:rPr>
          <w:rFonts w:asciiTheme="minorHAnsi" w:hAnsiTheme="minorHAnsi"/>
        </w:rPr>
        <w:t>rises</w:t>
      </w:r>
      <w:r w:rsidR="008724F3" w:rsidRPr="00C4693F">
        <w:rPr>
          <w:rFonts w:asciiTheme="minorHAnsi" w:hAnsiTheme="minorHAnsi"/>
        </w:rPr>
        <w:t xml:space="preserve"> at the onset of puberty </w:t>
      </w:r>
      <w:r w:rsidR="00815C05" w:rsidRPr="00C4693F">
        <w:rPr>
          <w:rFonts w:asciiTheme="minorHAnsi" w:hAnsiTheme="minorHAnsi"/>
        </w:rPr>
        <w:t>increasing by</w:t>
      </w:r>
      <w:r w:rsidR="00F8798E" w:rsidRPr="00C4693F">
        <w:rPr>
          <w:rFonts w:asciiTheme="minorHAnsi" w:hAnsiTheme="minorHAnsi"/>
        </w:rPr>
        <w:t xml:space="preserve"> two</w:t>
      </w:r>
      <w:r w:rsidR="008724F3" w:rsidRPr="00C4693F">
        <w:rPr>
          <w:rFonts w:asciiTheme="minorHAnsi" w:hAnsiTheme="minorHAnsi"/>
        </w:rPr>
        <w:t xml:space="preserve"> to threefold at late puberty</w:t>
      </w:r>
      <w:r w:rsidR="00F8798E" w:rsidRPr="00C4693F">
        <w:rPr>
          <w:rFonts w:asciiTheme="minorHAnsi" w:hAnsiTheme="minorHAnsi"/>
        </w:rPr>
        <w:t xml:space="preserve"> and</w:t>
      </w:r>
      <w:r w:rsidR="008724F3" w:rsidRPr="00C4693F">
        <w:rPr>
          <w:rFonts w:asciiTheme="minorHAnsi" w:hAnsiTheme="minorHAnsi"/>
        </w:rPr>
        <w:t xml:space="preserve"> decline</w:t>
      </w:r>
      <w:r w:rsidR="00F8798E" w:rsidRPr="00C4693F">
        <w:rPr>
          <w:rFonts w:asciiTheme="minorHAnsi" w:hAnsiTheme="minorHAnsi"/>
        </w:rPr>
        <w:t>s</w:t>
      </w:r>
      <w:r w:rsidR="008724F3" w:rsidRPr="00C4693F">
        <w:rPr>
          <w:rFonts w:asciiTheme="minorHAnsi" w:hAnsiTheme="minorHAnsi"/>
        </w:rPr>
        <w:t xml:space="preserve"> exponentially during the third decade of life, </w:t>
      </w:r>
      <w:r w:rsidR="00815C05" w:rsidRPr="00C4693F">
        <w:rPr>
          <w:rFonts w:asciiTheme="minorHAnsi" w:hAnsiTheme="minorHAnsi"/>
        </w:rPr>
        <w:t xml:space="preserve">then </w:t>
      </w:r>
      <w:r w:rsidR="008724F3" w:rsidRPr="00C4693F">
        <w:rPr>
          <w:rFonts w:asciiTheme="minorHAnsi" w:hAnsiTheme="minorHAnsi"/>
        </w:rPr>
        <w:t>progressively with advancing age to about 50% of that observed in the third decade</w:t>
      </w:r>
      <w:r w:rsidR="00182362">
        <w:rPr>
          <w:rFonts w:asciiTheme="minorHAnsi" w:hAnsiTheme="minorHAnsi"/>
        </w:rPr>
        <w:t xml:space="preserve"> </w:t>
      </w:r>
      <w:r w:rsidR="00D30461">
        <w:rPr>
          <w:rFonts w:asciiTheme="minorHAnsi" w:hAnsiTheme="minorHAnsi"/>
        </w:rPr>
        <w:fldChar w:fldCharType="begin"/>
      </w:r>
      <w:r w:rsidR="00D30461">
        <w:rPr>
          <w:rFonts w:asciiTheme="minorHAnsi" w:hAnsiTheme="minorHAnsi"/>
        </w:rPr>
        <w:instrText xml:space="preserve"> ADDIN EN.CITE &lt;EndNote&gt;&lt;Cite&gt;&lt;Author&gt;Giustina&lt;/Author&gt;&lt;Year&gt;1998&lt;/Year&gt;&lt;RecNum&gt;117&lt;/RecNum&gt;&lt;DisplayText&gt;(16)&lt;/DisplayText&gt;&lt;record&gt;&lt;rec-number&gt;117&lt;/rec-number&gt;&lt;foreign-keys&gt;&lt;key app="EN" db-id="fs9wtzp5czpxase9tzlv2dwmf29seseaxzz5" timestamp="0"&gt;117&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eriodical&gt;&lt;full-title&gt;Endocr Rev&lt;/full-title&gt;&lt;/periodical&gt;&lt;pages&gt;717-97&lt;/pages&gt;&lt;volume&gt;19&lt;/volume&gt;&lt;number&gt;6&lt;/number&gt;&lt;keywords&gt;&lt;keyword&gt;Animals&lt;/keyword&gt;&lt;keyword&gt;Disease Models, Animal&lt;/keyword&gt;&lt;keyword&gt;Growth Hormone/*secretion&lt;/keyword&gt;&lt;keyword&gt;Humans&lt;/keyword&gt;&lt;keyword&gt;Hypothalamic Diseases/physiopathology&lt;/keyword&gt;&lt;keyword&gt;Pituitary Diseases/physiopathology&lt;/keyword&gt;&lt;keyword&gt;Receptors, Neurotransmitter/*physiology&lt;/keyword&gt;&lt;/keywords&gt;&lt;dates&gt;&lt;year&gt;1998&lt;/year&gt;&lt;pub-dates&gt;&lt;date&gt;Dec&lt;/date&gt;&lt;/pub-dates&gt;&lt;/dates&gt;&lt;accession-num&gt;9861545&lt;/accession-num&gt;&lt;urls&gt;&lt;related-urls&gt;&lt;url&gt;http://www.ncbi.nlm.nih.gov/entrez/query.fcgi?cmd=Retrieve&amp;amp;db=PubMed&amp;amp;dopt=Citation&amp;amp;list_uids=9861545 &lt;/url&gt;&lt;/related-urls&gt;&lt;/urls&gt;&lt;/record&gt;&lt;/Cite&gt;&lt;/EndNote&gt;</w:instrText>
      </w:r>
      <w:r w:rsidR="00D30461">
        <w:rPr>
          <w:rFonts w:asciiTheme="minorHAnsi" w:hAnsiTheme="minorHAnsi"/>
        </w:rPr>
        <w:fldChar w:fldCharType="separate"/>
      </w:r>
      <w:r w:rsidR="00D30461">
        <w:rPr>
          <w:rFonts w:asciiTheme="minorHAnsi" w:hAnsiTheme="minorHAnsi"/>
          <w:noProof/>
        </w:rPr>
        <w:t>(16)</w:t>
      </w:r>
      <w:r w:rsidR="00D30461">
        <w:rPr>
          <w:rFonts w:asciiTheme="minorHAnsi" w:hAnsiTheme="minorHAnsi"/>
        </w:rPr>
        <w:fldChar w:fldCharType="end"/>
      </w:r>
      <w:r w:rsidR="008724F3" w:rsidRPr="00C4693F">
        <w:rPr>
          <w:rFonts w:asciiTheme="minorHAnsi" w:hAnsiTheme="minorHAnsi"/>
        </w:rPr>
        <w:t>.</w:t>
      </w:r>
      <w:r w:rsidR="004E60A8" w:rsidRPr="00C4693F">
        <w:rPr>
          <w:rFonts w:asciiTheme="minorHAnsi" w:hAnsiTheme="minorHAnsi"/>
        </w:rPr>
        <w:t xml:space="preserve"> </w:t>
      </w:r>
      <w:r w:rsidR="008724F3" w:rsidRPr="00C4693F">
        <w:rPr>
          <w:rFonts w:asciiTheme="minorHAnsi" w:hAnsiTheme="minorHAnsi"/>
        </w:rPr>
        <w:t xml:space="preserve">On average, the daily production of GH in the prepubertal state is 200 to 600 </w:t>
      </w:r>
      <w:r w:rsidR="008724F3" w:rsidRPr="00C4693F">
        <w:rPr>
          <w:rFonts w:asciiTheme="minorHAnsi" w:hAnsiTheme="minorHAnsi" w:cs="Arial Unicode MS"/>
        </w:rPr>
        <w:t>µ</w:t>
      </w:r>
      <w:r w:rsidR="008724F3" w:rsidRPr="00C4693F">
        <w:rPr>
          <w:rFonts w:asciiTheme="minorHAnsi" w:hAnsiTheme="minorHAnsi"/>
        </w:rPr>
        <w:t xml:space="preserve">g/day, rising to 1000 to 1800 </w:t>
      </w:r>
      <w:r w:rsidR="008724F3" w:rsidRPr="00C4693F">
        <w:rPr>
          <w:rFonts w:asciiTheme="minorHAnsi" w:hAnsiTheme="minorHAnsi" w:cs="Arial Unicode MS"/>
        </w:rPr>
        <w:t>µ</w:t>
      </w:r>
      <w:r w:rsidR="008724F3" w:rsidRPr="00C4693F">
        <w:rPr>
          <w:rFonts w:asciiTheme="minorHAnsi" w:hAnsiTheme="minorHAnsi"/>
        </w:rPr>
        <w:t>g/day at the peak of puberty</w:t>
      </w:r>
      <w:r w:rsidR="00106222" w:rsidRPr="00C4693F">
        <w:rPr>
          <w:rFonts w:asciiTheme="minorHAnsi" w:hAnsiTheme="minorHAnsi"/>
        </w:rPr>
        <w:t xml:space="preserve">. </w:t>
      </w:r>
      <w:r w:rsidR="00BA44A2" w:rsidRPr="00C4693F">
        <w:rPr>
          <w:rFonts w:asciiTheme="minorHAnsi" w:hAnsiTheme="minorHAnsi"/>
        </w:rPr>
        <w:t>Women secrete about 50% more GH than m</w:t>
      </w:r>
      <w:r w:rsidR="00106222" w:rsidRPr="00C4693F">
        <w:rPr>
          <w:rFonts w:asciiTheme="minorHAnsi" w:hAnsiTheme="minorHAnsi"/>
        </w:rPr>
        <w:t xml:space="preserve">en </w:t>
      </w:r>
      <w:r w:rsidR="00D30461">
        <w:rPr>
          <w:rFonts w:asciiTheme="minorHAnsi" w:hAnsiTheme="minorHAnsi"/>
        </w:rPr>
        <w:fldChar w:fldCharType="begin"/>
      </w:r>
      <w:r w:rsidR="00D30461">
        <w:rPr>
          <w:rFonts w:asciiTheme="minorHAnsi" w:hAnsiTheme="minorHAnsi"/>
        </w:rPr>
        <w:instrText xml:space="preserve"> ADDIN EN.CITE &lt;EndNote&gt;&lt;Cite&gt;&lt;Author&gt;Giustina&lt;/Author&gt;&lt;Year&gt;1998&lt;/Year&gt;&lt;RecNum&gt;117&lt;/RecNum&gt;&lt;DisplayText&gt;(16)&lt;/DisplayText&gt;&lt;record&gt;&lt;rec-number&gt;117&lt;/rec-number&gt;&lt;foreign-keys&gt;&lt;key app="EN" db-id="fs9wtzp5czpxase9tzlv2dwmf29seseaxzz5" timestamp="0"&gt;117&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eriodical&gt;&lt;full-title&gt;Endocr Rev&lt;/full-title&gt;&lt;/periodical&gt;&lt;pages&gt;717-97&lt;/pages&gt;&lt;volume&gt;19&lt;/volume&gt;&lt;number&gt;6&lt;/number&gt;&lt;keywords&gt;&lt;keyword&gt;Animals&lt;/keyword&gt;&lt;keyword&gt;Disease Models, Animal&lt;/keyword&gt;&lt;keyword&gt;Growth Hormone/*secretion&lt;/keyword&gt;&lt;keyword&gt;Humans&lt;/keyword&gt;&lt;keyword&gt;Hypothalamic Diseases/physiopathology&lt;/keyword&gt;&lt;keyword&gt;Pituitary Diseases/physiopathology&lt;/keyword&gt;&lt;keyword&gt;Receptors, Neurotransmitter/*physiology&lt;/keyword&gt;&lt;/keywords&gt;&lt;dates&gt;&lt;year&gt;1998&lt;/year&gt;&lt;pub-dates&gt;&lt;date&gt;Dec&lt;/date&gt;&lt;/pub-dates&gt;&lt;/dates&gt;&lt;accession-num&gt;9861545&lt;/accession-num&gt;&lt;urls&gt;&lt;related-urls&gt;&lt;url&gt;http://www.ncbi.nlm.nih.gov/entrez/query.fcgi?cmd=Retrieve&amp;amp;db=PubMed&amp;amp;dopt=Citation&amp;amp;list_uids=9861545 &lt;/url&gt;&lt;/related-urls&gt;&lt;/urls&gt;&lt;/record&gt;&lt;/Cite&gt;&lt;/EndNote&gt;</w:instrText>
      </w:r>
      <w:r w:rsidR="00D30461">
        <w:rPr>
          <w:rFonts w:asciiTheme="minorHAnsi" w:hAnsiTheme="minorHAnsi"/>
        </w:rPr>
        <w:fldChar w:fldCharType="separate"/>
      </w:r>
      <w:r w:rsidR="00D30461">
        <w:rPr>
          <w:rFonts w:asciiTheme="minorHAnsi" w:hAnsiTheme="minorHAnsi"/>
          <w:noProof/>
        </w:rPr>
        <w:t>(16)</w:t>
      </w:r>
      <w:r w:rsidR="00D30461">
        <w:rPr>
          <w:rFonts w:asciiTheme="minorHAnsi" w:hAnsiTheme="minorHAnsi"/>
        </w:rPr>
        <w:fldChar w:fldCharType="end"/>
      </w:r>
      <w:r w:rsidR="008724F3" w:rsidRPr="00C4693F">
        <w:rPr>
          <w:rFonts w:asciiTheme="minorHAnsi" w:hAnsiTheme="minorHAnsi"/>
        </w:rPr>
        <w:t>.</w:t>
      </w:r>
      <w:r w:rsidR="008724F3" w:rsidRPr="00C4693F">
        <w:rPr>
          <w:rFonts w:asciiTheme="minorHAnsi" w:hAnsiTheme="minorHAnsi"/>
          <w:vertAlign w:val="superscript"/>
        </w:rPr>
        <w:t xml:space="preserve"> </w:t>
      </w:r>
    </w:p>
    <w:p w14:paraId="58EB3A11" w14:textId="739856BE" w:rsidR="00A95307" w:rsidRPr="00C4693F" w:rsidRDefault="00A95307" w:rsidP="006C52BF">
      <w:pPr>
        <w:pStyle w:val="Heading3"/>
      </w:pPr>
      <w:r w:rsidRPr="00C4693F">
        <w:t>G</w:t>
      </w:r>
      <w:r w:rsidR="008C5D98">
        <w:t xml:space="preserve">rowth </w:t>
      </w:r>
      <w:r w:rsidRPr="00C4693F">
        <w:t>H</w:t>
      </w:r>
      <w:r w:rsidR="008C5D98">
        <w:t>ormone</w:t>
      </w:r>
      <w:r w:rsidRPr="00C4693F">
        <w:t xml:space="preserve"> </w:t>
      </w:r>
      <w:r w:rsidR="00087BC9">
        <w:t>I</w:t>
      </w:r>
      <w:r w:rsidRPr="00C4693F">
        <w:t>soforms</w:t>
      </w:r>
    </w:p>
    <w:p w14:paraId="527556C1" w14:textId="7CE72B56" w:rsidR="00A95307" w:rsidRPr="00C4693F" w:rsidRDefault="00A95307" w:rsidP="00BF6704">
      <w:pPr>
        <w:spacing w:line="480" w:lineRule="auto"/>
        <w:jc w:val="both"/>
      </w:pPr>
      <w:r w:rsidRPr="00C4693F">
        <w:t>The major 22 kD and 20K kD GH isoforms are secreted simultaneously generating parallel peaks and troughs throughout the day</w:t>
      </w:r>
      <w:r w:rsidR="00FA43D2" w:rsidRPr="00C4693F">
        <w:t xml:space="preserve"> </w: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 </w:instrTex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DATA </w:instrText>
      </w:r>
      <w:r w:rsidR="00D30461">
        <w:fldChar w:fldCharType="end"/>
      </w:r>
      <w:r w:rsidR="00D30461">
        <w:fldChar w:fldCharType="separate"/>
      </w:r>
      <w:r w:rsidR="00D30461">
        <w:rPr>
          <w:noProof/>
        </w:rPr>
        <w:t>(17)</w:t>
      </w:r>
      <w:r w:rsidR="00D30461">
        <w:fldChar w:fldCharType="end"/>
      </w:r>
      <w:r w:rsidR="004F4E08">
        <w:t xml:space="preserve">. Representative 24 hour profiles for these two isoforms are shown in </w:t>
      </w:r>
      <w:r w:rsidR="00A122BF" w:rsidRPr="00C4693F">
        <w:t>Figure 3</w:t>
      </w:r>
      <w:r w:rsidR="006B7CE5">
        <w:t>A</w:t>
      </w:r>
      <w:r w:rsidR="004F4E08">
        <w:t xml:space="preserve">. </w:t>
      </w:r>
      <w:r w:rsidR="002C5A42" w:rsidRPr="00C4693F">
        <w:t xml:space="preserve"> Both forms are released in relatively constant proportion</w:t>
      </w:r>
      <w:r w:rsidR="00931910" w:rsidRPr="00C4693F">
        <w:t xml:space="preserve"> </w:t>
      </w:r>
      <w:r w:rsidR="00287E6C" w:rsidRPr="00C4693F">
        <w:t xml:space="preserve">with that of </w:t>
      </w:r>
      <w:r w:rsidR="00684FE5" w:rsidRPr="00C4693F">
        <w:t xml:space="preserve">20 </w:t>
      </w:r>
      <w:r w:rsidR="004F4E08">
        <w:t>k</w:t>
      </w:r>
      <w:r w:rsidR="00684FE5" w:rsidRPr="00C4693F">
        <w:t>D form circulating in concentrations of 10-15% of 22 KD GH</w:t>
      </w:r>
      <w:r w:rsidR="00A122BF" w:rsidRPr="00C4693F">
        <w:t xml:space="preserve"> </w:t>
      </w:r>
      <w:r w:rsidR="00D30461">
        <w:fldChar w:fldCharType="begin">
          <w:fldData xml:space="preserve">PEVuZE5vdGU+PENpdGU+PEF1dGhvcj5Uc3VzaGltYTwvQXV0aG9yPjxZZWFyPjE5OTk8L1llYXI+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</w:fldData>
        </w:fldChar>
      </w:r>
      <w:r w:rsidR="00D30461">
        <w:instrText xml:space="preserve"> ADDIN EN.CITE </w:instrText>
      </w:r>
      <w:r w:rsidR="00D30461">
        <w:fldChar w:fldCharType="begin">
          <w:fldData xml:space="preserve">PEVuZE5vdGU+PENpdGU+PEF1dGhvcj5Uc3VzaGltYTwvQXV0aG9yPjxZZWFyPjE5OTk8L1llYXI+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</w:fldData>
        </w:fldChar>
      </w:r>
      <w:r w:rsidR="00D30461">
        <w:instrText xml:space="preserve"> ADDIN EN.CITE.DATA </w:instrText>
      </w:r>
      <w:r w:rsidR="00D30461">
        <w:fldChar w:fldCharType="end"/>
      </w:r>
      <w:r w:rsidR="00D30461">
        <w:fldChar w:fldCharType="separate"/>
      </w:r>
      <w:r w:rsidR="00D30461">
        <w:rPr>
          <w:noProof/>
        </w:rPr>
        <w:t>(17,18)</w:t>
      </w:r>
      <w:r w:rsidR="00D30461">
        <w:fldChar w:fldCharType="end"/>
      </w:r>
      <w:r w:rsidR="00684FE5" w:rsidRPr="00C4693F">
        <w:t>. The</w:t>
      </w:r>
      <w:r w:rsidR="00815C05" w:rsidRPr="00C4693F">
        <w:t xml:space="preserve"> proportion is preserved during</w:t>
      </w:r>
      <w:r w:rsidR="00684FE5" w:rsidRPr="00C4693F">
        <w:t xml:space="preserve"> stimulation of GH by hypoglycaemia</w:t>
      </w:r>
      <w:r w:rsidR="009702FA" w:rsidRPr="00C4693F">
        <w:t xml:space="preserve"> </w: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 </w:instrTex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DATA </w:instrText>
      </w:r>
      <w:r w:rsidR="00D30461">
        <w:fldChar w:fldCharType="end"/>
      </w:r>
      <w:r w:rsidR="00D30461">
        <w:fldChar w:fldCharType="separate"/>
      </w:r>
      <w:r w:rsidR="00D30461">
        <w:rPr>
          <w:noProof/>
        </w:rPr>
        <w:t>(17)</w:t>
      </w:r>
      <w:r w:rsidR="00D30461">
        <w:fldChar w:fldCharType="end"/>
      </w:r>
      <w:r w:rsidR="009702FA" w:rsidRPr="00C4693F">
        <w:t xml:space="preserve"> </w:t>
      </w:r>
      <w:r w:rsidR="00684FE5" w:rsidRPr="00C4693F">
        <w:t xml:space="preserve">or by exercise </w:t>
      </w:r>
      <w:r w:rsidR="00D30461">
        <w:fldChar w:fldCharType="begin"/>
      </w:r>
      <w:r w:rsidR="00D30461">
        <w:instrText xml:space="preserve"> ADDIN EN.CITE &lt;EndNote&gt;&lt;Cite&gt;&lt;Author&gt;Wallace&lt;/Author&gt;&lt;Year&gt;2001&lt;/Year&gt;&lt;RecNum&gt;263&lt;/RecNum&gt;&lt;DisplayText&gt;(19)&lt;/DisplayText&gt;&lt;record&gt;&lt;rec-number&gt;263&lt;/rec-number&gt;&lt;foreign-keys&gt;&lt;key app="EN" db-id="fs9wtzp5czpxase9tzlv2dwmf29seseaxzz5" timestamp="0"&gt;263&lt;/key&gt;&lt;/foreign-keys&gt;&lt;ref-type name="Journal Article"&gt;17&lt;/ref-type&gt;&lt;contributors&gt;&lt;authors&gt;&lt;author&gt;Wallace, J. D.&lt;/author&gt;&lt;author&gt;Cuneo, R. C.&lt;/author&gt;&lt;author&gt;Bidlingmaier, M.&lt;/author&gt;&lt;author&gt;Lundberg, P. A.&lt;/author&gt;&lt;author&gt;Carlsson, L.&lt;/author&gt;&lt;author&gt;Boguszewski, C. L.&lt;/author&gt;&lt;author&gt;Hay, J.&lt;/author&gt;&lt;author&gt;Healy, M. L.&lt;/author&gt;&lt;author&gt;Napoli, R.&lt;/author&gt;&lt;author&gt;Dall, R.&lt;/author&gt;&lt;author&gt;Rosen, T.&lt;/author&gt;&lt;author&gt;Strasburger, C. J.&lt;/author&gt;&lt;/authors&gt;&lt;/contributors&gt;&lt;auth-address&gt;Metabolic Research Unit, Department of Medicine, University of Queensland, Princess Alexandra Hospital, 4102 Brisbane, Australia. jwallace@medicine.pa.uq.edu.au&lt;/auth-address&gt;&lt;titles&gt;&lt;title&gt;The response of molecular isoforms of growth hormone to acute exercise in trained adult males&lt;/title&gt;&lt;secondary-title&gt;J Clin Endocrinol Metab&lt;/secondary-title&gt;&lt;/titles&gt;&lt;periodical&gt;&lt;full-title&gt;J Clin Endocrinol Metab&lt;/full-title&gt;&lt;/periodical&gt;&lt;pages&gt;200-6&lt;/pages&gt;&lt;volume&gt;86&lt;/volume&gt;&lt;number&gt;1&lt;/number&gt;&lt;keywords&gt;&lt;keyword&gt;Adult&lt;/keyword&gt;&lt;keyword&gt;Bicycling&lt;/keyword&gt;&lt;keyword&gt;Exercise/*physiology&lt;/keyword&gt;&lt;keyword&gt;Human&lt;/keyword&gt;&lt;keyword&gt;Human Growth Hormone/*blood/chemistry&lt;/keyword&gt;&lt;keyword&gt;Male&lt;/keyword&gt;&lt;keyword&gt;Molecular Weight&lt;/keyword&gt;&lt;keyword&gt;*Physical Education and Training&lt;/keyword&gt;&lt;keyword&gt;Protein Isoforms/*blood&lt;/keyword&gt;&lt;keyword&gt;Support, Non-U.S. Gov&amp;apos;t&lt;/keyword&gt;&lt;keyword&gt;Time Factors&lt;/keyword&gt;&lt;/keywords&gt;&lt;dates&gt;&lt;year&gt;2001&lt;/year&gt;&lt;pub-dates&gt;&lt;date&gt;Jan&lt;/date&gt;&lt;/pub-dates&gt;&lt;/dates&gt;&lt;accession-num&gt;11232001&lt;/accession-num&gt;&lt;urls&gt;&lt;/urls&gt;&lt;/record&gt;&lt;/Cite&gt;&lt;/EndNote&gt;</w:instrText>
      </w:r>
      <w:r w:rsidR="00D30461">
        <w:fldChar w:fldCharType="separate"/>
      </w:r>
      <w:r w:rsidR="00D30461">
        <w:rPr>
          <w:noProof/>
        </w:rPr>
        <w:t>(19)</w:t>
      </w:r>
      <w:r w:rsidR="00D30461">
        <w:fldChar w:fldCharType="end"/>
      </w:r>
      <w:r w:rsidR="00C944C9" w:rsidRPr="00C4693F">
        <w:t>.</w:t>
      </w:r>
      <w:r w:rsidR="00684FE5" w:rsidRPr="00C4693F">
        <w:t xml:space="preserve"> </w:t>
      </w:r>
      <w:r w:rsidR="00815C05" w:rsidRPr="00C4693F">
        <w:t xml:space="preserve"> </w:t>
      </w:r>
      <w:r w:rsidR="002C5A42" w:rsidRPr="00C4693F">
        <w:t xml:space="preserve">The secretion of GH from the pituitary is subject to feedback inhibition by GH itself. </w:t>
      </w:r>
      <w:r w:rsidR="006B7CE5">
        <w:t>Figure 3B</w:t>
      </w:r>
      <w:r w:rsidR="004F4E08">
        <w:t xml:space="preserve"> shows the suppression of </w:t>
      </w:r>
      <w:r w:rsidR="004F4E08" w:rsidRPr="00C4693F">
        <w:t xml:space="preserve">20 </w:t>
      </w:r>
      <w:r w:rsidR="004F4E08">
        <w:t>k</w:t>
      </w:r>
      <w:r w:rsidR="004F4E08" w:rsidRPr="00C4693F">
        <w:t xml:space="preserve">D GH in normal volunteers </w:t>
      </w:r>
      <w:r w:rsidR="004F4E08">
        <w:t>after a</w:t>
      </w:r>
      <w:r w:rsidR="002C5A42" w:rsidRPr="00C4693F">
        <w:t>dmin</w:t>
      </w:r>
      <w:r w:rsidR="00931910" w:rsidRPr="00C4693F">
        <w:t>i</w:t>
      </w:r>
      <w:r w:rsidR="00547F8B" w:rsidRPr="00C4693F">
        <w:t>stration of</w:t>
      </w:r>
      <w:r w:rsidR="002C5A42" w:rsidRPr="00C4693F">
        <w:t xml:space="preserve"> 22 </w:t>
      </w:r>
      <w:r w:rsidR="00087BC9">
        <w:t>k</w:t>
      </w:r>
      <w:r w:rsidR="002C5A42" w:rsidRPr="00C4693F">
        <w:t xml:space="preserve">D GH </w: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 </w:instrTex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DATA </w:instrText>
      </w:r>
      <w:r w:rsidR="00D30461">
        <w:fldChar w:fldCharType="end"/>
      </w:r>
      <w:r w:rsidR="00D30461">
        <w:fldChar w:fldCharType="separate"/>
      </w:r>
      <w:r w:rsidR="00D30461">
        <w:rPr>
          <w:noProof/>
        </w:rPr>
        <w:t>(17)</w:t>
      </w:r>
      <w:r w:rsidR="00D30461">
        <w:fldChar w:fldCharType="end"/>
      </w:r>
      <w:r w:rsidR="004F4E08">
        <w:t>.</w:t>
      </w:r>
      <w:r w:rsidR="004E60A8" w:rsidRPr="00C4693F">
        <w:t xml:space="preserve"> </w:t>
      </w:r>
      <w:r w:rsidR="00931910" w:rsidRPr="00C4693F">
        <w:t xml:space="preserve">This feedback inhibition forms the basis of </w:t>
      </w:r>
      <w:r w:rsidR="00027542" w:rsidRPr="00C4693F">
        <w:t xml:space="preserve">the isoform </w:t>
      </w:r>
      <w:r w:rsidR="00931910" w:rsidRPr="00C4693F">
        <w:t xml:space="preserve">test for GH </w:t>
      </w:r>
      <w:r w:rsidR="006E4604" w:rsidRPr="00C4693F">
        <w:t>abuse</w:t>
      </w:r>
      <w:r w:rsidR="00027542" w:rsidRPr="00C4693F">
        <w:t xml:space="preserve"> </w:t>
      </w:r>
      <w:r w:rsidR="00931910" w:rsidRPr="00C4693F">
        <w:t>in sports (see below)</w:t>
      </w:r>
      <w:r w:rsidR="00027542" w:rsidRPr="00C4693F">
        <w:t>.</w:t>
      </w:r>
    </w:p>
    <w:p w14:paraId="33858CF9" w14:textId="1AFDDBC8" w:rsidR="006756E7" w:rsidRPr="00C4693F" w:rsidRDefault="006756E7" w:rsidP="006C52BF">
      <w:pPr>
        <w:pStyle w:val="Heading3"/>
      </w:pPr>
      <w:r w:rsidRPr="00C4693F">
        <w:t>G</w:t>
      </w:r>
      <w:r w:rsidR="003916D1">
        <w:t xml:space="preserve">rowth </w:t>
      </w:r>
      <w:r w:rsidRPr="00C4693F">
        <w:t>H</w:t>
      </w:r>
      <w:r w:rsidR="003916D1">
        <w:t>ormone</w:t>
      </w:r>
      <w:r w:rsidRPr="00C4693F">
        <w:t xml:space="preserve"> Binding Protein</w:t>
      </w:r>
    </w:p>
    <w:p w14:paraId="6ADC1049" w14:textId="508D9718" w:rsidR="006756E7" w:rsidRPr="00C4693F" w:rsidRDefault="006756E7" w:rsidP="00BF6704">
      <w:pPr>
        <w:spacing w:line="480" w:lineRule="auto"/>
        <w:jc w:val="both"/>
      </w:pPr>
      <w:r w:rsidRPr="00C4693F">
        <w:t>GH is bound to a high affinity binding protein (GHBP) in blood. GHBP is derived from the cleaved extracellular domain of the GH receptor</w:t>
      </w:r>
      <w:r w:rsidR="002E6173" w:rsidRPr="00C4693F">
        <w:t xml:space="preserve">. </w:t>
      </w:r>
      <w:r w:rsidR="00027542" w:rsidRPr="00C4693F">
        <w:t>Although t</w:t>
      </w:r>
      <w:r w:rsidRPr="00C4693F">
        <w:t xml:space="preserve">he function </w:t>
      </w:r>
      <w:r w:rsidR="00815C05" w:rsidRPr="00C4693F">
        <w:t>of GHBP is not fully understood</w:t>
      </w:r>
      <w:r w:rsidR="00027542" w:rsidRPr="00C4693F">
        <w:t>, t</w:t>
      </w:r>
      <w:r w:rsidRPr="00C4693F">
        <w:t xml:space="preserve">here is strong evidence that it </w:t>
      </w:r>
      <w:r w:rsidR="00815C05" w:rsidRPr="00C4693F">
        <w:t>modulates</w:t>
      </w:r>
      <w:r w:rsidRPr="00C4693F">
        <w:t xml:space="preserve"> the </w:t>
      </w:r>
      <w:r w:rsidR="005E2612" w:rsidRPr="00C4693F">
        <w:t>pharmacokinetics and distribution of GH</w:t>
      </w:r>
      <w:r w:rsidR="00815C05" w:rsidRPr="00C4693F">
        <w:t xml:space="preserve"> </w:t>
      </w:r>
      <w:r w:rsidR="00D30461">
        <w:fldChar w:fldCharType="begin">
          <w:fldData xml:space="preserve">PEVuZE5vdGU+PENpdGU+PEF1dGhvcj5CYXVtYW5uPC9BdXRob3I+PFllYXI+MTk4ODwvWWVhcj48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</w:fldData>
        </w:fldChar>
      </w:r>
      <w:r w:rsidR="00D30461">
        <w:instrText xml:space="preserve"> ADDIN EN.CITE </w:instrText>
      </w:r>
      <w:r w:rsidR="00D30461">
        <w:fldChar w:fldCharType="begin">
          <w:fldData xml:space="preserve">PEVuZE5vdGU+PENpdGU+PEF1dGhvcj5CYXVtYW5uPC9BdXRob3I+PFllYXI+MTk4ODwvWWVhcj48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</w:fldData>
        </w:fldChar>
      </w:r>
      <w:r w:rsidR="00D30461">
        <w:instrText xml:space="preserve"> ADDIN EN.CITE.DATA </w:instrText>
      </w:r>
      <w:r w:rsidR="00D30461">
        <w:fldChar w:fldCharType="end"/>
      </w:r>
      <w:r w:rsidR="00D30461">
        <w:fldChar w:fldCharType="separate"/>
      </w:r>
      <w:r w:rsidR="00D30461">
        <w:rPr>
          <w:noProof/>
        </w:rPr>
        <w:t>(20,21)</w:t>
      </w:r>
      <w:r w:rsidR="00D30461">
        <w:fldChar w:fldCharType="end"/>
      </w:r>
      <w:r w:rsidR="002E6173" w:rsidRPr="00C4693F">
        <w:t xml:space="preserve">. </w:t>
      </w:r>
      <w:r w:rsidR="005E2612" w:rsidRPr="00C4693F">
        <w:t>GH dissociates freely from the GHBP in accordance with the law of mass action. About 50% of GH is bound at lo</w:t>
      </w:r>
      <w:r w:rsidR="00815C05" w:rsidRPr="00C4693F">
        <w:t xml:space="preserve">w physiological levels, </w:t>
      </w:r>
      <w:r w:rsidR="00027542" w:rsidRPr="00C4693F">
        <w:t xml:space="preserve">but </w:t>
      </w:r>
      <w:r w:rsidR="00D62563" w:rsidRPr="00C4693F">
        <w:t>most of the GH is u</w:t>
      </w:r>
      <w:r w:rsidR="007344F7" w:rsidRPr="00C4693F">
        <w:t>nbound during a secretory pulse</w:t>
      </w:r>
      <w:r w:rsidR="002E6173" w:rsidRPr="00C4693F">
        <w:t xml:space="preserve"> </w:t>
      </w:r>
      <w:r w:rsidR="00D30461">
        <w:fldChar w:fldCharType="begin"/>
      </w:r>
      <w:r w:rsidR="00D30461">
        <w:instrText xml:space="preserve"> ADDIN EN.CITE &lt;EndNote&gt;&lt;Cite&gt;&lt;Author&gt;Veldhuis&lt;/Author&gt;&lt;Year&gt;1993&lt;/Year&gt;&lt;RecNum&gt;3684&lt;/RecNum&gt;&lt;DisplayText&gt;(21)&lt;/DisplayText&gt;&lt;record&gt;&lt;rec-number&gt;3684&lt;/rec-number&gt;&lt;foreign-keys&gt;&lt;key app="EN" db-id="fs9wtzp5czpxase9tzlv2dwmf29seseaxzz5" timestamp="1539500148"&gt;3684&lt;/key&gt;&lt;/foreign-keys&gt;&lt;ref-type name="Journal Article"&gt;17&lt;/ref-type&gt;&lt;contributors&gt;&lt;authors&gt;&lt;author&gt;Veldhuis, J. D.&lt;/author&gt;&lt;author&gt;Johnson, M. L.&lt;/author&gt;&lt;author&gt;Faunt, L. M.&lt;/author&gt;&lt;author&gt;Mercado, M.&lt;/author&gt;&lt;author&gt;Baumann, G.&lt;/author&gt;&lt;/authors&gt;&lt;/contributors&gt;&lt;auth-address&gt;Department of Internal Medicine, University of Virginia Health Sciences Center, Charlottesville.&lt;/auth-address&gt;&lt;titles&gt;&lt;title&gt;Influence of the high-affinity growth hormone (GH)-binding protein on plasma profiles of free and bound GH and on the apparent half-life of GH. Modeling analysis and clinical applications&lt;/title&gt;&lt;secondary-title&gt;J Clin Invest&lt;/secondary-title&gt;&lt;alt-title&gt;The Journal of clinical investigation&lt;/alt-title&gt;&lt;/titles&gt;&lt;periodical&gt;&lt;full-title&gt;J Clin Invest&lt;/full-title&gt;&lt;/periodical&gt;&lt;pages&gt;629-41&lt;/pages&gt;&lt;volume&gt;91&lt;/volume&gt;&lt;number&gt;2&lt;/number&gt;&lt;edition&gt;1993/02/01&lt;/edition&gt;&lt;keywords&gt;&lt;keyword&gt;Carrier Proteins/analysis/ physiology&lt;/keyword&gt;&lt;keyword&gt;Computer Simulation&lt;/keyword&gt;&lt;keyword&gt;Growth Hormone/ blood/secretion&lt;/keyword&gt;&lt;keyword&gt;Half-Life&lt;/keyword&gt;&lt;keyword&gt;Humans&lt;/keyword&gt;&lt;keyword&gt;Secretory Rate&lt;/keyword&gt;&lt;/keywords&gt;&lt;dates&gt;&lt;year&gt;1993&lt;/year&gt;&lt;pub-dates&gt;&lt;date&gt;Feb&lt;/date&gt;&lt;/pub-dates&gt;&lt;/dates&gt;&lt;isbn&gt;0021-9738 (Print)&amp;#xD;0021-9738 (Linking)&lt;/isbn&gt;&lt;accession-num&gt;8432866&lt;/accession-num&gt;&lt;urls&gt;&lt;related-urls&gt;&lt;url&gt;https://www.ncbi.nlm.nih.gov/pmc/articles/PMC287997/pdf/jcinvest00037-0261.pdf&lt;/url&gt;&lt;/related-urls&gt;&lt;/urls&gt;&lt;custom2&gt;PMC287997&lt;/custom2&gt;&lt;electronic-resource-num&gt;10.1172/jci116243&lt;/electronic-resource-num&gt;&lt;remote-database-provider&gt;NLM&lt;/remote-database-provider&gt;&lt;language&gt;eng&lt;/language&gt;&lt;/record&gt;&lt;/Cite&gt;&lt;/EndNote&gt;</w:instrText>
      </w:r>
      <w:r w:rsidR="00D30461">
        <w:fldChar w:fldCharType="separate"/>
      </w:r>
      <w:r w:rsidR="00D30461">
        <w:rPr>
          <w:noProof/>
        </w:rPr>
        <w:t>(21)</w:t>
      </w:r>
      <w:r w:rsidR="00D30461">
        <w:fldChar w:fldCharType="end"/>
      </w:r>
      <w:r w:rsidR="002E6173" w:rsidRPr="00C4693F">
        <w:t xml:space="preserve">. </w:t>
      </w:r>
      <w:r w:rsidR="00AF3C88" w:rsidRPr="00C4693F">
        <w:t>GHB</w:t>
      </w:r>
      <w:r w:rsidR="00653A7B" w:rsidRPr="00C4693F">
        <w:t xml:space="preserve">P in blood is not GH regulated because the concentration is not different between </w:t>
      </w:r>
      <w:r w:rsidR="00DD02E9">
        <w:t xml:space="preserve">people with </w:t>
      </w:r>
      <w:r w:rsidR="00653A7B" w:rsidRPr="00C4693F">
        <w:t>GH</w:t>
      </w:r>
      <w:r w:rsidR="00DD02E9">
        <w:t xml:space="preserve"> </w:t>
      </w:r>
      <w:r w:rsidR="00DD02E9" w:rsidRPr="00C4693F">
        <w:t>deficien</w:t>
      </w:r>
      <w:r w:rsidR="00DD02E9">
        <w:t>cy</w:t>
      </w:r>
      <w:r w:rsidR="00653A7B" w:rsidRPr="00C4693F">
        <w:t xml:space="preserve">, </w:t>
      </w:r>
      <w:r w:rsidR="00DD02E9">
        <w:t xml:space="preserve">those with </w:t>
      </w:r>
      <w:r w:rsidR="00653A7B" w:rsidRPr="00C4693F">
        <w:t xml:space="preserve">normal </w:t>
      </w:r>
      <w:r w:rsidR="00DD02E9">
        <w:t xml:space="preserve">GH </w:t>
      </w:r>
      <w:r w:rsidR="00DD02E9">
        <w:lastRenderedPageBreak/>
        <w:t xml:space="preserve">secretion </w:t>
      </w:r>
      <w:r w:rsidR="00653A7B" w:rsidRPr="00C4693F">
        <w:t xml:space="preserve">and </w:t>
      </w:r>
      <w:r w:rsidR="00027542" w:rsidRPr="00C4693F">
        <w:t xml:space="preserve">people </w:t>
      </w:r>
      <w:r w:rsidR="00653A7B" w:rsidRPr="00C4693F">
        <w:t>with acromegaly nor</w:t>
      </w:r>
      <w:r w:rsidR="00E34960" w:rsidRPr="00C4693F">
        <w:t xml:space="preserve"> affected by GH administration</w:t>
      </w:r>
      <w:r w:rsidR="00F96765" w:rsidRPr="00C4693F">
        <w:t xml:space="preserve"> </w:t>
      </w:r>
      <w:r w:rsidR="00D30461">
        <w:fldChar w:fldCharType="begin">
          <w:fldData xml:space="preserve">PEVuZE5vdGU+PENpdGU+PEF1dGhvcj5IbzwvQXV0aG9yPjxZZWFyPjE5OTM8L1llYXI+PFJlY051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</w:fldData>
        </w:fldChar>
      </w:r>
      <w:r w:rsidR="00D30461">
        <w:instrText xml:space="preserve"> ADDIN EN.CITE </w:instrText>
      </w:r>
      <w:r w:rsidR="00D30461">
        <w:fldChar w:fldCharType="begin">
          <w:fldData xml:space="preserve">PEVuZE5vdGU+PENpdGU+PEF1dGhvcj5IbzwvQXV0aG9yPjxZZWFyPjE5OTM8L1llYXI+PFJlY051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</w:fldData>
        </w:fldChar>
      </w:r>
      <w:r w:rsidR="00D30461">
        <w:instrText xml:space="preserve"> ADDIN EN.CITE.DATA </w:instrText>
      </w:r>
      <w:r w:rsidR="00D30461">
        <w:fldChar w:fldCharType="end"/>
      </w:r>
      <w:r w:rsidR="00D30461">
        <w:fldChar w:fldCharType="separate"/>
      </w:r>
      <w:r w:rsidR="00D30461">
        <w:rPr>
          <w:noProof/>
        </w:rPr>
        <w:t>(22,23)</w:t>
      </w:r>
      <w:r w:rsidR="00D30461">
        <w:fldChar w:fldCharType="end"/>
      </w:r>
      <w:r w:rsidR="00653A7B" w:rsidRPr="00C4693F">
        <w:t>. Thus GH</w:t>
      </w:r>
      <w:r w:rsidR="00815C05" w:rsidRPr="00C4693F">
        <w:t>BP is not a marker of GH status</w:t>
      </w:r>
      <w:r w:rsidR="00860FB6" w:rsidRPr="00C4693F">
        <w:t xml:space="preserve"> or action.</w:t>
      </w:r>
    </w:p>
    <w:p w14:paraId="7D9E2234" w14:textId="5DE39BD7" w:rsidR="008724F3" w:rsidRPr="00C4693F" w:rsidRDefault="00FD5BC6" w:rsidP="006C52BF">
      <w:pPr>
        <w:pStyle w:val="Heading3"/>
      </w:pPr>
      <w:r w:rsidRPr="00C4693F">
        <w:t>Metabolic Clearance</w:t>
      </w:r>
      <w:r w:rsidR="004F47BA">
        <w:t xml:space="preserve"> </w:t>
      </w:r>
      <w:r w:rsidR="0039326A">
        <w:t xml:space="preserve">Rate </w:t>
      </w:r>
    </w:p>
    <w:p w14:paraId="26790950" w14:textId="5389E43D" w:rsidR="00117657" w:rsidRPr="00C4693F" w:rsidRDefault="00027542" w:rsidP="00BF6704">
      <w:pPr>
        <w:spacing w:line="480" w:lineRule="auto"/>
        <w:jc w:val="both"/>
      </w:pPr>
      <w:r w:rsidRPr="00C4693F">
        <w:t xml:space="preserve">Growth hormone </w:t>
      </w:r>
      <w:r w:rsidR="00E079DF" w:rsidRPr="00C4693F">
        <w:t>has</w:t>
      </w:r>
      <w:r w:rsidR="00653A7B" w:rsidRPr="00C4693F">
        <w:t xml:space="preserve"> </w:t>
      </w:r>
      <w:r w:rsidR="00860FB6" w:rsidRPr="00C4693F">
        <w:t>a half-life in plasma</w:t>
      </w:r>
      <w:r w:rsidR="00653A7B" w:rsidRPr="00C4693F">
        <w:t xml:space="preserve"> of approximately </w:t>
      </w:r>
      <w:r w:rsidR="00860FB6" w:rsidRPr="00C4693F">
        <w:t>14</w:t>
      </w:r>
      <w:r w:rsidR="00B87E3C" w:rsidRPr="00C4693F">
        <w:t>-</w:t>
      </w:r>
      <w:r w:rsidR="00860FB6" w:rsidRPr="00C4693F">
        <w:t>18</w:t>
      </w:r>
      <w:r w:rsidR="00B87E3C" w:rsidRPr="00C4693F">
        <w:t xml:space="preserve"> minutes </w:t>
      </w:r>
      <w:r w:rsidR="00117657" w:rsidRPr="00C4693F">
        <w:t xml:space="preserve">and a </w:t>
      </w:r>
      <w:r w:rsidR="003A311E">
        <w:t xml:space="preserve">metabolic clearance rate </w:t>
      </w:r>
      <w:r w:rsidR="00117657" w:rsidRPr="00C4693F">
        <w:t xml:space="preserve">of approximately </w:t>
      </w:r>
      <w:r w:rsidR="00623008" w:rsidRPr="00C4693F">
        <w:t xml:space="preserve">135 </w:t>
      </w:r>
      <w:r w:rsidR="00117657" w:rsidRPr="00C4693F">
        <w:t>ml/</w:t>
      </w:r>
      <w:r w:rsidR="00623008" w:rsidRPr="00C4693F">
        <w:t>kg</w:t>
      </w:r>
      <w:r w:rsidR="00117657" w:rsidRPr="00C4693F">
        <w:t>/</w:t>
      </w:r>
      <w:r w:rsidR="00623008" w:rsidRPr="00C4693F">
        <w:t>hr</w:t>
      </w:r>
      <w:r w:rsidR="00505988" w:rsidRPr="00C4693F">
        <w:t xml:space="preserve"> </w:t>
      </w:r>
      <w:r w:rsidR="00D30461">
        <w:fldChar w:fldCharType="begin">
          <w:fldData xml:space="preserve">PEVuZE5vdGU+PENpdGU+PEF1dGhvcj5SZWZldG9mZjwvQXV0aG9yPjxZZWFyPjE5NzA8L1llYXI+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TM1LTQxPC9wYWdlcz48dm9sdW1lPjY4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</w:fldData>
        </w:fldChar>
      </w:r>
      <w:r w:rsidR="00D30461">
        <w:instrText xml:space="preserve"> ADDIN EN.CITE </w:instrText>
      </w:r>
      <w:r w:rsidR="00D30461">
        <w:fldChar w:fldCharType="begin">
          <w:fldData xml:space="preserve">PEVuZE5vdGU+PENpdGU+PEF1dGhvcj5SZWZldG9mZjwvQXV0aG9yPjxZZWFyPjE5NzA8L1llYXI+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TM1LTQxPC9wYWdlcz48dm9sdW1lPjY4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</w:fldData>
        </w:fldChar>
      </w:r>
      <w:r w:rsidR="00D30461">
        <w:instrText xml:space="preserve"> ADDIN EN.CITE.DATA </w:instrText>
      </w:r>
      <w:r w:rsidR="00D30461">
        <w:fldChar w:fldCharType="end"/>
      </w:r>
      <w:r w:rsidR="00D30461">
        <w:fldChar w:fldCharType="separate"/>
      </w:r>
      <w:r w:rsidR="00D30461">
        <w:rPr>
          <w:noProof/>
        </w:rPr>
        <w:t>(24-26)</w:t>
      </w:r>
      <w:r w:rsidR="00D30461">
        <w:fldChar w:fldCharType="end"/>
      </w:r>
      <w:r w:rsidR="00230D1D">
        <w:t xml:space="preserve">. </w:t>
      </w:r>
      <w:r w:rsidR="003A311E">
        <w:t xml:space="preserve">Most </w:t>
      </w:r>
      <w:r w:rsidR="00117657" w:rsidRPr="00C4693F">
        <w:t>GH</w:t>
      </w:r>
      <w:r w:rsidR="00860FB6" w:rsidRPr="00C4693F">
        <w:t xml:space="preserve"> is cleared </w:t>
      </w:r>
      <w:r w:rsidR="00B87E3C" w:rsidRPr="00C4693F">
        <w:t xml:space="preserve">through internalisation, after binding to the </w:t>
      </w:r>
      <w:r w:rsidR="006A22A0">
        <w:t xml:space="preserve">growth hormone </w:t>
      </w:r>
      <w:r w:rsidR="001208E3">
        <w:t>receptor</w:t>
      </w:r>
      <w:r w:rsidR="003A311E">
        <w:t xml:space="preserve">. </w:t>
      </w:r>
      <w:r w:rsidR="00B87E3C" w:rsidRPr="00C4693F">
        <w:t xml:space="preserve">A proportion is </w:t>
      </w:r>
      <w:r w:rsidR="00117657" w:rsidRPr="00C4693F">
        <w:t>also cleared by the kidneys where GH is filtered by the glomerulus, reabsorbed in the proximal tubule and degraded</w:t>
      </w:r>
      <w:r w:rsidR="00505988" w:rsidRPr="00C4693F">
        <w:t xml:space="preserve"> </w:t>
      </w:r>
      <w:r w:rsidR="00D30461">
        <w:fldChar w:fldCharType="begin">
          <w:fldData xml:space="preserve">PEVuZE5vdGU+PENpdGU+PEF1dGhvcj5CYXVtYW5uPC9BdXRob3I+PFllYXI+MjAxMjwvWWVhcj48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</w:fldData>
        </w:fldChar>
      </w:r>
      <w:r w:rsidR="00D30461">
        <w:instrText xml:space="preserve"> ADDIN EN.CITE </w:instrText>
      </w:r>
      <w:r w:rsidR="00D30461">
        <w:fldChar w:fldCharType="begin">
          <w:fldData xml:space="preserve">PEVuZE5vdGU+PENpdGU+PEF1dGhvcj5CYXVtYW5uPC9BdXRob3I+PFllYXI+MjAxMjwvWWVhcj48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</w:fldData>
        </w:fldChar>
      </w:r>
      <w:r w:rsidR="00D30461">
        <w:instrText xml:space="preserve"> ADDIN EN.CITE.DATA </w:instrText>
      </w:r>
      <w:r w:rsidR="00D30461">
        <w:fldChar w:fldCharType="end"/>
      </w:r>
      <w:r w:rsidR="00D30461">
        <w:fldChar w:fldCharType="separate"/>
      </w:r>
      <w:r w:rsidR="00D30461">
        <w:rPr>
          <w:noProof/>
        </w:rPr>
        <w:t>(27)</w:t>
      </w:r>
      <w:r w:rsidR="00D30461">
        <w:fldChar w:fldCharType="end"/>
      </w:r>
    </w:p>
    <w:p w14:paraId="36930FD0" w14:textId="6F16462B" w:rsidR="00B87E3C" w:rsidRPr="00C4693F" w:rsidRDefault="00B87E3C" w:rsidP="00BF6704">
      <w:pPr>
        <w:spacing w:line="480" w:lineRule="auto"/>
        <w:jc w:val="both"/>
      </w:pPr>
      <w:r w:rsidRPr="00C4693F">
        <w:t xml:space="preserve">20 </w:t>
      </w:r>
      <w:r w:rsidR="00BB61FD">
        <w:t>k</w:t>
      </w:r>
      <w:r w:rsidRPr="00C4693F">
        <w:t>D GH has a slightly different p</w:t>
      </w:r>
      <w:r w:rsidR="00B81711" w:rsidRPr="00C4693F">
        <w:t>harma</w:t>
      </w:r>
      <w:r w:rsidR="00117657" w:rsidRPr="00C4693F">
        <w:t>c</w:t>
      </w:r>
      <w:r w:rsidRPr="00C4693F">
        <w:t xml:space="preserve">okinetic profile because of its propensity to dimerise </w:t>
      </w:r>
      <w:r w:rsidR="00117657" w:rsidRPr="00C4693F">
        <w:t>resulting in a</w:t>
      </w:r>
      <w:r w:rsidR="000D0915" w:rsidRPr="00C4693F">
        <w:t xml:space="preserve"> slightly longer T</w:t>
      </w:r>
      <w:r w:rsidR="000D0915" w:rsidRPr="00C4693F">
        <w:rPr>
          <w:vertAlign w:val="subscript"/>
        </w:rPr>
        <w:t>1/2</w:t>
      </w:r>
      <w:r w:rsidR="000D0915" w:rsidRPr="00C4693F">
        <w:t xml:space="preserve"> of </w:t>
      </w:r>
      <w:r w:rsidR="00117657" w:rsidRPr="00C4693F">
        <w:t>19-25</w:t>
      </w:r>
      <w:r w:rsidRPr="00C4693F">
        <w:t xml:space="preserve"> minutes</w:t>
      </w:r>
      <w:r w:rsidR="009F616A" w:rsidRPr="00C4693F">
        <w:t xml:space="preserve"> </w:t>
      </w:r>
      <w:r w:rsidR="00D30461">
        <w:fldChar w:fldCharType="begin">
          <w:fldData xml:space="preserve">PEVuZE5vdGU+PENpdGU+PEF1dGhvcj5XYWxsYWNlPC9BdXRob3I+PFllYXI+MjAwMTwvWWVhcj48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</w:fldData>
        </w:fldChar>
      </w:r>
      <w:r w:rsidR="00D30461">
        <w:instrText xml:space="preserve"> ADDIN EN.CITE </w:instrText>
      </w:r>
      <w:r w:rsidR="00D30461">
        <w:fldChar w:fldCharType="begin">
          <w:fldData xml:space="preserve">PEVuZE5vdGU+PENpdGU+PEF1dGhvcj5XYWxsYWNlPC9BdXRob3I+PFllYXI+MjAwMTwvWWVhcj48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</w:fldData>
        </w:fldChar>
      </w:r>
      <w:r w:rsidR="00D30461">
        <w:instrText xml:space="preserve"> ADDIN EN.CITE.DATA </w:instrText>
      </w:r>
      <w:r w:rsidR="00D30461">
        <w:fldChar w:fldCharType="end"/>
      </w:r>
      <w:r w:rsidR="00D30461">
        <w:fldChar w:fldCharType="separate"/>
      </w:r>
      <w:r w:rsidR="00D30461">
        <w:rPr>
          <w:noProof/>
        </w:rPr>
        <w:t>(17,19)</w:t>
      </w:r>
      <w:r w:rsidR="00D30461">
        <w:fldChar w:fldCharType="end"/>
      </w:r>
      <w:r w:rsidR="007E3CF8" w:rsidRPr="00C4693F">
        <w:t xml:space="preserve">. </w:t>
      </w:r>
      <w:r w:rsidR="00623008" w:rsidRPr="00C4693F">
        <w:t xml:space="preserve">The clearance of oligomeric forms is reduced </w:t>
      </w:r>
      <w:r w:rsidR="00336458" w:rsidRPr="00C4693F">
        <w:t>in proportion to the degree of</w:t>
      </w:r>
      <w:r w:rsidR="007E3CF8" w:rsidRPr="00C4693F">
        <w:t xml:space="preserve"> oligomerisation with half-liv</w:t>
      </w:r>
      <w:r w:rsidR="00623008" w:rsidRPr="00C4693F">
        <w:t xml:space="preserve">es of 27 and 45 minutes for dimeric and oligomeric GH </w:t>
      </w:r>
      <w:r w:rsidR="00D30461">
        <w:fldChar w:fldCharType="begin"/>
      </w:r>
      <w:r w:rsidR="00D30461">
        <w:instrText xml:space="preserve"> ADDIN EN.CITE &lt;EndNote&gt;&lt;Cite&gt;&lt;Author&gt;Hendricks&lt;/Author&gt;&lt;Year&gt;1985&lt;/Year&gt;&lt;RecNum&gt;3690&lt;/RecNum&gt;&lt;DisplayText&gt;(28)&lt;/DisplayText&gt;&lt;record&gt;&lt;rec-number&gt;3690&lt;/rec-number&gt;&lt;foreign-keys&gt;&lt;key app="EN" db-id="fs9wtzp5czpxase9tzlv2dwmf29seseaxzz5" timestamp="1539515143"&gt;3690&lt;/key&gt;&lt;/foreign-keys&gt;&lt;ref-type name="Journal Article"&gt;17&lt;/ref-type&gt;&lt;contributors&gt;&lt;authors&gt;&lt;author&gt;Hendricks, C. M.&lt;/author&gt;&lt;author&gt;Eastman, R. C.&lt;/author&gt;&lt;author&gt;Takeda, S.&lt;/author&gt;&lt;author&gt;Asakawa, K.&lt;/author&gt;&lt;author&gt;Gorden, P.&lt;/author&gt;&lt;/authors&gt;&lt;/contributors&gt;&lt;titles&gt;&lt;title&gt;Plasma clearance of intravenously administered pituitary human growth hormone: gel filtration studies of heterogeneous components&lt;/title&gt;&lt;secondary-title&gt;J Clin Endocrinol Metab&lt;/secondary-title&gt;&lt;alt-title&gt;The Journal of clinical endocrinology and metabolism&lt;/alt-title&gt;&lt;/titles&gt;&lt;periodical&gt;&lt;full-title&gt;J Clin Endocrinol Metab&lt;/full-title&gt;&lt;/periodical&gt;&lt;pages&gt;864-7&lt;/pages&gt;&lt;volume&gt;60&lt;/volume&gt;&lt;number&gt;5&lt;/number&gt;&lt;edition&gt;1985/05/01&lt;/edition&gt;&lt;keywords&gt;&lt;keyword&gt;Adolescent&lt;/keyword&gt;&lt;keyword&gt;Adult&lt;/keyword&gt;&lt;keyword&gt;Chromatography, Gel&lt;/keyword&gt;&lt;keyword&gt;Growth Hormone/administration &amp;amp; dosage/ blood/deficiency&lt;/keyword&gt;&lt;keyword&gt;Half-Life&lt;/keyword&gt;&lt;keyword&gt;Humans&lt;/keyword&gt;&lt;keyword&gt;Hypopituitarism/blood&lt;/keyword&gt;&lt;keyword&gt;Injections, Intravenous&lt;/keyword&gt;&lt;keyword&gt;Metabolic Clearance Rate&lt;/keyword&gt;&lt;keyword&gt;Molecular Weight&lt;/keyword&gt;&lt;keyword&gt;Radioimmunoassay&lt;/keyword&gt;&lt;/keywords&gt;&lt;dates&gt;&lt;year&gt;1985&lt;/year&gt;&lt;pub-dates&gt;&lt;date&gt;May&lt;/date&gt;&lt;/pub-dates&gt;&lt;/dates&gt;&lt;isbn&gt;0021-972X (Print)&amp;#xD;0021-972X (Linking)&lt;/isbn&gt;&lt;accession-num&gt;3980671&lt;/accession-num&gt;&lt;urls&gt;&lt;related-urls&gt;&lt;url&gt;https://academic.oup.com/jcem/article-abstract/60/5/864/2674879?redirectedFrom=fulltext&lt;/url&gt;&lt;/related-urls&gt;&lt;/urls&gt;&lt;electronic-resource-num&gt;10.1210/jcem-60-5-864&lt;/electronic-resource-num&gt;&lt;remote-database-provider&gt;NLM&lt;/remote-database-provider&gt;&lt;language&gt;eng&lt;/language&gt;&lt;/record&gt;&lt;/Cite&gt;&lt;/EndNote&gt;</w:instrText>
      </w:r>
      <w:r w:rsidR="00D30461">
        <w:fldChar w:fldCharType="separate"/>
      </w:r>
      <w:r w:rsidR="00D30461">
        <w:rPr>
          <w:noProof/>
        </w:rPr>
        <w:t>(28)</w:t>
      </w:r>
      <w:r w:rsidR="00D30461">
        <w:fldChar w:fldCharType="end"/>
      </w:r>
      <w:r w:rsidR="00244754" w:rsidRPr="00C4693F">
        <w:t>.</w:t>
      </w:r>
      <w:r w:rsidR="00B81711" w:rsidRPr="00C4693F">
        <w:t xml:space="preserve"> </w:t>
      </w:r>
    </w:p>
    <w:p w14:paraId="064962D9" w14:textId="42DC13B0" w:rsidR="00035921" w:rsidRDefault="00B87E3C" w:rsidP="005D6D8C">
      <w:pPr>
        <w:spacing w:line="480" w:lineRule="auto"/>
        <w:jc w:val="both"/>
      </w:pPr>
      <w:r w:rsidRPr="00C4693F">
        <w:t xml:space="preserve">Following subcutaneous injection 22 </w:t>
      </w:r>
      <w:r w:rsidR="00781A1B">
        <w:t>k</w:t>
      </w:r>
      <w:r w:rsidRPr="00C4693F">
        <w:t xml:space="preserve">D GH reaches a peak of between </w:t>
      </w:r>
      <w:r w:rsidR="00244754" w:rsidRPr="00C4693F">
        <w:t xml:space="preserve">3-4 </w:t>
      </w:r>
      <w:r w:rsidRPr="00C4693F">
        <w:t>hours, disappearing with a T</w:t>
      </w:r>
      <w:r w:rsidRPr="00C4693F">
        <w:rPr>
          <w:vertAlign w:val="subscript"/>
        </w:rPr>
        <w:t>1/2</w:t>
      </w:r>
      <w:r w:rsidRPr="00C4693F">
        <w:t xml:space="preserve"> of</w:t>
      </w:r>
      <w:r w:rsidR="00437426" w:rsidRPr="00C4693F">
        <w:t xml:space="preserve"> about 4 hours</w:t>
      </w:r>
      <w:r w:rsidR="00547F8B" w:rsidRPr="00C4693F">
        <w:t xml:space="preserve"> </w:t>
      </w:r>
      <w:r w:rsidR="00244754" w:rsidRPr="00C4693F">
        <w:t>and remains elevated in blood for approximately</w:t>
      </w:r>
      <w:r w:rsidR="000A0E9E" w:rsidRPr="00C4693F">
        <w:t xml:space="preserve"> 10-12 hours</w:t>
      </w:r>
      <w:r w:rsidR="007E3CF8" w:rsidRPr="00C4693F">
        <w:t xml:space="preserve"> </w:t>
      </w:r>
      <w:r w:rsidR="00D30461">
        <w:fldChar w:fldCharType="begin"/>
      </w:r>
      <w:r w:rsidR="00D30461">
        <w:instrText xml:space="preserve"> ADDIN EN.CITE &lt;EndNote&gt;&lt;Cite&gt;&lt;Author&gt;Ho&lt;/Author&gt;&lt;Year&gt;1989&lt;/Year&gt;&lt;RecNum&gt;3691&lt;/RecNum&gt;&lt;DisplayText&gt;(29)&lt;/DisplayText&gt;&lt;record&gt;&lt;rec-number&gt;3691&lt;/rec-number&gt;&lt;foreign-keys&gt;&lt;key app="EN" db-id="fs9wtzp5czpxase9tzlv2dwmf29seseaxzz5" timestamp="1539515373"&gt;3691&lt;/key&gt;&lt;/foreign-keys&gt;&lt;ref-type name="Journal Article"&gt;17&lt;/ref-type&gt;&lt;contributors&gt;&lt;authors&gt;&lt;author&gt;Ho, K. Y.&lt;/author&gt;&lt;author&gt;Weissberger, A. J.&lt;/author&gt;&lt;author&gt;Stuart, M. C.&lt;/author&gt;&lt;author&gt;Day, R. O.&lt;/author&gt;&lt;author&gt;Lazarus, L.&lt;/author&gt;&lt;/authors&gt;&lt;/contributors&gt;&lt;auth-address&gt;Garvan Institute of Medical Research, St. Vincent&amp;apos;s Hospital, Darlinghurst, Sydney, Australia.&lt;/auth-address&gt;&lt;titles&gt;&lt;title&gt;The pharmacokinetics, safety and endocrine effects of authentic biosynthetic human growth hormone in normal subjects&lt;/title&gt;&lt;secondary-title&gt;Clin Endocrinol (Oxf)&lt;/secondary-title&gt;&lt;alt-title&gt;Clinical endocrinology&lt;/alt-title&gt;&lt;/titles&gt;&lt;periodical&gt;&lt;full-title&gt;Clin Endocrinol (Oxf)&lt;/full-title&gt;&lt;/periodical&gt;&lt;alt-periodical&gt;&lt;full-title&gt;Clinical Endocrinology&lt;/full-title&gt;&lt;/alt-periodical&gt;&lt;pages&gt;335-45&lt;/pages&gt;&lt;volume&gt;30&lt;/volume&gt;&lt;number&gt;4&lt;/number&gt;&lt;edition&gt;1989/04/01&lt;/edition&gt;&lt;keywords&gt;&lt;keyword&gt;Adult&lt;/keyword&gt;&lt;keyword&gt;Body Weight/drug effects&lt;/keyword&gt;&lt;keyword&gt;Endocrine Glands/ drug effects&lt;/keyword&gt;&lt;keyword&gt;Growth Hormone/adverse effects/ pharmacokinetics/pharmacology&lt;/keyword&gt;&lt;keyword&gt;Humans&lt;/keyword&gt;&lt;keyword&gt;Male&lt;/keyword&gt;&lt;keyword&gt;Radioimmunoassay&lt;/keyword&gt;&lt;keyword&gt;Recombinant Proteins/adverse effects/pharmacokinetics/pharmacology&lt;/keyword&gt;&lt;keyword&gt;Sodium/metabolism&lt;/keyword&gt;&lt;keyword&gt;Thyroid Function Tests&lt;/keyword&gt;&lt;/keywords&gt;&lt;dates&gt;&lt;year&gt;1989&lt;/year&gt;&lt;pub-dates&gt;&lt;date&gt;Apr&lt;/date&gt;&lt;/pub-dates&gt;&lt;/dates&gt;&lt;isbn&gt;0300-0664 (Print)&amp;#xD;0300-0664 (Linking)&lt;/isbn&gt;&lt;accession-num&gt;2598470&lt;/accession-num&gt;&lt;urls&gt;&lt;related-urls&gt;&lt;url&gt;https://onlinelibrary.wiley.com/doi/abs/10.1111/j.1365-2265.1989.tb00431.x&lt;/url&gt;&lt;/related-urls&gt;&lt;/urls&gt;&lt;remote-database-provider&gt;NLM&lt;/remote-database-provider&gt;&lt;language&gt;eng&lt;/language&gt;&lt;/record&gt;&lt;/Cite&gt;&lt;/EndNote&gt;</w:instrText>
      </w:r>
      <w:r w:rsidR="00D30461">
        <w:fldChar w:fldCharType="separate"/>
      </w:r>
      <w:r w:rsidR="00D30461">
        <w:rPr>
          <w:noProof/>
        </w:rPr>
        <w:t>(29)</w:t>
      </w:r>
      <w:r w:rsidR="00D30461">
        <w:fldChar w:fldCharType="end"/>
      </w:r>
      <w:r w:rsidR="00177EDE" w:rsidRPr="00C4693F">
        <w:t>.</w:t>
      </w:r>
      <w:r w:rsidR="00244754" w:rsidRPr="00C4693F">
        <w:t xml:space="preserve"> For 20 </w:t>
      </w:r>
      <w:r w:rsidR="00781A1B">
        <w:t>k</w:t>
      </w:r>
      <w:r w:rsidR="00244754" w:rsidRPr="00C4693F">
        <w:t xml:space="preserve">D GH, a peak </w:t>
      </w:r>
      <w:r w:rsidR="004E60A8" w:rsidRPr="00C4693F">
        <w:t xml:space="preserve">concentration is reached after </w:t>
      </w:r>
      <w:r w:rsidR="00A47FBA" w:rsidRPr="00C4693F">
        <w:t>3-4</w:t>
      </w:r>
      <w:r w:rsidR="00244754" w:rsidRPr="00C4693F">
        <w:t xml:space="preserve"> hours and disappears with a T</w:t>
      </w:r>
      <w:r w:rsidR="00244754" w:rsidRPr="00C4693F">
        <w:rPr>
          <w:vertAlign w:val="subscript"/>
        </w:rPr>
        <w:t>1/2</w:t>
      </w:r>
      <w:r w:rsidR="00244754" w:rsidRPr="00C4693F">
        <w:t xml:space="preserve"> of </w:t>
      </w:r>
      <w:r w:rsidR="00A47FBA" w:rsidRPr="00C4693F">
        <w:t>1.9 – 2.9</w:t>
      </w:r>
      <w:r w:rsidR="003C0CC8" w:rsidRPr="00C4693F">
        <w:t xml:space="preserve"> hours </w:t>
      </w:r>
      <w:r w:rsidR="00D30461">
        <w:fldChar w:fldCharType="begin">
          <w:fldData xml:space="preserve">PEVuZE5vdGU+PENpdGU+PEF1dGhvcj5IYXNoaW1vdG88L0F1dGhvcj48WWVhcj4yMDAwPC9ZZWFy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NjAx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</w:fldData>
        </w:fldChar>
      </w:r>
      <w:r w:rsidR="00D30461">
        <w:instrText xml:space="preserve"> ADDIN EN.CITE </w:instrText>
      </w:r>
      <w:r w:rsidR="00D30461">
        <w:fldChar w:fldCharType="begin">
          <w:fldData xml:space="preserve">PEVuZE5vdGU+PENpdGU+PEF1dGhvcj5IYXNoaW1vdG88L0F1dGhvcj48WWVhcj4yMDAwPC9ZZWFy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NjAx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</w:fldData>
        </w:fldChar>
      </w:r>
      <w:r w:rsidR="00D30461">
        <w:instrText xml:space="preserve"> ADDIN EN.CITE.DATA </w:instrText>
      </w:r>
      <w:r w:rsidR="00D30461">
        <w:fldChar w:fldCharType="end"/>
      </w:r>
      <w:r w:rsidR="00D30461">
        <w:fldChar w:fldCharType="separate"/>
      </w:r>
      <w:r w:rsidR="00D30461">
        <w:rPr>
          <w:noProof/>
        </w:rPr>
        <w:t>(30)</w:t>
      </w:r>
      <w:r w:rsidR="00D30461">
        <w:fldChar w:fldCharType="end"/>
      </w:r>
      <w:r w:rsidR="007E3CF8" w:rsidRPr="00C4693F">
        <w:t>.</w:t>
      </w:r>
    </w:p>
    <w:p w14:paraId="39ABC184" w14:textId="77777777" w:rsidR="005D6D8C" w:rsidRDefault="005D6D8C" w:rsidP="005D6D8C">
      <w:pPr>
        <w:spacing w:line="480" w:lineRule="auto"/>
        <w:jc w:val="both"/>
      </w:pPr>
    </w:p>
    <w:p w14:paraId="546D255F" w14:textId="4A8078BF" w:rsidR="00177EDE" w:rsidRPr="00C4693F" w:rsidRDefault="00623008" w:rsidP="006C52BF">
      <w:pPr>
        <w:pStyle w:val="Heading3"/>
      </w:pPr>
      <w:r w:rsidRPr="00C4693F">
        <w:t>Urin</w:t>
      </w:r>
      <w:r w:rsidR="00C849F9" w:rsidRPr="00C4693F">
        <w:t>e</w:t>
      </w:r>
    </w:p>
    <w:p w14:paraId="76518A29" w14:textId="59F12BCB" w:rsidR="00177EDE" w:rsidRPr="00C4693F" w:rsidRDefault="00520A0B" w:rsidP="00BF6704">
      <w:pPr>
        <w:spacing w:line="480" w:lineRule="auto"/>
        <w:jc w:val="both"/>
      </w:pPr>
      <w:r w:rsidRPr="00C4693F">
        <w:t>Circulating GH passes through the glomerulus into the proximal renal tubule where almost all is reabsorbed</w:t>
      </w:r>
      <w:r w:rsidR="00A47FBA" w:rsidRPr="00C4693F">
        <w:t xml:space="preserve"> </w:t>
      </w:r>
      <w:r w:rsidR="003C0CC8" w:rsidRPr="00C4693F">
        <w:t>but extensively degraded</w:t>
      </w:r>
      <w:r w:rsidR="00A47FBA" w:rsidRPr="00C4693F">
        <w:t xml:space="preserve">. </w:t>
      </w:r>
      <w:r w:rsidR="00B81711" w:rsidRPr="00C4693F">
        <w:t xml:space="preserve">Less than 0.01% of filtered GH is </w:t>
      </w:r>
      <w:r w:rsidR="00712C6E" w:rsidRPr="00C4693F">
        <w:t>excreted</w:t>
      </w:r>
      <w:r w:rsidR="00B81711" w:rsidRPr="00C4693F">
        <w:t xml:space="preserve"> in urine </w:t>
      </w:r>
      <w:r w:rsidR="00D30461">
        <w:fldChar w:fldCharType="begin"/>
      </w:r>
      <w:r w:rsidR="00D30461">
        <w:instrText xml:space="preserve"> ADDIN EN.CITE &lt;EndNote&gt;&lt;Cite&gt;&lt;Author&gt;Baumann&lt;/Author&gt;&lt;Year&gt;1983&lt;/Year&gt;&lt;RecNum&gt;3692&lt;/RecNum&gt;&lt;DisplayText&gt;(31)&lt;/DisplayText&gt;&lt;record&gt;&lt;rec-number&gt;3692&lt;/rec-number&gt;&lt;foreign-keys&gt;&lt;key app="EN" db-id="fs9wtzp5czpxase9tzlv2dwmf29seseaxzz5" timestamp="1539515934"&gt;3692&lt;/key&gt;&lt;/foreign-keys&gt;&lt;ref-type name="Journal Article"&gt;17&lt;/ref-type&gt;&lt;contributors&gt;&lt;authors&gt;&lt;author&gt;Baumann, G.&lt;/author&gt;&lt;author&gt;Abramson, E. C.&lt;/author&gt;&lt;/authors&gt;&lt;/contributors&gt;&lt;titles&gt;&lt;title&gt;Urinary growth hormone in man: evidence for multiple molecular forms&lt;/title&gt;&lt;secondary-title&gt;J Clin Endocrinol Metab&lt;/secondary-title&gt;&lt;alt-title&gt;The Journal of clinical endocrinology and metabolism&lt;/alt-title&gt;&lt;/titles&gt;&lt;periodical&gt;&lt;full-title&gt;J Clin Endocrinol Metab&lt;/full-title&gt;&lt;/periodical&gt;&lt;pages&gt;305-11&lt;/pages&gt;&lt;volume&gt;56&lt;/volume&gt;&lt;number&gt;2&lt;/number&gt;&lt;edition&gt;1983/02/01&lt;/edition&gt;&lt;keywords&gt;&lt;keyword&gt;Acromegaly/urine&lt;/keyword&gt;&lt;keyword&gt;Adult&lt;/keyword&gt;&lt;keyword&gt;Chromatography&lt;/keyword&gt;&lt;keyword&gt;Electrophoresis, Polyacrylamide Gel&lt;/keyword&gt;&lt;keyword&gt;Female&lt;/keyword&gt;&lt;keyword&gt;Growth Hormone/isolation &amp;amp; purification/ urine&lt;/keyword&gt;&lt;keyword&gt;Humans&lt;/keyword&gt;&lt;keyword&gt;Immunosorbent Techniques&lt;/keyword&gt;&lt;keyword&gt;Isoelectric Focusing&lt;/keyword&gt;&lt;keyword&gt;Male&lt;/keyword&gt;&lt;keyword&gt;Molecular Weight&lt;/keyword&gt;&lt;/keywords&gt;&lt;dates&gt;&lt;year&gt;1983&lt;/year&gt;&lt;pub-dates&gt;&lt;date&gt;Feb&lt;/date&gt;&lt;/pub-dates&gt;&lt;/dates&gt;&lt;isbn&gt;0021-972X (Print)&amp;#xD;0021-972X (Linking)&lt;/isbn&gt;&lt;accession-num&gt;6337176&lt;/accession-num&gt;&lt;urls&gt;&lt;related-urls&gt;&lt;url&gt;https://academic.oup.com/jcem/article-abstract/56/2/305/2675208?redirectedFrom=fulltext&lt;/url&gt;&lt;/related-urls&gt;&lt;/urls&gt;&lt;electronic-resource-num&gt;10.1210/jcem-56-2-305&lt;/electronic-resource-num&gt;&lt;remote-database-provider&gt;NLM&lt;/remote-database-provider&gt;&lt;language&gt;eng&lt;/language&gt;&lt;/record&gt;&lt;/Cite&gt;&lt;/EndNote&gt;</w:instrText>
      </w:r>
      <w:r w:rsidR="00D30461">
        <w:fldChar w:fldCharType="separate"/>
      </w:r>
      <w:r w:rsidR="00D30461">
        <w:rPr>
          <w:noProof/>
        </w:rPr>
        <w:t>(31)</w:t>
      </w:r>
      <w:r w:rsidR="00D30461">
        <w:fldChar w:fldCharType="end"/>
      </w:r>
      <w:r w:rsidR="00712C6E" w:rsidRPr="00C4693F">
        <w:t xml:space="preserve">. </w:t>
      </w:r>
      <w:r w:rsidR="00514B18" w:rsidRPr="00C4693F">
        <w:t xml:space="preserve">Urinary GH excretion is highly </w:t>
      </w:r>
      <w:r w:rsidR="000A0E9E" w:rsidRPr="00C4693F">
        <w:t xml:space="preserve">variable </w:t>
      </w:r>
      <w:r w:rsidR="00514B18" w:rsidRPr="00C4693F">
        <w:t xml:space="preserve">even within the same individuals from day to day with CVs of up to 60% </w:t>
      </w:r>
      <w:r w:rsidR="00D30461">
        <w:fldChar w:fldCharType="begin"/>
      </w:r>
      <w:r w:rsidR="00D30461">
        <w:instrText xml:space="preserve"> ADDIN EN.CITE &lt;EndNote&gt;&lt;Cite&gt;&lt;Author&gt;Leger&lt;/Author&gt;&lt;Year&gt;1995&lt;/Year&gt;&lt;RecNum&gt;166&lt;/RecNum&gt;&lt;DisplayText&gt;(32)&lt;/DisplayText&gt;&lt;record&gt;&lt;rec-number&gt;166&lt;/rec-number&gt;&lt;foreign-keys&gt;&lt;key app="EN" db-id="fs9wtzp5czpxase9tzlv2dwmf29seseaxzz5" timestamp="0"&gt;166&lt;/key&gt;&lt;/foreign-keys&gt;&lt;ref-type name="Journal Article"&gt;17&lt;/ref-type&gt;&lt;contributors&gt;&lt;authors&gt;&lt;author&gt;Leger, J.&lt;/author&gt;&lt;author&gt;Reverchon, C.&lt;/author&gt;&lt;author&gt;Porquet, D.&lt;/author&gt;&lt;author&gt;Noel, M.&lt;/author&gt;&lt;author&gt;Czernichow, P.&lt;/author&gt;&lt;/authors&gt;&lt;/contributors&gt;&lt;auth-address&gt;Pediatric Endocrinology and Diabetes Unit, Hopital Robert-Debre, Paris, France.&lt;/auth-address&gt;&lt;titles&gt;&lt;title&gt;The wide variation in urinary excretion of human growth hormone in normal growing and growth hormone-deficient children limits its clinical usefulness&lt;/title&gt;&lt;secondary-title&gt;Horm Res&lt;/secondary-title&gt;&lt;/titles&gt;&lt;periodical&gt;&lt;full-title&gt;Horm Res&lt;/full-title&gt;&lt;abbr-1&gt;Hormone research&lt;/abbr-1&gt;&lt;/periodical&gt;&lt;pages&gt;57-63&lt;/pages&gt;&lt;volume&gt;44&lt;/volume&gt;&lt;number&gt;2&lt;/number&gt;&lt;keywords&gt;&lt;keyword&gt;Adolescent&lt;/keyword&gt;&lt;keyword&gt;Aging/metabolism&lt;/keyword&gt;&lt;keyword&gt;Body Height/physiology&lt;/keyword&gt;&lt;keyword&gt;Body Weight/physiology&lt;/keyword&gt;&lt;keyword&gt;Child&lt;/keyword&gt;&lt;keyword&gt;Child, Preschool&lt;/keyword&gt;&lt;keyword&gt;Female&lt;/keyword&gt;&lt;keyword&gt;Growth Hormone/*deficiency/*urine&lt;/keyword&gt;&lt;keyword&gt;Humans&lt;/keyword&gt;&lt;keyword&gt;Infant&lt;/keyword&gt;&lt;keyword&gt;Insulin-Like Growth Factor I/metabolism&lt;/keyword&gt;&lt;keyword&gt;Male&lt;/keyword&gt;&lt;keyword&gt;Puberty/physiology&lt;/keyword&gt;&lt;keyword&gt;Radioimmunoassay&lt;/keyword&gt;&lt;keyword&gt;Sex Characteristics&lt;/keyword&gt;&lt;/keywords&gt;&lt;dates&gt;&lt;year&gt;1995&lt;/year&gt;&lt;/dates&gt;&lt;accession-num&gt;7590633&lt;/accession-num&gt;&lt;urls&gt;&lt;related-urls&gt;&lt;url&gt;http://www.ncbi.nlm.nih.gov/entrez/query.fcgi?cmd=Retrieve&amp;amp;db=PubMed&amp;amp;dopt=Citation&amp;amp;list_uids=7590633 &lt;/url&gt;&lt;/related-urls&gt;&lt;/urls&gt;&lt;/record&gt;&lt;/Cite&gt;&lt;/EndNote&gt;</w:instrText>
      </w:r>
      <w:r w:rsidR="00D30461">
        <w:fldChar w:fldCharType="separate"/>
      </w:r>
      <w:r w:rsidR="00D30461">
        <w:rPr>
          <w:noProof/>
        </w:rPr>
        <w:t>(32)</w:t>
      </w:r>
      <w:r w:rsidR="00D30461">
        <w:fldChar w:fldCharType="end"/>
      </w:r>
      <w:r w:rsidR="003C4016" w:rsidRPr="00C4693F">
        <w:t xml:space="preserve">. </w:t>
      </w:r>
      <w:r w:rsidR="000A0E9E" w:rsidRPr="00C4693F">
        <w:t>Less</w:t>
      </w:r>
      <w:r w:rsidR="00CD5D05" w:rsidRPr="00C4693F">
        <w:t xml:space="preserve"> than</w:t>
      </w:r>
      <w:r w:rsidRPr="00C4693F">
        <w:t xml:space="preserve"> 0.</w:t>
      </w:r>
      <w:r w:rsidR="00A47FBA" w:rsidRPr="00C4693F">
        <w:t>0</w:t>
      </w:r>
      <w:r w:rsidR="00514B18" w:rsidRPr="00C4693F">
        <w:t>05</w:t>
      </w:r>
      <w:r w:rsidRPr="00C4693F">
        <w:t xml:space="preserve">% of </w:t>
      </w:r>
      <w:r w:rsidR="00A47FBA" w:rsidRPr="00C4693F">
        <w:t xml:space="preserve">administered </w:t>
      </w:r>
      <w:r w:rsidRPr="00C4693F">
        <w:t>GH is excreted in urine</w:t>
      </w:r>
      <w:r w:rsidR="00437426" w:rsidRPr="00C4693F">
        <w:t xml:space="preserve"> </w:t>
      </w:r>
      <w:r w:rsidR="00D30461">
        <w:fldChar w:fldCharType="begin">
          <w:fldData xml:space="preserve">PEVuZE5vdGU+PENpdGU+PEF1dGhvcj5CYWxhPC9BdXRob3I+PFllYXI+MTk3MTwvWWVhcj48UmVj
TnVtPjM2OTM8L1JlY051bT48RGlzcGxheVRleHQ+KDI1LDMzKTwvRGlzcGxheVRleHQ+PHJlY29y
ZD48cmVjLW51bWJlcj4zNjkzPC9yZWMtbnVtYmVyPjxmb3JlaWduLWtleXM+PGtleSBhcHA9IkVO
IiBkYi1pZD0iZnM5d3R6cDVjenB4YXNlOXR6bHYyZHdtZjI5c2VzZWF4eno1IiB0aW1lc3RhbXA9
IjE1Mzk1MTY0ODYiPjM2OTM8L2tleT48L2ZvcmVpZ24ta2V5cz48cmVmLXR5cGUgbmFtZT0iSm91
cm5hbCBBcnRpY2xlIj4xNzwvcmVmLXR5cGU+PGNvbnRyaWJ1dG9ycz48YXV0aG9ycz48YXV0aG9y
PkJhbGEsIFIuIE0uPC9hdXRob3I+PGF1dGhvcj5CZWNrLCBKLiBDLjwvYXV0aG9yPjwvYXV0aG9y
cz48L2NvbnRyaWJ1dG9ycz48dGl0bGVzPjx0aXRsZT5IdW1hbiBncm93dGggaG9ybW9uZSBpbiB1
cmlu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zk5LTgwNjwvcGFnZXM+PHZvbHVtZT4zMzwvdm9sdW1lPjxudW1iZXI+NTwvbnVtYmVy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</w:fldData>
        </w:fldChar>
      </w:r>
      <w:r w:rsidR="00D30461">
        <w:instrText xml:space="preserve"> ADDIN EN.CITE </w:instrText>
      </w:r>
      <w:r w:rsidR="00D30461">
        <w:fldChar w:fldCharType="begin">
          <w:fldData xml:space="preserve">PEVuZE5vdGU+PENpdGU+PEF1dGhvcj5CYWxhPC9BdXRob3I+PFllYXI+MTk3MTwvWWVhcj48UmVj
TnVtPjM2OTM8L1JlY051bT48RGlzcGxheVRleHQ+KDI1LDMzKTwvRGlzcGxheVRleHQ+PHJlY29y
ZD48cmVjLW51bWJlcj4zNjkzPC9yZWMtbnVtYmVyPjxmb3JlaWduLWtleXM+PGtleSBhcHA9IkVO
IiBkYi1pZD0iZnM5d3R6cDVjenB4YXNlOXR6bHYyZHdtZjI5c2VzZWF4eno1IiB0aW1lc3RhbXA9
IjE1Mzk1MTY0ODYiPjM2OTM8L2tleT48L2ZvcmVpZ24ta2V5cz48cmVmLXR5cGUgbmFtZT0iSm91
cm5hbCBBcnRpY2xlIj4xNzwvcmVmLXR5cGU+PGNvbnRyaWJ1dG9ycz48YXV0aG9ycz48YXV0aG9y
PkJhbGEsIFIuIE0uPC9hdXRob3I+PGF1dGhvcj5CZWNrLCBKLiBDLjwvYXV0aG9yPjwvYXV0aG9y
cz48L2NvbnRyaWJ1dG9ycz48dGl0bGVzPjx0aXRsZT5IdW1hbiBncm93dGggaG9ybW9uZSBpbiB1
cmlu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zk5LTgwNjwvcGFnZXM+PHZvbHVtZT4zMzwvdm9sdW1lPjxudW1iZXI+NTwvbnVtYmVy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</w:fldData>
        </w:fldChar>
      </w:r>
      <w:r w:rsidR="00D30461">
        <w:instrText xml:space="preserve"> ADDIN EN.CITE.DATA </w:instrText>
      </w:r>
      <w:r w:rsidR="00D30461">
        <w:fldChar w:fldCharType="end"/>
      </w:r>
      <w:r w:rsidR="00D30461">
        <w:fldChar w:fldCharType="separate"/>
      </w:r>
      <w:r w:rsidR="00D30461">
        <w:rPr>
          <w:noProof/>
        </w:rPr>
        <w:t>(25,33)</w:t>
      </w:r>
      <w:r w:rsidR="00D30461">
        <w:fldChar w:fldCharType="end"/>
      </w:r>
      <w:r w:rsidRPr="00C4693F">
        <w:t xml:space="preserve">. This </w:t>
      </w:r>
      <w:r w:rsidR="00A47FBA" w:rsidRPr="00C4693F">
        <w:t>extremely low</w:t>
      </w:r>
      <w:r w:rsidRPr="00C4693F">
        <w:t xml:space="preserve"> </w:t>
      </w:r>
      <w:r w:rsidR="00A47FBA" w:rsidRPr="00C4693F">
        <w:t>excretion</w:t>
      </w:r>
      <w:r w:rsidRPr="00C4693F">
        <w:t xml:space="preserve"> </w:t>
      </w:r>
      <w:r w:rsidR="00514B18" w:rsidRPr="00C4693F">
        <w:t xml:space="preserve">and high variability </w:t>
      </w:r>
      <w:r w:rsidRPr="00C4693F">
        <w:t>works against urine being a sensitive body fluid for detecting</w:t>
      </w:r>
      <w:r w:rsidR="007D5A9B" w:rsidRPr="00C4693F">
        <w:t xml:space="preserve"> changes in blood concentration. The concentration of urine GH is very low, </w:t>
      </w:r>
      <w:r w:rsidR="00784EC6" w:rsidRPr="00C4693F">
        <w:t>in the pg</w:t>
      </w:r>
      <w:r w:rsidR="007D5A9B" w:rsidRPr="00C4693F">
        <w:t xml:space="preserve">/mL </w:t>
      </w:r>
      <w:r w:rsidR="00784EC6" w:rsidRPr="00C4693F">
        <w:t>range</w:t>
      </w:r>
      <w:r w:rsidR="00437426" w:rsidRPr="00C4693F">
        <w:t xml:space="preserve">; </w:t>
      </w:r>
      <w:r w:rsidR="00784EC6" w:rsidRPr="00C4693F">
        <w:t>more than</w:t>
      </w:r>
      <w:r w:rsidR="00A47FBA" w:rsidRPr="00C4693F">
        <w:t xml:space="preserve"> </w:t>
      </w:r>
      <w:r w:rsidR="00784EC6" w:rsidRPr="00C4693F">
        <w:t xml:space="preserve">100 </w:t>
      </w:r>
      <w:r w:rsidR="009F616A" w:rsidRPr="00C4693F">
        <w:t>fold lower than that in plasma and</w:t>
      </w:r>
      <w:r w:rsidR="00A47FBA" w:rsidRPr="00C4693F">
        <w:t xml:space="preserve"> </w:t>
      </w:r>
      <w:r w:rsidR="003F5E25" w:rsidRPr="00C4693F">
        <w:t>below the sensitivity of commercial GH assays</w:t>
      </w:r>
      <w:r w:rsidR="005316A3" w:rsidRPr="00C4693F">
        <w:t xml:space="preserve"> </w:t>
      </w:r>
      <w:r w:rsidR="00D30461">
        <w:fldChar w:fldCharType="begin"/>
      </w:r>
      <w:r w:rsidR="00D30461">
        <w:instrText xml:space="preserve"> ADDIN EN.CITE &lt;EndNote&gt;&lt;Cite&gt;&lt;Author&gt;Hattori&lt;/Author&gt;&lt;Year&gt;1988&lt;/Year&gt;&lt;RecNum&gt;3695&lt;/RecNum&gt;&lt;DisplayText&gt;(34)&lt;/DisplayText&gt;&lt;record&gt;&lt;rec-number&gt;3695&lt;/rec-number&gt;&lt;foreign-keys&gt;&lt;key app="EN" db-id="fs9wtzp5czpxase9tzlv2dwmf29seseaxzz5" timestamp="1539516775"&gt;3695&lt;/key&gt;&lt;/foreign-keys&gt;&lt;ref-type name="Journal Article"&gt;17&lt;/ref-type&gt;&lt;contributors&gt;&lt;authors&gt;&lt;author&gt;Hattori, N.&lt;/author&gt;&lt;author&gt;Kato, Y.&lt;/author&gt;&lt;author&gt;Murakami, Y.&lt;/author&gt;&lt;author&gt;Hashida, S.&lt;/author&gt;&lt;author&gt;Ishikawa, E.&lt;/author&gt;&lt;author&gt;Mohri, Z.&lt;/author&gt;&lt;author&gt;Imura, H.&lt;/author&gt;&lt;/authors&gt;&lt;/contributors&gt;&lt;auth-address&gt;Department of Medicine, Kyoto University Faculty of Medicine, Japan.&lt;/auth-address&gt;&lt;titles&gt;&lt;title&gt;Urinary growth hormone levels measured by ultrasensitive enzyme immunoassay in patients with renal insufficiency&lt;/title&gt;&lt;secondary-title&gt;J Clin Endocrinol Metab&lt;/secondary-title&gt;&lt;alt-title&gt;The Journal of clinical endocrinology and metabolism&lt;/alt-title&gt;&lt;/titles&gt;&lt;periodical&gt;&lt;full-title&gt;J Clin Endocrinol Metab&lt;/full-title&gt;&lt;/periodical&gt;&lt;pages&gt;727-32&lt;/pages&gt;&lt;volume&gt;66&lt;/volume&gt;&lt;number&gt;4&lt;/number&gt;&lt;edition&gt;1988/04/01&lt;/edition&gt;&lt;keywords&gt;&lt;keyword&gt;Adolescent&lt;/keyword&gt;&lt;keyword&gt;Adult&lt;/keyword&gt;&lt;keyword&gt;Aged&lt;/keyword&gt;&lt;keyword&gt;Creatinine/urine&lt;/keyword&gt;&lt;keyword&gt;Female&lt;/keyword&gt;&lt;keyword&gt;Growth Hormone/blood/ urine&lt;/keyword&gt;&lt;keyword&gt;Humans&lt;/keyword&gt;&lt;keyword&gt;Immunoenzyme Techniques&lt;/keyword&gt;&lt;keyword&gt;Kidney Failure, Chronic/ urine&lt;/keyword&gt;&lt;keyword&gt;Male&lt;/keyword&gt;&lt;keyword&gt;Middle Aged&lt;/keyword&gt;&lt;keyword&gt;Proteinuria/urine&lt;/keyword&gt;&lt;keyword&gt;beta 2-Microglobulin/urine&lt;/keyword&gt;&lt;/keywords&gt;&lt;dates&gt;&lt;year&gt;1988&lt;/year&gt;&lt;pub-dates&gt;&lt;date&gt;Apr&lt;/date&gt;&lt;/pub-dates&gt;&lt;/dates&gt;&lt;isbn&gt;0021-972X (Print)&amp;#xD;0021-972X (Linking)&lt;/isbn&gt;&lt;accession-num&gt;3279063&lt;/accession-num&gt;&lt;urls&gt;&lt;related-urls&gt;&lt;url&gt;https://academic.oup.com/jcem/article-abstract/66/4/727/2653273?redirectedFrom=fulltext&lt;/url&gt;&lt;/related-urls&gt;&lt;/urls&gt;&lt;electronic-resource-num&gt;10.1210/jcem-66-4-727&lt;/electronic-resource-num&gt;&lt;remote-database-provider&gt;NLM&lt;/remote-database-provider&gt;&lt;language&gt;eng&lt;/language&gt;&lt;/record&gt;&lt;/Cite&gt;&lt;/EndNote&gt;</w:instrText>
      </w:r>
      <w:r w:rsidR="00D30461">
        <w:fldChar w:fldCharType="separate"/>
      </w:r>
      <w:r w:rsidR="00D30461">
        <w:rPr>
          <w:noProof/>
        </w:rPr>
        <w:t>(34)</w:t>
      </w:r>
      <w:r w:rsidR="00D30461">
        <w:fldChar w:fldCharType="end"/>
      </w:r>
      <w:r w:rsidR="003F5E25" w:rsidRPr="00C4693F">
        <w:t xml:space="preserve">. </w:t>
      </w:r>
      <w:r w:rsidR="00DD02E9">
        <w:t>Strenuous</w:t>
      </w:r>
      <w:r w:rsidR="00DD02E9" w:rsidRPr="00C4693F">
        <w:t xml:space="preserve"> </w:t>
      </w:r>
      <w:r w:rsidRPr="00C4693F">
        <w:t>exercise increases the renal excretion of various blood proteins including GH</w:t>
      </w:r>
      <w:r w:rsidR="005316A3" w:rsidRPr="00C4693F">
        <w:t xml:space="preserve"> </w:t>
      </w:r>
      <w:r w:rsidR="00D30461">
        <w:fldChar w:fldCharType="begin"/>
      </w:r>
      <w:r w:rsidR="00D30461">
        <w:instrText xml:space="preserve"> ADDIN EN.CITE &lt;EndNote&gt;&lt;Cite&gt;&lt;Author&gt;Shephard&lt;/Author&gt;&lt;Year&gt;2016&lt;/Year&gt;&lt;RecNum&gt;3696&lt;/RecNum&gt;&lt;DisplayText&gt;(35)&lt;/DisplayText&gt;&lt;record&gt;&lt;rec-number&gt;3696&lt;/rec-number&gt;&lt;foreign-keys&gt;&lt;key app="EN" db-id="fs9wtzp5czpxase9tzlv2dwmf29seseaxzz5" timestamp="1539516848"&gt;3696&lt;/key&gt;&lt;/foreign-keys&gt;&lt;ref-type name="Journal Article"&gt;17&lt;/ref-type&gt;&lt;contributors&gt;&lt;authors&gt;&lt;author&gt;Shephard, R. J.&lt;/author&gt;&lt;/authors&gt;&lt;/contributors&gt;&lt;auth-address&gt;Faculty of Kinesiology and Physical Education, University of Toronto, Toronto, Canada - royjshep@shaw.ca.&lt;/auth-address&gt;&lt;titles&gt;&lt;title&gt;Exercise proteinuria and hematuria: current knowledge and future directions&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1060-76&lt;/pages&gt;&lt;volume&gt;56&lt;/volume&gt;&lt;number&gt;9&lt;/number&gt;&lt;edition&gt;2015/04/10&lt;/edition&gt;&lt;keywords&gt;&lt;keyword&gt;Animals&lt;/keyword&gt;&lt;keyword&gt;Databases, Factual&lt;/keyword&gt;&lt;keyword&gt;Exercise/ physiology&lt;/keyword&gt;&lt;keyword&gt;Exercise Therapy&lt;/keyword&gt;&lt;keyword&gt;Health Knowledge, Attitudes, Practice&lt;/keyword&gt;&lt;keyword&gt;Hematuria/ pathology&lt;/keyword&gt;&lt;keyword&gt;Humans&lt;/keyword&gt;&lt;keyword&gt;Hypoxia&lt;/keyword&gt;&lt;keyword&gt;Physical Fitness&lt;/keyword&gt;&lt;keyword&gt;Proteinuria/ pathology&lt;/keyword&gt;&lt;keyword&gt;Rats, Inbred F344&lt;/keyword&gt;&lt;keyword&gt;Renal Insufficiency, Chronic/ pathology&lt;/keyword&gt;&lt;/keywords&gt;&lt;dates&gt;&lt;year&gt;2016&lt;/year&gt;&lt;pub-dates&gt;&lt;date&gt;Sep&lt;/date&gt;&lt;/pub-dates&gt;&lt;/dates&gt;&lt;isbn&gt;1827-1928 (Electronic)&amp;#xD;0022-4707 (Linking)&lt;/isbn&gt;&lt;accession-num&gt;25854772&lt;/accession-num&gt;&lt;urls&gt;&lt;/urls&gt;&lt;remote-database-provider&gt;NLM&lt;/remote-database-provider&gt;&lt;language&gt;eng&lt;/language&gt;&lt;/record&gt;&lt;/Cite&gt;&lt;/EndNote&gt;</w:instrText>
      </w:r>
      <w:r w:rsidR="00D30461">
        <w:fldChar w:fldCharType="separate"/>
      </w:r>
      <w:r w:rsidR="00D30461">
        <w:rPr>
          <w:noProof/>
        </w:rPr>
        <w:t>(35)</w:t>
      </w:r>
      <w:r w:rsidR="00D30461">
        <w:fldChar w:fldCharType="end"/>
      </w:r>
      <w:r w:rsidRPr="00C4693F">
        <w:t xml:space="preserve">. </w:t>
      </w:r>
      <w:r w:rsidR="007D5A9B" w:rsidRPr="00C4693F">
        <w:t>Renal disease</w:t>
      </w:r>
      <w:r w:rsidR="00437426" w:rsidRPr="00C4693F">
        <w:t xml:space="preserve"> and injury</w:t>
      </w:r>
      <w:r w:rsidR="007D5A9B" w:rsidRPr="00C4693F">
        <w:t>, acute and chronic</w:t>
      </w:r>
      <w:r w:rsidR="00F22251">
        <w:t>,</w:t>
      </w:r>
      <w:r w:rsidR="007D5A9B" w:rsidRPr="00C4693F">
        <w:t xml:space="preserve"> reduces the tubular capacity for </w:t>
      </w:r>
      <w:r w:rsidR="007D5A9B" w:rsidRPr="00C4693F">
        <w:lastRenderedPageBreak/>
        <w:t>reabsorption, increasing urine loss of proteins including GH</w:t>
      </w:r>
      <w:r w:rsidR="00B81711" w:rsidRPr="00C4693F">
        <w:t xml:space="preserve"> </w:t>
      </w:r>
      <w:r w:rsidR="00D30461">
        <w:fldChar w:fldCharType="begin">
          <w:fldData xml:space="preserve">PEVuZE5vdGU+PENpdGU+PEF1dGhvcj5UdXJuZXI8L0F1dGhvcj48WWVhcj4xOTkzPC9ZZWFyPjxS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</w:fldData>
        </w:fldChar>
      </w:r>
      <w:r w:rsidR="00D30461">
        <w:instrText xml:space="preserve"> ADDIN EN.CITE </w:instrText>
      </w:r>
      <w:r w:rsidR="00D30461">
        <w:fldChar w:fldCharType="begin">
          <w:fldData xml:space="preserve">PEVuZE5vdGU+PENpdGU+PEF1dGhvcj5UdXJuZXI8L0F1dGhvcj48WWVhcj4xOTkzPC9ZZWFyPjxS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</w:fldData>
        </w:fldChar>
      </w:r>
      <w:r w:rsidR="00D30461">
        <w:instrText xml:space="preserve"> ADDIN EN.CITE.DATA </w:instrText>
      </w:r>
      <w:r w:rsidR="00D30461">
        <w:fldChar w:fldCharType="end"/>
      </w:r>
      <w:r w:rsidR="00D30461">
        <w:fldChar w:fldCharType="separate"/>
      </w:r>
      <w:r w:rsidR="00D30461">
        <w:rPr>
          <w:noProof/>
        </w:rPr>
        <w:t>(34,36)</w:t>
      </w:r>
      <w:r w:rsidR="00D30461">
        <w:fldChar w:fldCharType="end"/>
      </w:r>
      <w:r w:rsidR="005316A3" w:rsidRPr="00C4693F">
        <w:t xml:space="preserve">. </w:t>
      </w:r>
      <w:r w:rsidR="003F5E25" w:rsidRPr="00C4693F">
        <w:t xml:space="preserve">For, these reasons, urine is unlikely to be a suitable body fluid for detecting GH </w:t>
      </w:r>
      <w:r w:rsidR="006E4604" w:rsidRPr="00C4693F">
        <w:t>abuse</w:t>
      </w:r>
      <w:r w:rsidR="00027542" w:rsidRPr="00C4693F">
        <w:t xml:space="preserve"> </w:t>
      </w:r>
      <w:r w:rsidR="00D30461">
        <w:fldChar w:fldCharType="begin">
          <w:fldData xml:space="preserve">PEVuZE5vdGU+PENpdGU+PEF1dGhvcj5CYXVtYW5uPC9BdXRob3I+PFllYXI+MjAxMjwvWWVhcj48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</w:fldData>
        </w:fldChar>
      </w:r>
      <w:r w:rsidR="00D30461">
        <w:instrText xml:space="preserve"> ADDIN EN.CITE </w:instrText>
      </w:r>
      <w:r w:rsidR="00D30461">
        <w:fldChar w:fldCharType="begin">
          <w:fldData xml:space="preserve">PEVuZE5vdGU+PENpdGU+PEF1dGhvcj5CYXVtYW5uPC9BdXRob3I+PFllYXI+MjAxMjwvWWVhcj48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</w:fldData>
        </w:fldChar>
      </w:r>
      <w:r w:rsidR="00D30461">
        <w:instrText xml:space="preserve"> ADDIN EN.CITE.DATA </w:instrText>
      </w:r>
      <w:r w:rsidR="00D30461">
        <w:fldChar w:fldCharType="end"/>
      </w:r>
      <w:r w:rsidR="00D30461">
        <w:fldChar w:fldCharType="separate"/>
      </w:r>
      <w:r w:rsidR="00D30461">
        <w:rPr>
          <w:noProof/>
        </w:rPr>
        <w:t>(27)</w:t>
      </w:r>
      <w:r w:rsidR="00D30461">
        <w:fldChar w:fldCharType="end"/>
      </w:r>
      <w:r w:rsidR="003F5E25" w:rsidRPr="00C4693F">
        <w:t>.</w:t>
      </w:r>
      <w:r w:rsidR="00287E6C" w:rsidRPr="00C4693F">
        <w:t xml:space="preserve"> </w:t>
      </w:r>
    </w:p>
    <w:p w14:paraId="56286A50" w14:textId="77777777" w:rsidR="00BD284A" w:rsidRPr="00C4693F" w:rsidRDefault="00BD284A" w:rsidP="00761C69">
      <w:pPr>
        <w:pStyle w:val="Heading2"/>
        <w:spacing w:line="240" w:lineRule="auto"/>
      </w:pPr>
      <w:r w:rsidRPr="00C4693F">
        <w:t>Regulation</w:t>
      </w:r>
    </w:p>
    <w:p w14:paraId="361E7A45" w14:textId="77777777" w:rsidR="00BD284A" w:rsidRPr="00C4693F" w:rsidRDefault="00684FE5" w:rsidP="006C52BF">
      <w:pPr>
        <w:pStyle w:val="Heading3"/>
      </w:pPr>
      <w:r w:rsidRPr="00C4693F">
        <w:t>Hypothalamic Control</w:t>
      </w:r>
    </w:p>
    <w:p w14:paraId="674BB4FF" w14:textId="74665397" w:rsidR="0093530C" w:rsidRPr="00C4693F" w:rsidRDefault="00D71374" w:rsidP="00BF6704">
      <w:pPr>
        <w:spacing w:line="480" w:lineRule="auto"/>
        <w:jc w:val="both"/>
      </w:pPr>
      <w:r w:rsidRPr="00C4693F">
        <w:t xml:space="preserve">The hypothalamus controls </w:t>
      </w:r>
      <w:r w:rsidR="00027542" w:rsidRPr="00C4693F">
        <w:t xml:space="preserve">GH </w:t>
      </w:r>
      <w:r w:rsidRPr="00C4693F">
        <w:t xml:space="preserve">secretion through a coordinated interplay of simulation by GHRH and inhibition by </w:t>
      </w:r>
      <w:r w:rsidR="00862551" w:rsidRPr="00C4693F">
        <w:t>somatostatin</w:t>
      </w:r>
      <w:r w:rsidRPr="00C4693F">
        <w:t xml:space="preserve">. This principle control system is modulated by a host of peripheral </w:t>
      </w:r>
      <w:r w:rsidR="0093530C" w:rsidRPr="00C4693F">
        <w:t>hormonal, nutritional, metabolic and physical cues. One of the most significant regula</w:t>
      </w:r>
      <w:r w:rsidR="0062317F" w:rsidRPr="00C4693F">
        <w:t xml:space="preserve">tors of </w:t>
      </w:r>
      <w:r w:rsidR="0053162C" w:rsidRPr="00C4693F">
        <w:t>GH secretion is ghrelin. Ghrelin is a 28–amino acid peptide</w:t>
      </w:r>
      <w:r w:rsidR="00027542" w:rsidRPr="00C4693F">
        <w:t>,</w:t>
      </w:r>
      <w:r w:rsidR="0053162C" w:rsidRPr="00C4693F">
        <w:t xml:space="preserve"> which binds</w:t>
      </w:r>
      <w:r w:rsidR="00B44819" w:rsidRPr="00C4693F">
        <w:t xml:space="preserve"> to a receptor, distinct from that of GHRH, termed </w:t>
      </w:r>
      <w:r w:rsidR="0053162C" w:rsidRPr="00C4693F">
        <w:t xml:space="preserve">the </w:t>
      </w:r>
      <w:r w:rsidR="00547F8B" w:rsidRPr="00C4693F">
        <w:t>GH</w:t>
      </w:r>
      <w:r w:rsidR="0053162C" w:rsidRPr="00C4693F">
        <w:t xml:space="preserve"> secretagogue (GHS) receptor</w:t>
      </w:r>
      <w:r w:rsidR="009E4480" w:rsidRPr="00C4693F">
        <w:t xml:space="preserve"> </w:t>
      </w:r>
      <w:r w:rsidR="00D30461">
        <w:fldChar w:fldCharType="begin">
          <w:fldData xml:space="preserve">PEVuZE5vdGU+PENpdGU+PEF1dGhvcj5Lb2ppbWE8L0F1dGhvcj48WWVhcj4xOTk5PC9ZZWFyPjxS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A5PC9kYXRlPjwvcHViLWRhdGVzPjwvZGF0ZXM+PGlzYm4+MDAy
OC0wODM2IChQcmludCkmI3hEOzAwMjgtMDgzNjwvaXNibj48YWNjZXNzaW9uLW51bT4xMDYwNDQ3
MDwvYWNjZXNzaW9uLW51bT48dXJscz48L3VybHM+PGVsZWN0cm9uaWMtcmVzb3VyY2UtbnVtPjEw
LjEwMzgvNDUyMzA8L2VsZWN0cm9uaWMtcmVzb3VyY2UtbnVtPjxyZW1vdGUtZGF0YWJhc2UtcHJv
dmlkZXI+TkxNPC9yZW1vdGUtZGF0YWJhc2UtcHJvdmlkZXI+PGxhbmd1YWdlPmVuZzwvbGFuZ3Vh
Z2U+PC9yZWNvcmQ+PC9DaXRlPjwvRW5kTm90ZT4A
</w:fldData>
        </w:fldChar>
      </w:r>
      <w:r w:rsidR="00D30461">
        <w:instrText xml:space="preserve"> ADDIN EN.CITE </w:instrText>
      </w:r>
      <w:r w:rsidR="00D30461">
        <w:fldChar w:fldCharType="begin">
          <w:fldData xml:space="preserve">PEVuZE5vdGU+PENpdGU+PEF1dGhvcj5Lb2ppbWE8L0F1dGhvcj48WWVhcj4xOTk5PC9ZZWFyPjxS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A5PC9kYXRlPjwvcHViLWRhdGVzPjwvZGF0ZXM+PGlzYm4+MDAy
OC0wODM2IChQcmludCkmI3hEOzAwMjgtMDgzNjwvaXNibj48YWNjZXNzaW9uLW51bT4xMDYwNDQ3
MDwvYWNjZXNzaW9uLW51bT48dXJscz48L3VybHM+PGVsZWN0cm9uaWMtcmVzb3VyY2UtbnVtPjEw
LjEwMzgvNDUyMzA8L2VsZWN0cm9uaWMtcmVzb3VyY2UtbnVtPjxyZW1vdGUtZGF0YWJhc2UtcHJv
dmlkZXI+TkxNPC9yZW1vdGUtZGF0YWJhc2UtcHJvdmlkZXI+PGxhbmd1YWdlPmVuZzwvbGFuZ3Vh
Z2U+PC9yZWNvcmQ+PC9DaXRlPjwvRW5kTm90ZT4A
</w:fldData>
        </w:fldChar>
      </w:r>
      <w:r w:rsidR="00D30461">
        <w:instrText xml:space="preserve"> ADDIN EN.CITE.DATA </w:instrText>
      </w:r>
      <w:r w:rsidR="00D30461">
        <w:fldChar w:fldCharType="end"/>
      </w:r>
      <w:r w:rsidR="00D30461">
        <w:fldChar w:fldCharType="separate"/>
      </w:r>
      <w:r w:rsidR="00D30461">
        <w:rPr>
          <w:noProof/>
        </w:rPr>
        <w:t>(37)</w:t>
      </w:r>
      <w:r w:rsidR="00D30461">
        <w:fldChar w:fldCharType="end"/>
      </w:r>
      <w:r w:rsidR="00B44819" w:rsidRPr="00C4693F">
        <w:t xml:space="preserve">. Ghrelin is synthesized in peripheral tissues, especially gastric mucosal in neuroendocrine cells, </w:t>
      </w:r>
      <w:r w:rsidR="0074055B" w:rsidRPr="00C4693F">
        <w:t>as well as in the hypothalamus</w:t>
      </w:r>
      <w:r w:rsidR="009E4480" w:rsidRPr="00C4693F">
        <w:t xml:space="preserve">. </w:t>
      </w:r>
      <w:r w:rsidR="002F42A4" w:rsidRPr="00C4693F">
        <w:t xml:space="preserve">The ghrelin system </w:t>
      </w:r>
      <w:r w:rsidR="00EB3160" w:rsidRPr="00C4693F">
        <w:t xml:space="preserve">has </w:t>
      </w:r>
      <w:r w:rsidR="00B44819" w:rsidRPr="00C4693F">
        <w:t xml:space="preserve">a much broader function beyond the stimulation of GH secretion, </w:t>
      </w:r>
      <w:r w:rsidR="00EB3160" w:rsidRPr="00C4693F">
        <w:t>regulating appetite, energy balance, sleep-wake rhythm, gastric motility, glucose homeostasis, cell growth and cardiac function.</w:t>
      </w:r>
    </w:p>
    <w:p w14:paraId="5C65D239" w14:textId="5CC06955" w:rsidR="00B44819" w:rsidRPr="00C4693F" w:rsidRDefault="00B44819" w:rsidP="00BF6704">
      <w:pPr>
        <w:spacing w:line="480" w:lineRule="auto"/>
        <w:jc w:val="both"/>
      </w:pPr>
      <w:r w:rsidRPr="00C4693F">
        <w:t xml:space="preserve">Considerable </w:t>
      </w:r>
      <w:r w:rsidR="00D62FCF" w:rsidRPr="00C4693F">
        <w:t>effort has gone into developing analogues</w:t>
      </w:r>
      <w:r w:rsidRPr="00C4693F">
        <w:t xml:space="preserve"> of GHRH and of ghrelin for enhancing GH secretion</w:t>
      </w:r>
      <w:r w:rsidR="00972211" w:rsidRPr="00C4693F">
        <w:t xml:space="preserve"> for the therapy o</w:t>
      </w:r>
      <w:r w:rsidR="009E4480" w:rsidRPr="00C4693F">
        <w:t>f short stature and as anabolic</w:t>
      </w:r>
      <w:r w:rsidR="009A4312" w:rsidRPr="00C4693F">
        <w:t xml:space="preserve"> and anti-obesity </w:t>
      </w:r>
      <w:r w:rsidR="00972211" w:rsidRPr="00C4693F">
        <w:t xml:space="preserve">therapy </w:t>
      </w:r>
      <w:r w:rsidR="00547F8B" w:rsidRPr="00C4693F">
        <w:t xml:space="preserve">and </w:t>
      </w:r>
      <w:r w:rsidR="00972211" w:rsidRPr="00C4693F">
        <w:t>to prevent the decline in physical</w:t>
      </w:r>
      <w:r w:rsidR="009A4312" w:rsidRPr="00C4693F">
        <w:t xml:space="preserve"> and metabolic health</w:t>
      </w:r>
      <w:r w:rsidR="00972211" w:rsidRPr="00C4693F">
        <w:t xml:space="preserve"> that occurs with aging</w:t>
      </w:r>
      <w:r w:rsidR="009E4480" w:rsidRPr="00C4693F">
        <w:t xml:space="preserve"> </w:t>
      </w:r>
      <w:r w:rsidR="00D30461">
        <w:fldChar w:fldCharType="begin"/>
      </w:r>
      <w:r w:rsidR="00D30461">
        <w:instrText xml:space="preserve"> ADDIN EN.CITE &lt;EndNote&gt;&lt;Cite&gt;&lt;Author&gt;Smith&lt;/Author&gt;&lt;Year&gt;2005&lt;/Year&gt;&lt;RecNum&gt;3700&lt;/RecNum&gt;&lt;DisplayText&gt;(38)&lt;/DisplayText&gt;&lt;record&gt;&lt;rec-number&gt;3700&lt;/rec-number&gt;&lt;foreign-keys&gt;&lt;key app="EN" db-id="fs9wtzp5czpxase9tzlv2dwmf29seseaxzz5" timestamp="1539556921"&gt;3700&lt;/key&gt;&lt;/foreign-keys&gt;&lt;ref-type name="Journal Article"&gt;17&lt;/ref-type&gt;&lt;contributors&gt;&lt;authors&gt;&lt;author&gt;Smith, R. G.&lt;/author&gt;&lt;author&gt;Jiang, H.&lt;/author&gt;&lt;author&gt;Sun, Y.&lt;/author&gt;&lt;/authors&gt;&lt;/contributors&gt;&lt;auth-address&gt;Huffington Center on Aging, Baylor College of Medicine, One Baylor Plaza, Houston, TX 77030, USA. rsmith@bcm.tmc.edu&lt;/auth-address&gt;&lt;titles&gt;&lt;title&gt;Developments in ghrelin biology and potential clinical relevance&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36-42&lt;/pages&gt;&lt;volume&gt;16&lt;/volume&gt;&lt;number&gt;9&lt;/number&gt;&lt;edition&gt;2005/10/11&lt;/edition&gt;&lt;keywords&gt;&lt;keyword&gt;Animals&lt;/keyword&gt;&lt;keyword&gt;Anorexia/*physiopathology&lt;/keyword&gt;&lt;keyword&gt;Cardiovascular Diseases/*physiopathology&lt;/keyword&gt;&lt;keyword&gt;Ghrelin&lt;/keyword&gt;&lt;keyword&gt;Humans&lt;/keyword&gt;&lt;keyword&gt;Metabolic Diseases/*physiopathology&lt;/keyword&gt;&lt;keyword&gt;Peptide Hormones/*physiology&lt;/keyword&gt;&lt;/keywords&gt;&lt;dates&gt;&lt;year&gt;2005&lt;/year&gt;&lt;pub-dates&gt;&lt;date&gt;Nov&lt;/date&gt;&lt;/pub-dates&gt;&lt;/dates&gt;&lt;isbn&gt;1043-2760 (Print)&amp;#xD;1043-2760&lt;/isbn&gt;&lt;accession-num&gt;16213742&lt;/accession-num&gt;&lt;urls&gt;&lt;/urls&gt;&lt;electronic-resource-num&gt;10.1016/j.tem.2005.09.004&lt;/electronic-resource-num&gt;&lt;remote-database-provider&gt;NLM&lt;/remote-database-provider&gt;&lt;language&gt;eng&lt;/language&gt;&lt;/record&gt;&lt;/Cite&gt;&lt;/EndNote&gt;</w:instrText>
      </w:r>
      <w:r w:rsidR="00D30461">
        <w:fldChar w:fldCharType="separate"/>
      </w:r>
      <w:r w:rsidR="00D30461">
        <w:rPr>
          <w:noProof/>
        </w:rPr>
        <w:t>(38)</w:t>
      </w:r>
      <w:r w:rsidR="00D30461">
        <w:fldChar w:fldCharType="end"/>
      </w:r>
      <w:r w:rsidR="00972211" w:rsidRPr="00C4693F">
        <w:t xml:space="preserve">. </w:t>
      </w:r>
    </w:p>
    <w:p w14:paraId="1383C0A2" w14:textId="27CBCD37" w:rsidR="003F554A" w:rsidRPr="00C4693F" w:rsidRDefault="00937C3C" w:rsidP="00BF6704">
      <w:pPr>
        <w:spacing w:line="480" w:lineRule="auto"/>
        <w:jc w:val="both"/>
      </w:pPr>
      <w:r w:rsidRPr="00C4693F">
        <w:t xml:space="preserve">GHRH acutely stimulates GH secretion in a dose dependently manner, an effect lasting 2-3 hours. Several long acting </w:t>
      </w:r>
      <w:r w:rsidR="00D62FCF" w:rsidRPr="00C4693F">
        <w:t>analogues</w:t>
      </w:r>
      <w:r w:rsidRPr="00C4693F">
        <w:t xml:space="preserve"> of GHRH have been </w:t>
      </w:r>
      <w:r w:rsidR="00A355A8" w:rsidRPr="00C4693F">
        <w:t xml:space="preserve">synthesized but very </w:t>
      </w:r>
      <w:r w:rsidR="003F554A" w:rsidRPr="00C4693F">
        <w:t xml:space="preserve">few have been successfully </w:t>
      </w:r>
      <w:r w:rsidR="008E60C8" w:rsidRPr="00C4693F">
        <w:t>developed</w:t>
      </w:r>
      <w:r w:rsidR="003F554A" w:rsidRPr="00C4693F">
        <w:t xml:space="preserve"> for clinical use</w:t>
      </w:r>
      <w:r w:rsidR="00A355A8" w:rsidRPr="00C4693F">
        <w:t xml:space="preserve"> </w:t>
      </w:r>
      <w:r w:rsidR="00D30461">
        <w:fldChar w:fldCharType="begin"/>
      </w:r>
      <w:r w:rsidR="00D30461">
        <w:instrText xml:space="preserve"> ADDIN EN.CITE &lt;EndNote&gt;&lt;Cite&gt;&lt;Author&gt;Izdebski&lt;/Author&gt;&lt;Year&gt;1995&lt;/Year&gt;&lt;RecNum&gt;3704&lt;/RecNum&gt;&lt;DisplayText&gt;(39)&lt;/DisplayText&gt;&lt;record&gt;&lt;rec-number&gt;3704&lt;/rec-number&gt;&lt;foreign-keys&gt;&lt;key app="EN" db-id="fs9wtzp5czpxase9tzlv2dwmf29seseaxzz5" timestamp="1539576614"&gt;3704&lt;/key&gt;&lt;/foreign-keys&gt;&lt;ref-type name="Journal Article"&gt;17&lt;/ref-type&gt;&lt;contributors&gt;&lt;authors&gt;&lt;author&gt;Izdebski, J.&lt;/author&gt;&lt;author&gt;Pinski, J.&lt;/author&gt;&lt;author&gt;Horvath, J. E.&lt;/author&gt;&lt;author&gt;Halmos, G.&lt;/author&gt;&lt;author&gt;Groot, K.&lt;/author&gt;&lt;author&gt;Schally, A. V.&lt;/author&gt;&lt;/authors&gt;&lt;/contributors&gt;&lt;titles&gt;&lt;title&gt;Synthesis and biological evaluation of superactive agonists of growth hormone-releasing hormone&lt;/title&gt;&lt;secondary-title&gt;Proc Natl Acad Sci U S A&lt;/secondary-title&gt;&lt;alt-title&gt;Proceedings of the National Academy of Sciences of the United States of America&lt;/alt-title&gt;&lt;/titles&gt;&lt;periodical&gt;&lt;full-title&gt;Proc Natl Acad Sci U S A&lt;/full-title&gt;&lt;/periodical&gt;&lt;pages&gt;4872-6&lt;/pages&gt;&lt;volume&gt;92&lt;/volume&gt;&lt;number&gt;11&lt;/number&gt;&lt;dates&gt;&lt;year&gt;1995&lt;/year&gt;&lt;pub-dates&gt;&lt;date&gt;May 23&lt;/date&gt;&lt;/pub-dates&gt;&lt;/dates&gt;&lt;isbn&gt;0027-8424 (Print)&amp;#xD;1091-6490 (Electronic)&lt;/isbn&gt;&lt;accession-num&gt;7761415&lt;/accession-num&gt;&lt;urls&gt;&lt;related-urls&gt;&lt;url&gt;http://www.pnas.org/content/pnas/92/11/4872.full.pdf&lt;/url&gt;&lt;/related-urls&gt;&lt;/urls&gt;&lt;/record&gt;&lt;/Cite&gt;&lt;/EndNote&gt;</w:instrText>
      </w:r>
      <w:r w:rsidR="00D30461">
        <w:fldChar w:fldCharType="separate"/>
      </w:r>
      <w:r w:rsidR="00D30461">
        <w:rPr>
          <w:noProof/>
        </w:rPr>
        <w:t>(39)</w:t>
      </w:r>
      <w:r w:rsidR="00D30461">
        <w:fldChar w:fldCharType="end"/>
      </w:r>
      <w:r w:rsidR="003F554A" w:rsidRPr="00C4693F">
        <w:t xml:space="preserve">. Tesamorelin, a </w:t>
      </w:r>
      <w:r w:rsidR="008E60C8" w:rsidRPr="00C4693F">
        <w:t>44</w:t>
      </w:r>
      <w:r w:rsidR="003F554A" w:rsidRPr="00C4693F">
        <w:t xml:space="preserve"> amino acid analog</w:t>
      </w:r>
      <w:r w:rsidR="006B007B">
        <w:t>ue</w:t>
      </w:r>
      <w:r w:rsidR="008E60C8" w:rsidRPr="00C4693F">
        <w:t>, is approved</w:t>
      </w:r>
      <w:r w:rsidR="003F554A" w:rsidRPr="00C4693F">
        <w:t xml:space="preserve"> for treatment of HIV associated abdominal obesity</w:t>
      </w:r>
      <w:r w:rsidR="008E60C8" w:rsidRPr="00C4693F">
        <w:t xml:space="preserve"> </w:t>
      </w:r>
      <w:r w:rsidR="00D30461">
        <w:fldChar w:fldCharType="begin">
          <w:fldData xml:space="preserve">PEVuZE5vdGU+PENpdGU+PEF1dGhvcj5GYWx1dHo8L0F1dGhvcj48WWVhcj4yMDA3PC9ZZWFyPjxS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</w:fldData>
        </w:fldChar>
      </w:r>
      <w:r w:rsidR="00D30461">
        <w:instrText xml:space="preserve"> ADDIN EN.CITE </w:instrText>
      </w:r>
      <w:r w:rsidR="00D30461">
        <w:fldChar w:fldCharType="begin">
          <w:fldData xml:space="preserve">PEVuZE5vdGU+PENpdGU+PEF1dGhvcj5GYWx1dHo8L0F1dGhvcj48WWVhcj4yMDA3PC9ZZWFyPjxS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</w:fldData>
        </w:fldChar>
      </w:r>
      <w:r w:rsidR="00D30461">
        <w:instrText xml:space="preserve"> ADDIN EN.CITE.DATA </w:instrText>
      </w:r>
      <w:r w:rsidR="00D30461">
        <w:fldChar w:fldCharType="end"/>
      </w:r>
      <w:r w:rsidR="00D30461">
        <w:fldChar w:fldCharType="separate"/>
      </w:r>
      <w:r w:rsidR="00D30461">
        <w:rPr>
          <w:noProof/>
        </w:rPr>
        <w:t>(40)</w:t>
      </w:r>
      <w:r w:rsidR="00D30461">
        <w:fldChar w:fldCharType="end"/>
      </w:r>
      <w:r w:rsidR="008E60C8" w:rsidRPr="00C4693F">
        <w:t>. CJC</w:t>
      </w:r>
      <w:r w:rsidR="00F77CA3">
        <w:t>-</w:t>
      </w:r>
      <w:r w:rsidR="008E60C8" w:rsidRPr="00C4693F">
        <w:t>1295, a 29 amino acid analog</w:t>
      </w:r>
      <w:r w:rsidR="006B007B">
        <w:t>ue</w:t>
      </w:r>
      <w:r w:rsidR="008E60C8" w:rsidRPr="00C4693F">
        <w:t xml:space="preserve"> </w:t>
      </w:r>
      <w:r w:rsidR="008E60C8" w:rsidRPr="00C4693F">
        <w:rPr>
          <w:rFonts w:eastAsia="Times New Roman" w:cs="Times New Roman"/>
        </w:rPr>
        <w:t xml:space="preserve">was under investigation for the treatment of </w:t>
      </w:r>
      <w:r w:rsidR="00027542" w:rsidRPr="00C4693F">
        <w:t>lipodystrophy</w:t>
      </w:r>
      <w:r w:rsidR="008E60C8" w:rsidRPr="00C4693F">
        <w:rPr>
          <w:rFonts w:eastAsia="Times New Roman" w:cs="Times New Roman"/>
          <w:color w:val="000000" w:themeColor="text1"/>
        </w:rPr>
        <w:t xml:space="preserve"> and </w:t>
      </w:r>
      <w:r w:rsidR="00027542" w:rsidRPr="00C4693F">
        <w:t>GH deficiency</w:t>
      </w:r>
      <w:r w:rsidR="008E60C8" w:rsidRPr="00C4693F">
        <w:rPr>
          <w:rFonts w:eastAsia="Times New Roman" w:cs="Times New Roman"/>
          <w:color w:val="000000" w:themeColor="text1"/>
        </w:rPr>
        <w:t xml:space="preserve"> </w:t>
      </w:r>
      <w:r w:rsidR="00D30461">
        <w:rPr>
          <w:color w:val="000000" w:themeColor="text1"/>
        </w:rPr>
        <w:fldChar w:fldCharType="begin">
          <w:fldData xml:space="preserve">PEVuZE5vdGU+PENpdGU+PEF1dGhvcj5UZWljaG1hbjwvQXV0aG9yPjxZZWFyPjIwMDY8L1llYXI+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3OTktODA1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</w:fldData>
        </w:fldChar>
      </w:r>
      <w:r w:rsidR="00D30461">
        <w:rPr>
          <w:color w:val="000000" w:themeColor="text1"/>
        </w:rPr>
        <w:instrText xml:space="preserve"> ADDIN EN.CITE </w:instrText>
      </w:r>
      <w:r w:rsidR="00D30461">
        <w:rPr>
          <w:color w:val="000000" w:themeColor="text1"/>
        </w:rPr>
        <w:fldChar w:fldCharType="begin">
          <w:fldData xml:space="preserve">PEVuZE5vdGU+PENpdGU+PEF1dGhvcj5UZWljaG1hbjwvQXV0aG9yPjxZZWFyPjIwMDY8L1llYXI+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3OTktODA1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</w:fldData>
        </w:fldChar>
      </w:r>
      <w:r w:rsidR="00D30461">
        <w:rPr>
          <w:color w:val="000000" w:themeColor="text1"/>
        </w:rPr>
        <w:instrText xml:space="preserve"> ADDIN EN.CITE.DATA </w:instrText>
      </w:r>
      <w:r w:rsidR="00D30461">
        <w:rPr>
          <w:color w:val="000000" w:themeColor="text1"/>
        </w:rPr>
      </w:r>
      <w:r w:rsidR="00D30461">
        <w:rPr>
          <w:color w:val="000000" w:themeColor="text1"/>
        </w:rPr>
        <w:fldChar w:fldCharType="end"/>
      </w:r>
      <w:r w:rsidR="00D30461">
        <w:rPr>
          <w:color w:val="000000" w:themeColor="text1"/>
        </w:rPr>
      </w:r>
      <w:r w:rsidR="00D30461">
        <w:rPr>
          <w:color w:val="000000" w:themeColor="text1"/>
        </w:rPr>
        <w:fldChar w:fldCharType="separate"/>
      </w:r>
      <w:r w:rsidR="00D30461">
        <w:rPr>
          <w:noProof/>
          <w:color w:val="000000" w:themeColor="text1"/>
        </w:rPr>
        <w:t>(41)</w:t>
      </w:r>
      <w:r w:rsidR="00D30461">
        <w:rPr>
          <w:color w:val="000000" w:themeColor="text1"/>
        </w:rPr>
        <w:fldChar w:fldCharType="end"/>
      </w:r>
      <w:r w:rsidR="00A355A8" w:rsidRPr="00C4693F">
        <w:rPr>
          <w:color w:val="000000" w:themeColor="text1"/>
        </w:rPr>
        <w:t xml:space="preserve"> </w:t>
      </w:r>
      <w:r w:rsidR="00547F8B" w:rsidRPr="00C4693F">
        <w:rPr>
          <w:rFonts w:eastAsia="Times New Roman" w:cs="Times New Roman"/>
          <w:color w:val="000000" w:themeColor="text1"/>
        </w:rPr>
        <w:t>but withdrawn after</w:t>
      </w:r>
      <w:r w:rsidR="008E60C8" w:rsidRPr="00C4693F">
        <w:rPr>
          <w:rFonts w:eastAsia="Times New Roman" w:cs="Times New Roman"/>
          <w:color w:val="000000" w:themeColor="text1"/>
        </w:rPr>
        <w:t xml:space="preserve"> a </w:t>
      </w:r>
      <w:r w:rsidR="00027542" w:rsidRPr="00C4693F">
        <w:t>phase II</w:t>
      </w:r>
      <w:r w:rsidR="008E60C8" w:rsidRPr="00C4693F">
        <w:rPr>
          <w:rFonts w:eastAsia="Times New Roman" w:cs="Times New Roman"/>
          <w:color w:val="000000" w:themeColor="text1"/>
        </w:rPr>
        <w:t xml:space="preserve"> </w:t>
      </w:r>
      <w:r w:rsidR="00027542" w:rsidRPr="00C4693F">
        <w:t>clinical trial</w:t>
      </w:r>
      <w:r w:rsidR="008E60C8" w:rsidRPr="00C4693F">
        <w:rPr>
          <w:rFonts w:eastAsia="Times New Roman" w:cs="Times New Roman"/>
        </w:rPr>
        <w:t xml:space="preserve"> as a precaution. </w:t>
      </w:r>
      <w:r w:rsidR="008E60C8" w:rsidRPr="00C4693F">
        <w:t xml:space="preserve">GHRH </w:t>
      </w:r>
      <w:r w:rsidR="0074055B" w:rsidRPr="00C4693F">
        <w:t xml:space="preserve">and ghrelin </w:t>
      </w:r>
      <w:r w:rsidR="00D62FCF" w:rsidRPr="00C4693F">
        <w:t>analogues</w:t>
      </w:r>
      <w:r w:rsidR="008E60C8" w:rsidRPr="00C4693F">
        <w:t xml:space="preserve"> are of considerable interest in the sporting black market</w:t>
      </w:r>
      <w:r w:rsidR="0074055B" w:rsidRPr="00C4693F">
        <w:t>.</w:t>
      </w:r>
    </w:p>
    <w:p w14:paraId="512BCFC2" w14:textId="3291DA3B" w:rsidR="00F40CD2" w:rsidRPr="00C4693F" w:rsidRDefault="00F40CD2" w:rsidP="00BF6704">
      <w:pPr>
        <w:spacing w:line="480" w:lineRule="auto"/>
        <w:jc w:val="both"/>
      </w:pPr>
      <w:r w:rsidRPr="00C4693F">
        <w:t>Ghrelin also stimulates GH secretion acutely in a dose-dependent manner, an effect lasting 2-3 hours. In addition to GH, ghrelin evokes the stimulation of prolactin and ACTH but to a lesser extent. Small peptides known as GH releasing peptides (GHRPs), synthesised in the 1980s before the discover</w:t>
      </w:r>
      <w:r w:rsidR="00B1371A" w:rsidRPr="00C4693F">
        <w:t>y</w:t>
      </w:r>
      <w:r w:rsidRPr="00C4693F">
        <w:t xml:space="preserve"> of ghrelin and the GHS receptor</w:t>
      </w:r>
      <w:r w:rsidR="00B1371A" w:rsidRPr="00C4693F">
        <w:t>,</w:t>
      </w:r>
      <w:r w:rsidRPr="00C4693F">
        <w:t xml:space="preserve"> have form</w:t>
      </w:r>
      <w:r w:rsidR="00B1371A" w:rsidRPr="00C4693F">
        <w:t>ed</w:t>
      </w:r>
      <w:r w:rsidRPr="00C4693F">
        <w:t xml:space="preserve"> the basis for the development of </w:t>
      </w:r>
      <w:r w:rsidRPr="00C4693F">
        <w:lastRenderedPageBreak/>
        <w:t xml:space="preserve">ghrelin </w:t>
      </w:r>
      <w:r w:rsidR="00D62FCF" w:rsidRPr="00C4693F">
        <w:t>analogues</w:t>
      </w:r>
      <w:r w:rsidRPr="00C4693F">
        <w:t xml:space="preserve">, now available as injectable and oral formulations </w:t>
      </w:r>
      <w:r w:rsidR="00D30461">
        <w:fldChar w:fldCharType="begin"/>
      </w:r>
      <w:r w:rsidR="00D30461">
        <w:instrText xml:space="preserve"> ADDIN EN.CITE &lt;EndNote&gt;&lt;Cite&gt;&lt;Author&gt;Smith&lt;/Author&gt;&lt;Year&gt;2005&lt;/Year&gt;&lt;RecNum&gt;3700&lt;/RecNum&gt;&lt;DisplayText&gt;(38)&lt;/DisplayText&gt;&lt;record&gt;&lt;rec-number&gt;3700&lt;/rec-number&gt;&lt;foreign-keys&gt;&lt;key app="EN" db-id="fs9wtzp5czpxase9tzlv2dwmf29seseaxzz5" timestamp="1539556921"&gt;3700&lt;/key&gt;&lt;/foreign-keys&gt;&lt;ref-type name="Journal Article"&gt;17&lt;/ref-type&gt;&lt;contributors&gt;&lt;authors&gt;&lt;author&gt;Smith, R. G.&lt;/author&gt;&lt;author&gt;Jiang, H.&lt;/author&gt;&lt;author&gt;Sun, Y.&lt;/author&gt;&lt;/authors&gt;&lt;/contributors&gt;&lt;auth-address&gt;Huffington Center on Aging, Baylor College of Medicine, One Baylor Plaza, Houston, TX 77030, USA. rsmith@bcm.tmc.edu&lt;/auth-address&gt;&lt;titles&gt;&lt;title&gt;Developments in ghrelin biology and potential clinical relevance&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36-42&lt;/pages&gt;&lt;volume&gt;16&lt;/volume&gt;&lt;number&gt;9&lt;/number&gt;&lt;edition&gt;2005/10/11&lt;/edition&gt;&lt;keywords&gt;&lt;keyword&gt;Animals&lt;/keyword&gt;&lt;keyword&gt;Anorexia/*physiopathology&lt;/keyword&gt;&lt;keyword&gt;Cardiovascular Diseases/*physiopathology&lt;/keyword&gt;&lt;keyword&gt;Ghrelin&lt;/keyword&gt;&lt;keyword&gt;Humans&lt;/keyword&gt;&lt;keyword&gt;Metabolic Diseases/*physiopathology&lt;/keyword&gt;&lt;keyword&gt;Peptide Hormones/*physiology&lt;/keyword&gt;&lt;/keywords&gt;&lt;dates&gt;&lt;year&gt;2005&lt;/year&gt;&lt;pub-dates&gt;&lt;date&gt;Nov&lt;/date&gt;&lt;/pub-dates&gt;&lt;/dates&gt;&lt;isbn&gt;1043-2760 (Print)&amp;#xD;1043-2760&lt;/isbn&gt;&lt;accession-num&gt;16213742&lt;/accession-num&gt;&lt;urls&gt;&lt;/urls&gt;&lt;electronic-resource-num&gt;10.1016/j.tem.2005.09.004&lt;/electronic-resource-num&gt;&lt;remote-database-provider&gt;NLM&lt;/remote-database-provider&gt;&lt;language&gt;eng&lt;/language&gt;&lt;/record&gt;&lt;/Cite&gt;&lt;/EndNote&gt;</w:instrText>
      </w:r>
      <w:r w:rsidR="00D30461">
        <w:fldChar w:fldCharType="separate"/>
      </w:r>
      <w:r w:rsidR="00D30461">
        <w:rPr>
          <w:noProof/>
        </w:rPr>
        <w:t>(38)</w:t>
      </w:r>
      <w:r w:rsidR="00D30461">
        <w:fldChar w:fldCharType="end"/>
      </w:r>
      <w:r w:rsidRPr="00C4693F">
        <w:t xml:space="preserve"> </w:t>
      </w:r>
      <w:r w:rsidR="00D30461">
        <w:fldChar w:fldCharType="begin"/>
      </w:r>
      <w:r w:rsidR="00D30461">
        <w:instrText xml:space="preserve"> ADDIN EN.CITE &lt;EndNote&gt;&lt;Cite&gt;&lt;Author&gt;Callaghan&lt;/Author&gt;&lt;Year&gt;2014&lt;/Year&gt;&lt;RecNum&gt;3708&lt;/RecNum&gt;&lt;DisplayText&gt;(42)&lt;/DisplayText&gt;&lt;record&gt;&lt;rec-number&gt;3708&lt;/rec-number&gt;&lt;foreign-keys&gt;&lt;key app="EN" db-id="fs9wtzp5czpxase9tzlv2dwmf29seseaxzz5" timestamp="1539577860"&gt;3708&lt;/key&gt;&lt;/foreign-keys&gt;&lt;ref-type name="Journal Article"&gt;17&lt;/ref-type&gt;&lt;contributors&gt;&lt;authors&gt;&lt;author&gt;Callaghan, B.&lt;/author&gt;&lt;author&gt;Furness, J. B.&lt;/author&gt;&lt;/authors&gt;&lt;/contributors&gt;&lt;auth-address&gt;Department of Anatomy and Neuroscience, University of Melbourne, Parkville, Victoria, Australia b.callaghan@unimelb.edu.au.&amp;#xD;Department of Anatomy and Neuroscience, University of Melbourne, Parkville, Victoria, Australia.&lt;/auth-address&gt;&lt;titles&gt;&lt;title&gt;Novel and conventional receptors for ghrelin, desacyl-ghrelin, and pharmacologically related compound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84-1001&lt;/pages&gt;&lt;volume&gt;66&lt;/volume&gt;&lt;number&gt;4&lt;/number&gt;&lt;edition&gt;2014/08/12&lt;/edition&gt;&lt;keywords&gt;&lt;keyword&gt;Animals&lt;/keyword&gt;&lt;keyword&gt;Ghrelin/*analogs &amp;amp; derivatives/*metabolism&lt;/keyword&gt;&lt;keyword&gt;Humans&lt;/keyword&gt;&lt;keyword&gt;Receptors, Ghrelin/biosynthesis/*metabolism&lt;/keyword&gt;&lt;/keywords&gt;&lt;dates&gt;&lt;year&gt;2014&lt;/year&gt;&lt;pub-dates&gt;&lt;date&gt;Oct&lt;/date&gt;&lt;/pub-dates&gt;&lt;/dates&gt;&lt;isbn&gt;0031-6997&lt;/isbn&gt;&lt;accession-num&gt;25107984&lt;/accession-num&gt;&lt;urls&gt;&lt;related-urls&gt;&lt;url&gt;http://pharmrev.aspetjournals.org/content/pharmrev/66/4/984.full.pdf&lt;/url&gt;&lt;/related-urls&gt;&lt;/urls&gt;&lt;electronic-resource-num&gt;10.1124/pr.113.008433&lt;/electronic-resource-num&gt;&lt;remote-database-provider&gt;NLM&lt;/remote-database-provider&gt;&lt;language&gt;eng&lt;/language&gt;&lt;/record&gt;&lt;/Cite&gt;&lt;/EndNote&gt;</w:instrText>
      </w:r>
      <w:r w:rsidR="00D30461">
        <w:fldChar w:fldCharType="separate"/>
      </w:r>
      <w:r w:rsidR="00D30461">
        <w:rPr>
          <w:noProof/>
        </w:rPr>
        <w:t>(42)</w:t>
      </w:r>
      <w:r w:rsidR="00D30461">
        <w:fldChar w:fldCharType="end"/>
      </w:r>
      <w:r w:rsidRPr="00C4693F">
        <w:t xml:space="preserve">. Hexarelin, GHRP2 </w:t>
      </w:r>
      <w:r w:rsidR="00DD02E9">
        <w:t xml:space="preserve">(pralmorelin) </w:t>
      </w:r>
      <w:r w:rsidRPr="00C4693F">
        <w:t xml:space="preserve">and GHRP6 are administered as injection. </w:t>
      </w:r>
      <w:r w:rsidRPr="00C4693F">
        <w:rPr>
          <w:rFonts w:eastAsia="Times New Roman" w:cs="Times New Roman"/>
        </w:rPr>
        <w:t xml:space="preserve">Several orally active, and selective ghrelin receptor agonists have been developed, including anamorelin </w:t>
      </w:r>
      <w:r w:rsidR="00D30461">
        <w:fldChar w:fldCharType="begin">
          <w:fldData xml:space="preserve">PEVuZE5vdGU+PENpdGU+PEF1dGhvcj5HYXJjaWE8L0F1dGhvcj48WWVhcj4yMDEzPC9ZZWFyPjxS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EyOS0zNzwvcGFnZXM+PHZvbHVtZT4yMTwvdm9sdW1lPjxudW1iZXI+MTwvbnVtYmVyPjxl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</w:fldData>
        </w:fldChar>
      </w:r>
      <w:r w:rsidR="00D30461">
        <w:instrText xml:space="preserve"> ADDIN EN.CITE </w:instrText>
      </w:r>
      <w:r w:rsidR="00D30461">
        <w:fldChar w:fldCharType="begin">
          <w:fldData xml:space="preserve">PEVuZE5vdGU+PENpdGU+PEF1dGhvcj5HYXJjaWE8L0F1dGhvcj48WWVhcj4yMDEzPC9ZZWFyPjxS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EyOS0zNzwvcGFnZXM+PHZvbHVtZT4yMTwvdm9sdW1lPjxudW1iZXI+MTwvbnVtYmVyPjxl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</w:fldData>
        </w:fldChar>
      </w:r>
      <w:r w:rsidR="00D30461">
        <w:instrText xml:space="preserve"> ADDIN EN.CITE.DATA </w:instrText>
      </w:r>
      <w:r w:rsidR="00D30461">
        <w:fldChar w:fldCharType="end"/>
      </w:r>
      <w:r w:rsidR="00D30461">
        <w:fldChar w:fldCharType="separate"/>
      </w:r>
      <w:r w:rsidR="00D30461">
        <w:rPr>
          <w:noProof/>
        </w:rPr>
        <w:t>(43)</w:t>
      </w:r>
      <w:r w:rsidR="00D30461">
        <w:fldChar w:fldCharType="end"/>
      </w:r>
      <w:r w:rsidRPr="00C4693F">
        <w:rPr>
          <w:rFonts w:eastAsia="Times New Roman" w:cs="Times New Roman"/>
        </w:rPr>
        <w:t>, ibutamoren</w:t>
      </w:r>
      <w:r w:rsidR="00B1371A" w:rsidRPr="00C4693F">
        <w:rPr>
          <w:rFonts w:eastAsia="Times New Roman" w:cs="Times New Roman"/>
        </w:rPr>
        <w:t xml:space="preserve"> </w:t>
      </w:r>
      <w:r w:rsidRPr="00C4693F">
        <w:rPr>
          <w:rFonts w:eastAsia="Times New Roman" w:cs="Times New Roman"/>
        </w:rPr>
        <w:t xml:space="preserve">(MK-677) </w:t>
      </w:r>
      <w:r w:rsidR="00D30461">
        <w:fldChar w:fldCharType="begin">
          <w:fldData xml:space="preserve">PEVuZE5vdGU+PENpdGU+PEF1dGhvcj5DaGFwbWFuPC9BdXRob3I+PFllYXI+MTk5NzwvWWVhcj48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zQ1NS02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</w:fldData>
        </w:fldChar>
      </w:r>
      <w:r w:rsidR="00D30461">
        <w:instrText xml:space="preserve"> ADDIN EN.CITE </w:instrText>
      </w:r>
      <w:r w:rsidR="00D30461">
        <w:fldChar w:fldCharType="begin">
          <w:fldData xml:space="preserve">PEVuZE5vdGU+PENpdGU+PEF1dGhvcj5DaGFwbWFuPC9BdXRob3I+PFllYXI+MTk5NzwvWWVhcj48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zQ1NS02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</w:fldData>
        </w:fldChar>
      </w:r>
      <w:r w:rsidR="00D30461">
        <w:instrText xml:space="preserve"> ADDIN EN.CITE.DATA </w:instrText>
      </w:r>
      <w:r w:rsidR="00D30461">
        <w:fldChar w:fldCharType="end"/>
      </w:r>
      <w:r w:rsidR="00D30461">
        <w:fldChar w:fldCharType="separate"/>
      </w:r>
      <w:r w:rsidR="00D30461">
        <w:rPr>
          <w:noProof/>
        </w:rPr>
        <w:t>(44)</w:t>
      </w:r>
      <w:r w:rsidR="00D30461">
        <w:fldChar w:fldCharType="end"/>
      </w:r>
      <w:r w:rsidRPr="00C4693F">
        <w:rPr>
          <w:rFonts w:eastAsia="Times New Roman" w:cs="Times New Roman"/>
        </w:rPr>
        <w:t xml:space="preserve">, ipamorelin </w:t>
      </w:r>
      <w:r w:rsidR="00D30461">
        <w:fldChar w:fldCharType="begin"/>
      </w:r>
      <w:r w:rsidR="00D30461">
        <w:instrText xml:space="preserve"> ADDIN EN.CITE &lt;EndNote&gt;&lt;Cite&gt;&lt;Author&gt;Shin&lt;/Author&gt;&lt;Year&gt;2015&lt;/Year&gt;&lt;RecNum&gt;3711&lt;/RecNum&gt;&lt;DisplayText&gt;(45)&lt;/DisplayText&gt;&lt;record&gt;&lt;rec-number&gt;3711&lt;/rec-number&gt;&lt;foreign-keys&gt;&lt;key app="EN" db-id="fs9wtzp5czpxase9tzlv2dwmf29seseaxzz5" timestamp="1539579928"&gt;3711&lt;/key&gt;&lt;/foreign-keys&gt;&lt;ref-type name="Journal Article"&gt;17&lt;/ref-type&gt;&lt;contributors&gt;&lt;authors&gt;&lt;author&gt;Shin, A.&lt;/author&gt;&lt;author&gt;Wo, J. M.&lt;/author&gt;&lt;/authors&gt;&lt;/contributors&gt;&lt;auth-address&gt;Division of Gastroenterology and Hepatology, Indiana University Hospital, Rm 1634, Indiana University School of Medicine, 550 University Blvd, Indianapolis, IN, 46202, USA.&lt;/auth-address&gt;&lt;titles&gt;&lt;title&gt;Therapeutic applications of ghrelin agonists in the treatment of gastroparesi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430&lt;/pages&gt;&lt;volume&gt;17&lt;/volume&gt;&lt;number&gt;2&lt;/number&gt;&lt;edition&gt;2015/02/24&lt;/edition&gt;&lt;keywords&gt;&lt;keyword&gt;Gastrointestinal Motility/drug effects&lt;/keyword&gt;&lt;keyword&gt;Gastroparesis/ drug therapy/metabolism&lt;/keyword&gt;&lt;keyword&gt;Ghrelin/ agonists/metabolism&lt;/keyword&gt;&lt;keyword&gt;Humans&lt;/keyword&gt;&lt;keyword&gt;Macrocyclic Compounds/ therapeutic use&lt;/keyword&gt;&lt;keyword&gt;Oligopeptides/ therapeutic use&lt;/keyword&gt;&lt;keyword&gt;Receptors, Ghrelin/ agonists&lt;/keyword&gt;&lt;/keywords&gt;&lt;dates&gt;&lt;year&gt;2015&lt;/year&gt;&lt;pub-dates&gt;&lt;date&gt;Feb&lt;/date&gt;&lt;/pub-dates&gt;&lt;/dates&gt;&lt;isbn&gt;1534-312X (Electronic)&amp;#xD;1522-8037 (Linking)&lt;/isbn&gt;&lt;accession-num&gt;25702264&lt;/accession-num&gt;&lt;urls&gt;&lt;related-urls&gt;&lt;url&gt;https://scholarworks.iupui.edu/bitstream/handle/1805/7496/Shin_2015_therapeutic.pdf?sequence=1&lt;/url&gt;&lt;/related-urls&gt;&lt;/urls&gt;&lt;electronic-resource-num&gt;10.1007/s11894-015-0430-8&lt;/electronic-resource-num&gt;&lt;remote-database-provider&gt;NLM&lt;/remote-database-provider&gt;&lt;language&gt;eng&lt;/language&gt;&lt;/record&gt;&lt;/Cite&gt;&lt;/EndNote&gt;</w:instrText>
      </w:r>
      <w:r w:rsidR="00D30461">
        <w:fldChar w:fldCharType="separate"/>
      </w:r>
      <w:r w:rsidR="00D30461">
        <w:rPr>
          <w:noProof/>
        </w:rPr>
        <w:t>(45)</w:t>
      </w:r>
      <w:r w:rsidR="00D30461">
        <w:fldChar w:fldCharType="end"/>
      </w:r>
      <w:r w:rsidRPr="00C4693F">
        <w:rPr>
          <w:rFonts w:eastAsia="Times New Roman" w:cs="Times New Roman"/>
        </w:rPr>
        <w:t xml:space="preserve">, and macimorelin </w:t>
      </w:r>
      <w:r w:rsidR="00D30461">
        <w:fldChar w:fldCharType="begin">
          <w:fldData xml:space="preserve">PEVuZE5vdGU+PENpdGU+PEF1dGhvcj5HYXJjaWE8L0F1dGhvcj48WWVhcj4yMDE4PC9ZZWFyPjxS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yNDIyLTk8L3BhZ2VzPjx2b2x1bWU+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</w:fldData>
        </w:fldChar>
      </w:r>
      <w:r w:rsidR="00D30461">
        <w:instrText xml:space="preserve"> ADDIN EN.CITE </w:instrText>
      </w:r>
      <w:r w:rsidR="00D30461">
        <w:fldChar w:fldCharType="begin">
          <w:fldData xml:space="preserve">PEVuZE5vdGU+PENpdGU+PEF1dGhvcj5HYXJjaWE8L0F1dGhvcj48WWVhcj4yMDE4PC9ZZWFyPjxS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yNDIyLTk8L3BhZ2VzPjx2b2x1bWU+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</w:fldData>
        </w:fldChar>
      </w:r>
      <w:r w:rsidR="00D30461">
        <w:instrText xml:space="preserve"> ADDIN EN.CITE.DATA </w:instrText>
      </w:r>
      <w:r w:rsidR="00D30461">
        <w:fldChar w:fldCharType="end"/>
      </w:r>
      <w:r w:rsidR="00D30461">
        <w:fldChar w:fldCharType="separate"/>
      </w:r>
      <w:r w:rsidR="00D30461">
        <w:rPr>
          <w:noProof/>
        </w:rPr>
        <w:t>(46)</w:t>
      </w:r>
      <w:r w:rsidR="00D30461">
        <w:fldChar w:fldCharType="end"/>
      </w:r>
      <w:r w:rsidRPr="00C4693F">
        <w:rPr>
          <w:rFonts w:eastAsia="Times New Roman" w:cs="Times New Roman"/>
        </w:rPr>
        <w:t xml:space="preserve">. </w:t>
      </w:r>
      <w:r w:rsidRPr="00C4693F">
        <w:t xml:space="preserve">In </w:t>
      </w:r>
      <w:r w:rsidR="00B1371A" w:rsidRPr="00C4693F">
        <w:t>older people</w:t>
      </w:r>
      <w:r w:rsidRPr="00C4693F">
        <w:t>, 2 years of treatment with MK677 an oral analog</w:t>
      </w:r>
      <w:r w:rsidR="00DB1BA0">
        <w:t>ue</w:t>
      </w:r>
      <w:r w:rsidRPr="00C4693F">
        <w:t xml:space="preserve"> increased</w:t>
      </w:r>
      <w:r w:rsidR="00DD02E9">
        <w:t xml:space="preserve"> </w:t>
      </w:r>
      <w:r w:rsidRPr="00C4693F">
        <w:t xml:space="preserve">IGF-I and lean mass but not muscle strength </w:t>
      </w:r>
      <w:r w:rsidR="00D30461">
        <w:fldChar w:fldCharType="begin">
          <w:fldData xml:space="preserve">PEVuZE5vdGU+PENpdGU+PEF1dGhvcj5OYXNzPC9BdXRob3I+PFllYXI+MjAwODwvWWVhcj48UmVj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</w:fldData>
        </w:fldChar>
      </w:r>
      <w:r w:rsidR="00D30461">
        <w:instrText xml:space="preserve"> ADDIN EN.CITE </w:instrText>
      </w:r>
      <w:r w:rsidR="00D30461">
        <w:fldChar w:fldCharType="begin">
          <w:fldData xml:space="preserve">PEVuZE5vdGU+PENpdGU+PEF1dGhvcj5OYXNzPC9BdXRob3I+PFllYXI+MjAwODwvWWVhcj48UmVj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</w:fldData>
        </w:fldChar>
      </w:r>
      <w:r w:rsidR="00D30461">
        <w:instrText xml:space="preserve"> ADDIN EN.CITE.DATA </w:instrText>
      </w:r>
      <w:r w:rsidR="00D30461">
        <w:fldChar w:fldCharType="end"/>
      </w:r>
      <w:r w:rsidR="00D30461">
        <w:fldChar w:fldCharType="separate"/>
      </w:r>
      <w:r w:rsidR="00D30461">
        <w:rPr>
          <w:noProof/>
        </w:rPr>
        <w:t>(47)</w:t>
      </w:r>
      <w:r w:rsidR="00D30461">
        <w:fldChar w:fldCharType="end"/>
      </w:r>
      <w:r w:rsidRPr="00C4693F">
        <w:t>. Macimorelin, an orally active analog</w:t>
      </w:r>
      <w:r w:rsidR="00DB1BA0">
        <w:t>ue</w:t>
      </w:r>
      <w:r w:rsidR="00620FB0" w:rsidRPr="00C4693F">
        <w:t>,</w:t>
      </w:r>
      <w:r w:rsidRPr="00C4693F">
        <w:t xml:space="preserve"> is under investigation as a pharmacological test for GH deficiency </w:t>
      </w:r>
      <w:r w:rsidR="00D30461">
        <w:fldChar w:fldCharType="begin">
          <w:fldData xml:space="preserve">PEVuZE5vdGU+PENpdGU+PEF1dGhvcj5HYXJjaWE8L0F1dGhvcj48WWVhcj4yMDE4PC9ZZWFyPjxS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yNDIyLTk8L3BhZ2VzPjx2b2x1bWU+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</w:fldData>
        </w:fldChar>
      </w:r>
      <w:r w:rsidR="00D30461">
        <w:instrText xml:space="preserve"> ADDIN EN.CITE </w:instrText>
      </w:r>
      <w:r w:rsidR="00D30461">
        <w:fldChar w:fldCharType="begin">
          <w:fldData xml:space="preserve">PEVuZE5vdGU+PENpdGU+PEF1dGhvcj5HYXJjaWE8L0F1dGhvcj48WWVhcj4yMDE4PC9ZZWFyPjxS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yNDIyLTk8L3BhZ2VzPjx2b2x1bWU+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</w:fldData>
        </w:fldChar>
      </w:r>
      <w:r w:rsidR="00D30461">
        <w:instrText xml:space="preserve"> ADDIN EN.CITE.DATA </w:instrText>
      </w:r>
      <w:r w:rsidR="00D30461">
        <w:fldChar w:fldCharType="end"/>
      </w:r>
      <w:r w:rsidR="00D30461">
        <w:fldChar w:fldCharType="separate"/>
      </w:r>
      <w:r w:rsidR="00D30461">
        <w:rPr>
          <w:noProof/>
        </w:rPr>
        <w:t>(46)</w:t>
      </w:r>
      <w:r w:rsidR="00D30461">
        <w:fldChar w:fldCharType="end"/>
      </w:r>
      <w:r w:rsidRPr="00C4693F">
        <w:t xml:space="preserve">. The GH releasing properties and biological effects of GHRH and ghrelin </w:t>
      </w:r>
      <w:r w:rsidR="00D62FCF" w:rsidRPr="00C4693F">
        <w:t>analogues</w:t>
      </w:r>
      <w:r w:rsidRPr="00C4693F">
        <w:t xml:space="preserve"> </w:t>
      </w:r>
      <w:r w:rsidR="00547F8B" w:rsidRPr="00C4693F">
        <w:t>are attractive to the</w:t>
      </w:r>
      <w:r w:rsidRPr="00C4693F">
        <w:t xml:space="preserve"> sporting black market </w:t>
      </w:r>
      <w:r w:rsidR="00D30461">
        <w:fldChar w:fldCharType="begin"/>
      </w:r>
      <w:r w:rsidR="00D30461">
        <w:instrText xml:space="preserve"> ADDIN EN.CITE &lt;EndNote&gt;&lt;Cite&gt;&lt;Author&gt;Henninge&lt;/Author&gt;&lt;Year&gt;2010&lt;/Year&gt;&lt;RecNum&gt;3706&lt;/RecNum&gt;&lt;DisplayText&gt;(48)&lt;/DisplayText&gt;&lt;record&gt;&lt;rec-number&gt;3706&lt;/rec-number&gt;&lt;foreign-keys&gt;&lt;key app="EN" db-id="fs9wtzp5czpxase9tzlv2dwmf29seseaxzz5" timestamp="1539576727"&gt;3706&lt;/key&gt;&lt;/foreign-keys&gt;&lt;ref-type name="Journal Article"&gt;17&lt;/ref-type&gt;&lt;contributors&gt;&lt;authors&gt;&lt;author&gt;Henninge, J.&lt;/author&gt;&lt;author&gt;Pepaj, M.&lt;/author&gt;&lt;author&gt;Hullstein, I.&lt;/author&gt;&lt;author&gt;Hemmersbach, P.&lt;/author&gt;&lt;/authors&gt;&lt;/contributors&gt;&lt;auth-address&gt;Norwegian Doping Control Laboratory, Oslo University Hospital. john.henninge@h-lab.no&lt;/auth-address&gt;&lt;titles&gt;&lt;title&gt;Identification of CJC-1295, a growth-hormone-releasing peptide, in an unknown pharmaceutical preparation&lt;/title&gt;&lt;secondary-title&gt;Drug Test Anal&lt;/secondary-title&gt;&lt;alt-title&gt;Drug testing and analysis&lt;/alt-title&gt;&lt;/titles&gt;&lt;periodical&gt;&lt;full-title&gt;Drug Test Anal&lt;/full-title&gt;&lt;abbr-1&gt;Drug testing and analysis&lt;/abbr-1&gt;&lt;/periodical&gt;&lt;alt-periodical&gt;&lt;full-title&gt;Drug Test Anal&lt;/full-title&gt;&lt;abbr-1&gt;Drug testing and analysis&lt;/abbr-1&gt;&lt;/alt-periodical&gt;&lt;pages&gt;647-50&lt;/pages&gt;&lt;volume&gt;2&lt;/volume&gt;&lt;number&gt;11-12&lt;/number&gt;&lt;edition&gt;2011/01/05&lt;/edition&gt;&lt;keywords&gt;&lt;keyword&gt;Chromatography, Liquid&lt;/keyword&gt;&lt;keyword&gt;Growth Hormone-Releasing Hormone/ analogs &amp;amp; derivatives/isolation &amp;amp; purification&lt;/keyword&gt;&lt;keyword&gt;Peptide Fragments/ isolation &amp;amp; purification&lt;/keyword&gt;&lt;keyword&gt;Performance-Enhancing Substances/ isolation &amp;amp; purification&lt;/keyword&gt;&lt;keyword&gt;Pharmaceutical Preparations/ chemistry&lt;/keyword&gt;&lt;keyword&gt;Tandem Mass Spectrometry&lt;/keyword&gt;&lt;/keywords&gt;&lt;dates&gt;&lt;year&gt;2010&lt;/year&gt;&lt;pub-dates&gt;&lt;date&gt;Nov-Dec&lt;/date&gt;&lt;/pub-dates&gt;&lt;/dates&gt;&lt;isbn&gt;1942-7611 (Electronic)&amp;#xD;1942-7603 (Linking)&lt;/isbn&gt;&lt;accession-num&gt;21204297&lt;/accession-num&gt;&lt;urls&gt;&lt;related-urls&gt;&lt;url&gt;https://onlinelibrary.wiley.com/doi/abs/10.1002/dta.233&lt;/url&gt;&lt;/related-urls&gt;&lt;/urls&gt;&lt;electronic-resource-num&gt;10.1002/dta.233&lt;/electronic-resource-num&gt;&lt;remote-database-provider&gt;NLM&lt;/remote-database-provider&gt;&lt;language&gt;eng&lt;/language&gt;&lt;/record&gt;&lt;/Cite&gt;&lt;/EndNote&gt;</w:instrText>
      </w:r>
      <w:r w:rsidR="00D30461">
        <w:fldChar w:fldCharType="separate"/>
      </w:r>
      <w:r w:rsidR="00D30461">
        <w:rPr>
          <w:noProof/>
        </w:rPr>
        <w:t>(48)</w:t>
      </w:r>
      <w:r w:rsidR="00D30461">
        <w:fldChar w:fldCharType="end"/>
      </w:r>
      <w:r w:rsidRPr="00C4693F">
        <w:t>.  These classes of GH releasing agents are banned by the WADA (Table 3</w:t>
      </w:r>
      <w:r w:rsidRPr="00632A97">
        <w:t>)</w:t>
      </w:r>
      <w:r w:rsidR="0093228D" w:rsidRPr="00632A97">
        <w:t xml:space="preserve"> and during 2016 and 2017</w:t>
      </w:r>
      <w:r w:rsidR="00DD02E9" w:rsidRPr="00632A97">
        <w:t xml:space="preserve">, </w:t>
      </w:r>
      <w:r w:rsidR="0093228D" w:rsidRPr="00632A97">
        <w:t>GHRPs were detected 23 times in WADA accredited laboratories, more frequently than GH administration was detected.</w:t>
      </w:r>
      <w:r w:rsidR="0093228D">
        <w:t xml:space="preserve">  </w:t>
      </w:r>
    </w:p>
    <w:p w14:paraId="35524695" w14:textId="7C85DF06" w:rsidR="00F40CD2" w:rsidRPr="00C4693F" w:rsidRDefault="00F40CD2" w:rsidP="00BF6704">
      <w:pPr>
        <w:spacing w:line="480" w:lineRule="auto"/>
        <w:jc w:val="both"/>
      </w:pPr>
      <w:r w:rsidRPr="00C4693F">
        <w:t>Somatotrophs are also regulated by cholinergic and adrenergic neural pathways. Drugs with cholinergic agonist properties</w:t>
      </w:r>
      <w:r w:rsidR="00620FB0" w:rsidRPr="00C4693F">
        <w:t>,</w:t>
      </w:r>
      <w:r w:rsidRPr="00C4693F">
        <w:t xml:space="preserve"> such as pyridostigmine </w:t>
      </w:r>
      <w:r w:rsidR="00D30461">
        <w:fldChar w:fldCharType="begin">
          <w:fldData xml:space="preserve">PEVuZE5vdGU+PENpdGU+PEF1dGhvcj5Db3JkaWRvPC9BdXRob3I+PFllYXI+MTk4OTwvWWVhcj48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I5MC0zPC9wYWdlcz48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</w:fldData>
        </w:fldChar>
      </w:r>
      <w:r w:rsidR="00D30461">
        <w:instrText xml:space="preserve"> ADDIN EN.CITE </w:instrText>
      </w:r>
      <w:r w:rsidR="00D30461">
        <w:fldChar w:fldCharType="begin">
          <w:fldData xml:space="preserve">PEVuZE5vdGU+PENpdGU+PEF1dGhvcj5Db3JkaWRvPC9BdXRob3I+PFllYXI+MTk4OTwvWWVhcj48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I5MC0zPC9wYWdlcz48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</w:fldData>
        </w:fldChar>
      </w:r>
      <w:r w:rsidR="00D30461">
        <w:instrText xml:space="preserve"> ADDIN EN.CITE.DATA </w:instrText>
      </w:r>
      <w:r w:rsidR="00D30461">
        <w:fldChar w:fldCharType="end"/>
      </w:r>
      <w:r w:rsidR="00D30461">
        <w:fldChar w:fldCharType="separate"/>
      </w:r>
      <w:r w:rsidR="00D30461">
        <w:rPr>
          <w:noProof/>
        </w:rPr>
        <w:t>(49)</w:t>
      </w:r>
      <w:r w:rsidR="00D30461">
        <w:fldChar w:fldCharType="end"/>
      </w:r>
      <w:r w:rsidR="00620FB0" w:rsidRPr="00C4693F">
        <w:t>,</w:t>
      </w:r>
      <w:r w:rsidRPr="00C4693F">
        <w:t xml:space="preserve"> and with </w:t>
      </w:r>
      <w:r w:rsidRPr="00C4693F">
        <w:rPr>
          <w:rFonts w:ascii="Symbol" w:hAnsi="Symbol"/>
        </w:rPr>
        <w:t></w:t>
      </w:r>
      <w:r w:rsidRPr="00C4693F">
        <w:rPr>
          <w:rFonts w:ascii="Symbol" w:hAnsi="Symbol"/>
        </w:rPr>
        <w:t></w:t>
      </w:r>
      <w:r w:rsidRPr="00C4693F">
        <w:rPr>
          <w:rFonts w:ascii="Symbol" w:hAnsi="Symbol"/>
        </w:rPr>
        <w:t></w:t>
      </w:r>
      <w:r w:rsidRPr="00C4693F">
        <w:t>agonist properties</w:t>
      </w:r>
      <w:r w:rsidR="00620FB0" w:rsidRPr="00C4693F">
        <w:t>,</w:t>
      </w:r>
      <w:r w:rsidRPr="00C4693F">
        <w:t xml:space="preserve"> such as clonidine</w:t>
      </w:r>
      <w:r w:rsidR="00620FB0" w:rsidRPr="00C4693F">
        <w:t>,</w:t>
      </w:r>
      <w:r w:rsidRPr="00C4693F">
        <w:t xml:space="preserve"> have been of interest as potential long</w:t>
      </w:r>
      <w:r w:rsidR="00732B9A" w:rsidRPr="00C4693F">
        <w:t>-</w:t>
      </w:r>
      <w:r w:rsidRPr="00C4693F">
        <w:t xml:space="preserve"> term enhancers of GH secretion. Although pyridostigmine amplifies GH release evoked by GHRH, its sustained effects on GH secretion ha</w:t>
      </w:r>
      <w:r w:rsidR="00DB1BA0">
        <w:t>ve</w:t>
      </w:r>
      <w:r w:rsidRPr="00C4693F">
        <w:t xml:space="preserve"> not been assessed.  Clonidine acutely stimulates GH secretion in children</w:t>
      </w:r>
      <w:r w:rsidR="00620FB0" w:rsidRPr="00C4693F">
        <w:t>,</w:t>
      </w:r>
      <w:r w:rsidRPr="00C4693F">
        <w:t xml:space="preserve"> however</w:t>
      </w:r>
      <w:r w:rsidR="00620FB0" w:rsidRPr="00C4693F">
        <w:t>,</w:t>
      </w:r>
      <w:r w:rsidRPr="00C4693F">
        <w:t xml:space="preserve"> long term therapy fails to enhance growth in children </w:t>
      </w:r>
      <w:r w:rsidR="00D30461">
        <w:fldChar w:fldCharType="begin">
          <w:fldData xml:space="preserve">PEVuZE5vdGU+PENpdGU+PEF1dGhvcj5BbGxlbjwvQXV0aG9yPjxZZWFyPjE5OTM8L1llYXI+PFJl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</w:fldData>
        </w:fldChar>
      </w:r>
      <w:r w:rsidR="00D30461">
        <w:instrText xml:space="preserve"> ADDIN EN.CITE </w:instrText>
      </w:r>
      <w:r w:rsidR="00D30461">
        <w:fldChar w:fldCharType="begin">
          <w:fldData xml:space="preserve">PEVuZE5vdGU+PENpdGU+PEF1dGhvcj5BbGxlbjwvQXV0aG9yPjxZZWFyPjE5OTM8L1llYXI+PFJl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</w:fldData>
        </w:fldChar>
      </w:r>
      <w:r w:rsidR="00D30461">
        <w:instrText xml:space="preserve"> ADDIN EN.CITE.DATA </w:instrText>
      </w:r>
      <w:r w:rsidR="00D30461">
        <w:fldChar w:fldCharType="end"/>
      </w:r>
      <w:r w:rsidR="00D30461">
        <w:fldChar w:fldCharType="separate"/>
      </w:r>
      <w:r w:rsidR="00D30461">
        <w:rPr>
          <w:noProof/>
        </w:rPr>
        <w:t>(50)</w:t>
      </w:r>
      <w:r w:rsidR="00D30461">
        <w:fldChar w:fldCharType="end"/>
      </w:r>
      <w:r w:rsidRPr="00C4693F">
        <w:t xml:space="preserve">. Clonidine is a weak acute stimulus of GH secretion in adults </w:t>
      </w:r>
      <w:r w:rsidR="00D30461">
        <w:fldChar w:fldCharType="begin"/>
      </w:r>
      <w:r w:rsidR="00D30461">
        <w:instrText xml:space="preserve"> ADDIN EN.CITE &lt;EndNote&gt;&lt;Cite&gt;&lt;Author&gt;Rahim&lt;/Author&gt;&lt;Year&gt;1996&lt;/Year&gt;&lt;RecNum&gt;482&lt;/RecNum&gt;&lt;DisplayText&gt;(51)&lt;/DisplayText&gt;&lt;record&gt;&lt;rec-number&gt;482&lt;/rec-number&gt;&lt;foreign-keys&gt;&lt;key app="EN" db-id="fs9wtzp5czpxase9tzlv2dwmf29seseaxzz5" timestamp="0"&gt;482&lt;/key&gt;&lt;/foreign-keys&gt;&lt;ref-type name="Journal Article"&gt;17&lt;/ref-type&gt;&lt;contributors&gt;&lt;authors&gt;&lt;author&gt;Rahim, A&lt;/author&gt;&lt;author&gt;Toogood, A.A&lt;/author&gt;&lt;author&gt;Shalet, S.M&lt;/author&gt;&lt;/authors&gt;&lt;/contributors&gt;&lt;titles&gt;&lt;title&gt;The assessment of growth hormone status in normal young adult males using a variety of provocative agents&lt;/title&gt;&lt;secondary-title&gt;Clinical Endocrinology&lt;/secondary-title&gt;&lt;/titles&gt;&lt;periodical&gt;&lt;full-title&gt;Clinical Endocrinology&lt;/full-title&gt;&lt;/periodical&gt;&lt;pages&gt;557-562&lt;/pages&gt;&lt;volume&gt;45&lt;/volume&gt;&lt;dates&gt;&lt;year&gt;1996&lt;/year&gt;&lt;/dates&gt;&lt;urls&gt;&lt;/urls&gt;&lt;/record&gt;&lt;/Cite&gt;&lt;/EndNote&gt;</w:instrText>
      </w:r>
      <w:r w:rsidR="00D30461">
        <w:fldChar w:fldCharType="separate"/>
      </w:r>
      <w:r w:rsidR="00D30461">
        <w:rPr>
          <w:noProof/>
        </w:rPr>
        <w:t>(51)</w:t>
      </w:r>
      <w:r w:rsidR="00D30461">
        <w:fldChar w:fldCharType="end"/>
      </w:r>
      <w:r w:rsidRPr="00C4693F">
        <w:t xml:space="preserve">. </w:t>
      </w:r>
      <w:r w:rsidR="00620FB0" w:rsidRPr="00C4693F">
        <w:t xml:space="preserve">Overall, </w:t>
      </w:r>
      <w:r w:rsidRPr="00C4693F">
        <w:t xml:space="preserve">there is scant evidence that </w:t>
      </w:r>
      <w:r w:rsidR="004B763E">
        <w:t xml:space="preserve"> neurotransmitter</w:t>
      </w:r>
      <w:r w:rsidR="008731A0">
        <w:t xml:space="preserve"> </w:t>
      </w:r>
      <w:r w:rsidRPr="00C4693F">
        <w:t xml:space="preserve">manipulation of GH secretion is </w:t>
      </w:r>
      <w:r w:rsidR="00547F8B" w:rsidRPr="00C4693F">
        <w:t xml:space="preserve">therapeutically </w:t>
      </w:r>
      <w:r w:rsidRPr="00C4693F">
        <w:t xml:space="preserve">effective. </w:t>
      </w:r>
    </w:p>
    <w:p w14:paraId="306A9CB8" w14:textId="77777777" w:rsidR="00F40CD2" w:rsidRPr="00C4693F" w:rsidRDefault="00F40CD2" w:rsidP="00BF6704">
      <w:pPr>
        <w:spacing w:line="480" w:lineRule="auto"/>
        <w:jc w:val="both"/>
      </w:pPr>
    </w:p>
    <w:p w14:paraId="050B097A" w14:textId="77777777" w:rsidR="00F40CD2" w:rsidRPr="00C4693F" w:rsidRDefault="00F40CD2" w:rsidP="006C52BF">
      <w:pPr>
        <w:pStyle w:val="Heading3"/>
      </w:pPr>
      <w:r w:rsidRPr="00C4693F">
        <w:t>Physiological Factors</w:t>
      </w:r>
    </w:p>
    <w:p w14:paraId="13773D81" w14:textId="77777777" w:rsidR="00F40CD2" w:rsidRPr="006F552A" w:rsidRDefault="00F40CD2" w:rsidP="00BF6704">
      <w:pPr>
        <w:pStyle w:val="Heading4"/>
        <w:spacing w:line="480" w:lineRule="auto"/>
        <w:jc w:val="both"/>
        <w:rPr>
          <w:b w:val="0"/>
          <w:i w:val="0"/>
          <w:color w:val="auto"/>
        </w:rPr>
      </w:pPr>
      <w:r w:rsidRPr="006F552A">
        <w:rPr>
          <w:b w:val="0"/>
          <w:i w:val="0"/>
          <w:color w:val="auto"/>
        </w:rPr>
        <w:t>Gonadal Steroids</w:t>
      </w:r>
    </w:p>
    <w:p w14:paraId="607F2978" w14:textId="2FAB6110" w:rsidR="00F40CD2" w:rsidRPr="00C4693F" w:rsidRDefault="00F40CD2" w:rsidP="00BF6704">
      <w:pPr>
        <w:spacing w:line="480" w:lineRule="auto"/>
        <w:jc w:val="both"/>
      </w:pPr>
      <w:r w:rsidRPr="00C4693F">
        <w:t xml:space="preserve">Gonadal steroids are major regulators of the GH-IGF axis. GH secretion and IGF-I are reduced in </w:t>
      </w:r>
      <w:r w:rsidR="00DD02E9">
        <w:t xml:space="preserve">men with </w:t>
      </w:r>
      <w:r w:rsidRPr="00C4693F">
        <w:t>hypogonad</w:t>
      </w:r>
      <w:r w:rsidR="00DD02E9">
        <w:t>ism</w:t>
      </w:r>
      <w:r w:rsidRPr="00C4693F">
        <w:t xml:space="preserve"> </w:t>
      </w:r>
      <w:r w:rsidR="00D30461">
        <w:fldChar w:fldCharType="begin"/>
      </w:r>
      <w:r w:rsidR="00D30461">
        <w:instrText xml:space="preserve"> ADDIN EN.CITE &lt;EndNote&gt;&lt;Cite&gt;&lt;Author&gt;Weissberger&lt;/Author&gt;&lt;Year&gt;1993&lt;/Year&gt;&lt;RecNum&gt;2649&lt;/RecNum&gt;&lt;DisplayText&gt;(52)&lt;/DisplayText&gt;&lt;record&gt;&lt;rec-number&gt;2649&lt;/rec-number&gt;&lt;foreign-keys&gt;&lt;key app="EN" db-id="fs9wtzp5czpxase9tzlv2dwmf29seseaxzz5" timestamp="0"&gt;2649&lt;/key&gt;&lt;/foreign-keys&gt;&lt;ref-type name="Journal Article"&gt;17&lt;/ref-type&gt;&lt;contributors&gt;&lt;authors&gt;&lt;author&gt;Weissberger, A. J.&lt;/author&gt;&lt;author&gt;Ho, K. K.&lt;/author&gt;&lt;/authors&gt;&lt;/contributors&gt;&lt;auth-address&gt;Garvan Institute of Medical Research, St. Vincent&amp;apos;s Hospital, Sydney, NSW, Australia.&lt;/auth-address&gt;&lt;titles&gt;&lt;title&gt;Activation of the somatotropic axis by testosterone in adult males: evidence for the role of aromatization&lt;/title&gt;&lt;secondary-title&gt;J Clin Endocrinol Metab&lt;/secondary-title&gt;&lt;/titles&gt;&lt;periodical&gt;&lt;full-title&gt;J Clin Endocrinol Metab&lt;/full-title&gt;&lt;/periodical&gt;&lt;pages&gt;1407-12&lt;/pages&gt;&lt;volume&gt;76&lt;/volume&gt;&lt;number&gt;6&lt;/number&gt;&lt;keywords&gt;&lt;keyword&gt;Adult&lt;/keyword&gt;&lt;keyword&gt;Growth Hormone/blood/*physiology&lt;/keyword&gt;&lt;keyword&gt;Human&lt;/keyword&gt;&lt;keyword&gt;Hypogonadism/blood&lt;/keyword&gt;&lt;keyword&gt;Male&lt;/keyword&gt;&lt;keyword&gt;Osmolar Concentration&lt;/keyword&gt;&lt;keyword&gt;Reference Values&lt;/keyword&gt;&lt;keyword&gt;Support, Non-U.S. Gov&amp;apos;t&lt;/keyword&gt;&lt;keyword&gt;Tamoxifen/pharmacology&lt;/keyword&gt;&lt;keyword&gt;Testosterone/metabolism/pharmacology/*physiology&lt;/keyword&gt;&lt;/keywords&gt;&lt;dates&gt;&lt;year&gt;1993&lt;/year&gt;&lt;pub-dates&gt;&lt;date&gt;Jun&lt;/date&gt;&lt;/pub-dates&gt;&lt;/dates&gt;&lt;accession-num&gt;8501143&lt;/accession-num&gt;&lt;urls&gt;&lt;/urls&gt;&lt;/record&gt;&lt;/Cite&gt;&lt;/EndNote&gt;</w:instrText>
      </w:r>
      <w:r w:rsidR="00D30461">
        <w:fldChar w:fldCharType="separate"/>
      </w:r>
      <w:r w:rsidR="00D30461">
        <w:rPr>
          <w:noProof/>
        </w:rPr>
        <w:t>(52)</w:t>
      </w:r>
      <w:r w:rsidR="00D30461">
        <w:fldChar w:fldCharType="end"/>
      </w:r>
      <w:r w:rsidRPr="00C4693F">
        <w:t>. Androgen replacement enhances GH secretion resulting in a parallel increase in blood IGF-I levels. The stimulation o</w:t>
      </w:r>
      <w:r w:rsidR="00547F8B" w:rsidRPr="00C4693F">
        <w:t>f GH secretion requires aromatiz</w:t>
      </w:r>
      <w:r w:rsidRPr="00C4693F">
        <w:t xml:space="preserve">ation to estrogens because the effect is abrogated by estrogen receptor antagonism and does not occur with non-aromatizable androgens. </w:t>
      </w:r>
    </w:p>
    <w:p w14:paraId="492716AA" w14:textId="50F462C7" w:rsidR="00F40CD2" w:rsidRPr="00C4693F" w:rsidRDefault="00547F8B" w:rsidP="00BF6704">
      <w:pPr>
        <w:spacing w:line="480" w:lineRule="auto"/>
        <w:jc w:val="both"/>
      </w:pPr>
      <w:r w:rsidRPr="00C4693F">
        <w:lastRenderedPageBreak/>
        <w:t>In women, androgens also stimulate</w:t>
      </w:r>
      <w:r w:rsidR="00975A58" w:rsidRPr="00C4693F">
        <w:t xml:space="preserve"> </w:t>
      </w:r>
      <w:r w:rsidRPr="00C4693F">
        <w:t xml:space="preserve">GH secretion, an effect also mediated by </w:t>
      </w:r>
      <w:r w:rsidR="00C90769" w:rsidRPr="00C4693F">
        <w:t>aromatization</w:t>
      </w:r>
      <w:r w:rsidRPr="00C4693F">
        <w:t xml:space="preserve"> </w:t>
      </w:r>
      <w:r w:rsidR="00C90769" w:rsidRPr="00C4693F">
        <w:t>to estrogen</w:t>
      </w:r>
      <w:r w:rsidR="00F40CD2" w:rsidRPr="00C4693F">
        <w:t xml:space="preserve"> </w:t>
      </w:r>
      <w:r w:rsidR="00D30461">
        <w:fldChar w:fldCharType="begin"/>
      </w:r>
      <w:r w:rsidR="00D30461">
        <w:instrText xml:space="preserve"> ADDIN EN.CITE &lt;EndNote&gt;&lt;Cite&gt;&lt;Author&gt;Leung&lt;/Author&gt;&lt;Year&gt;2004&lt;/Year&gt;&lt;RecNum&gt;2601&lt;/RecNum&gt;&lt;DisplayText&gt;(53)&lt;/DisplayText&gt;&lt;record&gt;&lt;rec-number&gt;2601&lt;/rec-number&gt;&lt;foreign-keys&gt;&lt;key app="EN" db-id="fs9wtzp5czpxase9tzlv2dwmf29seseaxzz5" timestamp="0"&gt;2601&lt;/key&gt;&lt;/foreign-keys&gt;&lt;ref-type name="Journal Article"&gt;17&lt;/ref-type&gt;&lt;contributors&gt;&lt;authors&gt;&lt;author&gt;Leung, K. C.&lt;/author&gt;&lt;author&gt;Johannsson, G.&lt;/author&gt;&lt;author&gt;Leong, G. M.&lt;/author&gt;&lt;author&gt;Ho, K. K.&lt;/author&gt;&lt;/authors&gt;&lt;/contributors&gt;&lt;auth-address&gt;Pituitary Research Unit, Garvan Institute of Medical Research, St. Vincent&amp;apos;s Hospital, Sydney, New South Wales 2010, Australia.&lt;/auth-address&gt;&lt;titles&gt;&lt;title&gt;Estrogen regulation of growth hormone action&lt;/title&gt;&lt;secondary-title&gt;Endocr Rev&lt;/secondary-title&gt;&lt;/titles&gt;&lt;periodical&gt;&lt;full-title&gt;Endocr Rev&lt;/full-title&gt;&lt;/periodical&gt;&lt;pages&gt;693-721&lt;/pages&gt;&lt;volume&gt;25&lt;/volume&gt;&lt;number&gt;5&lt;/number&gt;&lt;keywords&gt;&lt;keyword&gt;Animals&lt;/keyword&gt;&lt;keyword&gt;Body Composition&lt;/keyword&gt;&lt;keyword&gt;Carrier Proteins/physiology&lt;/keyword&gt;&lt;keyword&gt;Cytokines/physiology&lt;/keyword&gt;&lt;keyword&gt;Estrogens/pharmacology/*physiology/therapeutic use&lt;/keyword&gt;&lt;keyword&gt;Female&lt;/keyword&gt;&lt;keyword&gt;Growth&lt;/keyword&gt;&lt;keyword&gt;Growth Hormone/*physiology&lt;/keyword&gt;&lt;keyword&gt;*Homeostasis&lt;/keyword&gt;&lt;keyword&gt;Humans&lt;/keyword&gt;&lt;keyword&gt;Insulin-Like Growth Factor I/physiology&lt;/keyword&gt;&lt;keyword&gt;Male&lt;/keyword&gt;&lt;keyword&gt;Receptors, Cytoplasmic and Nuclear/physiology&lt;/keyword&gt;&lt;keyword&gt;Receptors, Estrogen/physiology&lt;/keyword&gt;&lt;keyword&gt;Receptors, Somatotropin/physiology&lt;/keyword&gt;&lt;keyword&gt;Signal Transduction&lt;/keyword&gt;&lt;/keywords&gt;&lt;dates&gt;&lt;year&gt;2004&lt;/year&gt;&lt;pub-dates&gt;&lt;date&gt;Oct&lt;/date&gt;&lt;/pub-dates&gt;&lt;/dates&gt;&lt;accession-num&gt;15466938&lt;/accession-num&gt;&lt;urls&gt;&lt;related-urls&gt;&lt;url&gt;http://www.ncbi.nlm.nih.gov/entrez/query.fcgi?cmd=Retrieve&amp;amp;db=PubMed&amp;amp;dopt=Citation&amp;amp;list_uids=15466938 &lt;/url&gt;&lt;/related-urls&gt;&lt;/urls&gt;&lt;/record&gt;&lt;/Cite&gt;&lt;/EndNote&gt;</w:instrText>
      </w:r>
      <w:r w:rsidR="00D30461">
        <w:fldChar w:fldCharType="separate"/>
      </w:r>
      <w:r w:rsidR="00D30461">
        <w:rPr>
          <w:noProof/>
        </w:rPr>
        <w:t>(53)</w:t>
      </w:r>
      <w:r w:rsidR="00D30461">
        <w:fldChar w:fldCharType="end"/>
      </w:r>
      <w:r w:rsidR="00F40CD2" w:rsidRPr="00C4693F">
        <w:t xml:space="preserve">. In women, GH status is unaffected by the menstrual cycle. In hypogonadal women, the impact of estrogen treatment on GH secretion is dependent on the route of delivery. When administered by the oral route, estrogens reduce IGF-I </w:t>
      </w:r>
      <w:r w:rsidR="00374344" w:rsidRPr="00C4693F">
        <w:t xml:space="preserve">and increase GH blood levels </w:t>
      </w:r>
      <w:r w:rsidR="00F40CD2" w:rsidRPr="00C4693F">
        <w:t xml:space="preserve">whereas this does not occur with a non-oral route </w:t>
      </w:r>
      <w:r w:rsidR="00D30461">
        <w:fldChar w:fldCharType="begin"/>
      </w:r>
      <w:r w:rsidR="00D30461">
        <w:instrText xml:space="preserve"> ADDIN EN.CITE &lt;EndNote&gt;&lt;Cite&gt;&lt;Author&gt;Weissberger&lt;/Author&gt;&lt;Year&gt;1991&lt;/Year&gt;&lt;RecNum&gt;2650&lt;/RecNum&gt;&lt;DisplayText&gt;(54)&lt;/DisplayText&gt;&lt;record&gt;&lt;rec-number&gt;2650&lt;/rec-number&gt;&lt;foreign-keys&gt;&lt;key app="EN" db-id="fs9wtzp5czpxase9tzlv2dwmf29seseaxzz5" timestamp="0"&gt;2650&lt;/key&gt;&lt;/foreign-keys&gt;&lt;ref-type name="Journal Article"&gt;17&lt;/ref-type&gt;&lt;contributors&gt;&lt;authors&gt;&lt;author&gt;Weissberger, A. J.&lt;/author&gt;&lt;author&gt;Ho, K. K.&lt;/author&gt;&lt;author&gt;Lazarus, L.&lt;/author&gt;&lt;/authors&gt;&lt;/contributors&gt;&lt;auth-address&gt;Garvan Institute of Medical Research, St. Vincent&amp;apos;s Hospital, Sydney, Australia.&lt;/auth-address&gt;&lt;titles&gt;&lt;title&gt;Contrasting effects of oral and transdermal routes of estrogen replacement therapy on 24-hour growth hormone (GH) secretion, insulin-like growth factor I, and GH-binding protein in postmenopausal women&lt;/title&gt;&lt;secondary-title&gt;J Clin Endocrinol Metab&lt;/secondary-title&gt;&lt;alt-title&gt;The Journal of clinical endocrinology and metabolism&lt;/alt-title&gt;&lt;/titles&gt;&lt;periodical&gt;&lt;full-title&gt;J Clin Endocrinol Metab&lt;/full-title&gt;&lt;/periodical&gt;&lt;pages&gt;374-81&lt;/pages&gt;&lt;volume&gt;72&lt;/volume&gt;&lt;number&gt;2&lt;/number&gt;&lt;keywords&gt;&lt;keyword&gt;Administration, Cutaneous&lt;/keyword&gt;&lt;keyword&gt;Administration, Oral&lt;/keyword&gt;&lt;keyword&gt;Aged&lt;/keyword&gt;&lt;keyword&gt;Carrier Proteins/*blood&lt;/keyword&gt;&lt;keyword&gt;Estradiol/administration &amp;amp; dosage/*therapeutic use&lt;/keyword&gt;&lt;keyword&gt;*Estrogen Replacement Therapy&lt;/keyword&gt;&lt;keyword&gt;Ethinyl Estradiol/administration &amp;amp; dosage/*therapeutic use&lt;/keyword&gt;&lt;keyword&gt;Female&lt;/keyword&gt;&lt;keyword&gt;Growth Hormone/blood/*secretion&lt;/keyword&gt;&lt;keyword&gt;Humans&lt;/keyword&gt;&lt;keyword&gt;Insulin-Like Growth Factor I/*metabolism&lt;/keyword&gt;&lt;keyword&gt;Menopause/*physiology&lt;/keyword&gt;&lt;keyword&gt;Middle Aged&lt;/keyword&gt;&lt;/keywords&gt;&lt;dates&gt;&lt;year&gt;1991&lt;/year&gt;&lt;pub-dates&gt;&lt;date&gt;Feb&lt;/date&gt;&lt;/pub-dates&gt;&lt;/dates&gt;&lt;isbn&gt;0021-972X (Print)&lt;/isbn&gt;&lt;accession-num&gt;1991807&lt;/accession-num&gt;&lt;urls&gt;&lt;related-urls&gt;&lt;url&gt;http://www.ncbi.nlm.nih.gov/entrez/query.fcgi?cmd=Retrieve&amp;amp;db=PubMed&amp;amp;dopt=Citation&amp;amp;list_uids=1991807 &lt;/url&gt;&lt;/related-urls&gt;&lt;/urls&gt;&lt;language&gt;eng&lt;/language&gt;&lt;/record&gt;&lt;/Cite&gt;&lt;/EndNote&gt;</w:instrText>
      </w:r>
      <w:r w:rsidR="00D30461">
        <w:fldChar w:fldCharType="separate"/>
      </w:r>
      <w:r w:rsidR="00D30461">
        <w:rPr>
          <w:noProof/>
        </w:rPr>
        <w:t>(54)</w:t>
      </w:r>
      <w:r w:rsidR="00D30461">
        <w:fldChar w:fldCharType="end"/>
      </w:r>
      <w:r w:rsidR="00F40CD2" w:rsidRPr="00C4693F">
        <w:t>. This phenomenon arises from a first-pass effect of estrogen</w:t>
      </w:r>
      <w:r w:rsidR="00620FB0" w:rsidRPr="00C4693F">
        <w:t>,</w:t>
      </w:r>
      <w:r w:rsidR="00F40CD2" w:rsidRPr="00C4693F">
        <w:t xml:space="preserve"> which inhibits hepatic production of IGF-I, reducing central feedback inhibition </w:t>
      </w:r>
      <w:r w:rsidR="00374344" w:rsidRPr="00C4693F">
        <w:t xml:space="preserve">resulting in an enhancement of </w:t>
      </w:r>
      <w:r w:rsidR="00F40CD2" w:rsidRPr="00C4693F">
        <w:t>GH secretion</w:t>
      </w:r>
      <w:r w:rsidR="00230D1D">
        <w:t xml:space="preserve"> </w:t>
      </w:r>
      <w:r w:rsidR="00D30461">
        <w:fldChar w:fldCharType="begin"/>
      </w:r>
      <w:r w:rsidR="00D30461">
        <w:instrText xml:space="preserve"> ADDIN EN.CITE &lt;EndNote&gt;&lt;Cite&gt;&lt;Author&gt;Meinhardt&lt;/Author&gt;&lt;Year&gt;2006&lt;/Year&gt;&lt;RecNum&gt;2628&lt;/RecNum&gt;&lt;DisplayText&gt;(55)&lt;/DisplayText&gt;&lt;record&gt;&lt;rec-number&gt;2628&lt;/rec-number&gt;&lt;foreign-keys&gt;&lt;key app="EN" db-id="fs9wtzp5czpxase9tzlv2dwmf29seseaxzz5" timestamp="0"&gt;2628&lt;/key&gt;&lt;/foreign-keys&gt;&lt;ref-type name="Journal Article"&gt;17&lt;/ref-type&gt;&lt;contributors&gt;&lt;authors&gt;&lt;author&gt;Meinhardt, U. J.&lt;/author&gt;&lt;author&gt;Ho, K. K.&lt;/author&gt;&lt;/authors&gt;&lt;/contributors&gt;&lt;auth-address&gt;Pituitary Research Unit, Garvan Institute of Medical Research, Sydney, Australia.&lt;/auth-address&gt;&lt;titles&gt;&lt;title&gt;Modulation of growth hormone action by sex steroids&lt;/title&gt;&lt;secondary-title&gt;Clin Endocrinol (Oxf)&lt;/secondary-title&gt;&lt;/titles&gt;&lt;periodical&gt;&lt;full-title&gt;Clin Endocrinol (Oxf)&lt;/full-title&gt;&lt;/periodical&gt;&lt;pages&gt;413-22&lt;/pages&gt;&lt;volume&gt;65&lt;/volume&gt;&lt;number&gt;4&lt;/number&gt;&lt;keywords&gt;&lt;keyword&gt;Androgens/physiology&lt;/keyword&gt;&lt;keyword&gt;Animals&lt;/keyword&gt;&lt;keyword&gt;Body Composition/physiology&lt;/keyword&gt;&lt;keyword&gt;Estrogens/physiology&lt;/keyword&gt;&lt;keyword&gt;Female&lt;/keyword&gt;&lt;keyword&gt;Gonadal Steroid Hormones/*physiology&lt;/keyword&gt;&lt;keyword&gt;Growth/physiology&lt;/keyword&gt;&lt;keyword&gt;Growth Hormone/*metabolism&lt;/keyword&gt;&lt;keyword&gt;Humans&lt;/keyword&gt;&lt;keyword&gt;Insulin-Like Growth Factor I/physiology&lt;/keyword&gt;&lt;keyword&gt;Male&lt;/keyword&gt;&lt;keyword&gt;Neurosecretory Systems/physiology&lt;/keyword&gt;&lt;/keywords&gt;&lt;dates&gt;&lt;year&gt;2006&lt;/year&gt;&lt;pub-dates&gt;&lt;date&gt;Oct&lt;/date&gt;&lt;/pub-dates&gt;&lt;/dates&gt;&lt;accession-num&gt;16984231&lt;/accession-num&gt;&lt;urls&gt;&lt;related-urls&gt;&lt;url&gt;http://www.ncbi.nlm.nih.gov/entrez/query.fcgi?cmd=Retrieve&amp;amp;db=PubMed&amp;amp;dopt=Citation&amp;amp;list_uids=16984231 &lt;/url&gt;&lt;/related-urls&gt;&lt;/urls&gt;&lt;/record&gt;&lt;/Cite&gt;&lt;/EndNote&gt;</w:instrText>
      </w:r>
      <w:r w:rsidR="00D30461">
        <w:fldChar w:fldCharType="separate"/>
      </w:r>
      <w:r w:rsidR="00D30461">
        <w:rPr>
          <w:noProof/>
        </w:rPr>
        <w:t>(55)</w:t>
      </w:r>
      <w:r w:rsidR="00D30461">
        <w:fldChar w:fldCharType="end"/>
      </w:r>
      <w:r w:rsidR="00F40CD2" w:rsidRPr="00C4693F">
        <w:t>. In contrast</w:t>
      </w:r>
      <w:r w:rsidR="00620FB0" w:rsidRPr="00C4693F">
        <w:t>,</w:t>
      </w:r>
      <w:r w:rsidR="00F40CD2" w:rsidRPr="00C4693F">
        <w:t xml:space="preserve"> androgens </w:t>
      </w:r>
      <w:r w:rsidR="00F40CD2" w:rsidRPr="006A3338">
        <w:t>drive</w:t>
      </w:r>
      <w:r w:rsidR="00F40CD2" w:rsidRPr="00C4693F">
        <w:t xml:space="preserve"> GH secretion centrally increasing blood IGF-I levels, an </w:t>
      </w:r>
      <w:r w:rsidR="00F40CD2" w:rsidRPr="006A3338">
        <w:t>effect</w:t>
      </w:r>
      <w:r w:rsidR="00F40CD2" w:rsidRPr="00C4693F">
        <w:t xml:space="preserve"> </w:t>
      </w:r>
      <w:r w:rsidR="00C90769" w:rsidRPr="00C4693F">
        <w:t xml:space="preserve">mediated </w:t>
      </w:r>
      <w:r w:rsidR="00F40CD2" w:rsidRPr="00C4693F">
        <w:t xml:space="preserve">by a paracrine effect of estrogen. Thus androgens and oral estrogens induce similar enhancing effects on GH secretion but divergent effects on IGF-I. </w:t>
      </w:r>
      <w:r w:rsidR="00F058C5" w:rsidRPr="00632A97">
        <w:t>The observations that a</w:t>
      </w:r>
      <w:r w:rsidR="00403C72" w:rsidRPr="00632A97">
        <w:t xml:space="preserve">ndrogens </w:t>
      </w:r>
      <w:r w:rsidR="00761C69" w:rsidRPr="00632A97">
        <w:t>enhance while oral</w:t>
      </w:r>
      <w:r w:rsidR="00403C72" w:rsidRPr="00632A97">
        <w:t xml:space="preserve"> estrogens attenuate the anabolic effects of GH </w:t>
      </w:r>
      <w:r w:rsidR="00D30461" w:rsidRPr="00632A97">
        <w:fldChar w:fldCharType="begin">
          <w:fldData xml:space="preserve">PEVuZE5vdGU+PENpdGU+PEF1dGhvcj5HaWJuZXk8L0F1dGhvcj48WWVhcj4yMDA1PC9ZZWFyPjxS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</w:fldData>
        </w:fldChar>
      </w:r>
      <w:r w:rsidR="00D30461" w:rsidRPr="00632A97">
        <w:instrText xml:space="preserve"> ADDIN EN.CITE </w:instrText>
      </w:r>
      <w:r w:rsidR="00D30461" w:rsidRPr="00632A97">
        <w:fldChar w:fldCharType="begin">
          <w:fldData xml:space="preserve">PEVuZE5vdGU+PENpdGU+PEF1dGhvcj5HaWJuZXk8L0F1dGhvcj48WWVhcj4yMDA1PC9ZZWFyPjxS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</w:fldData>
        </w:fldChar>
      </w:r>
      <w:r w:rsidR="00D30461" w:rsidRPr="00632A97">
        <w:instrText xml:space="preserve"> ADDIN EN.CITE.DATA </w:instrText>
      </w:r>
      <w:r w:rsidR="00D30461" w:rsidRPr="00632A97">
        <w:fldChar w:fldCharType="end"/>
      </w:r>
      <w:r w:rsidR="00D30461" w:rsidRPr="00632A97">
        <w:fldChar w:fldCharType="separate"/>
      </w:r>
      <w:r w:rsidR="00D30461" w:rsidRPr="00632A97">
        <w:rPr>
          <w:noProof/>
        </w:rPr>
        <w:t>(55-57)</w:t>
      </w:r>
      <w:r w:rsidR="00D30461" w:rsidRPr="00632A97">
        <w:fldChar w:fldCharType="end"/>
      </w:r>
      <w:r w:rsidR="00761C69">
        <w:t xml:space="preserve"> provide</w:t>
      </w:r>
      <w:r w:rsidR="00F40CD2" w:rsidRPr="00C4693F">
        <w:t xml:space="preserve"> further evidence that IGF-I is a pivotal anabolic mediator of the GH system.</w:t>
      </w:r>
    </w:p>
    <w:p w14:paraId="7B9D4501" w14:textId="77777777" w:rsidR="00F40CD2" w:rsidRPr="009422B1" w:rsidRDefault="00F40CD2" w:rsidP="00BF6704">
      <w:pPr>
        <w:pStyle w:val="Heading4"/>
        <w:spacing w:line="480" w:lineRule="auto"/>
        <w:jc w:val="both"/>
        <w:rPr>
          <w:b w:val="0"/>
          <w:i w:val="0"/>
          <w:color w:val="auto"/>
        </w:rPr>
      </w:pPr>
      <w:r w:rsidRPr="009422B1">
        <w:rPr>
          <w:b w:val="0"/>
          <w:i w:val="0"/>
          <w:color w:val="auto"/>
        </w:rPr>
        <w:t>Nutrition</w:t>
      </w:r>
    </w:p>
    <w:p w14:paraId="5B6D41FB" w14:textId="72956F73" w:rsidR="00F40CD2" w:rsidRPr="00C4693F" w:rsidRDefault="00F40CD2" w:rsidP="00BF6704">
      <w:pPr>
        <w:spacing w:line="480" w:lineRule="auto"/>
        <w:jc w:val="both"/>
      </w:pPr>
      <w:r w:rsidRPr="00C4693F">
        <w:t>Micronutrients and nutrition are major effectors of GH secretion. Glucose and free fatty acids suppress GH secretion. The GH</w:t>
      </w:r>
      <w:r w:rsidR="00870CD8" w:rsidRPr="00C4693F">
        <w:t>-</w:t>
      </w:r>
      <w:r w:rsidRPr="00C4693F">
        <w:t xml:space="preserve">releasing properties of some amino acids also form the basis of their marketing as supplements that boost muscle growth and performance. </w:t>
      </w:r>
      <w:r w:rsidRPr="00C4693F">
        <w:rPr>
          <w:rFonts w:eastAsia="Times New Roman" w:cs="Times New Roman"/>
        </w:rPr>
        <w:t>Amino acids</w:t>
      </w:r>
      <w:r w:rsidR="00620FB0" w:rsidRPr="00C4693F">
        <w:rPr>
          <w:rFonts w:eastAsia="Times New Roman" w:cs="Times New Roman"/>
        </w:rPr>
        <w:t>,</w:t>
      </w:r>
      <w:r w:rsidRPr="00C4693F">
        <w:rPr>
          <w:rFonts w:eastAsia="Times New Roman" w:cs="Times New Roman"/>
        </w:rPr>
        <w:t xml:space="preserve"> such as arginine, lysine and ornithine, can stimulate GH release when infused intravenously or administered orally. The GH response to amino acid administration has a high degree of inter</w:t>
      </w:r>
      <w:r w:rsidR="00620FB0" w:rsidRPr="00C4693F">
        <w:rPr>
          <w:rFonts w:eastAsia="Times New Roman" w:cs="Times New Roman"/>
        </w:rPr>
        <w:t>-</w:t>
      </w:r>
      <w:r w:rsidRPr="00C4693F">
        <w:rPr>
          <w:rFonts w:eastAsia="Times New Roman" w:cs="Times New Roman"/>
        </w:rPr>
        <w:t>individual variability and</w:t>
      </w:r>
      <w:r w:rsidR="00DD02E9">
        <w:rPr>
          <w:rFonts w:eastAsia="Times New Roman" w:cs="Times New Roman"/>
        </w:rPr>
        <w:t xml:space="preserve"> is</w:t>
      </w:r>
      <w:r w:rsidRPr="00C4693F">
        <w:rPr>
          <w:rFonts w:eastAsia="Times New Roman" w:cs="Times New Roman"/>
        </w:rPr>
        <w:t xml:space="preserve"> influenced by training status, sex, age, and diet </w:t>
      </w:r>
      <w:r w:rsidR="00D30461">
        <w:fldChar w:fldCharType="begin"/>
      </w:r>
      <w:r w:rsidR="00D30461">
        <w:instrText xml:space="preserve"> ADDIN EN.CITE &lt;EndNote&gt;&lt;Cite&gt;&lt;Author&gt;Chromiak&lt;/Author&gt;&lt;Year&gt;2002&lt;/Year&gt;&lt;RecNum&gt;3714&lt;/RecNum&gt;&lt;DisplayText&gt;(58)&lt;/DisplayText&gt;&lt;record&gt;&lt;rec-number&gt;3714&lt;/rec-number&gt;&lt;foreign-keys&gt;&lt;key app="EN" db-id="fs9wtzp5czpxase9tzlv2dwmf29seseaxzz5" timestamp="1539650547"&gt;3714&lt;/key&gt;&lt;/foreign-keys&gt;&lt;ref-type name="Journal Article"&gt;17&lt;/ref-type&gt;&lt;contributors&gt;&lt;authors&gt;&lt;author&gt;Chromiak, J. A.&lt;/author&gt;&lt;author&gt;Antonio, J.&lt;/author&gt;&lt;/authors&gt;&lt;/contributors&gt;&lt;auth-address&gt;Department of Health, Physical Education, Recreation and Sport, Mississippi State University, PO Box 6186, Mississippi State, MS 39762-6186, USA. jchrom@colled.msstate.edu&lt;/auth-address&gt;&lt;titles&gt;&lt;title&gt;Use of amino acids as growth hormone-releasing agents by athlete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657-61&lt;/pages&gt;&lt;volume&gt;18&lt;/volume&gt;&lt;number&gt;7-8&lt;/number&gt;&lt;edition&gt;2002/07/03&lt;/edition&gt;&lt;keywords&gt;&lt;keyword&gt;Adolescent&lt;/keyword&gt;&lt;keyword&gt;Adult&lt;/keyword&gt;&lt;keyword&gt;Amino Acids/ administration &amp;amp; dosage&lt;/keyword&gt;&lt;keyword&gt;Exercise&lt;/keyword&gt;&lt;keyword&gt;Female&lt;/keyword&gt;&lt;keyword&gt;Human Growth Hormone/blood/ secretion&lt;/keyword&gt;&lt;keyword&gt;Humans&lt;/keyword&gt;&lt;keyword&gt;Male&lt;/keyword&gt;&lt;keyword&gt;Muscle, Skeletal/anatomy &amp;amp; histology/drug effects/physiology&lt;/keyword&gt;&lt;keyword&gt;Sports&lt;/keyword&gt;&lt;/keywords&gt;&lt;dates&gt;&lt;year&gt;2002&lt;/year&gt;&lt;pub-dates&gt;&lt;date&gt;Jul-Aug&lt;/date&gt;&lt;/pub-dates&gt;&lt;/dates&gt;&lt;isbn&gt;0899-9007 (Print)&amp;#xD;0899-9007 (Linking)&lt;/isbn&gt;&lt;accession-num&gt;12093449&lt;/accession-num&gt;&lt;urls&gt;&lt;related-urls&gt;&lt;url&gt;https://www.nutritionjrnl.com/article/S0899-9007(02)00807-9/fulltext&lt;/url&gt;&lt;/related-urls&gt;&lt;/urls&gt;&lt;remote-database-provider&gt;NLM&lt;/remote-database-provider&gt;&lt;language&gt;eng&lt;/language&gt;&lt;/record&gt;&lt;/Cite&gt;&lt;/EndNote&gt;</w:instrText>
      </w:r>
      <w:r w:rsidR="00D30461">
        <w:fldChar w:fldCharType="separate"/>
      </w:r>
      <w:r w:rsidR="00D30461">
        <w:rPr>
          <w:noProof/>
        </w:rPr>
        <w:t>(58)</w:t>
      </w:r>
      <w:r w:rsidR="00D30461">
        <w:fldChar w:fldCharType="end"/>
      </w:r>
      <w:r w:rsidRPr="00C4693F">
        <w:rPr>
          <w:rFonts w:eastAsia="Times New Roman" w:cs="Times New Roman"/>
        </w:rPr>
        <w:t xml:space="preserve">. High oral doses are required to stimulate GH release frequently causing stomach discomfort and diarrhea. Oral arginine administered before exercise does not augment GH release induced by exercise </w:t>
      </w:r>
      <w:r w:rsidR="00D30461">
        <w:fldChar w:fldCharType="begin"/>
      </w:r>
      <w:r w:rsidR="00D30461">
        <w:instrText xml:space="preserve"> ADDIN EN.CITE &lt;EndNote&gt;&lt;Cite&gt;&lt;Author&gt;Marcell&lt;/Author&gt;&lt;Year&gt;1999&lt;/Year&gt;&lt;RecNum&gt;3715&lt;/RecNum&gt;&lt;DisplayText&gt;(59)&lt;/DisplayText&gt;&lt;record&gt;&lt;rec-number&gt;3715&lt;/rec-number&gt;&lt;foreign-keys&gt;&lt;key app="EN" db-id="fs9wtzp5czpxase9tzlv2dwmf29seseaxzz5" timestamp="1539650616"&gt;3715&lt;/key&gt;&lt;/foreign-keys&gt;&lt;ref-type name="Journal Article"&gt;17&lt;/ref-type&gt;&lt;contributors&gt;&lt;authors&gt;&lt;author&gt;Marcell, T. J.&lt;/author&gt;&lt;author&gt;Taaffe, D. R.&lt;/author&gt;&lt;author&gt;Hawkins, S. A.&lt;/author&gt;&lt;author&gt;Tarpenning, K. M.&lt;/author&gt;&lt;author&gt;Pyka, G.&lt;/author&gt;&lt;author&gt;Kohlmeier, L.&lt;/author&gt;&lt;author&gt;Wiswell, R. A.&lt;/author&gt;&lt;author&gt;Marcus, R.&lt;/author&gt;&lt;/authors&gt;&lt;/contributors&gt;&lt;auth-address&gt;Department of Exercise Science, University of Southern California, Los Angeles, USA. marcellt@grc.nia.nih.gov&lt;/auth-address&gt;&lt;titles&gt;&lt;title&gt;Oral arginine does not stimulate basal or augment exercise-induced GH secretion in either young or old adults&lt;/title&gt;&lt;secondary-title&gt;J Gerontol A Biol Sci Med Sci&lt;/secondary-title&gt;&lt;alt-title&gt;The journals of gerontology. Series A, Biological sciences and medical sciences&lt;/alt-title&gt;&lt;/titles&gt;&lt;periodical&gt;&lt;full-title&gt;J Gerontol A Biol Sci Med Sci&lt;/full-title&gt;&lt;/periodical&gt;&lt;pages&gt;M395-9&lt;/pages&gt;&lt;volume&gt;54&lt;/volume&gt;&lt;number&gt;8&lt;/number&gt;&lt;edition&gt;1999/09/25&lt;/edition&gt;&lt;keywords&gt;&lt;keyword&gt;Administration, Oral&lt;/keyword&gt;&lt;keyword&gt;Adult&lt;/keyword&gt;&lt;keyword&gt;Aged&lt;/keyword&gt;&lt;keyword&gt;Analysis of Variance&lt;/keyword&gt;&lt;keyword&gt;Area Under Curve&lt;/keyword&gt;&lt;keyword&gt;Arginine/administration &amp;amp; dosage/ pharmacology&lt;/keyword&gt;&lt;keyword&gt;Dietary Supplements&lt;/keyword&gt;&lt;keyword&gt;Exercise/ physiology&lt;/keyword&gt;&lt;keyword&gt;Female&lt;/keyword&gt;&lt;keyword&gt;Human Growth Hormone/blood/drug effects/ secretion&lt;/keyword&gt;&lt;keyword&gt;Humans&lt;/keyword&gt;&lt;keyword&gt;Male&lt;/keyword&gt;&lt;keyword&gt;Radioimmunoassay&lt;/keyword&gt;&lt;/keywords&gt;&lt;dates&gt;&lt;year&gt;1999&lt;/year&gt;&lt;pub-dates&gt;&lt;date&gt;Aug&lt;/date&gt;&lt;/pub-dates&gt;&lt;/dates&gt;&lt;isbn&gt;1079-5006 (Print)&amp;#xD;1079-5006 (Linking)&lt;/isbn&gt;&lt;accession-num&gt;10496544&lt;/accession-num&gt;&lt;urls&gt;&lt;/urls&gt;&lt;remote-database-provider&gt;NLM&lt;/remote-database-provider&gt;&lt;language&gt;eng&lt;/language&gt;&lt;/record&gt;&lt;/Cite&gt;&lt;/EndNote&gt;</w:instrText>
      </w:r>
      <w:r w:rsidR="00D30461">
        <w:fldChar w:fldCharType="separate"/>
      </w:r>
      <w:r w:rsidR="00D30461">
        <w:rPr>
          <w:noProof/>
        </w:rPr>
        <w:t>(59)</w:t>
      </w:r>
      <w:r w:rsidR="00D30461">
        <w:fldChar w:fldCharType="end"/>
      </w:r>
      <w:r w:rsidRPr="00C4693F">
        <w:rPr>
          <w:rFonts w:eastAsia="Times New Roman" w:cs="Times New Roman"/>
        </w:rPr>
        <w:t xml:space="preserve">. There is no evidence that oral supplementation of amino acids, before strength training increases muscle mass and strength to a greater extent than strength training alone </w:t>
      </w:r>
      <w:r w:rsidR="00D30461">
        <w:fldChar w:fldCharType="begin"/>
      </w:r>
      <w:r w:rsidR="00D30461">
        <w:instrText xml:space="preserve"> ADDIN EN.CITE &lt;EndNote&gt;&lt;Cite&gt;&lt;Author&gt;Cintineo&lt;/Author&gt;&lt;Year&gt;2018&lt;/Year&gt;&lt;RecNum&gt;3829&lt;/RecNum&gt;&lt;DisplayText&gt;(60)&lt;/DisplayText&gt;&lt;record&gt;&lt;rec-number&gt;3829&lt;/rec-number&gt;&lt;foreign-keys&gt;&lt;key app="EN" db-id="fs9wtzp5czpxase9tzlv2dwmf29seseaxzz5" timestamp="1549518251"&gt;3829&lt;/key&gt;&lt;/foreign-keys&gt;&lt;ref-type name="Journal Article"&gt;17&lt;/ref-type&gt;&lt;contributors&gt;&lt;authors&gt;&lt;author&gt;Cintineo, H. P.&lt;/author&gt;&lt;author&gt;Arent, M. A.&lt;/author&gt;&lt;author&gt;Antonio, J.&lt;/author&gt;&lt;author&gt;Arent, S. M.&lt;/author&gt;&lt;/authors&gt;&lt;/contributors&gt;&lt;auth-address&gt;Center for Health and Human Performance, Rutgers University, New Brunswick, NJ, United States.&amp;#xD;Department of Health and Human Performance, Nova Southeastern University, Davie, FL, United States.&amp;#xD;Department of Kinesiology and Health, Rutgers University, New Brunswick, NJ, United States.&lt;/auth-address&gt;&lt;titles&gt;&lt;title&gt;Effects of Protein Supplementation on Performance and Recovery in Resistance and Endurance Training&lt;/title&gt;&lt;secondary-title&gt;Front Nutr&lt;/secondary-title&gt;&lt;alt-title&gt;Frontiers in nutrition&lt;/alt-title&gt;&lt;/titles&gt;&lt;periodical&gt;&lt;full-title&gt;Front Nutr&lt;/full-title&gt;&lt;abbr-1&gt;Frontiers in nutrition&lt;/abbr-1&gt;&lt;/periodical&gt;&lt;alt-periodical&gt;&lt;full-title&gt;Front Nutr&lt;/full-title&gt;&lt;abbr-1&gt;Frontiers in nutrition&lt;/abbr-1&gt;&lt;/alt-periodical&gt;&lt;pages&gt;83&lt;/pages&gt;&lt;volume&gt;5&lt;/volume&gt;&lt;edition&gt;2018/09/27&lt;/edition&gt;&lt;keywords&gt;&lt;keyword&gt;athlete&lt;/keyword&gt;&lt;keyword&gt;endurance&lt;/keyword&gt;&lt;keyword&gt;nutrient timing&lt;/keyword&gt;&lt;keyword&gt;protein&lt;/keyword&gt;&lt;keyword&gt;strength&lt;/keyword&gt;&lt;/keywords&gt;&lt;dates&gt;&lt;year&gt;2018&lt;/year&gt;&lt;/dates&gt;&lt;isbn&gt;2296-861X (Print)&amp;#xD;2296-861x&lt;/isbn&gt;&lt;accession-num&gt;30255023&lt;/accession-num&gt;&lt;urls&gt;&lt;related-urls&gt;&lt;url&gt;https://www.ncbi.nlm.nih.gov/pmc/articles/PMC6142015/pdf/fnut-05-00083.pdf&lt;/url&gt;&lt;/related-urls&gt;&lt;/urls&gt;&lt;custom2&gt;Pmc6142015&lt;/custom2&gt;&lt;electronic-resource-num&gt;10.3389/fnut.2018.00083&lt;/electronic-resource-num&gt;&lt;remote-database-provider&gt;NLM&lt;/remote-database-provider&gt;&lt;language&gt;eng&lt;/language&gt;&lt;/record&gt;&lt;/Cite&gt;&lt;/EndNote&gt;</w:instrText>
      </w:r>
      <w:r w:rsidR="00D30461">
        <w:fldChar w:fldCharType="separate"/>
      </w:r>
      <w:r w:rsidR="00D30461">
        <w:rPr>
          <w:noProof/>
        </w:rPr>
        <w:t>(60)</w:t>
      </w:r>
      <w:r w:rsidR="00D30461">
        <w:fldChar w:fldCharType="end"/>
      </w:r>
      <w:r w:rsidR="00DD02E9">
        <w:t xml:space="preserve">, although </w:t>
      </w:r>
      <w:r w:rsidR="00082CC7">
        <w:t>protein supplements immediately following exercise may aid recovery</w:t>
      </w:r>
      <w:r w:rsidR="006E6682">
        <w:t>.</w:t>
      </w:r>
      <w:r w:rsidR="006E6682" w:rsidDel="006E6682">
        <w:t xml:space="preserve"> </w:t>
      </w:r>
    </w:p>
    <w:p w14:paraId="6B0B7943" w14:textId="5251DD11" w:rsidR="00F40CD2" w:rsidRPr="00C4693F" w:rsidRDefault="00F40CD2" w:rsidP="00BF6704">
      <w:pPr>
        <w:spacing w:line="480" w:lineRule="auto"/>
        <w:jc w:val="both"/>
      </w:pPr>
      <w:r w:rsidRPr="00C4693F">
        <w:t>GH secretion is also affected by the fasted and fed states as well as the general nutritional state.  Nutrient deprivation enhances GH secretion within 12 hours, doubling by 48 hours</w:t>
      </w:r>
      <w:r w:rsidR="006C325A">
        <w:t>.</w:t>
      </w:r>
      <w:r w:rsidRPr="00C4693F">
        <w:t xml:space="preserve"> </w:t>
      </w:r>
      <w:r w:rsidR="006C325A" w:rsidRPr="00632A97">
        <w:t>U</w:t>
      </w:r>
      <w:r w:rsidR="006E6682" w:rsidRPr="00632A97">
        <w:t>nder these nutritional conditions, insulin concentrations fall leading to diminished hepatic IGF-I production and a reduction in feedback inhibition of GH release</w:t>
      </w:r>
      <w:r w:rsidR="006E6682" w:rsidRPr="00632A97" w:rsidDel="006E6682">
        <w:t xml:space="preserve"> </w:t>
      </w:r>
      <w:r w:rsidR="00D30461" w:rsidRPr="00632A97">
        <w:fldChar w:fldCharType="begin"/>
      </w:r>
      <w:r w:rsidR="00D30461" w:rsidRPr="00632A97">
        <w:instrText xml:space="preserve"> ADDIN EN.CITE &lt;EndNote&gt;&lt;Cite&gt;&lt;Author&gt;Ho&lt;/Author&gt;&lt;Year&gt;1988&lt;/Year&gt;&lt;RecNum&gt;2843&lt;/RecNum&gt;&lt;DisplayText&gt;(61)&lt;/DisplayText&gt;&lt;record&gt;&lt;rec-number&gt;2843&lt;/rec-number&gt;&lt;foreign-keys&gt;&lt;key app="EN" db-id="fs9wtzp5czpxase9tzlv2dwmf29seseaxzz5" timestamp="1382225750"&gt;2843&lt;/key&gt;&lt;/foreign-keys&gt;&lt;ref-type name="Journal Article"&gt;17&lt;/ref-type&gt;&lt;contributors&gt;&lt;authors&gt;&lt;author&gt;Ho, K. Y.&lt;/author&gt;&lt;author&gt;Veldhuis, J. D.&lt;/author&gt;&lt;author&gt;Johnson, M. L.&lt;/author&gt;&lt;author&gt;Furlanetto, R.&lt;/author&gt;&lt;author&gt;Evans, W. S.&lt;/author&gt;&lt;author&gt;Alberti, K. G.&lt;/author&gt;&lt;author&gt;Thorner, M. O.&lt;/author&gt;&lt;/authors&gt;&lt;/contributors&gt;&lt;auth-address&gt;Department of Internal Medicine, University of Virginia Medical School, Charlottesville 22908.&lt;/auth-address&gt;&lt;titles&gt;&lt;title&gt;Fasting enhances growth hormone secretion and amplifies the complex rhythms of growth hormone secretion in man&lt;/title&gt;&lt;secondary-title&gt;J Clin Invest&lt;/secondary-title&gt;&lt;/titles&gt;&lt;periodical&gt;&lt;full-title&gt;J Clin Invest&lt;/full-title&gt;&lt;/periodical&gt;&lt;pages&gt;968-75&lt;/pages&gt;&lt;volume&gt;81&lt;/volume&gt;&lt;number&gt;4&lt;/number&gt;&lt;edition&gt;1988/04/01&lt;/edition&gt;&lt;keywords&gt;&lt;keyword&gt;Acetoacetates/blood&lt;/keyword&gt;&lt;keyword&gt;Adult&lt;/keyword&gt;&lt;keyword&gt;Blood Glucose/metabolism&lt;/keyword&gt;&lt;keyword&gt;*Fasting&lt;/keyword&gt;&lt;keyword&gt;Fatty Acids, Nonesterified/blood&lt;/keyword&gt;&lt;keyword&gt;Growth Hormone/*secretion&lt;/keyword&gt;&lt;keyword&gt;Growth Hormone-Releasing Hormone/physiology&lt;/keyword&gt;&lt;keyword&gt;Humans&lt;/keyword&gt;&lt;keyword&gt;Hydroxybutyrates/blood&lt;/keyword&gt;&lt;keyword&gt;Insulin-Like Growth Factor I/blood&lt;/keyword&gt;&lt;keyword&gt;Male&lt;/keyword&gt;&lt;keyword&gt;Periodicity&lt;/keyword&gt;&lt;/keywords&gt;&lt;dates&gt;&lt;year&gt;1988&lt;/year&gt;&lt;pub-dates&gt;&lt;date&gt;Apr&lt;/date&gt;&lt;/pub-dates&gt;&lt;/dates&gt;&lt;isbn&gt;0021-9738 (Print)&amp;#xD;0021-9738 (Linking)&lt;/isbn&gt;&lt;accession-num&gt;3127426&lt;/accession-num&gt;&lt;urls&gt;&lt;related-urls&gt;&lt;url&gt;http://www.ncbi.nlm.nih.gov/entrez/query.fcgi?cmd=Retrieve&amp;amp;db=PubMed&amp;amp;dopt=Citation&amp;amp;list_uids=3127426&lt;/url&gt;&lt;/related-urls&gt;&lt;/urls&gt;&lt;custom2&gt;329619&lt;/custom2&gt;&lt;electronic-resource-num&gt;10.1172/JCI113450&lt;/electronic-resource-num&gt;&lt;language&gt;eng&lt;/language&gt;&lt;/record&gt;&lt;/Cite&gt;&lt;/EndNote&gt;</w:instrText>
      </w:r>
      <w:r w:rsidR="00D30461" w:rsidRPr="00632A97">
        <w:fldChar w:fldCharType="separate"/>
      </w:r>
      <w:r w:rsidR="00D30461" w:rsidRPr="00632A97">
        <w:rPr>
          <w:noProof/>
        </w:rPr>
        <w:t>(61)</w:t>
      </w:r>
      <w:r w:rsidR="00D30461" w:rsidRPr="00632A97">
        <w:fldChar w:fldCharType="end"/>
      </w:r>
      <w:r w:rsidRPr="00C4693F">
        <w:t xml:space="preserve">. The enhancement in GH output </w:t>
      </w:r>
      <w:r w:rsidRPr="00C4693F">
        <w:lastRenderedPageBreak/>
        <w:t xml:space="preserve">during nutrient deprivation is a biological response </w:t>
      </w:r>
      <w:r w:rsidR="00525232" w:rsidRPr="00C4693F">
        <w:t xml:space="preserve">that </w:t>
      </w:r>
      <w:r w:rsidR="00C90769" w:rsidRPr="00C4693F">
        <w:t xml:space="preserve">results in </w:t>
      </w:r>
      <w:r w:rsidRPr="00C4693F">
        <w:t>stimulat</w:t>
      </w:r>
      <w:r w:rsidR="00C90769" w:rsidRPr="00C4693F">
        <w:t>ion of</w:t>
      </w:r>
      <w:r w:rsidRPr="00C4693F">
        <w:t xml:space="preserve"> lipolysis and </w:t>
      </w:r>
      <w:r w:rsidR="00C90769" w:rsidRPr="00C4693F">
        <w:t xml:space="preserve">subsequently increased </w:t>
      </w:r>
      <w:r w:rsidRPr="00C4693F">
        <w:t xml:space="preserve">lipid utilisation </w:t>
      </w:r>
      <w:r w:rsidR="00C90769" w:rsidRPr="00C4693F">
        <w:t>resulting in the sparing of</w:t>
      </w:r>
      <w:r w:rsidRPr="00C4693F">
        <w:t xml:space="preserve"> protein </w:t>
      </w:r>
      <w:r w:rsidR="00D30461">
        <w:fldChar w:fldCharType="begin">
          <w:fldData xml:space="preserve">PEVuZE5vdGU+PENpdGU+PEF1dGhvcj5Tb25rc2VuPC9BdXRob3I+PFllYXI+MjAwMTwvWWVhcj48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</w:fldData>
        </w:fldChar>
      </w:r>
      <w:r w:rsidR="00D30461">
        <w:instrText xml:space="preserve"> ADDIN EN.CITE </w:instrText>
      </w:r>
      <w:r w:rsidR="00D30461">
        <w:fldChar w:fldCharType="begin">
          <w:fldData xml:space="preserve">PEVuZE5vdGU+PENpdGU+PEF1dGhvcj5Tb25rc2VuPC9BdXRob3I+PFllYXI+MjAwMTwvWWVhcj48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</w:fldData>
        </w:fldChar>
      </w:r>
      <w:r w:rsidR="00D30461">
        <w:instrText xml:space="preserve"> ADDIN EN.CITE.DATA </w:instrText>
      </w:r>
      <w:r w:rsidR="00D30461">
        <w:fldChar w:fldCharType="end"/>
      </w:r>
      <w:r w:rsidR="00D30461">
        <w:fldChar w:fldCharType="separate"/>
      </w:r>
      <w:r w:rsidR="00D30461">
        <w:rPr>
          <w:noProof/>
        </w:rPr>
        <w:t>(9)</w:t>
      </w:r>
      <w:r w:rsidR="00D30461">
        <w:fldChar w:fldCharType="end"/>
      </w:r>
      <w:r w:rsidRPr="00C4693F">
        <w:t>. In the fed state, GH secretion is suppressed by the central feedback</w:t>
      </w:r>
      <w:r w:rsidR="00C90769" w:rsidRPr="00C4693F">
        <w:t xml:space="preserve"> effects of glucose, fatty acid, </w:t>
      </w:r>
      <w:r w:rsidRPr="00C4693F">
        <w:t>insulin</w:t>
      </w:r>
      <w:r w:rsidR="00C90769" w:rsidRPr="00C4693F">
        <w:t xml:space="preserve"> and IGF-I</w:t>
      </w:r>
      <w:r w:rsidRPr="00C4693F">
        <w:t xml:space="preserve">. Obesity is associated with a similar profile of reduced GH output, reversible with weight loss </w:t>
      </w:r>
      <w:r w:rsidR="00D30461">
        <w:fldChar w:fldCharType="begin"/>
      </w:r>
      <w:r w:rsidR="00D30461">
        <w:instrText xml:space="preserve"> ADDIN EN.CITE &lt;EndNote&gt;&lt;Cite&gt;&lt;Author&gt;Williams&lt;/Author&gt;&lt;Year&gt;1984&lt;/Year&gt;&lt;RecNum&gt;3716&lt;/RecNum&gt;&lt;DisplayText&gt;(62)&lt;/DisplayText&gt;&lt;record&gt;&lt;rec-number&gt;3716&lt;/rec-number&gt;&lt;foreign-keys&gt;&lt;key app="EN" db-id="fs9wtzp5czpxase9tzlv2dwmf29seseaxzz5" timestamp="1539652616"&gt;3716&lt;/key&gt;&lt;/foreign-keys&gt;&lt;ref-type name="Journal Article"&gt;17&lt;/ref-type&gt;&lt;contributors&gt;&lt;authors&gt;&lt;author&gt;Williams, T.&lt;/author&gt;&lt;author&gt;Berelowitz, M.&lt;/author&gt;&lt;author&gt;Joffe, S. N.&lt;/author&gt;&lt;author&gt;Thorner, M. O.&lt;/author&gt;&lt;author&gt;Rivier, J.&lt;/author&gt;&lt;author&gt;Vale, W.&lt;/author&gt;&lt;author&gt;Frohman, L. A.&lt;/author&gt;&lt;/authors&gt;&lt;/contributors&gt;&lt;titles&gt;&lt;title&gt;Impaired growth hormone responses to growth hormone-releasing factor in obesity. A pituitary defect reversed with weight reduction&lt;/title&gt;&lt;secondary-title&gt;N Engl J Med&lt;/secondary-title&gt;&lt;alt-title&gt;The New England journal of medicine&lt;/alt-title&gt;&lt;/titles&gt;&lt;periodical&gt;&lt;full-title&gt;N Engl J Med&lt;/full-title&gt;&lt;/periodical&gt;&lt;pages&gt;1403-7&lt;/pages&gt;&lt;volume&gt;311&lt;/volume&gt;&lt;number&gt;22&lt;/number&gt;&lt;edition&gt;1984/11/29&lt;/edition&gt;&lt;keywords&gt;&lt;keyword&gt;Adolescent&lt;/keyword&gt;&lt;keyword&gt;Adult&lt;/keyword&gt;&lt;keyword&gt;Blood Glucose/analysis&lt;/keyword&gt;&lt;keyword&gt;Body Weight&lt;/keyword&gt;&lt;keyword&gt;Digestive System Surgical Procedures&lt;/keyword&gt;&lt;keyword&gt;Female&lt;/keyword&gt;&lt;keyword&gt;Growth Hormone/ secretion&lt;/keyword&gt;&lt;keyword&gt;Growth Hormone-Releasing Hormone&lt;/keyword&gt;&lt;keyword&gt;Humans&lt;/keyword&gt;&lt;keyword&gt;Insulin/pharmacology&lt;/keyword&gt;&lt;keyword&gt;Male&lt;/keyword&gt;&lt;keyword&gt;Middle Aged&lt;/keyword&gt;&lt;keyword&gt;Obesity/ physiopathology/therapy&lt;/keyword&gt;&lt;keyword&gt;Pituitary Gland/ physiopathology&lt;/keyword&gt;&lt;/keywords&gt;&lt;dates&gt;&lt;year&gt;1984&lt;/year&gt;&lt;pub-dates&gt;&lt;date&gt;Nov 29&lt;/date&gt;&lt;/pub-dates&gt;&lt;/dates&gt;&lt;isbn&gt;0028-4793 (Print)&amp;#xD;0028-4793 (Linking)&lt;/isbn&gt;&lt;accession-num&gt;6436706&lt;/accession-num&gt;&lt;urls&gt;&lt;related-urls&gt;&lt;url&gt;https://www.nejm.org/doi/full/10.1056/NEJM198411293112203&lt;/url&gt;&lt;/related-urls&gt;&lt;/urls&gt;&lt;electronic-resource-num&gt;10.1056/nejm198411293112203&lt;/electronic-resource-num&gt;&lt;remote-database-provider&gt;NLM&lt;/remote-database-provider&gt;&lt;language&gt;eng&lt;/language&gt;&lt;/record&gt;&lt;/Cite&gt;&lt;/EndNote&gt;</w:instrText>
      </w:r>
      <w:r w:rsidR="00D30461">
        <w:fldChar w:fldCharType="separate"/>
      </w:r>
      <w:r w:rsidR="00D30461">
        <w:rPr>
          <w:noProof/>
        </w:rPr>
        <w:t>(62)</w:t>
      </w:r>
      <w:r w:rsidR="00D30461">
        <w:fldChar w:fldCharType="end"/>
      </w:r>
      <w:r w:rsidRPr="00C4693F">
        <w:t>. The close relationship between GH secretion and insulin is a reflection of its important role as a metabolic hormone, regulating energy metabolism, substrate partitioning, usage and storage and the sparing of protein during nutrient deprivation.</w:t>
      </w:r>
    </w:p>
    <w:p w14:paraId="286793D9" w14:textId="77777777" w:rsidR="00F40CD2" w:rsidRPr="009422B1" w:rsidRDefault="00F40CD2" w:rsidP="00BF6704">
      <w:pPr>
        <w:pStyle w:val="Heading4"/>
        <w:spacing w:line="480" w:lineRule="auto"/>
        <w:jc w:val="both"/>
        <w:rPr>
          <w:b w:val="0"/>
          <w:i w:val="0"/>
          <w:color w:val="auto"/>
        </w:rPr>
      </w:pPr>
      <w:r w:rsidRPr="009422B1">
        <w:rPr>
          <w:b w:val="0"/>
          <w:i w:val="0"/>
          <w:color w:val="auto"/>
        </w:rPr>
        <w:t>Exercise</w:t>
      </w:r>
    </w:p>
    <w:p w14:paraId="289FC4D9" w14:textId="49EE6E93" w:rsidR="00F40CD2" w:rsidRPr="00C4693F" w:rsidRDefault="00F40CD2" w:rsidP="00BF6704">
      <w:pPr>
        <w:spacing w:line="480" w:lineRule="auto"/>
        <w:jc w:val="both"/>
      </w:pPr>
      <w:r w:rsidRPr="00C4693F">
        <w:t xml:space="preserve">Exercise is a </w:t>
      </w:r>
      <w:r w:rsidR="00525232" w:rsidRPr="00C4693F">
        <w:t xml:space="preserve">potent </w:t>
      </w:r>
      <w:r w:rsidRPr="00C4693F">
        <w:t xml:space="preserve">physiologic stimulus for GH release. There has been intensive study on the mechanisms and significance of exercise and GH secretion. Both resistance and endurance exercise enhance GH secretion with intensity and frequency being important factors </w:t>
      </w:r>
      <w:r w:rsidR="00D30461">
        <w:fldChar w:fldCharType="begin"/>
      </w:r>
      <w:r w:rsidR="00D30461">
        <w:instrText xml:space="preserve"> ADDIN EN.CITE &lt;EndNote&gt;&lt;Cite&gt;&lt;Author&gt;Godfrey&lt;/Author&gt;&lt;Year&gt;2003&lt;/Year&gt;&lt;RecNum&gt;3717&lt;/RecNum&gt;&lt;DisplayText&gt;(63)&lt;/DisplayText&gt;&lt;record&gt;&lt;rec-number&gt;3717&lt;/rec-number&gt;&lt;foreign-keys&gt;&lt;key app="EN" db-id="fs9wtzp5czpxase9tzlv2dwmf29seseaxzz5" timestamp="1539656722"&gt;3717&lt;/key&gt;&lt;/foreign-keys&gt;&lt;ref-type name="Journal Article"&gt;17&lt;/ref-type&gt;&lt;contributors&gt;&lt;authors&gt;&lt;author&gt;Godfrey, R. J.&lt;/author&gt;&lt;author&gt;Madgwick, Z.&lt;/author&gt;&lt;author&gt;Whyte, G. P.&lt;/author&gt;&lt;/authors&gt;&lt;/contributors&gt;&lt;auth-address&gt;Brunel University, Uxbridge, Middlesex, UK.&lt;/auth-address&gt;&lt;titles&gt;&lt;title&gt;The exercise-induced growth hormone response in athlet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599-613&lt;/pages&gt;&lt;volume&gt;33&lt;/volume&gt;&lt;number&gt;8&lt;/number&gt;&lt;edition&gt;2003/06/12&lt;/edition&gt;&lt;keywords&gt;&lt;keyword&gt;Aging/physiology&lt;/keyword&gt;&lt;keyword&gt;Exercise/ physiology&lt;/keyword&gt;&lt;keyword&gt;Human Growth Hormone/metabolism/ physiology/secretion&lt;/keyword&gt;&lt;keyword&gt;Humans&lt;/keyword&gt;&lt;/keywords&gt;&lt;dates&gt;&lt;year&gt;2003&lt;/year&gt;&lt;/dates&gt;&lt;isbn&gt;0112-1642 (Print)&amp;#xD;0112-1642 (Linking)&lt;/isbn&gt;&lt;accession-num&gt;12797841&lt;/accession-num&gt;&lt;urls&gt;&lt;/urls&gt;&lt;remote-database-provider&gt;NLM&lt;/remote-database-provider&gt;&lt;language&gt;eng&lt;/language&gt;&lt;/record&gt;&lt;/Cite&gt;&lt;/EndNote&gt;</w:instrText>
      </w:r>
      <w:r w:rsidR="00D30461">
        <w:fldChar w:fldCharType="separate"/>
      </w:r>
      <w:r w:rsidR="00D30461">
        <w:rPr>
          <w:noProof/>
        </w:rPr>
        <w:t>(63)</w:t>
      </w:r>
      <w:r w:rsidR="00D30461">
        <w:fldChar w:fldCharType="end"/>
      </w:r>
      <w:r w:rsidRPr="00C4693F">
        <w:t xml:space="preserve">. </w:t>
      </w:r>
      <w:r w:rsidR="001F0256" w:rsidRPr="00C4693F">
        <w:t xml:space="preserve">An exercise </w:t>
      </w:r>
      <w:r w:rsidRPr="00C4693F">
        <w:t xml:space="preserve">intensity above lactate threshold and for a minimum of 10 minutes appears to elicit the greatest stimulus to the secretion of GH. A program of endurance training at or above the lactate threshold enhanced pulsatile GH secretion </w:t>
      </w:r>
      <w:r w:rsidR="00D30461">
        <w:fldChar w:fldCharType="begin">
          <w:fldData xml:space="preserve">PEVuZE5vdGU+PENpdGU+PEF1dGhvcj5XZWx0bWFuPC9BdXRob3I+PFllYXI+MTk5MjwvWWVhcj48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</w:fldData>
        </w:fldChar>
      </w:r>
      <w:r w:rsidR="00D30461">
        <w:instrText xml:space="preserve"> ADDIN EN.CITE </w:instrText>
      </w:r>
      <w:r w:rsidR="00D30461">
        <w:fldChar w:fldCharType="begin">
          <w:fldData xml:space="preserve">PEVuZE5vdGU+PENpdGU+PEF1dGhvcj5XZWx0bWFuPC9BdXRob3I+PFllYXI+MTk5MjwvWWVhcj48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</w:fldData>
        </w:fldChar>
      </w:r>
      <w:r w:rsidR="00D30461">
        <w:instrText xml:space="preserve"> ADDIN EN.CITE.DATA </w:instrText>
      </w:r>
      <w:r w:rsidR="00D30461">
        <w:fldChar w:fldCharType="end"/>
      </w:r>
      <w:r w:rsidR="00D30461">
        <w:fldChar w:fldCharType="separate"/>
      </w:r>
      <w:r w:rsidR="00D30461">
        <w:rPr>
          <w:noProof/>
        </w:rPr>
        <w:t>(64)</w:t>
      </w:r>
      <w:r w:rsidR="00D30461">
        <w:fldChar w:fldCharType="end"/>
      </w:r>
      <w:r w:rsidRPr="00C4693F">
        <w:t>. The mechanisms are not fully understood but include neural input, neuromuscular activity, a rise in lactate and in core body temperature</w:t>
      </w:r>
      <w:r w:rsidR="001F0256" w:rsidRPr="00C4693F">
        <w:t xml:space="preserve"> </w:t>
      </w:r>
      <w:r w:rsidR="00D30461">
        <w:fldChar w:fldCharType="begin">
          <w:fldData xml:space="preserve">PEVuZE5vdGU+PENpdGU+PEF1dGhvcj5Hb2RmcmV5PC9BdXRob3I+PFllYXI+MjAwMzwvWWVhcj48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</w:fldData>
        </w:fldChar>
      </w:r>
      <w:r w:rsidR="00D30461">
        <w:instrText xml:space="preserve"> ADDIN EN.CITE </w:instrText>
      </w:r>
      <w:r w:rsidR="00D30461">
        <w:fldChar w:fldCharType="begin">
          <w:fldData xml:space="preserve">PEVuZE5vdGU+PENpdGU+PEF1dGhvcj5Hb2RmcmV5PC9BdXRob3I+PFllYXI+MjAwMzwvWWVhcj48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</w:fldData>
        </w:fldChar>
      </w:r>
      <w:r w:rsidR="00D30461">
        <w:instrText xml:space="preserve"> ADDIN EN.CITE.DATA </w:instrText>
      </w:r>
      <w:r w:rsidR="00D30461">
        <w:fldChar w:fldCharType="end"/>
      </w:r>
      <w:r w:rsidR="00D30461">
        <w:fldChar w:fldCharType="separate"/>
      </w:r>
      <w:r w:rsidR="00D30461">
        <w:rPr>
          <w:noProof/>
        </w:rPr>
        <w:t>(63,65)</w:t>
      </w:r>
      <w:r w:rsidR="00D30461">
        <w:fldChar w:fldCharType="end"/>
      </w:r>
      <w:r w:rsidRPr="00C4693F">
        <w:t>. A less well-known effect of GH is the stimulation of sweat gland secretion important for thermoregulation. Skin exocrine function is reversibly impaired in adults</w:t>
      </w:r>
      <w:r w:rsidR="00525232" w:rsidRPr="00C4693F">
        <w:t xml:space="preserve"> with GH deficiency,</w:t>
      </w:r>
      <w:r w:rsidRPr="00C4693F">
        <w:t xml:space="preserve"> who demonstrate a greater increase in core body temperature during physical exertion, limiting exercise tolerance </w:t>
      </w:r>
      <w:r w:rsidR="00D30461">
        <w:fldChar w:fldCharType="begin"/>
      </w:r>
      <w:r w:rsidR="00D30461">
        <w:instrText xml:space="preserve"> ADDIN EN.CITE &lt;EndNote&gt;&lt;Cite&gt;&lt;Author&gt;Juul&lt;/Author&gt;&lt;Year&gt;1993&lt;/Year&gt;&lt;RecNum&gt;2792&lt;/RecNum&gt;&lt;DisplayText&gt;(66)&lt;/DisplayText&gt;&lt;record&gt;&lt;rec-number&gt;2792&lt;/rec-number&gt;&lt;foreign-keys&gt;&lt;key app="EN" db-id="fs9wtzp5czpxase9tzlv2dwmf29seseaxzz5" timestamp="0"&gt;2792&lt;/key&gt;&lt;/foreign-keys&gt;&lt;ref-type name="Journal Article"&gt;17&lt;/ref-type&gt;&lt;contributors&gt;&lt;authors&gt;&lt;author&gt;Juul, A.&lt;/author&gt;&lt;author&gt;Behrenscheer, A.&lt;/author&gt;&lt;author&gt;Tims, T.&lt;/author&gt;&lt;author&gt;Nielsen, B.&lt;/author&gt;&lt;author&gt;Halkjaer-Kristensen, J.&lt;/author&gt;&lt;author&gt;Skakkebaek, N. E.&lt;/author&gt;&lt;/authors&gt;&lt;/contributors&gt;&lt;auth-address&gt;University Department of Growth and Reproduction GR, Rigshospitalet, University of Copenhagen, Denmark.&lt;/auth-address&gt;&lt;titles&gt;&lt;title&gt;Impaired thermoregulation in adults with growth hormone deficiency during heat exposure and exercise&lt;/title&gt;&lt;secondary-title&gt;Clin Endocrinol (Oxf)&lt;/secondary-title&gt;&lt;alt-title&gt;Clinical endocrinology&lt;/alt-title&gt;&lt;/titles&gt;&lt;periodical&gt;&lt;full-title&gt;Clin Endocrinol (Oxf)&lt;/full-title&gt;&lt;/periodical&gt;&lt;alt-periodical&gt;&lt;full-title&gt;Clinical Endocrinology&lt;/full-title&gt;&lt;/alt-periodical&gt;&lt;pages&gt;237-44&lt;/pages&gt;&lt;volume&gt;38&lt;/volume&gt;&lt;number&gt;3&lt;/number&gt;&lt;keywords&gt;&lt;keyword&gt;Adult&lt;/keyword&gt;&lt;keyword&gt;Body Temperature Regulation/*physiology&lt;/keyword&gt;&lt;keyword&gt;Exercise/*physiology&lt;/keyword&gt;&lt;keyword&gt;Growth Hormone/blood/*deficiency&lt;/keyword&gt;&lt;keyword&gt;Heart Rate/physiology&lt;/keyword&gt;&lt;keyword&gt;Hot Temperature/*adverse effects&lt;/keyword&gt;&lt;keyword&gt;Humans&lt;/keyword&gt;&lt;keyword&gt;Male&lt;/keyword&gt;&lt;keyword&gt;Skin Temperature/physiology&lt;/keyword&gt;&lt;keyword&gt;Sweating/physiology&lt;/keyword&gt;&lt;/keywords&gt;&lt;dates&gt;&lt;year&gt;1993&lt;/year&gt;&lt;pub-dates&gt;&lt;date&gt;Mar&lt;/date&gt;&lt;/pub-dates&gt;&lt;/dates&gt;&lt;isbn&gt;0300-0664 (Print)&amp;#xD;0300-0664 (Linking)&lt;/isbn&gt;&lt;accession-num&gt;8458095&lt;/accession-num&gt;&lt;urls&gt;&lt;related-urls&gt;&lt;url&gt;http://www.ncbi.nlm.nih.gov/pubmed/8458095&lt;/url&gt;&lt;/related-urls&gt;&lt;/urls&gt;&lt;/record&gt;&lt;/Cite&gt;&lt;/EndNote&gt;</w:instrText>
      </w:r>
      <w:r w:rsidR="00D30461">
        <w:fldChar w:fldCharType="separate"/>
      </w:r>
      <w:r w:rsidR="00D30461">
        <w:rPr>
          <w:noProof/>
        </w:rPr>
        <w:t>(66)</w:t>
      </w:r>
      <w:r w:rsidR="00D30461">
        <w:fldChar w:fldCharType="end"/>
      </w:r>
      <w:r w:rsidRPr="00C4693F">
        <w:t xml:space="preserve">. GH supplementation in healthy adults enhances lipolysis </w:t>
      </w:r>
      <w:r w:rsidR="00D30461">
        <w:fldChar w:fldCharType="begin">
          <w:fldData xml:space="preserve">PEVuZE5vdGU+PENpdGUgRXhjbHVkZVllYXI9IjEiPjxBdXRob3I+R2libmV5PC9BdXRob3I+PFll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xNzkyLTc8L3BhZ2VzPjx2b2x1bWU+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</w:fldData>
        </w:fldChar>
      </w:r>
      <w:r w:rsidR="00D30461">
        <w:instrText xml:space="preserve"> ADDIN EN.CITE </w:instrText>
      </w:r>
      <w:r w:rsidR="00D30461">
        <w:fldChar w:fldCharType="begin">
          <w:fldData xml:space="preserve">PEVuZE5vdGU+PENpdGUgRXhjbHVkZVllYXI9IjEiPjxBdXRob3I+R2libmV5PC9BdXRob3I+PFll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xNzkyLTc8L3BhZ2VzPjx2b2x1bWU+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67)</w:t>
      </w:r>
      <w:r w:rsidR="00D30461">
        <w:fldChar w:fldCharType="end"/>
      </w:r>
      <w:r w:rsidRPr="00C4693F">
        <w:t xml:space="preserve"> and reduces oxidative loss of protein </w:t>
      </w:r>
      <w:r w:rsidR="00D30461">
        <w:fldChar w:fldCharType="begin"/>
      </w:r>
      <w:r w:rsidR="00D30461">
        <w:instrText xml:space="preserve"> ADDIN EN.CITE &lt;EndNote&gt;&lt;Cite&gt;&lt;Author&gt;Healy&lt;/Author&gt;&lt;Year&gt;2003&lt;/Year&gt;&lt;RecNum&gt;130&lt;/RecNum&gt;&lt;DisplayText&gt;(68)&lt;/DisplayText&gt;&lt;record&gt;&lt;rec-number&gt;130&lt;/rec-number&gt;&lt;foreign-keys&gt;&lt;key app="EN" db-id="fs9wtzp5czpxase9tzlv2dwmf29seseaxzz5" timestamp="0"&gt;130&lt;/key&gt;&lt;/foreign-keys&gt;&lt;ref-type name="Journal Article"&gt;17&lt;/ref-type&gt;&lt;contributors&gt;&lt;authors&gt;&lt;author&gt;Healy, M. L.&lt;/author&gt;&lt;author&gt;Gibney, J.&lt;/author&gt;&lt;author&gt;Russell-Jones, D. L.&lt;/author&gt;&lt;author&gt;Pentecost, C.&lt;/author&gt;&lt;author&gt;Croos, P.&lt;/author&gt;&lt;author&gt;Sonksen, P. H.&lt;/author&gt;&lt;author&gt;Umpleby, A. M.&lt;/author&gt;&lt;/authors&gt;&lt;/contributors&gt;&lt;auth-address&gt;Department of Diabetes and Endocrinology, GKT School of Medicine, St. Thomas Hospital, London, United Kingdom SE1 7EH.&lt;/auth-address&gt;&lt;titles&gt;&lt;title&gt;High dose growth hormone exerts an anabolic effect at rest and during exercise in endurance-trained athletes&lt;/title&gt;&lt;secondary-title&gt;J Clin Endocrinol Metab&lt;/secondary-title&gt;&lt;/titles&gt;&lt;periodical&gt;&lt;full-title&gt;J Clin Endocrinol Metab&lt;/full-title&gt;&lt;/periodical&gt;&lt;pages&gt;5221-6&lt;/pages&gt;&lt;volume&gt;88&lt;/volume&gt;&lt;number&gt;11&lt;/number&gt;&lt;keywords&gt;&lt;keyword&gt;Adult&lt;/keyword&gt;&lt;keyword&gt;Carbon Isotopes/diagnostic use&lt;/keyword&gt;&lt;keyword&gt;Doping in Sports&lt;/keyword&gt;&lt;keyword&gt;Exertion/*drug effects/physiology&lt;/keyword&gt;&lt;keyword&gt;Human Growth Hormone/*administration &amp;amp; dosage/adverse effects&lt;/keyword&gt;&lt;keyword&gt;Humans&lt;/keyword&gt;&lt;keyword&gt;Insulin-Like Growth Factor I/metabolism&lt;/keyword&gt;&lt;keyword&gt;Leucine/pharmacokinetics&lt;/keyword&gt;&lt;keyword&gt;Male&lt;/keyword&gt;&lt;keyword&gt;Oxygen Consumption/*drug effects/physiology&lt;/keyword&gt;&lt;keyword&gt;Physical Endurance&lt;/keyword&gt;&lt;keyword&gt;Rest/physiology&lt;/keyword&gt;&lt;keyword&gt;Sports&lt;/keyword&gt;&lt;keyword&gt;Thyroid Hormones/blood&lt;/keyword&gt;&lt;/keywords&gt;&lt;dates&gt;&lt;year&gt;2003&lt;/year&gt;&lt;pub-dates&gt;&lt;date&gt;Nov&lt;/date&gt;&lt;/pub-dates&gt;&lt;/dates&gt;&lt;accession-num&gt;14602753&lt;/accession-num&gt;&lt;urls&gt;&lt;related-urls&gt;&lt;url&gt;http://www.ncbi.nlm.nih.gov/entrez/query.fcgi?cmd=Retrieve&amp;amp;db=PubMed&amp;amp;dopt=Citation&amp;amp;list_uids=14602753 &lt;/url&gt;&lt;/related-urls&gt;&lt;/urls&gt;&lt;/record&gt;&lt;/Cite&gt;&lt;/EndNote&gt;</w:instrText>
      </w:r>
      <w:r w:rsidR="00D30461">
        <w:fldChar w:fldCharType="separate"/>
      </w:r>
      <w:r w:rsidR="00D30461">
        <w:rPr>
          <w:noProof/>
        </w:rPr>
        <w:t>(68)</w:t>
      </w:r>
      <w:r w:rsidR="00D30461">
        <w:fldChar w:fldCharType="end"/>
      </w:r>
      <w:r w:rsidRPr="00C4693F">
        <w:t xml:space="preserve"> during exercise providing evidence that exercise-evoked GH secretion brings metabolic and homeostatic benefits.</w:t>
      </w:r>
    </w:p>
    <w:p w14:paraId="454C9896" w14:textId="77777777" w:rsidR="001047DA" w:rsidRDefault="001047DA" w:rsidP="009422B1">
      <w:pPr>
        <w:pStyle w:val="Heading2"/>
        <w:spacing w:line="240" w:lineRule="auto"/>
      </w:pPr>
    </w:p>
    <w:p w14:paraId="4A843020" w14:textId="69D2405D" w:rsidR="00F40CD2" w:rsidRPr="00C4693F" w:rsidRDefault="00F40CD2" w:rsidP="009422B1">
      <w:pPr>
        <w:pStyle w:val="Heading2"/>
        <w:spacing w:line="240" w:lineRule="auto"/>
      </w:pPr>
      <w:r w:rsidRPr="00C4693F">
        <w:t>Action</w:t>
      </w:r>
    </w:p>
    <w:p w14:paraId="4C3705BB" w14:textId="228E977E" w:rsidR="00F40CD2" w:rsidRPr="00C4693F" w:rsidRDefault="00F40CD2" w:rsidP="00BF6704">
      <w:pPr>
        <w:spacing w:line="480" w:lineRule="auto"/>
        <w:jc w:val="both"/>
      </w:pPr>
      <w:r w:rsidRPr="00C4693F">
        <w:t>Daughaday made the seminal discovery that the growth promoting action of GH is mediated by the gene</w:t>
      </w:r>
      <w:r w:rsidR="00C90769" w:rsidRPr="00C4693F">
        <w:t xml:space="preserve">ration from the liver of IGF-I </w:t>
      </w:r>
      <w:r w:rsidRPr="00C4693F">
        <w:t xml:space="preserve">then called </w:t>
      </w:r>
      <w:r w:rsidR="00C90769" w:rsidRPr="00C4693F">
        <w:t>somatomedin (</w:t>
      </w:r>
      <w:r w:rsidR="006E6682">
        <w:t>later</w:t>
      </w:r>
      <w:r w:rsidR="006E6682" w:rsidRPr="00C4693F">
        <w:t xml:space="preserve"> </w:t>
      </w:r>
      <w:r w:rsidR="006E6682">
        <w:t>shown to be the same as</w:t>
      </w:r>
      <w:r w:rsidR="00C90769" w:rsidRPr="00C4693F">
        <w:t xml:space="preserve"> n</w:t>
      </w:r>
      <w:r w:rsidRPr="00C4693F">
        <w:t>on-suppressible insulin-like activity</w:t>
      </w:r>
      <w:r w:rsidR="00526AAC">
        <w:t>)</w:t>
      </w:r>
      <w:r w:rsidRPr="00C4693F">
        <w:t xml:space="preserve">, giving rise to the </w:t>
      </w:r>
      <w:r w:rsidRPr="00C4693F">
        <w:lastRenderedPageBreak/>
        <w:t xml:space="preserve">somatomedin hypothesis </w:t>
      </w:r>
      <w:r w:rsidR="00D30461">
        <w:fldChar w:fldCharType="begin">
          <w:fldData xml:space="preserve">PEVuZE5vdGU+PENpdGU+PEF1dGhvcj5MZSBSb2l0aDwvQXV0aG9yPjxZZWFyPjIwMDE8L1llYXI+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</w:fldData>
        </w:fldChar>
      </w:r>
      <w:r w:rsidR="00D30461">
        <w:instrText xml:space="preserve"> ADDIN EN.CITE </w:instrText>
      </w:r>
      <w:r w:rsidR="00D30461">
        <w:fldChar w:fldCharType="begin">
          <w:fldData xml:space="preserve">PEVuZE5vdGU+PENpdGU+PEF1dGhvcj5MZSBSb2l0aDwvQXV0aG9yPjxZZWFyPjIwMDE8L1llYXI+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</w:fldData>
        </w:fldChar>
      </w:r>
      <w:r w:rsidR="00D30461">
        <w:instrText xml:space="preserve"> ADDIN EN.CITE.DATA </w:instrText>
      </w:r>
      <w:r w:rsidR="00D30461">
        <w:fldChar w:fldCharType="end"/>
      </w:r>
      <w:r w:rsidR="00D30461">
        <w:fldChar w:fldCharType="separate"/>
      </w:r>
      <w:r w:rsidR="00D30461">
        <w:rPr>
          <w:noProof/>
        </w:rPr>
        <w:t>(69)</w:t>
      </w:r>
      <w:r w:rsidR="00D30461">
        <w:fldChar w:fldCharType="end"/>
      </w:r>
      <w:r w:rsidRPr="00C4693F">
        <w:t xml:space="preserve">. </w:t>
      </w:r>
      <w:r w:rsidR="00C63E2E" w:rsidRPr="00C4693F">
        <w:t xml:space="preserve">The hypothesis </w:t>
      </w:r>
      <w:r w:rsidR="00E13C5E" w:rsidRPr="00C4693F">
        <w:t xml:space="preserve">that </w:t>
      </w:r>
      <w:r w:rsidR="00B03422" w:rsidRPr="00C4693F">
        <w:t>IGF-I</w:t>
      </w:r>
      <w:r w:rsidR="00E13C5E" w:rsidRPr="00C4693F">
        <w:t xml:space="preserve"> </w:t>
      </w:r>
      <w:r w:rsidR="00C63E2E" w:rsidRPr="00C4693F">
        <w:t>was</w:t>
      </w:r>
      <w:r w:rsidR="00E13C5E" w:rsidRPr="00C4693F">
        <w:t xml:space="preserve"> produced solely from the liver</w:t>
      </w:r>
      <w:r w:rsidR="00C63E2E" w:rsidRPr="00C4693F">
        <w:t xml:space="preserve"> </w:t>
      </w:r>
      <w:r w:rsidR="00E13C5E" w:rsidRPr="00C4693F">
        <w:t xml:space="preserve">was </w:t>
      </w:r>
      <w:r w:rsidR="00C63E2E" w:rsidRPr="00C4693F">
        <w:t xml:space="preserve">challenged by </w:t>
      </w:r>
      <w:r w:rsidR="00E13C5E" w:rsidRPr="00C4693F">
        <w:t>in-vitro evidence</w:t>
      </w:r>
      <w:r w:rsidR="00C63E2E" w:rsidRPr="00C4693F">
        <w:t xml:space="preserve"> that </w:t>
      </w:r>
      <w:r w:rsidR="00E13C5E" w:rsidRPr="00C4693F">
        <w:t xml:space="preserve">several tissues </w:t>
      </w:r>
      <w:r w:rsidR="00B03422" w:rsidRPr="00C4693F">
        <w:t xml:space="preserve">produced this growth factor </w:t>
      </w:r>
      <w:r w:rsidR="00D30461">
        <w:fldChar w:fldCharType="begin"/>
      </w:r>
      <w:r w:rsidR="00D30461">
        <w:instrText xml:space="preserve"> ADDIN EN.CITE &lt;EndNote&gt;&lt;Cite&gt;&lt;Author&gt;D&amp;apos;Ercole&lt;/Author&gt;&lt;Year&gt;1980&lt;/Year&gt;&lt;RecNum&gt;3823&lt;/RecNum&gt;&lt;DisplayText&gt;(70)&lt;/DisplayText&gt;&lt;record&gt;&lt;rec-number&gt;3823&lt;/rec-number&gt;&lt;foreign-keys&gt;&lt;key app="EN" db-id="fs9wtzp5czpxase9tzlv2dwmf29seseaxzz5" timestamp="1541108046"&gt;3823&lt;/key&gt;&lt;/foreign-keys&gt;&lt;ref-type name="Journal Article"&gt;17&lt;/ref-type&gt;&lt;contributors&gt;&lt;authors&gt;&lt;author&gt;D&amp;apos;Ercole, A. J.&lt;/author&gt;&lt;author&gt;Applewhite, G. T.&lt;/author&gt;&lt;author&gt;Underwood, L. E.&lt;/author&gt;&lt;/authors&gt;&lt;/contributors&gt;&lt;titles&gt;&lt;title&gt;Evidence that somatomedin is synthesized by multiple tissues in the fetus&lt;/title&gt;&lt;secondary-title&gt;Dev Biol&lt;/secondary-title&gt;&lt;alt-title&gt;Developmental biology&lt;/alt-title&gt;&lt;/titles&gt;&lt;periodical&gt;&lt;full-title&gt;Dev Biol&lt;/full-title&gt;&lt;/periodical&gt;&lt;pages&gt;315-28&lt;/pages&gt;&lt;volume&gt;75&lt;/volume&gt;&lt;number&gt;2&lt;/number&gt;&lt;edition&gt;1980/03/15&lt;/edition&gt;&lt;keywords&gt;&lt;keyword&gt;Animals&lt;/keyword&gt;&lt;keyword&gt;Culture Media&lt;/keyword&gt;&lt;keyword&gt;Fetus/*metabolism&lt;/keyword&gt;&lt;keyword&gt;Liver/embryology&lt;/keyword&gt;&lt;keyword&gt;Mice&lt;/keyword&gt;&lt;keyword&gt;Molecular Weight&lt;/keyword&gt;&lt;keyword&gt;Organ Culture Techniques&lt;/keyword&gt;&lt;keyword&gt;Organ Specificity&lt;/keyword&gt;&lt;keyword&gt;Peptides/analysis&lt;/keyword&gt;&lt;keyword&gt;Radioimmunoassay&lt;/keyword&gt;&lt;keyword&gt;Receptors, Drug/analysis&lt;/keyword&gt;&lt;keyword&gt;Somatomedins/analysis/*biosynthesis&lt;/keyword&gt;&lt;/keywords&gt;&lt;dates&gt;&lt;year&gt;1980&lt;/year&gt;&lt;pub-dates&gt;&lt;date&gt;Mar 15&lt;/date&gt;&lt;/pub-dates&gt;&lt;/dates&gt;&lt;isbn&gt;0012-1606 (Print)&amp;#xD;0012-1606&lt;/isbn&gt;&lt;accession-num&gt;7372001&lt;/accession-num&gt;&lt;urls&gt;&lt;/urls&gt;&lt;remote-database-provider&gt;NLM&lt;/remote-database-provider&gt;&lt;language&gt;eng&lt;/language&gt;&lt;/record&gt;&lt;/Cite&gt;&lt;/EndNote&gt;</w:instrText>
      </w:r>
      <w:r w:rsidR="00D30461">
        <w:fldChar w:fldCharType="separate"/>
      </w:r>
      <w:r w:rsidR="00D30461">
        <w:rPr>
          <w:noProof/>
        </w:rPr>
        <w:t>(70)</w:t>
      </w:r>
      <w:r w:rsidR="00D30461">
        <w:fldChar w:fldCharType="end"/>
      </w:r>
      <w:r w:rsidR="00C63E2E" w:rsidRPr="00C4693F">
        <w:t xml:space="preserve">. </w:t>
      </w:r>
      <w:r w:rsidR="00A8565F" w:rsidRPr="00C4693F">
        <w:t xml:space="preserve">Not long after, </w:t>
      </w:r>
      <w:r w:rsidRPr="00C4693F">
        <w:t>Issakson and colleagues</w:t>
      </w:r>
      <w:r w:rsidR="00E13C5E" w:rsidRPr="00C4693F">
        <w:t xml:space="preserve"> </w:t>
      </w:r>
      <w:r w:rsidR="00A8565F" w:rsidRPr="00C4693F">
        <w:t>reported</w:t>
      </w:r>
      <w:r w:rsidR="00C63E2E" w:rsidRPr="00C4693F">
        <w:t xml:space="preserve"> </w:t>
      </w:r>
      <w:r w:rsidRPr="00C4693F">
        <w:t xml:space="preserve">that local administration of human </w:t>
      </w:r>
      <w:r w:rsidR="00525232" w:rsidRPr="00C4693F">
        <w:t>GH</w:t>
      </w:r>
      <w:r w:rsidRPr="00C4693F">
        <w:t xml:space="preserve"> in</w:t>
      </w:r>
      <w:r w:rsidR="00870CD8" w:rsidRPr="00C4693F">
        <w:t>-</w:t>
      </w:r>
      <w:r w:rsidRPr="00C4693F">
        <w:t>vivo to the cartilage growth plate of hypophysectomized rats</w:t>
      </w:r>
      <w:r w:rsidR="00C63E2E" w:rsidRPr="00C4693F">
        <w:t xml:space="preserve"> accelerated longitudinal bone growth from local IGFI production</w:t>
      </w:r>
      <w:r w:rsidRPr="00C4693F">
        <w:t xml:space="preserve"> </w:t>
      </w:r>
      <w:r w:rsidR="00D30461">
        <w:fldChar w:fldCharType="begin">
          <w:fldData xml:space="preserve">PEVuZE5vdGU+PENpdGU+PEF1dGhvcj5Jc2Frc3NvbjwvQXV0aG9yPjxZZWFyPjE5ODI8L1llYXI+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==
</w:fldData>
        </w:fldChar>
      </w:r>
      <w:r w:rsidR="00D30461">
        <w:instrText xml:space="preserve"> ADDIN EN.CITE </w:instrText>
      </w:r>
      <w:r w:rsidR="00D30461">
        <w:fldChar w:fldCharType="begin">
          <w:fldData xml:space="preserve">PEVuZE5vdGU+PENpdGU+PEF1dGhvcj5Jc2Frc3NvbjwvQXV0aG9yPjxZZWFyPjE5ODI8L1llYXI+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==
</w:fldData>
        </w:fldChar>
      </w:r>
      <w:r w:rsidR="00D30461">
        <w:instrText xml:space="preserve"> ADDIN EN.CITE.DATA </w:instrText>
      </w:r>
      <w:r w:rsidR="00D30461">
        <w:fldChar w:fldCharType="end"/>
      </w:r>
      <w:r w:rsidR="00D30461">
        <w:fldChar w:fldCharType="separate"/>
      </w:r>
      <w:r w:rsidR="00D30461">
        <w:rPr>
          <w:noProof/>
        </w:rPr>
        <w:t>(71,72)</w:t>
      </w:r>
      <w:r w:rsidR="00D30461">
        <w:fldChar w:fldCharType="end"/>
      </w:r>
      <w:r w:rsidRPr="00C4693F">
        <w:t xml:space="preserve">. Elegant tissue specific knock out studies have </w:t>
      </w:r>
      <w:r w:rsidR="00E13C5E" w:rsidRPr="00C4693F">
        <w:t xml:space="preserve">since </w:t>
      </w:r>
      <w:r w:rsidRPr="00C4693F">
        <w:t xml:space="preserve">established that GH exerts regulatory control of body and tissue growth through a combination of endocrine and paracrine </w:t>
      </w:r>
      <w:r w:rsidR="00C90769" w:rsidRPr="00C4693F">
        <w:t>actions mediated</w:t>
      </w:r>
      <w:r w:rsidRPr="00C4693F">
        <w:t xml:space="preserve"> by IGF-I </w:t>
      </w:r>
      <w:r w:rsidR="00D30461">
        <w:fldChar w:fldCharType="begin">
          <w:fldData xml:space="preserve">PEVuZE5vdGU+PENpdGU+PEF1dGhvcj5MZSBSb2l0aDwvQXV0aG9yPjxZZWFyPjIwMDE8L1llYXI+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</w:fldData>
        </w:fldChar>
      </w:r>
      <w:r w:rsidR="00D30461">
        <w:instrText xml:space="preserve"> ADDIN EN.CITE </w:instrText>
      </w:r>
      <w:r w:rsidR="00D30461">
        <w:fldChar w:fldCharType="begin">
          <w:fldData xml:space="preserve">PEVuZE5vdGU+PENpdGU+PEF1dGhvcj5MZSBSb2l0aDwvQXV0aG9yPjxZZWFyPjIwMDE8L1llYXI+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</w:fldData>
        </w:fldChar>
      </w:r>
      <w:r w:rsidR="00D30461">
        <w:instrText xml:space="preserve"> ADDIN EN.CITE.DATA </w:instrText>
      </w:r>
      <w:r w:rsidR="00D30461">
        <w:fldChar w:fldCharType="end"/>
      </w:r>
      <w:r w:rsidR="00D30461">
        <w:fldChar w:fldCharType="separate"/>
      </w:r>
      <w:r w:rsidR="00D30461">
        <w:rPr>
          <w:noProof/>
        </w:rPr>
        <w:t>(69)</w:t>
      </w:r>
      <w:r w:rsidR="00D30461">
        <w:fldChar w:fldCharType="end"/>
      </w:r>
      <w:r w:rsidRPr="00C4693F">
        <w:t>.</w:t>
      </w:r>
    </w:p>
    <w:p w14:paraId="38F36545" w14:textId="283A4375" w:rsidR="00F40CD2" w:rsidRPr="00C4693F" w:rsidRDefault="00F40CD2" w:rsidP="00BF6704">
      <w:pPr>
        <w:spacing w:line="480" w:lineRule="auto"/>
        <w:jc w:val="both"/>
      </w:pPr>
      <w:r w:rsidRPr="00C4693F">
        <w:t>GH also exerts actions that are independent of IGF-I. The lipolytic, gluconeogenic and anti</w:t>
      </w:r>
      <w:r w:rsidR="00921BA7">
        <w:t>-</w:t>
      </w:r>
      <w:r w:rsidRPr="00C4693F">
        <w:t>natr</w:t>
      </w:r>
      <w:r w:rsidR="00870CD8" w:rsidRPr="00C4693F">
        <w:t>i</w:t>
      </w:r>
      <w:r w:rsidRPr="00C4693F">
        <w:t xml:space="preserve">uretic actions do not involve IGF-I mediation in several tissues. Forearm studies in humans employing arteriovenous measurements have revealed that GH stimulates amino acid uptake directly into muscle </w:t>
      </w:r>
      <w:r w:rsidR="00D30461">
        <w:fldChar w:fldCharType="begin"/>
      </w:r>
      <w:r w:rsidR="00D30461">
        <w:instrText xml:space="preserve"> ADDIN EN.CITE &lt;EndNote&gt;&lt;Cite&gt;&lt;Author&gt;Fryburg&lt;/Author&gt;&lt;Year&gt;1991&lt;/Year&gt;&lt;RecNum&gt;1213&lt;/RecNum&gt;&lt;DisplayText&gt;(73)&lt;/DisplayText&gt;&lt;record&gt;&lt;rec-number&gt;1213&lt;/rec-number&gt;&lt;foreign-keys&gt;&lt;key app="EN" db-id="fs9wtzp5czpxase9tzlv2dwmf29seseaxzz5" timestamp="0"&gt;1213&lt;/key&gt;&lt;/foreign-keys&gt;&lt;ref-type name="Journal Article"&gt;17&lt;/ref-type&gt;&lt;contributors&gt;&lt;authors&gt;&lt;author&gt;Fryburg, D. A.&lt;/author&gt;&lt;author&gt;Gelfand, R. A.&lt;/author&gt;&lt;author&gt;Barrett, E. J.&lt;/author&gt;&lt;/authors&gt;&lt;/contributors&gt;&lt;auth-address&gt;Yale Clinical Research Center, New Haven, Connecticut 06510.&lt;/auth-address&gt;&lt;titles&gt;&lt;title&gt;Growth hormone acutely stimulates forearm muscle protein synthesis in normal humans&lt;/title&gt;&lt;secondary-title&gt;Am J Physiol&lt;/secondary-title&gt;&lt;alt-title&gt;The American journal of physiology&lt;/alt-title&gt;&lt;/titles&gt;&lt;periodical&gt;&lt;full-title&gt;Am J Physiol&lt;/full-title&gt;&lt;/periodical&gt;&lt;pages&gt;E499-504&lt;/pages&gt;&lt;volume&gt;260&lt;/volume&gt;&lt;number&gt;3 Pt 1&lt;/number&gt;&lt;keywords&gt;&lt;keyword&gt;Adult&lt;/keyword&gt;&lt;keyword&gt;Amino Acids/blood&lt;/keyword&gt;&lt;keyword&gt;Analysis of Variance&lt;/keyword&gt;&lt;keyword&gt;Blood Glucose&lt;/keyword&gt;&lt;keyword&gt;Carbon Radioisotopes&lt;/keyword&gt;&lt;keyword&gt;Forearm&lt;/keyword&gt;&lt;keyword&gt;Growth Hormone/administration &amp;amp; dosage/*pharmacology&lt;/keyword&gt;&lt;keyword&gt;Humans&lt;/keyword&gt;&lt;keyword&gt;Infusions, Intra-Arterial&lt;/keyword&gt;&lt;keyword&gt;Kinetics&lt;/keyword&gt;&lt;keyword&gt;Male&lt;/keyword&gt;&lt;keyword&gt;Muscles/blood supply/drug effects/*metabolism&lt;/keyword&gt;&lt;keyword&gt;*Protein Biosynthesis&lt;/keyword&gt;&lt;keyword&gt;Radioisotope Dilution Technique&lt;/keyword&gt;&lt;keyword&gt;Reference Values&lt;/keyword&gt;&lt;keyword&gt;Regional Blood Flow/drug effects&lt;/keyword&gt;&lt;keyword&gt;Tritium&lt;/keyword&gt;&lt;/keywords&gt;&lt;dates&gt;&lt;year&gt;1991&lt;/year&gt;&lt;pub-dates&gt;&lt;date&gt;Mar&lt;/date&gt;&lt;/pub-dates&gt;&lt;/dates&gt;&lt;isbn&gt;0002-9513 (Print)&amp;#xD;0002-9513 (Linking)&lt;/isbn&gt;&lt;accession-num&gt;2003602&lt;/accession-num&gt;&lt;urls&gt;&lt;related-urls&gt;&lt;url&gt;http://www.ncbi.nlm.nih.gov/entrez/query.fcgi?cmd=Retrieve&amp;amp;db=PubMed&amp;amp;dopt=Citation&amp;amp;list_uids=2003602 &lt;/url&gt;&lt;/related-urls&gt;&lt;/urls&gt;&lt;language&gt;eng&lt;/language&gt;&lt;/record&gt;&lt;/Cite&gt;&lt;/EndNote&gt;</w:instrText>
      </w:r>
      <w:r w:rsidR="00D30461">
        <w:fldChar w:fldCharType="separate"/>
      </w:r>
      <w:r w:rsidR="00D30461">
        <w:rPr>
          <w:noProof/>
        </w:rPr>
        <w:t>(73)</w:t>
      </w:r>
      <w:r w:rsidR="00D30461">
        <w:fldChar w:fldCharType="end"/>
      </w:r>
      <w:r w:rsidRPr="00C4693F">
        <w:t>. This effect occurs within 3-6 hours of a GH infusion without a change in IGF-I concentrations. Th</w:t>
      </w:r>
      <w:r w:rsidR="006A339C" w:rsidRPr="00C4693F">
        <w:t>u</w:t>
      </w:r>
      <w:r w:rsidRPr="00C4693F">
        <w:t>s GH elaborates a range of effects on metabolism, body systems and body growth integrated through a mix of direct and indirect IGF-I-mediated action.</w:t>
      </w:r>
    </w:p>
    <w:p w14:paraId="6C80D46A" w14:textId="77777777" w:rsidR="00F40CD2" w:rsidRPr="00C4693F" w:rsidRDefault="00F40CD2" w:rsidP="00BF6704">
      <w:pPr>
        <w:spacing w:line="480" w:lineRule="auto"/>
        <w:jc w:val="both"/>
      </w:pPr>
    </w:p>
    <w:p w14:paraId="2561EA3C" w14:textId="27153D6A" w:rsidR="00F40CD2" w:rsidRPr="00C4693F" w:rsidRDefault="00F40CD2" w:rsidP="006C52BF">
      <w:pPr>
        <w:pStyle w:val="Heading3"/>
      </w:pPr>
      <w:r w:rsidRPr="00C4693F">
        <w:t>Blood Markers of GH Action</w:t>
      </w:r>
      <w:r w:rsidR="00E34DBD" w:rsidRPr="00C4693F">
        <w:t xml:space="preserve"> </w:t>
      </w:r>
    </w:p>
    <w:p w14:paraId="65C4405F" w14:textId="1ABC38E5" w:rsidR="00F40CD2" w:rsidRPr="00C4693F" w:rsidRDefault="00F40CD2" w:rsidP="00BF6704">
      <w:pPr>
        <w:spacing w:line="480" w:lineRule="auto"/>
        <w:jc w:val="both"/>
        <w:rPr>
          <w:lang w:val="en-US"/>
        </w:rPr>
      </w:pPr>
      <w:r w:rsidRPr="00C4693F">
        <w:rPr>
          <w:color w:val="000000" w:themeColor="text1"/>
        </w:rPr>
        <w:t>G</w:t>
      </w:r>
      <w:r w:rsidR="00CA27D4" w:rsidRPr="00C4693F">
        <w:rPr>
          <w:color w:val="000000" w:themeColor="text1"/>
        </w:rPr>
        <w:t xml:space="preserve">rowth </w:t>
      </w:r>
      <w:r w:rsidRPr="00C4693F">
        <w:rPr>
          <w:color w:val="000000" w:themeColor="text1"/>
        </w:rPr>
        <w:t>H</w:t>
      </w:r>
      <w:r w:rsidR="00CA27D4" w:rsidRPr="00C4693F">
        <w:rPr>
          <w:color w:val="000000" w:themeColor="text1"/>
        </w:rPr>
        <w:t>ormone</w:t>
      </w:r>
      <w:r w:rsidRPr="00C4693F">
        <w:rPr>
          <w:color w:val="000000" w:themeColor="text1"/>
        </w:rPr>
        <w:t xml:space="preserve"> stimulates the secretion of a number of proteins from the liver and from peripheral tissues. Many GH responsive proteins have been investigated for their potential as sensitive and specific discriminants of GH </w:t>
      </w:r>
      <w:r w:rsidR="00352532" w:rsidRPr="00C4693F">
        <w:rPr>
          <w:color w:val="000000" w:themeColor="text1"/>
        </w:rPr>
        <w:t xml:space="preserve">use.  These include IGF-I, IGF binding protein </w:t>
      </w:r>
      <w:r w:rsidRPr="00C4693F">
        <w:rPr>
          <w:color w:val="000000" w:themeColor="text1"/>
        </w:rPr>
        <w:t xml:space="preserve">3 </w:t>
      </w:r>
      <w:r w:rsidR="006E6682">
        <w:rPr>
          <w:color w:val="000000" w:themeColor="text1"/>
        </w:rPr>
        <w:t xml:space="preserve">(IGFBP3) </w:t>
      </w:r>
      <w:r w:rsidRPr="00C4693F">
        <w:rPr>
          <w:color w:val="000000" w:themeColor="text1"/>
        </w:rPr>
        <w:t xml:space="preserve">and </w:t>
      </w:r>
      <w:r w:rsidR="00352532" w:rsidRPr="00C4693F">
        <w:rPr>
          <w:color w:val="000000" w:themeColor="text1"/>
        </w:rPr>
        <w:t>Acid Labile Subunit</w:t>
      </w:r>
      <w:r w:rsidR="006E6682">
        <w:rPr>
          <w:color w:val="000000" w:themeColor="text1"/>
        </w:rPr>
        <w:t xml:space="preserve"> (ALS)</w:t>
      </w:r>
      <w:r w:rsidRPr="00C4693F">
        <w:rPr>
          <w:color w:val="000000" w:themeColor="text1"/>
        </w:rPr>
        <w:t xml:space="preserve"> produced from the liver and </w:t>
      </w:r>
      <w:r w:rsidR="00F14000">
        <w:rPr>
          <w:color w:val="000000" w:themeColor="text1"/>
        </w:rPr>
        <w:t xml:space="preserve">the </w:t>
      </w:r>
      <w:r w:rsidRPr="00C4693F">
        <w:rPr>
          <w:color w:val="000000" w:themeColor="text1"/>
        </w:rPr>
        <w:t xml:space="preserve">collagen proteins </w:t>
      </w:r>
      <w:r w:rsidR="00C71BA6" w:rsidRPr="00C4693F">
        <w:t>N-terminal pro-peptide of type 1 procollagen</w:t>
      </w:r>
      <w:r w:rsidR="00C71BA6" w:rsidRPr="00C4693F">
        <w:rPr>
          <w:color w:val="000000" w:themeColor="text1"/>
        </w:rPr>
        <w:t xml:space="preserve"> (</w:t>
      </w:r>
      <w:r w:rsidRPr="00C4693F">
        <w:rPr>
          <w:color w:val="000000" w:themeColor="text1"/>
        </w:rPr>
        <w:t>P</w:t>
      </w:r>
      <w:r w:rsidR="00C90769" w:rsidRPr="00C4693F">
        <w:rPr>
          <w:color w:val="000000" w:themeColor="text1"/>
        </w:rPr>
        <w:t>I</w:t>
      </w:r>
      <w:r w:rsidRPr="00C4693F">
        <w:rPr>
          <w:color w:val="000000" w:themeColor="text1"/>
        </w:rPr>
        <w:t>NP</w:t>
      </w:r>
      <w:r w:rsidR="00C71BA6" w:rsidRPr="00C4693F">
        <w:rPr>
          <w:color w:val="000000" w:themeColor="text1"/>
        </w:rPr>
        <w:t>)</w:t>
      </w:r>
      <w:r w:rsidRPr="00C4693F">
        <w:rPr>
          <w:color w:val="000000" w:themeColor="text1"/>
        </w:rPr>
        <w:t xml:space="preserve">, </w:t>
      </w:r>
      <w:r w:rsidR="00C71BA6" w:rsidRPr="00C4693F">
        <w:t>N-terminal pro-peptide of type III collagen</w:t>
      </w:r>
      <w:r w:rsidR="00C71BA6" w:rsidRPr="00C4693F">
        <w:rPr>
          <w:color w:val="000000" w:themeColor="text1"/>
        </w:rPr>
        <w:t xml:space="preserve"> (</w:t>
      </w:r>
      <w:r w:rsidRPr="00C4693F">
        <w:rPr>
          <w:color w:val="000000" w:themeColor="text1"/>
        </w:rPr>
        <w:t>P</w:t>
      </w:r>
      <w:r w:rsidR="00C90769" w:rsidRPr="00C4693F">
        <w:rPr>
          <w:color w:val="000000" w:themeColor="text1"/>
        </w:rPr>
        <w:t>III</w:t>
      </w:r>
      <w:r w:rsidRPr="00C4693F">
        <w:rPr>
          <w:color w:val="000000" w:themeColor="text1"/>
        </w:rPr>
        <w:t>NP</w:t>
      </w:r>
      <w:r w:rsidR="00C71BA6" w:rsidRPr="00C4693F">
        <w:rPr>
          <w:color w:val="000000" w:themeColor="text1"/>
        </w:rPr>
        <w:t>)</w:t>
      </w:r>
      <w:r w:rsidRPr="00C4693F">
        <w:rPr>
          <w:color w:val="000000" w:themeColor="text1"/>
        </w:rPr>
        <w:t xml:space="preserve"> and </w:t>
      </w:r>
      <w:r w:rsidR="00C71BA6" w:rsidRPr="00C4693F">
        <w:rPr>
          <w:bCs/>
        </w:rPr>
        <w:t>Carboxyterminal telopeptide of type I collagen</w:t>
      </w:r>
      <w:r w:rsidR="00C71BA6" w:rsidRPr="00C4693F">
        <w:rPr>
          <w:color w:val="000000" w:themeColor="text1"/>
        </w:rPr>
        <w:t xml:space="preserve"> (I</w:t>
      </w:r>
      <w:r w:rsidRPr="00C4693F">
        <w:rPr>
          <w:color w:val="000000" w:themeColor="text1"/>
        </w:rPr>
        <w:t>CTP</w:t>
      </w:r>
      <w:r w:rsidR="00C71BA6" w:rsidRPr="00C4693F">
        <w:rPr>
          <w:color w:val="000000" w:themeColor="text1"/>
        </w:rPr>
        <w:t>)</w:t>
      </w:r>
      <w:r w:rsidR="00D82E00" w:rsidRPr="00C4693F">
        <w:rPr>
          <w:color w:val="000000" w:themeColor="text1"/>
        </w:rPr>
        <w:t xml:space="preserve"> from bone and connective tissue</w:t>
      </w:r>
      <w:r w:rsidR="00C76FDC">
        <w:rPr>
          <w:color w:val="000000" w:themeColor="text1"/>
        </w:rPr>
        <w:t>.</w:t>
      </w:r>
      <w:r w:rsidR="00D82E00" w:rsidRPr="00C4693F">
        <w:rPr>
          <w:color w:val="000000" w:themeColor="text1"/>
        </w:rPr>
        <w:t xml:space="preserve"> </w:t>
      </w:r>
      <w:r w:rsidR="00D30461">
        <w:fldChar w:fldCharType="begin">
          <w:fldData xml:space="preserve">PEVuZE5vdGU+PENpdGU+PEF1dGhvcj5EYWxsPC9BdXRob3I+PFllYXI+MjAwMDwvWWVhcj48UmVj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</w:fldData>
        </w:fldChar>
      </w:r>
      <w:r w:rsidR="00D30461">
        <w:instrText xml:space="preserve"> ADDIN EN.CITE </w:instrText>
      </w:r>
      <w:r w:rsidR="00D30461">
        <w:fldChar w:fldCharType="begin">
          <w:fldData xml:space="preserve">PEVuZE5vdGU+PENpdGU+PEF1dGhvcj5EYWxsPC9BdXRob3I+PFllYXI+MjAwMDwvWWVhcj48UmVj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</w:fldData>
        </w:fldChar>
      </w:r>
      <w:r w:rsidR="00D30461">
        <w:instrText xml:space="preserve"> ADDIN EN.CITE.DATA </w:instrText>
      </w:r>
      <w:r w:rsidR="00D30461">
        <w:fldChar w:fldCharType="end"/>
      </w:r>
      <w:r w:rsidR="00D30461">
        <w:fldChar w:fldCharType="separate"/>
      </w:r>
      <w:r w:rsidR="00D30461">
        <w:rPr>
          <w:noProof/>
        </w:rPr>
        <w:t>(74)</w:t>
      </w:r>
      <w:r w:rsidR="00D30461">
        <w:fldChar w:fldCharType="end"/>
      </w:r>
      <w:r w:rsidRPr="00C4693F">
        <w:t>.</w:t>
      </w:r>
      <w:r w:rsidRPr="00C4693F">
        <w:rPr>
          <w:color w:val="000000" w:themeColor="text1"/>
        </w:rPr>
        <w:t xml:space="preserve"> </w:t>
      </w:r>
      <w:r w:rsidR="00733341">
        <w:rPr>
          <w:color w:val="000000" w:themeColor="text1"/>
        </w:rPr>
        <w:t xml:space="preserve"> Figure 4 shows a schematic representation of the stimulation of components of the IGF system and of bone </w:t>
      </w:r>
      <w:r w:rsidR="00A43D71">
        <w:rPr>
          <w:color w:val="000000" w:themeColor="text1"/>
        </w:rPr>
        <w:t>proteins</w:t>
      </w:r>
      <w:r w:rsidR="00733341">
        <w:rPr>
          <w:color w:val="000000" w:themeColor="text1"/>
        </w:rPr>
        <w:t xml:space="preserve"> by endogenous or exogenous GH.  </w:t>
      </w:r>
      <w:r w:rsidRPr="00C4693F">
        <w:t xml:space="preserve">In elite athletes, demographic factors account for significant variability in the blood levels of these markers, all falling significantly with age </w:t>
      </w:r>
      <w:r w:rsidR="00D30461">
        <w:fldChar w:fldCharType="begin">
          <w:fldData xml:space="preserve">PEVuZE5vdGU+PENpdGU+PEF1dGhvcj5IZWFseTwvQXV0aG9yPjxZZWFyPjIwMDU8L1llYXI+PFJl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</w:fldData>
        </w:fldChar>
      </w:r>
      <w:r w:rsidR="00D30461">
        <w:instrText xml:space="preserve"> ADDIN EN.CITE </w:instrText>
      </w:r>
      <w:r w:rsidR="00D30461">
        <w:fldChar w:fldCharType="begin">
          <w:fldData xml:space="preserve">PEVuZE5vdGU+PENpdGU+PEF1dGhvcj5IZWFseTwvQXV0aG9yPjxZZWFyPjIwMDU8L1llYXI+PFJl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</w:fldData>
        </w:fldChar>
      </w:r>
      <w:r w:rsidR="00D30461">
        <w:instrText xml:space="preserve"> ADDIN EN.CITE.DATA </w:instrText>
      </w:r>
      <w:r w:rsidR="00D30461">
        <w:fldChar w:fldCharType="end"/>
      </w:r>
      <w:r w:rsidR="00D30461">
        <w:fldChar w:fldCharType="separate"/>
      </w:r>
      <w:r w:rsidR="00D30461">
        <w:rPr>
          <w:noProof/>
        </w:rPr>
        <w:t>(75,76)</w:t>
      </w:r>
      <w:r w:rsidR="00D30461">
        <w:fldChar w:fldCharType="end"/>
      </w:r>
      <w:r w:rsidRPr="00C4693F">
        <w:t xml:space="preserve">. </w:t>
      </w:r>
      <w:r w:rsidRPr="00C4693F">
        <w:rPr>
          <w:lang w:val="en-US"/>
        </w:rPr>
        <w:t>Age was the major contribution to the variability, equivalent to &gt;80% of the attributable variation in IGF-I and the collagen markers. Gender was the next major factor</w:t>
      </w:r>
      <w:r w:rsidR="00CA27D4" w:rsidRPr="00C4693F">
        <w:rPr>
          <w:lang w:val="en-US"/>
        </w:rPr>
        <w:t xml:space="preserve"> with</w:t>
      </w:r>
      <w:r w:rsidRPr="00C4693F">
        <w:rPr>
          <w:lang w:val="en-US"/>
        </w:rPr>
        <w:t xml:space="preserve"> the IGF axis markers all </w:t>
      </w:r>
      <w:r w:rsidR="00CA27D4" w:rsidRPr="00C4693F">
        <w:rPr>
          <w:lang w:val="en-US"/>
        </w:rPr>
        <w:t xml:space="preserve">being </w:t>
      </w:r>
      <w:r w:rsidRPr="00C4693F">
        <w:rPr>
          <w:lang w:val="en-US"/>
        </w:rPr>
        <w:t>significantly higher in women</w:t>
      </w:r>
      <w:r w:rsidR="001E6E00">
        <w:rPr>
          <w:lang w:val="en-US"/>
        </w:rPr>
        <w:t xml:space="preserve"> by 10-15%</w:t>
      </w:r>
      <w:r w:rsidRPr="00C4693F">
        <w:rPr>
          <w:lang w:val="en-US"/>
        </w:rPr>
        <w:t xml:space="preserve">, and </w:t>
      </w:r>
      <w:r w:rsidRPr="00C4693F">
        <w:rPr>
          <w:lang w:val="en-US"/>
        </w:rPr>
        <w:lastRenderedPageBreak/>
        <w:t>the collagen markers significantly higher in men</w:t>
      </w:r>
      <w:r w:rsidR="001E6E00">
        <w:rPr>
          <w:lang w:val="en-US"/>
        </w:rPr>
        <w:t xml:space="preserve"> by 3-10% </w:t>
      </w:r>
      <w:r w:rsidR="00D30461">
        <w:fldChar w:fldCharType="begin">
          <w:fldData xml:space="preserve">PEVuZE5vdGU+PENpdGU+PEF1dGhvcj5IZWFseTwvQXV0aG9yPjxZZWFyPjIwMDU8L1llYXI+PFJl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</w:fldData>
        </w:fldChar>
      </w:r>
      <w:r w:rsidR="00D30461">
        <w:instrText xml:space="preserve"> ADDIN EN.CITE </w:instrText>
      </w:r>
      <w:r w:rsidR="00D30461">
        <w:fldChar w:fldCharType="begin">
          <w:fldData xml:space="preserve">PEVuZE5vdGU+PENpdGU+PEF1dGhvcj5IZWFseTwvQXV0aG9yPjxZZWFyPjIwMDU8L1llYXI+PFJl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</w:fldData>
        </w:fldChar>
      </w:r>
      <w:r w:rsidR="00D30461">
        <w:instrText xml:space="preserve"> ADDIN EN.CITE.DATA </w:instrText>
      </w:r>
      <w:r w:rsidR="00D30461">
        <w:fldChar w:fldCharType="end"/>
      </w:r>
      <w:r w:rsidR="00D30461">
        <w:fldChar w:fldCharType="separate"/>
      </w:r>
      <w:r w:rsidR="00D30461">
        <w:rPr>
          <w:noProof/>
        </w:rPr>
        <w:t>(75,76)</w:t>
      </w:r>
      <w:r w:rsidR="00D30461">
        <w:fldChar w:fldCharType="end"/>
      </w:r>
      <w:r w:rsidRPr="00C4693F">
        <w:rPr>
          <w:lang w:val="en-US"/>
        </w:rPr>
        <w:t xml:space="preserve">. Ethnicity and sport type exert a minor influence of less than 5% </w:t>
      </w:r>
      <w:r w:rsidR="00D30461">
        <w:fldChar w:fldCharType="begin"/>
      </w:r>
      <w:r w:rsidR="00D30461">
        <w:instrText xml:space="preserve"> ADDIN EN.CITE &lt;EndNote&gt;&lt;Cite&gt;&lt;Author&gt;Nelson&lt;/Author&gt;&lt;Year&gt;2006&lt;/Year&gt;&lt;RecNum&gt;2634&lt;/RecNum&gt;&lt;DisplayText&gt;(76)&lt;/DisplayText&gt;&lt;record&gt;&lt;rec-number&gt;2634&lt;/rec-number&gt;&lt;foreign-keys&gt;&lt;key app="EN" db-id="fs9wtzp5czpxase9tzlv2dwmf29seseaxzz5" timestamp="0"&gt;2634&lt;/key&gt;&lt;/foreign-keys&gt;&lt;ref-type name="Journal Article"&gt;17&lt;/ref-type&gt;&lt;contributors&gt;&lt;authors&gt;&lt;author&gt;Nelson, A. E.&lt;/author&gt;&lt;author&gt;Howe, C. J.&lt;/author&gt;&lt;author&gt;Nguyen, T. V.&lt;/author&gt;&lt;author&gt;Leung, K. C.&lt;/author&gt;&lt;author&gt;Trout, G. J.&lt;/author&gt;&lt;author&gt;Seibel, M. J.&lt;/author&gt;&lt;author&gt;Baxter, R. C.&lt;/author&gt;&lt;author&gt;Handelsman, D. J.&lt;/author&gt;&lt;author&gt;Kazlauskas, R.&lt;/author&gt;&lt;author&gt;Ho, K. K.&lt;/author&gt;&lt;/authors&gt;&lt;/contributors&gt;&lt;auth-address&gt;Garvan Institute of Medical Research and Department of Endocrinology, Darlinghurst, New South Wales 2010, Australia.&lt;/auth-address&gt;&lt;titles&gt;&lt;title&gt;Influence of demographic factors and sport type on growth hormone-responsive markers in elite athletes&lt;/title&gt;&lt;secondary-title&gt;J Clin Endocrinol Metab&lt;/secondary-title&gt;&lt;/titles&gt;&lt;periodical&gt;&lt;full-title&gt;J Clin Endocrinol Metab&lt;/full-title&gt;&lt;/periodical&gt;&lt;pages&gt;4424-32&lt;/pages&gt;&lt;volume&gt;91&lt;/volume&gt;&lt;number&gt;11&lt;/number&gt;&lt;dates&gt;&lt;year&gt;2006&lt;/year&gt;&lt;pub-dates&gt;&lt;date&gt;Nov&lt;/date&gt;&lt;/pub-dates&gt;&lt;/dates&gt;&lt;accession-num&gt;16912136&lt;/accession-num&gt;&lt;urls&gt;&lt;related-urls&gt;&lt;url&gt;http://www.ncbi.nlm.nih.gov/entrez/query.fcgi?cmd=Retrieve&amp;amp;db=PubMed&amp;amp;dopt=Citation&amp;amp;list_uids=16912136 &lt;/url&gt;&lt;/related-urls&gt;&lt;/urls&gt;&lt;/record&gt;&lt;/Cite&gt;&lt;/EndNote&gt;</w:instrText>
      </w:r>
      <w:r w:rsidR="00D30461">
        <w:fldChar w:fldCharType="separate"/>
      </w:r>
      <w:r w:rsidR="00D30461">
        <w:rPr>
          <w:noProof/>
        </w:rPr>
        <w:t>(76)</w:t>
      </w:r>
      <w:r w:rsidR="00D30461">
        <w:fldChar w:fldCharType="end"/>
      </w:r>
      <w:r w:rsidRPr="00C4693F">
        <w:rPr>
          <w:lang w:val="en-US"/>
        </w:rPr>
        <w:t>. Therefore</w:t>
      </w:r>
      <w:r w:rsidR="00CA27D4" w:rsidRPr="00C4693F">
        <w:rPr>
          <w:lang w:val="en-US"/>
        </w:rPr>
        <w:t>,</w:t>
      </w:r>
      <w:r w:rsidRPr="00C4693F">
        <w:rPr>
          <w:lang w:val="en-US"/>
        </w:rPr>
        <w:t xml:space="preserve"> a test based on IGF-I and the collagen markers must take age</w:t>
      </w:r>
      <w:r w:rsidR="00CA27D4" w:rsidRPr="00C4693F">
        <w:rPr>
          <w:lang w:val="en-US"/>
        </w:rPr>
        <w:t xml:space="preserve"> </w:t>
      </w:r>
      <w:r w:rsidR="002B3A52" w:rsidRPr="00C4693F">
        <w:rPr>
          <w:lang w:val="en-US"/>
        </w:rPr>
        <w:t xml:space="preserve">into account for men and women, </w:t>
      </w:r>
      <w:r w:rsidR="00CA27D4" w:rsidRPr="00C4693F">
        <w:rPr>
          <w:lang w:val="en-US"/>
        </w:rPr>
        <w:t>while</w:t>
      </w:r>
      <w:r w:rsidRPr="00C4693F">
        <w:rPr>
          <w:lang w:val="en-US"/>
        </w:rPr>
        <w:t xml:space="preserve"> ethnicity and sport type are unlikely to be confounders for these markers.</w:t>
      </w:r>
    </w:p>
    <w:p w14:paraId="34E67A78" w14:textId="77777777" w:rsidR="00F40CD2" w:rsidRPr="00C4693F" w:rsidRDefault="00F40CD2" w:rsidP="00BF6704">
      <w:pPr>
        <w:spacing w:line="480" w:lineRule="auto"/>
        <w:jc w:val="both"/>
      </w:pPr>
    </w:p>
    <w:p w14:paraId="08F50E09" w14:textId="77777777" w:rsidR="00F40CD2" w:rsidRPr="00C4693F" w:rsidRDefault="00F40CD2" w:rsidP="006C52BF">
      <w:pPr>
        <w:pStyle w:val="Heading3"/>
      </w:pPr>
      <w:r w:rsidRPr="00C4693F">
        <w:t>Protein Metabolism</w:t>
      </w:r>
    </w:p>
    <w:p w14:paraId="3C282AD7" w14:textId="7B5B56C1" w:rsidR="00F40CD2" w:rsidRPr="00C4693F" w:rsidRDefault="00F40CD2" w:rsidP="00BF6704">
      <w:pPr>
        <w:spacing w:line="480" w:lineRule="auto"/>
        <w:jc w:val="both"/>
        <w:rPr>
          <w:lang w:val="en-US"/>
        </w:rPr>
      </w:pPr>
      <w:r w:rsidRPr="00C4693F">
        <w:t xml:space="preserve">Protein mass is not static but constantly turning over in a dynamic process of loss and synthesis. Approximately 0.6% of total body nitrogen is replenished each day, indicating total body protein is replaced every 160 days. Tracer studies employing steady state methodology have given insights into how GH regulates whole body protein anabolism. Whole body metabolism can be broken into three components: proteolysis, oxidation and synthesis in which the amino acid pools derived from proteolysis are oxidised or resynthesised into protein. Oxidation of amino acids provides a source of energy but represents irreversible loss of protein; it is therefore the hallmark of catabolism. GH </w:t>
      </w:r>
      <w:r w:rsidR="002B3A52" w:rsidRPr="00C4693F">
        <w:rPr>
          <w:lang w:val="en-US"/>
        </w:rPr>
        <w:t>directs</w:t>
      </w:r>
      <w:r w:rsidRPr="00C4693F">
        <w:rPr>
          <w:lang w:val="en-US"/>
        </w:rPr>
        <w:t xml:space="preserve"> amino acids from oxidative towards synthetic pathways </w:t>
      </w:r>
      <w:r w:rsidR="00D30461">
        <w:fldChar w:fldCharType="begin">
          <w:fldData xml:space="preserve">PEVuZE5vdGU+PENpdGU+PEF1dGhvcj5SdXNzZWxsLUpvbmVzPC9BdXRob3I+PFllYXI+MTk5ODwv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</w:fldData>
        </w:fldChar>
      </w:r>
      <w:r w:rsidR="00D30461">
        <w:instrText xml:space="preserve"> ADDIN EN.CITE </w:instrText>
      </w:r>
      <w:r w:rsidR="00D30461">
        <w:fldChar w:fldCharType="begin">
          <w:fldData xml:space="preserve">PEVuZE5vdGU+PENpdGU+PEF1dGhvcj5SdXNzZWxsLUpvbmVzPC9BdXRob3I+PFllYXI+MTk5ODwv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</w:fldData>
        </w:fldChar>
      </w:r>
      <w:r w:rsidR="00D30461">
        <w:instrText xml:space="preserve"> ADDIN EN.CITE.DATA </w:instrText>
      </w:r>
      <w:r w:rsidR="00D30461">
        <w:fldChar w:fldCharType="end"/>
      </w:r>
      <w:r w:rsidR="00D30461">
        <w:fldChar w:fldCharType="separate"/>
      </w:r>
      <w:r w:rsidR="00D30461">
        <w:rPr>
          <w:noProof/>
        </w:rPr>
        <w:t>(77)</w:t>
      </w:r>
      <w:r w:rsidR="00D30461">
        <w:fldChar w:fldCharType="end"/>
      </w:r>
      <w:r w:rsidRPr="00C4693F">
        <w:t>. By contrast, insulin exerts an anti</w:t>
      </w:r>
      <w:r w:rsidR="004A5319" w:rsidRPr="00C4693F">
        <w:t>-</w:t>
      </w:r>
      <w:r w:rsidRPr="00C4693F">
        <w:t xml:space="preserve">catabolic action by reducing the rate of proteolysis </w:t>
      </w:r>
      <w:r w:rsidR="0087745E" w:rsidRPr="00C4693F">
        <w:t xml:space="preserve"> </w:t>
      </w:r>
      <w:r w:rsidR="00D30461">
        <w:fldChar w:fldCharType="begin">
          <w:fldData xml:space="preserve">PEVuZE5vdGU+PENpdGU+PEF1dGhvcj5VbXBsZWJ5PC9BdXRob3I+PFllYXI+MTk4NTwvWWVhcj48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</w:fldData>
        </w:fldChar>
      </w:r>
      <w:r w:rsidR="00D30461">
        <w:instrText xml:space="preserve"> ADDIN EN.CITE </w:instrText>
      </w:r>
      <w:r w:rsidR="00D30461">
        <w:fldChar w:fldCharType="begin">
          <w:fldData xml:space="preserve">PEVuZE5vdGU+PENpdGU+PEF1dGhvcj5VbXBsZWJ5PC9BdXRob3I+PFllYXI+MTk4NTwvWWVhcj48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</w:fldData>
        </w:fldChar>
      </w:r>
      <w:r w:rsidR="00D30461">
        <w:instrText xml:space="preserve"> ADDIN EN.CITE.DATA </w:instrText>
      </w:r>
      <w:r w:rsidR="00D30461">
        <w:fldChar w:fldCharType="end"/>
      </w:r>
      <w:r w:rsidR="00D30461">
        <w:fldChar w:fldCharType="separate"/>
      </w:r>
      <w:r w:rsidR="00D30461">
        <w:rPr>
          <w:noProof/>
        </w:rPr>
        <w:t>(78,79)</w:t>
      </w:r>
      <w:r w:rsidR="00D30461">
        <w:fldChar w:fldCharType="end"/>
      </w:r>
      <w:r w:rsidRPr="00C4693F">
        <w:t xml:space="preserve">. IGF-I elicits effects that are similar to GH, stimulating protein synthesis and reducing oxidation </w:t>
      </w:r>
      <w:r w:rsidR="00D30461">
        <w:fldChar w:fldCharType="begin">
          <w:fldData xml:space="preserve">PEVuZE5vdGU+PENpdGU+PEF1dGhvcj5SdXNzZWxsLUpvbmVzPC9BdXRob3I+PFllYXI+MTk5NDwv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</w:fldData>
        </w:fldChar>
      </w:r>
      <w:r w:rsidR="00D30461">
        <w:instrText xml:space="preserve"> ADDIN EN.CITE </w:instrText>
      </w:r>
      <w:r w:rsidR="00D30461">
        <w:fldChar w:fldCharType="begin">
          <w:fldData xml:space="preserve">PEVuZE5vdGU+PENpdGU+PEF1dGhvcj5SdXNzZWxsLUpvbmVzPC9BdXRob3I+PFllYXI+MTk5NDwv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</w:fldData>
        </w:fldChar>
      </w:r>
      <w:r w:rsidR="00D30461">
        <w:instrText xml:space="preserve"> ADDIN EN.CITE.DATA </w:instrText>
      </w:r>
      <w:r w:rsidR="00D30461">
        <w:fldChar w:fldCharType="end"/>
      </w:r>
      <w:r w:rsidR="00D30461">
        <w:fldChar w:fldCharType="separate"/>
      </w:r>
      <w:r w:rsidR="00D30461">
        <w:rPr>
          <w:noProof/>
        </w:rPr>
        <w:t>(80)</w:t>
      </w:r>
      <w:r w:rsidR="00D30461">
        <w:fldChar w:fldCharType="end"/>
      </w:r>
      <w:r w:rsidRPr="00C4693F">
        <w:t xml:space="preserve">. </w:t>
      </w:r>
      <w:r w:rsidRPr="00C4693F">
        <w:rPr>
          <w:lang w:val="en-US"/>
        </w:rPr>
        <w:t xml:space="preserve">This observation provides strong evidence that IGF-I </w:t>
      </w:r>
      <w:r w:rsidR="002B3A52" w:rsidRPr="00C4693F">
        <w:rPr>
          <w:lang w:val="en-US"/>
        </w:rPr>
        <w:t>plays an important role in mediating</w:t>
      </w:r>
      <w:r w:rsidRPr="00C4693F">
        <w:rPr>
          <w:lang w:val="en-US"/>
        </w:rPr>
        <w:t xml:space="preserve"> the effect of GH on whole body protein anabolism. </w:t>
      </w:r>
    </w:p>
    <w:p w14:paraId="6C003D17" w14:textId="5534FE2A" w:rsidR="00F40CD2" w:rsidRPr="00C4693F" w:rsidRDefault="00F40CD2">
      <w:pPr>
        <w:pStyle w:val="Heading1"/>
      </w:pPr>
      <w:r w:rsidRPr="00C4693F">
        <w:t>G</w:t>
      </w:r>
      <w:r w:rsidR="007C222F">
        <w:t xml:space="preserve">rowth </w:t>
      </w:r>
      <w:r w:rsidRPr="00C4693F">
        <w:t>H</w:t>
      </w:r>
      <w:r w:rsidR="007C222F">
        <w:t>ormo</w:t>
      </w:r>
      <w:r w:rsidR="00C82B11">
        <w:t>ne</w:t>
      </w:r>
      <w:r w:rsidRPr="00C4693F">
        <w:t xml:space="preserve">, Bioenergy and Skeletal Muscle </w:t>
      </w:r>
      <w:r w:rsidR="00C82B11">
        <w:t>F</w:t>
      </w:r>
      <w:r w:rsidRPr="00C4693F">
        <w:t>unction</w:t>
      </w:r>
    </w:p>
    <w:p w14:paraId="59B9F74E" w14:textId="53BAEC30" w:rsidR="00F40CD2" w:rsidRPr="00C4693F" w:rsidRDefault="00F40CD2" w:rsidP="00BF6704">
      <w:pPr>
        <w:spacing w:line="480" w:lineRule="auto"/>
        <w:jc w:val="both"/>
        <w:rPr>
          <w:szCs w:val="22"/>
        </w:rPr>
      </w:pPr>
      <w:r w:rsidRPr="00C4693F">
        <w:rPr>
          <w:szCs w:val="22"/>
        </w:rPr>
        <w:t xml:space="preserve">Skeletal muscles are specialised contractile tissues that control posture and physical activity while having an important role in energy metabolism. Their function is dependent on the composition and strength of </w:t>
      </w:r>
      <w:r w:rsidR="008A17F8">
        <w:rPr>
          <w:szCs w:val="22"/>
        </w:rPr>
        <w:t>fiber</w:t>
      </w:r>
      <w:r w:rsidR="00B3144E">
        <w:rPr>
          <w:szCs w:val="22"/>
        </w:rPr>
        <w:t xml:space="preserve"> </w:t>
      </w:r>
      <w:r w:rsidRPr="00C4693F">
        <w:rPr>
          <w:szCs w:val="22"/>
        </w:rPr>
        <w:t>types that require energy to drive and sustain contractile work. The stimulation of muscle protein anabolism and growth by GH has led to widespread expectation that it increases muscle strength and power.</w:t>
      </w:r>
    </w:p>
    <w:p w14:paraId="1E45079E" w14:textId="1DD9533A" w:rsidR="00F40CD2" w:rsidRPr="00C4693F" w:rsidRDefault="00F40CD2" w:rsidP="00BF6704">
      <w:pPr>
        <w:spacing w:line="480" w:lineRule="auto"/>
        <w:jc w:val="both"/>
        <w:rPr>
          <w:szCs w:val="22"/>
        </w:rPr>
      </w:pPr>
      <w:r w:rsidRPr="00C4693F">
        <w:rPr>
          <w:szCs w:val="22"/>
        </w:rPr>
        <w:t xml:space="preserve">Muscle function is most commonly </w:t>
      </w:r>
      <w:r w:rsidR="004A5319" w:rsidRPr="00C4693F">
        <w:rPr>
          <w:szCs w:val="22"/>
        </w:rPr>
        <w:t xml:space="preserve">defined by </w:t>
      </w:r>
      <w:r w:rsidRPr="00C4693F">
        <w:rPr>
          <w:szCs w:val="22"/>
        </w:rPr>
        <w:t xml:space="preserve">strength and power, </w:t>
      </w:r>
      <w:r w:rsidR="00D30461">
        <w:rPr>
          <w:szCs w:val="22"/>
        </w:rPr>
        <w:fldChar w:fldCharType="begin"/>
      </w:r>
      <w:r w:rsidR="00D30461">
        <w:rPr>
          <w:szCs w:val="22"/>
        </w:rPr>
        <w:instrText xml:space="preserve"> ADDIN EN.CITE &lt;EndNote&gt;&lt;Cite&gt;&lt;Author&gt;Abernethy&lt;/Author&gt;&lt;Year&gt;1995&lt;/Year&gt;&lt;RecNum&gt;3812&lt;/RecNum&gt;&lt;DisplayText&gt;(81)&lt;/DisplayText&gt;&lt;record&gt;&lt;rec-number&gt;3812&lt;/rec-number&gt;&lt;foreign-keys&gt;&lt;key app="EN" db-id="fs9wtzp5czpxase9tzlv2dwmf29seseaxzz5" timestamp="1540625243"&gt;3812&lt;/key&gt;&lt;/foreign-keys&gt;&lt;ref-type name="Journal Article"&gt;17&lt;/ref-type&gt;&lt;contributors&gt;&lt;authors&gt;&lt;author&gt;Abernethy, P.&lt;/author&gt;&lt;author&gt;Wilson, G.&lt;/author&gt;&lt;author&gt;Logan, P.&lt;/author&gt;&lt;/authors&gt;&lt;/contributors&gt;&lt;auth-address&gt;Department of Human Movement Studies, University of Queensland, Brisbane, Australia.&lt;/auth-address&gt;&lt;titles&gt;&lt;title&gt;Strength and power assessment. Issues, controversies and challeng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401-17&lt;/pages&gt;&lt;volume&gt;19&lt;/volume&gt;&lt;number&gt;6&lt;/number&gt;&lt;edition&gt;1995/06/01&lt;/edition&gt;&lt;keywords&gt;&lt;keyword&gt;*Biomechanical Phenomena&lt;/keyword&gt;&lt;keyword&gt;Humans&lt;/keyword&gt;&lt;keyword&gt;Muscle Contraction&lt;/keyword&gt;&lt;keyword&gt;*Physical Exertion&lt;/keyword&gt;&lt;keyword&gt;Psychomotor Performance&lt;/keyword&gt;&lt;keyword&gt;Research&lt;/keyword&gt;&lt;keyword&gt;*Sports&lt;/keyword&gt;&lt;/keywords&gt;&lt;dates&gt;&lt;year&gt;1995&lt;/year&gt;&lt;pub-dates&gt;&lt;date&gt;Jun&lt;/date&gt;&lt;/pub-dates&gt;&lt;/dates&gt;&lt;isbn&gt;0112-1642 (Print)&amp;#xD;0112-1642&lt;/isbn&gt;&lt;accession-num&gt;7676101&lt;/accession-num&gt;&lt;urls&gt;&lt;related-urls&gt;&lt;url&gt;https://link.springer.com/article/10.2165%2F00007256-199519060-00004&lt;/url&gt;&lt;/related-urls&gt;&lt;/urls&gt;&lt;electronic-resource-num&gt;10.2165/00007256-199519060-00004&lt;/electronic-resource-num&gt;&lt;remote-database-provider&gt;NLM&lt;/remote-database-provider&gt;&lt;language&gt;eng&lt;/language&gt;&lt;/record&gt;&lt;/Cite&gt;&lt;/EndNote&gt;</w:instrText>
      </w:r>
      <w:r w:rsidR="00D30461">
        <w:rPr>
          <w:szCs w:val="22"/>
        </w:rPr>
        <w:fldChar w:fldCharType="separate"/>
      </w:r>
      <w:r w:rsidR="00D30461">
        <w:rPr>
          <w:noProof/>
          <w:szCs w:val="22"/>
        </w:rPr>
        <w:t>(81)</w:t>
      </w:r>
      <w:r w:rsidR="00D30461">
        <w:rPr>
          <w:szCs w:val="22"/>
        </w:rPr>
        <w:fldChar w:fldCharType="end"/>
      </w:r>
      <w:r w:rsidRPr="00C4693F">
        <w:rPr>
          <w:szCs w:val="22"/>
        </w:rPr>
        <w:t xml:space="preserve"> endpoints reflecting overlapping but different aspects of muscle function. Strength is dependent on muscle size, type and properties of contractile proteins. Muscle power, a measure </w:t>
      </w:r>
      <w:r w:rsidRPr="00C4693F">
        <w:rPr>
          <w:szCs w:val="22"/>
        </w:rPr>
        <w:lastRenderedPageBreak/>
        <w:t xml:space="preserve">of work performed per unit time, is assessed in different ways that vary in duration. The energy required to support muscle work can be drawn from </w:t>
      </w:r>
      <w:r w:rsidR="001F0256" w:rsidRPr="00C4693F">
        <w:rPr>
          <w:szCs w:val="22"/>
        </w:rPr>
        <w:t xml:space="preserve">anaerobic or aerobic processes </w:t>
      </w:r>
      <w:r w:rsidRPr="00C4693F">
        <w:rPr>
          <w:szCs w:val="22"/>
        </w:rPr>
        <w:t xml:space="preserve">such as pre-formed stores or that generated from the oxidative metabolism of substrates </w:t>
      </w:r>
      <w:r w:rsidR="00D30461">
        <w:rPr>
          <w:szCs w:val="22"/>
        </w:rPr>
        <w:fldChar w:fldCharType="begin"/>
      </w:r>
      <w:r w:rsidR="00D30461">
        <w:rPr>
          <w:szCs w:val="22"/>
        </w:rPr>
        <w:instrText xml:space="preserve"> ADDIN EN.CITE &lt;EndNote&gt;&lt;Cite&gt;&lt;Author&gt;Wells&lt;/Author&gt;&lt;Year&gt;2009&lt;/Year&gt;&lt;RecNum&gt;3813&lt;/RecNum&gt;&lt;DisplayText&gt;(82)&lt;/DisplayText&gt;&lt;record&gt;&lt;rec-number&gt;3813&lt;/rec-number&gt;&lt;foreign-keys&gt;&lt;key app="EN" db-id="fs9wtzp5czpxase9tzlv2dwmf29seseaxzz5" timestamp="1540625294"&gt;3813&lt;/key&gt;&lt;/foreign-keys&gt;&lt;ref-type name="Journal Article"&gt;17&lt;/ref-type&gt;&lt;contributors&gt;&lt;authors&gt;&lt;author&gt;Wells, G. D.&lt;/author&gt;&lt;author&gt;Selvadurai, H.&lt;/author&gt;&lt;author&gt;Tein, I.&lt;/author&gt;&lt;/authors&gt;&lt;/contributors&gt;&lt;auth-address&gt;Department of Physiology and Experimental Medicine, The Hospital for Sick Children, Toronto, Canada &amp;amp; Department of Anesthesiology, The Toronto General Hospital, Toronto, Ontario, Canada M5G 1X8. greg.wells@utoronto.ca&lt;/auth-address&gt;&lt;titles&gt;&lt;title&gt;Bioenergetic provision of energy for muscular activity&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83-90&lt;/pages&gt;&lt;volume&gt;10&lt;/volume&gt;&lt;number&gt;3&lt;/number&gt;&lt;edition&gt;2009/08/05&lt;/edition&gt;&lt;keywords&gt;&lt;keyword&gt;Adaptation, Physiological&lt;/keyword&gt;&lt;keyword&gt;Child&lt;/keyword&gt;&lt;keyword&gt;Citric Acid Cycle&lt;/keyword&gt;&lt;keyword&gt;Energy Metabolism/*physiology&lt;/keyword&gt;&lt;keyword&gt;Exercise/*physiology&lt;/keyword&gt;&lt;keyword&gt;Glycolysis/physiology&lt;/keyword&gt;&lt;keyword&gt;Humans&lt;/keyword&gt;&lt;keyword&gt;Muscle Contraction/physiology&lt;/keyword&gt;&lt;keyword&gt;Muscle Fibers, Skeletal/*physiology/ultrastructure&lt;/keyword&gt;&lt;keyword&gt;Sarcomeres/physiology&lt;/keyword&gt;&lt;/keywords&gt;&lt;dates&gt;&lt;year&gt;2009&lt;/year&gt;&lt;pub-dates&gt;&lt;date&gt;Sep&lt;/date&gt;&lt;/pub-dates&gt;&lt;/dates&gt;&lt;isbn&gt;1526-0542&lt;/isbn&gt;&lt;accession-num&gt;19651377&lt;/accession-num&gt;&lt;urls&gt;&lt;/urls&gt;&lt;electronic-resource-num&gt;10.1016/j.prrv.2009.04.005&lt;/electronic-resource-num&gt;&lt;remote-database-provider&gt;NLM&lt;/remote-database-provider&gt;&lt;language&gt;eng&lt;/language&gt;&lt;/record&gt;&lt;/Cite&gt;&lt;/EndNote&gt;</w:instrText>
      </w:r>
      <w:r w:rsidR="00D30461">
        <w:rPr>
          <w:szCs w:val="22"/>
        </w:rPr>
        <w:fldChar w:fldCharType="separate"/>
      </w:r>
      <w:r w:rsidR="00D30461">
        <w:rPr>
          <w:noProof/>
          <w:szCs w:val="22"/>
        </w:rPr>
        <w:t>(82)</w:t>
      </w:r>
      <w:r w:rsidR="00D30461">
        <w:rPr>
          <w:szCs w:val="22"/>
        </w:rPr>
        <w:fldChar w:fldCharType="end"/>
      </w:r>
      <w:r w:rsidRPr="00C4693F">
        <w:rPr>
          <w:szCs w:val="22"/>
        </w:rPr>
        <w:t xml:space="preserve">. Muscle power is influenced by the availability of energy at the time of assessment. The recognition of mitochondrial myopathies as a class of functional muscle disorders arising from defects in mitochondrial respiratory chain enzymes highlights bioenergetics as an important mechanism influencing skeletal muscle function dependent on oxidative phosphorylation </w:t>
      </w:r>
      <w:r w:rsidR="00D30461">
        <w:rPr>
          <w:szCs w:val="22"/>
        </w:rPr>
        <w:fldChar w:fldCharType="begin"/>
      </w:r>
      <w:r w:rsidR="00D30461">
        <w:rPr>
          <w:szCs w:val="22"/>
        </w:rPr>
        <w:instrText xml:space="preserve"> ADDIN EN.CITE &lt;EndNote&gt;&lt;Cite&gt;&lt;Author&gt;Schaefer&lt;/Author&gt;&lt;Year&gt;2001&lt;/Year&gt;&lt;RecNum&gt;3814&lt;/RecNum&gt;&lt;DisplayText&gt;(83)&lt;/DisplayText&gt;&lt;record&gt;&lt;rec-number&gt;3814&lt;/rec-number&gt;&lt;foreign-keys&gt;&lt;key app="EN" db-id="fs9wtzp5czpxase9tzlv2dwmf29seseaxzz5" timestamp="1540625332"&gt;3814&lt;/key&gt;&lt;/foreign-keys&gt;&lt;ref-type name="Journal Article"&gt;17&lt;/ref-type&gt;&lt;contributors&gt;&lt;authors&gt;&lt;author&gt;Schaefer, A. M.&lt;/author&gt;&lt;author&gt;Taylor, R. W.&lt;/author&gt;&lt;author&gt;Turnbull, D. M.&lt;/author&gt;&lt;/authors&gt;&lt;/contributors&gt;&lt;auth-address&gt;Mitochondrial Research Group, School of Neurosciences and Psychiatry, The Medical School, University of Newcastle-upon-Tyne, UK.&lt;/auth-address&gt;&lt;titles&gt;&lt;title&gt;The mitochondrial genome and mitochondrial muscle disorder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288-93&lt;/pages&gt;&lt;volume&gt;1&lt;/volume&gt;&lt;number&gt;3&lt;/number&gt;&lt;edition&gt;2001/11/20&lt;/edition&gt;&lt;keywords&gt;&lt;keyword&gt;Aging/genetics/physiology&lt;/keyword&gt;&lt;keyword&gt;Animals&lt;/keyword&gt;&lt;keyword&gt;DNA, Mitochondrial/genetics&lt;/keyword&gt;&lt;keyword&gt;Genome, Human&lt;/keyword&gt;&lt;keyword&gt;Humans&lt;/keyword&gt;&lt;keyword&gt;Mitochondria, Muscle/*genetics/physiology&lt;/keyword&gt;&lt;keyword&gt;Mitochondrial Myopathies/*genetics/physiopathology/therapy&lt;/keyword&gt;&lt;keyword&gt;Neurodegenerative Diseases/genetics&lt;/keyword&gt;&lt;/keywords&gt;&lt;dates&gt;&lt;year&gt;2001&lt;/year&gt;&lt;pub-dates&gt;&lt;date&gt;Jun&lt;/date&gt;&lt;/pub-dates&gt;&lt;/dates&gt;&lt;isbn&gt;1471-4892 (Print)&amp;#xD;1471-4892&lt;/isbn&gt;&lt;accession-num&gt;11712753&lt;/accession-num&gt;&lt;urls&gt;&lt;/urls&gt;&lt;remote-database-provider&gt;NLM&lt;/remote-database-provider&gt;&lt;language&gt;eng&lt;/language&gt;&lt;/record&gt;&lt;/Cite&gt;&lt;/EndNote&gt;</w:instrText>
      </w:r>
      <w:r w:rsidR="00D30461">
        <w:rPr>
          <w:szCs w:val="22"/>
        </w:rPr>
        <w:fldChar w:fldCharType="separate"/>
      </w:r>
      <w:r w:rsidR="00D30461">
        <w:rPr>
          <w:noProof/>
          <w:szCs w:val="22"/>
        </w:rPr>
        <w:t>(83)</w:t>
      </w:r>
      <w:r w:rsidR="00D30461">
        <w:rPr>
          <w:szCs w:val="22"/>
        </w:rPr>
        <w:fldChar w:fldCharType="end"/>
      </w:r>
      <w:r w:rsidRPr="00C4693F">
        <w:rPr>
          <w:szCs w:val="22"/>
        </w:rPr>
        <w:t xml:space="preserve">. The bioenergetics of muscle is an important player determining aspects of muscle function </w:t>
      </w:r>
      <w:r w:rsidR="00D30461">
        <w:rPr>
          <w:szCs w:val="22"/>
        </w:rPr>
        <w:fldChar w:fldCharType="begin"/>
      </w:r>
      <w:r w:rsidR="00D30461">
        <w:rPr>
          <w:szCs w:val="22"/>
        </w:rPr>
        <w:instrText xml:space="preserve"> ADDIN EN.CITE &lt;EndNote&gt;&lt;Cite&gt;&lt;Author&gt;Chikani&lt;/Author&gt;&lt;Year&gt;2014&lt;/Year&gt;&lt;RecNum&gt;3564&lt;/RecNum&gt;&lt;DisplayText&gt;(84)&lt;/DisplayText&gt;&lt;record&gt;&lt;rec-number&gt;3564&lt;/rec-number&gt;&lt;foreign-keys&gt;&lt;key app="EN" db-id="fs9wtzp5czpxase9tzlv2dwmf29seseaxzz5" timestamp="1426018705"&gt;3564&lt;/key&gt;&lt;/foreign-keys&gt;&lt;ref-type name="Journal Article"&gt;17&lt;/ref-type&gt;&lt;contributors&gt;&lt;authors&gt;&lt;author&gt;Chikani, V.&lt;/author&gt;&lt;author&gt;Ho, K. K.&lt;/author&gt;&lt;/authors&gt;&lt;/contributors&gt;&lt;auth-address&gt;Department of Diabetes and Endocrinology, Centres for Health Research, Princess Alexandra Hospital; The Translational Research Institute and the University of Queensland, 37 Kent Street, Wooloongabba, Brisbane, Queensland 4102, Australia.&lt;/auth-address&gt;&lt;titles&gt;&lt;title&gt;Action of GH on skeletal muscle function: molecular and metabolic mechanisms&lt;/title&gt;&lt;secondary-title&gt;J Mol Endocrinol&lt;/secondary-title&gt;&lt;/titles&gt;&lt;periodical&gt;&lt;full-title&gt;J Mol Endocrinol&lt;/full-title&gt;&lt;/periodical&gt;&lt;pages&gt;R107-23&lt;/pages&gt;&lt;volume&gt;52&lt;/volume&gt;&lt;number&gt;1&lt;/number&gt;&lt;edition&gt;2013/10/29&lt;/edition&gt;&lt;keywords&gt;&lt;keyword&gt;Animals&lt;/keyword&gt;&lt;keyword&gt;Energy Metabolism&lt;/keyword&gt;&lt;keyword&gt;Growth Hormone/*metabolism/pharmacology&lt;/keyword&gt;&lt;keyword&gt;Humans&lt;/keyword&gt;&lt;keyword&gt;Muscle Contraction/drug effects/physiology&lt;/keyword&gt;&lt;keyword&gt;Muscle Fibers, Skeletal/drug effects/metabolism&lt;/keyword&gt;&lt;keyword&gt;Muscle Strength/drug effects&lt;/keyword&gt;&lt;keyword&gt;Muscle, Skeletal/drug effects/growth &amp;amp; development/*physiology&lt;/keyword&gt;&lt;keyword&gt;Organ Size&lt;/keyword&gt;&lt;keyword&gt;Proteins/metabolism&lt;/keyword&gt;&lt;/keywords&gt;&lt;dates&gt;&lt;year&gt;2014&lt;/year&gt;&lt;pub-dates&gt;&lt;date&gt;Feb&lt;/date&gt;&lt;/pub-dates&gt;&lt;/dates&gt;&lt;isbn&gt;1479-6813 (Electronic)&amp;#xD;0952-5041 (Linking)&lt;/isbn&gt;&lt;accession-num&gt;24163428&lt;/accession-num&gt;&lt;urls&gt;&lt;related-urls&gt;&lt;url&gt;http://www.ncbi.nlm.nih.gov/entrez/query.fcgi?cmd=Retrieve&amp;amp;db=PubMed&amp;amp;dopt=Citation&amp;amp;list_uids=24163428&lt;/url&gt;&lt;/related-urls&gt;&lt;/urls&gt;&lt;electronic-resource-num&gt;JME-13-0208 [pii]&amp;#xD;10.1530/JME-13-0208&lt;/electronic-resource-num&gt;&lt;language&gt;eng&lt;/language&gt;&lt;/record&gt;&lt;/Cite&gt;&lt;/EndNote&gt;</w:instrText>
      </w:r>
      <w:r w:rsidR="00D30461">
        <w:rPr>
          <w:szCs w:val="22"/>
        </w:rPr>
        <w:fldChar w:fldCharType="separate"/>
      </w:r>
      <w:r w:rsidR="00D30461">
        <w:rPr>
          <w:noProof/>
          <w:szCs w:val="22"/>
        </w:rPr>
        <w:t>(84)</w:t>
      </w:r>
      <w:r w:rsidR="00D30461">
        <w:rPr>
          <w:szCs w:val="22"/>
        </w:rPr>
        <w:fldChar w:fldCharType="end"/>
      </w:r>
      <w:r w:rsidRPr="00C4693F">
        <w:rPr>
          <w:szCs w:val="22"/>
        </w:rPr>
        <w:t>.</w:t>
      </w:r>
    </w:p>
    <w:p w14:paraId="5941FDC8" w14:textId="4503D883" w:rsidR="00F40CD2" w:rsidRPr="00C4693F" w:rsidRDefault="00F40CD2" w:rsidP="006C52BF">
      <w:pPr>
        <w:pStyle w:val="Heading2"/>
        <w:spacing w:line="240" w:lineRule="auto"/>
      </w:pPr>
      <w:r w:rsidRPr="00C4693F">
        <w:t xml:space="preserve">Muscle </w:t>
      </w:r>
      <w:r w:rsidR="008A17F8">
        <w:t>Fiber</w:t>
      </w:r>
    </w:p>
    <w:p w14:paraId="53B1C323" w14:textId="3BDC0580" w:rsidR="00F40CD2" w:rsidRPr="00C4693F" w:rsidRDefault="00F40CD2" w:rsidP="00BF6704">
      <w:pPr>
        <w:spacing w:line="480" w:lineRule="auto"/>
        <w:jc w:val="both"/>
        <w:rPr>
          <w:szCs w:val="22"/>
        </w:rPr>
      </w:pPr>
      <w:r w:rsidRPr="00C4693F">
        <w:rPr>
          <w:szCs w:val="22"/>
        </w:rPr>
        <w:t xml:space="preserve">Skeletal muscle is composed of </w:t>
      </w:r>
      <w:r w:rsidR="008A17F8">
        <w:rPr>
          <w:szCs w:val="22"/>
        </w:rPr>
        <w:t>fiber</w:t>
      </w:r>
      <w:r w:rsidRPr="00C4693F">
        <w:rPr>
          <w:szCs w:val="22"/>
        </w:rPr>
        <w:t>s that are made up of different proteins with distinct properties. Actin and myosin are functional proteins that subserve contractile function whereas tropomyosin and troponin are structural proteins that keep the contracti</w:t>
      </w:r>
      <w:r w:rsidR="002B3A52" w:rsidRPr="00C4693F">
        <w:rPr>
          <w:szCs w:val="22"/>
        </w:rPr>
        <w:t>le proteins in proper alignment</w:t>
      </w:r>
      <w:r w:rsidRPr="00C4693F">
        <w:rPr>
          <w:szCs w:val="22"/>
        </w:rPr>
        <w:t xml:space="preserve"> and give muscle </w:t>
      </w:r>
      <w:r w:rsidR="008A17F8">
        <w:rPr>
          <w:szCs w:val="22"/>
        </w:rPr>
        <w:t>fiber</w:t>
      </w:r>
      <w:r w:rsidRPr="00C4693F">
        <w:rPr>
          <w:szCs w:val="22"/>
        </w:rPr>
        <w:t xml:space="preserve">s elasticity and extensibility. Muscle </w:t>
      </w:r>
      <w:r w:rsidR="008A17F8">
        <w:rPr>
          <w:szCs w:val="22"/>
        </w:rPr>
        <w:t>fiber</w:t>
      </w:r>
      <w:r w:rsidRPr="00C4693F">
        <w:rPr>
          <w:szCs w:val="22"/>
        </w:rPr>
        <w:t xml:space="preserve">s are classified by myosin heavy chain (MHC) isoforms mainly into </w:t>
      </w:r>
      <w:r w:rsidR="004A5319" w:rsidRPr="00C4693F">
        <w:rPr>
          <w:szCs w:val="22"/>
        </w:rPr>
        <w:t xml:space="preserve">two </w:t>
      </w:r>
      <w:r w:rsidRPr="00C4693F">
        <w:rPr>
          <w:szCs w:val="22"/>
        </w:rPr>
        <w:t xml:space="preserve">types. Type I </w:t>
      </w:r>
      <w:r w:rsidR="008A17F8">
        <w:rPr>
          <w:szCs w:val="22"/>
        </w:rPr>
        <w:t>fiber</w:t>
      </w:r>
      <w:r w:rsidRPr="00C4693F">
        <w:rPr>
          <w:szCs w:val="22"/>
        </w:rPr>
        <w:t xml:space="preserve">s, also known as </w:t>
      </w:r>
      <w:r w:rsidR="004A5319" w:rsidRPr="00C4693F">
        <w:rPr>
          <w:szCs w:val="22"/>
        </w:rPr>
        <w:t>slow-</w:t>
      </w:r>
      <w:r w:rsidRPr="00C4693F">
        <w:rPr>
          <w:szCs w:val="22"/>
        </w:rPr>
        <w:t xml:space="preserve">twitch </w:t>
      </w:r>
      <w:r w:rsidR="008A17F8">
        <w:rPr>
          <w:szCs w:val="22"/>
        </w:rPr>
        <w:t>fiber</w:t>
      </w:r>
      <w:r w:rsidRPr="00C4693F">
        <w:rPr>
          <w:szCs w:val="22"/>
        </w:rPr>
        <w:t>s, contain an abundance of mitochondria</w:t>
      </w:r>
      <w:r w:rsidR="004A5319" w:rsidRPr="00C4693F">
        <w:rPr>
          <w:szCs w:val="22"/>
        </w:rPr>
        <w:t xml:space="preserve"> and</w:t>
      </w:r>
      <w:r w:rsidRPr="00C4693F">
        <w:rPr>
          <w:szCs w:val="22"/>
        </w:rPr>
        <w:t xml:space="preserve"> rely on aerobic or oxidative pathways for energy. These </w:t>
      </w:r>
      <w:r w:rsidR="008A17F8">
        <w:rPr>
          <w:szCs w:val="22"/>
        </w:rPr>
        <w:t>fiber</w:t>
      </w:r>
      <w:r w:rsidRPr="00C4693F">
        <w:rPr>
          <w:szCs w:val="22"/>
        </w:rPr>
        <w:t xml:space="preserve">s determine the endurance capacity of muscle. Type II </w:t>
      </w:r>
      <w:r w:rsidR="008A17F8">
        <w:rPr>
          <w:szCs w:val="22"/>
        </w:rPr>
        <w:t>fiber</w:t>
      </w:r>
      <w:r w:rsidRPr="00C4693F">
        <w:rPr>
          <w:szCs w:val="22"/>
        </w:rPr>
        <w:t xml:space="preserve">s, also known as </w:t>
      </w:r>
      <w:r w:rsidR="004A5319" w:rsidRPr="00C4693F">
        <w:rPr>
          <w:szCs w:val="22"/>
        </w:rPr>
        <w:t>fast-</w:t>
      </w:r>
      <w:r w:rsidRPr="00C4693F">
        <w:rPr>
          <w:szCs w:val="22"/>
        </w:rPr>
        <w:t xml:space="preserve">twitch </w:t>
      </w:r>
      <w:r w:rsidR="008A17F8">
        <w:rPr>
          <w:szCs w:val="22"/>
        </w:rPr>
        <w:t>fiber</w:t>
      </w:r>
      <w:r w:rsidRPr="00C4693F">
        <w:rPr>
          <w:szCs w:val="22"/>
        </w:rPr>
        <w:t xml:space="preserve">s, utilise energy from anaerobic or glycolytic pathways due to their low mitochondrial content. These </w:t>
      </w:r>
      <w:r w:rsidR="008A17F8">
        <w:rPr>
          <w:szCs w:val="22"/>
        </w:rPr>
        <w:t>fiber</w:t>
      </w:r>
      <w:r w:rsidRPr="00C4693F">
        <w:rPr>
          <w:szCs w:val="22"/>
        </w:rPr>
        <w:t>s have high contractile force, but easy fatig</w:t>
      </w:r>
      <w:r w:rsidR="004A5319" w:rsidRPr="00C4693F">
        <w:rPr>
          <w:szCs w:val="22"/>
        </w:rPr>
        <w:t>ue</w:t>
      </w:r>
      <w:r w:rsidRPr="00C4693F">
        <w:rPr>
          <w:szCs w:val="22"/>
        </w:rPr>
        <w:t xml:space="preserve"> and </w:t>
      </w:r>
      <w:r w:rsidR="004A5319" w:rsidRPr="00C4693F">
        <w:rPr>
          <w:szCs w:val="22"/>
        </w:rPr>
        <w:t xml:space="preserve">thus </w:t>
      </w:r>
      <w:r w:rsidRPr="00C4693F">
        <w:rPr>
          <w:szCs w:val="22"/>
        </w:rPr>
        <w:t>support high intensity activities</w:t>
      </w:r>
      <w:r w:rsidR="004A5319" w:rsidRPr="00C4693F">
        <w:rPr>
          <w:szCs w:val="22"/>
        </w:rPr>
        <w:t>,</w:t>
      </w:r>
      <w:r w:rsidRPr="00C4693F">
        <w:rPr>
          <w:szCs w:val="22"/>
        </w:rPr>
        <w:t xml:space="preserve"> such as high jump, weight lifting and sprinting.</w:t>
      </w:r>
    </w:p>
    <w:p w14:paraId="129CB770" w14:textId="6E5C0A35" w:rsidR="00F40CD2" w:rsidRPr="00C4693F" w:rsidRDefault="00F40CD2" w:rsidP="00BF6704">
      <w:pPr>
        <w:spacing w:line="480" w:lineRule="auto"/>
        <w:jc w:val="both"/>
        <w:rPr>
          <w:szCs w:val="22"/>
        </w:rPr>
      </w:pPr>
      <w:r w:rsidRPr="00C4693F">
        <w:rPr>
          <w:szCs w:val="22"/>
        </w:rPr>
        <w:t xml:space="preserve">There are few human studies investigating GH regulation of muscle </w:t>
      </w:r>
      <w:r w:rsidR="008A17F8">
        <w:rPr>
          <w:szCs w:val="22"/>
        </w:rPr>
        <w:t>fiber</w:t>
      </w:r>
      <w:r w:rsidRPr="00C4693F">
        <w:rPr>
          <w:szCs w:val="22"/>
        </w:rPr>
        <w:t xml:space="preserve"> composition, and most of these entail small numbers. Most studies in adult</w:t>
      </w:r>
      <w:r w:rsidR="004A5319" w:rsidRPr="00C4693F">
        <w:rPr>
          <w:szCs w:val="22"/>
        </w:rPr>
        <w:t>s</w:t>
      </w:r>
      <w:r w:rsidRPr="00C4693F">
        <w:rPr>
          <w:szCs w:val="22"/>
        </w:rPr>
        <w:t xml:space="preserve"> with GH</w:t>
      </w:r>
      <w:r w:rsidR="004A5319" w:rsidRPr="00C4693F">
        <w:rPr>
          <w:szCs w:val="22"/>
        </w:rPr>
        <w:t xml:space="preserve"> deficiency</w:t>
      </w:r>
      <w:r w:rsidRPr="00C4693F">
        <w:rPr>
          <w:szCs w:val="22"/>
        </w:rPr>
        <w:t xml:space="preserve"> have reported no significant difference in </w:t>
      </w:r>
      <w:r w:rsidR="008A17F8">
        <w:rPr>
          <w:szCs w:val="22"/>
        </w:rPr>
        <w:t>fiber</w:t>
      </w:r>
      <w:r w:rsidRPr="00C4693F">
        <w:rPr>
          <w:szCs w:val="22"/>
        </w:rPr>
        <w:t xml:space="preserve"> type distribution from matched </w:t>
      </w:r>
      <w:r w:rsidR="004A5319" w:rsidRPr="00C4693F">
        <w:rPr>
          <w:szCs w:val="22"/>
        </w:rPr>
        <w:t xml:space="preserve">healthy people </w:t>
      </w:r>
      <w:r w:rsidR="00D30461">
        <w:rPr>
          <w:szCs w:val="22"/>
        </w:rPr>
        <w:fldChar w:fldCharType="begin">
          <w:fldData xml:space="preserve">PEVuZE5vdGU+PENpdGU+PEF1dGhvcj5Cb3R0aW5lbGxpPC9BdXRob3I+PFllYXI+MTk5NzwvWWVh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0MTMzLTg8L3BhZ2VzPjx2b2x1bWU+ODI8L3ZvbHVt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</w:fldData>
        </w:fldChar>
      </w:r>
      <w:r w:rsidR="00D30461">
        <w:rPr>
          <w:szCs w:val="22"/>
        </w:rPr>
        <w:instrText xml:space="preserve"> ADDIN EN.CITE </w:instrText>
      </w:r>
      <w:r w:rsidR="00D30461">
        <w:rPr>
          <w:szCs w:val="22"/>
        </w:rPr>
        <w:fldChar w:fldCharType="begin">
          <w:fldData xml:space="preserve">PEVuZE5vdGU+PENpdGU+PEF1dGhvcj5Cb3R0aW5lbGxpPC9BdXRob3I+PFllYXI+MTk5NzwvWWVh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0MTMzLTg8L3BhZ2VzPjx2b2x1bWU+ODI8L3ZvbHVt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85,86)</w:t>
      </w:r>
      <w:r w:rsidR="00D30461">
        <w:rPr>
          <w:szCs w:val="22"/>
        </w:rPr>
        <w:fldChar w:fldCharType="end"/>
      </w:r>
      <w:r w:rsidRPr="00C4693F">
        <w:rPr>
          <w:szCs w:val="22"/>
        </w:rPr>
        <w:t xml:space="preserve">. </w:t>
      </w:r>
      <w:r w:rsidR="008A17F8">
        <w:rPr>
          <w:szCs w:val="22"/>
        </w:rPr>
        <w:t>Fiber</w:t>
      </w:r>
      <w:r w:rsidRPr="00C4693F">
        <w:rPr>
          <w:szCs w:val="22"/>
        </w:rPr>
        <w:t xml:space="preserve"> composition do</w:t>
      </w:r>
      <w:r w:rsidR="004A5319" w:rsidRPr="00C4693F">
        <w:rPr>
          <w:szCs w:val="22"/>
        </w:rPr>
        <w:t>es</w:t>
      </w:r>
      <w:r w:rsidRPr="00C4693F">
        <w:rPr>
          <w:szCs w:val="22"/>
        </w:rPr>
        <w:t xml:space="preserve"> not change significantly after six months of GH replacement therapy </w:t>
      </w:r>
      <w:r w:rsidR="00D30461">
        <w:rPr>
          <w:szCs w:val="22"/>
        </w:rPr>
        <w:fldChar w:fldCharType="begin"/>
      </w:r>
      <w:r w:rsidR="00D30461">
        <w:rPr>
          <w:szCs w:val="22"/>
        </w:rPr>
        <w:instrText xml:space="preserve"> ADDIN EN.CITE &lt;EndNote&gt;&lt;Cite&gt;&lt;Author&gt;Cuneo&lt;/Author&gt;&lt;Year&gt;1992&lt;/Year&gt;&lt;RecNum&gt;3816&lt;/RecNum&gt;&lt;DisplayText&gt;(86)&lt;/DisplayText&gt;&lt;record&gt;&lt;rec-number&gt;3816&lt;/rec-number&gt;&lt;foreign-keys&gt;&lt;key app="EN" db-id="fs9wtzp5czpxase9tzlv2dwmf29seseaxzz5" timestamp="1540625414"&gt;3816&lt;/key&gt;&lt;/foreign-keys&gt;&lt;ref-type name="Journal Article"&gt;17&lt;/ref-type&gt;&lt;contributors&gt;&lt;authors&gt;&lt;author&gt;Cuneo, R. C.&lt;/author&gt;&lt;author&gt;Salomon, F.&lt;/author&gt;&lt;author&gt;Wiles, C. M.&lt;/author&gt;&lt;author&gt;Round, J. M.&lt;/author&gt;&lt;author&gt;Jones, D.&lt;/author&gt;&lt;author&gt;Hesp, R.&lt;/author&gt;&lt;author&gt;Sonksen, P. H.&lt;/author&gt;&lt;/authors&gt;&lt;/contributors&gt;&lt;auth-address&gt;Division of Medicine, UMDS, St. Thomas&amp;apos; Hospital, London, UK.&lt;/auth-address&gt;&lt;titles&gt;&lt;title&gt;Histology of skeletal muscle in adults with GH deficiency: comparison with normal muscle and response to GH treatment&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23-8&lt;/pages&gt;&lt;volume&gt;37&lt;/volume&gt;&lt;number&gt;1-2&lt;/number&gt;&lt;edition&gt;1992/01/01&lt;/edition&gt;&lt;keywords&gt;&lt;keyword&gt;Adult&lt;/keyword&gt;&lt;keyword&gt;Biopsy, Needle&lt;/keyword&gt;&lt;keyword&gt;Double-Blind Method&lt;/keyword&gt;&lt;keyword&gt;Female&lt;/keyword&gt;&lt;keyword&gt;Growth Hormone/*deficiency/*therapeutic use&lt;/keyword&gt;&lt;keyword&gt;Humans&lt;/keyword&gt;&lt;keyword&gt;Male&lt;/keyword&gt;&lt;keyword&gt;Muscles/metabolism/*pathology&lt;/keyword&gt;&lt;keyword&gt;Oxygen Consumption&lt;/keyword&gt;&lt;/keywords&gt;&lt;dates&gt;&lt;year&gt;1992&lt;/year&gt;&lt;/dates&gt;&lt;isbn&gt;0301-0163 (Print)&amp;#xD;0301-0163&lt;/isbn&gt;&lt;accession-num&gt;1398472&lt;/accession-num&gt;&lt;urls&gt;&lt;related-urls&gt;&lt;url&gt;https://www.karger.com/Article/Abstract/182276&lt;/url&gt;&lt;/related-urls&gt;&lt;/urls&gt;&lt;electronic-resource-num&gt;10.1159/000182276&lt;/electronic-resource-num&gt;&lt;remote-database-provider&gt;NLM&lt;/remote-database-provider&gt;&lt;language&gt;eng&lt;/language&gt;&lt;/record&gt;&lt;/Cite&gt;&lt;/EndNote&gt;</w:instrText>
      </w:r>
      <w:r w:rsidR="00D30461">
        <w:rPr>
          <w:szCs w:val="22"/>
        </w:rPr>
        <w:fldChar w:fldCharType="separate"/>
      </w:r>
      <w:r w:rsidR="00D30461">
        <w:rPr>
          <w:noProof/>
          <w:szCs w:val="22"/>
        </w:rPr>
        <w:t>(86)</w:t>
      </w:r>
      <w:r w:rsidR="00D30461">
        <w:rPr>
          <w:szCs w:val="22"/>
        </w:rPr>
        <w:fldChar w:fldCharType="end"/>
      </w:r>
      <w:r w:rsidRPr="00C4693F">
        <w:rPr>
          <w:szCs w:val="22"/>
        </w:rPr>
        <w:t xml:space="preserve">. There is insufficient evidence to support a role of GH in regulating type I or II </w:t>
      </w:r>
      <w:r w:rsidR="008A17F8">
        <w:rPr>
          <w:szCs w:val="22"/>
        </w:rPr>
        <w:t>fiber</w:t>
      </w:r>
      <w:r w:rsidRPr="00C4693F">
        <w:rPr>
          <w:szCs w:val="22"/>
        </w:rPr>
        <w:t>s in human skeletal muscle.</w:t>
      </w:r>
    </w:p>
    <w:p w14:paraId="213611C4" w14:textId="77777777" w:rsidR="00F40CD2" w:rsidRPr="00C4693F" w:rsidRDefault="00F40CD2" w:rsidP="00BF6704">
      <w:pPr>
        <w:spacing w:line="480" w:lineRule="auto"/>
        <w:jc w:val="both"/>
        <w:rPr>
          <w:szCs w:val="22"/>
        </w:rPr>
      </w:pPr>
    </w:p>
    <w:p w14:paraId="32544A05" w14:textId="77777777" w:rsidR="00F40CD2" w:rsidRPr="00C4693F" w:rsidRDefault="00F40CD2" w:rsidP="006C52BF">
      <w:pPr>
        <w:pStyle w:val="Heading2"/>
        <w:spacing w:line="240" w:lineRule="auto"/>
      </w:pPr>
      <w:r w:rsidRPr="00C4693F">
        <w:lastRenderedPageBreak/>
        <w:t>Bioenergetics of Muscle Function</w:t>
      </w:r>
    </w:p>
    <w:p w14:paraId="66A87609" w14:textId="09D423F4" w:rsidR="00F40CD2" w:rsidRDefault="00F40CD2" w:rsidP="00BF6704">
      <w:pPr>
        <w:spacing w:line="480" w:lineRule="auto"/>
        <w:jc w:val="both"/>
        <w:rPr>
          <w:szCs w:val="22"/>
          <w:lang w:val="en-US"/>
        </w:rPr>
      </w:pPr>
      <w:r w:rsidRPr="00C4693F">
        <w:rPr>
          <w:szCs w:val="22"/>
          <w:lang w:val="en-US"/>
        </w:rPr>
        <w:t>The contractile function of skeletal muscle relies on a</w:t>
      </w:r>
      <w:r w:rsidR="00037533" w:rsidRPr="00C4693F">
        <w:rPr>
          <w:szCs w:val="22"/>
          <w:lang w:val="en-US"/>
        </w:rPr>
        <w:t>n</w:t>
      </w:r>
      <w:r w:rsidRPr="00C4693F">
        <w:rPr>
          <w:szCs w:val="22"/>
          <w:lang w:val="en-US"/>
        </w:rPr>
        <w:t xml:space="preserve"> adequate supply of chemical energy. During muscle contraction, chemical energy is converted to mechanical energy that leads to movement. </w:t>
      </w:r>
      <w:r w:rsidR="001F0256" w:rsidRPr="00C4693F">
        <w:rPr>
          <w:szCs w:val="22"/>
          <w:lang w:val="en-US"/>
        </w:rPr>
        <w:t xml:space="preserve">Figure </w:t>
      </w:r>
      <w:r w:rsidR="00A16857">
        <w:rPr>
          <w:szCs w:val="22"/>
          <w:lang w:val="en-US"/>
        </w:rPr>
        <w:t>5</w:t>
      </w:r>
      <w:r w:rsidRPr="00C4693F">
        <w:rPr>
          <w:szCs w:val="22"/>
          <w:lang w:val="en-US"/>
        </w:rPr>
        <w:t xml:space="preserve"> illustrates the metabolic processes involved in energy production in muscle and the concept of energy continuum during physical activity. In humans, chemical energy is available in the form of adenosine triphosphate (ATP), which is generated by two energy systems: anaerobic and aerobic </w:t>
      </w:r>
      <w:r w:rsidR="00D30461">
        <w:rPr>
          <w:szCs w:val="22"/>
        </w:rPr>
        <w:fldChar w:fldCharType="begin">
          <w:fldData xml:space="preserve">PEVuZE5vdGU+PENpdGU+PEF1dGhvcj5CYWtlcjwvQXV0aG9yPjxZZWFyPjIwMTA8L1llYXI+PFJl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</w:fldData>
        </w:fldChar>
      </w:r>
      <w:r w:rsidR="00D30461">
        <w:rPr>
          <w:szCs w:val="22"/>
        </w:rPr>
        <w:instrText xml:space="preserve"> ADDIN EN.CITE </w:instrText>
      </w:r>
      <w:r w:rsidR="00D30461">
        <w:rPr>
          <w:szCs w:val="22"/>
        </w:rPr>
        <w:fldChar w:fldCharType="begin">
          <w:fldData xml:space="preserve">PEVuZE5vdGU+PENpdGU+PEF1dGhvcj5CYWtlcjwvQXV0aG9yPjxZZWFyPjIwMTA8L1llYXI+PFJl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84,87)</w:t>
      </w:r>
      <w:r w:rsidR="00D30461">
        <w:rPr>
          <w:szCs w:val="22"/>
        </w:rPr>
        <w:fldChar w:fldCharType="end"/>
      </w:r>
      <w:r w:rsidRPr="00C4693F">
        <w:rPr>
          <w:szCs w:val="22"/>
          <w:lang w:val="en-US"/>
        </w:rPr>
        <w:t>. The anaerobic energy system relies on preformed ATP as phosphocreatine (PCr) stores or ATP production from anaerobic glycolysis</w:t>
      </w:r>
      <w:r w:rsidR="00037533" w:rsidRPr="00C4693F">
        <w:rPr>
          <w:szCs w:val="22"/>
          <w:lang w:val="en-US"/>
        </w:rPr>
        <w:t>,</w:t>
      </w:r>
      <w:r w:rsidRPr="00C4693F">
        <w:rPr>
          <w:szCs w:val="22"/>
          <w:lang w:val="en-US"/>
        </w:rPr>
        <w:t xml:space="preserve"> i.e. breakdown of glucose in the absence of oxygen. The aerobic energy system generates ATP from oxidation of metabolic fuels such as carbohydrates, lipids and proteins. In the cytoplasm, glycolysis leads to the production of pyruvate. In the absence of </w:t>
      </w:r>
      <w:r w:rsidR="002B3A52" w:rsidRPr="00C4693F">
        <w:rPr>
          <w:szCs w:val="22"/>
          <w:lang w:val="en-US"/>
        </w:rPr>
        <w:t xml:space="preserve">sufficient </w:t>
      </w:r>
      <w:r w:rsidRPr="00C4693F">
        <w:rPr>
          <w:szCs w:val="22"/>
          <w:lang w:val="en-US"/>
        </w:rPr>
        <w:t xml:space="preserve">oxygen, pyruvate is reduced to lactate, which is released into the circulation and </w:t>
      </w:r>
      <w:r w:rsidR="002B3A52" w:rsidRPr="00C4693F">
        <w:rPr>
          <w:szCs w:val="22"/>
          <w:lang w:val="en-US"/>
        </w:rPr>
        <w:t>recycled</w:t>
      </w:r>
      <w:r w:rsidRPr="00C4693F">
        <w:rPr>
          <w:szCs w:val="22"/>
          <w:lang w:val="en-US"/>
        </w:rPr>
        <w:t xml:space="preserve"> to glucose in the liver. In tissues with adequate oxygen supply, pyruvate and fatty acid are converted to acetyl CoA in the mitochondria. Acetyl CoA undergoes oxidation via the tricarboxylic acid (TCA) cycle and the mitochondrial respiratory chain producing ATP. The amount of preformed ATP present in the muscle cells is only sufficient to sustain physical activity for the first 5-10 seconds; thereafter, anaerobic glycolysis provides energy for further 30-40seconds, when aerobic metabolism begins to take over and provides energy for prolonged sustained activity </w:t>
      </w:r>
      <w:r w:rsidR="00D30461">
        <w:rPr>
          <w:szCs w:val="22"/>
          <w:lang w:val="en-US"/>
        </w:rPr>
        <w:fldChar w:fldCharType="begin">
          <w:fldData xml:space="preserve">PEVuZE5vdGU+PENpdGU+PEF1dGhvcj5CYWtlcjwvQXV0aG9yPjxZZWFyPjIwMTA8L1llYXI+PFJl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</w:fldData>
        </w:fldChar>
      </w:r>
      <w:r w:rsidR="00D30461">
        <w:rPr>
          <w:szCs w:val="22"/>
          <w:lang w:val="en-US"/>
        </w:rPr>
        <w:instrText xml:space="preserve"> ADDIN EN.CITE </w:instrText>
      </w:r>
      <w:r w:rsidR="00D30461">
        <w:rPr>
          <w:szCs w:val="22"/>
          <w:lang w:val="en-US"/>
        </w:rPr>
        <w:fldChar w:fldCharType="begin">
          <w:fldData xml:space="preserve">PEVuZE5vdGU+PENpdGU+PEF1dGhvcj5CYWtlcjwvQXV0aG9yPjxZZWFyPjIwMTA8L1llYXI+PFJl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</w:fldData>
        </w:fldChar>
      </w:r>
      <w:r w:rsidR="00D30461">
        <w:rPr>
          <w:szCs w:val="22"/>
          <w:lang w:val="en-US"/>
        </w:rPr>
        <w:instrText xml:space="preserve"> ADDIN EN.CITE.DATA </w:instrText>
      </w:r>
      <w:r w:rsidR="00D30461">
        <w:rPr>
          <w:szCs w:val="22"/>
          <w:lang w:val="en-US"/>
        </w:rPr>
      </w:r>
      <w:r w:rsidR="00D30461">
        <w:rPr>
          <w:szCs w:val="22"/>
          <w:lang w:val="en-US"/>
        </w:rPr>
        <w:fldChar w:fldCharType="end"/>
      </w:r>
      <w:r w:rsidR="00D30461">
        <w:rPr>
          <w:szCs w:val="22"/>
          <w:lang w:val="en-US"/>
        </w:rPr>
      </w:r>
      <w:r w:rsidR="00D30461">
        <w:rPr>
          <w:szCs w:val="22"/>
          <w:lang w:val="en-US"/>
        </w:rPr>
        <w:fldChar w:fldCharType="separate"/>
      </w:r>
      <w:r w:rsidR="00D30461">
        <w:rPr>
          <w:noProof/>
          <w:szCs w:val="22"/>
          <w:lang w:val="en-US"/>
        </w:rPr>
        <w:t>(84,87)</w:t>
      </w:r>
      <w:r w:rsidR="00D30461">
        <w:rPr>
          <w:szCs w:val="22"/>
          <w:lang w:val="en-US"/>
        </w:rPr>
        <w:fldChar w:fldCharType="end"/>
      </w:r>
      <w:r w:rsidRPr="00C4693F">
        <w:rPr>
          <w:szCs w:val="22"/>
          <w:lang w:val="en-US"/>
        </w:rPr>
        <w:t>.</w:t>
      </w:r>
    </w:p>
    <w:p w14:paraId="41F9034B" w14:textId="77777777" w:rsidR="001047DA" w:rsidRPr="00C4693F" w:rsidRDefault="001047DA" w:rsidP="00BF6704">
      <w:pPr>
        <w:spacing w:line="480" w:lineRule="auto"/>
        <w:jc w:val="both"/>
        <w:rPr>
          <w:szCs w:val="22"/>
          <w:lang w:val="en-US"/>
        </w:rPr>
      </w:pPr>
    </w:p>
    <w:p w14:paraId="67C51767" w14:textId="77777777" w:rsidR="00F40CD2" w:rsidRPr="00C4693F" w:rsidRDefault="00F40CD2" w:rsidP="006C52BF">
      <w:pPr>
        <w:pStyle w:val="Heading3"/>
      </w:pPr>
      <w:r w:rsidRPr="00C4693F">
        <w:t>Substrate Metabolism</w:t>
      </w:r>
    </w:p>
    <w:p w14:paraId="4B8C2C39" w14:textId="14525EB6" w:rsidR="00534569" w:rsidRPr="00C4693F" w:rsidRDefault="00F40CD2" w:rsidP="00534569">
      <w:pPr>
        <w:spacing w:line="480" w:lineRule="auto"/>
        <w:jc w:val="both"/>
        <w:rPr>
          <w:szCs w:val="22"/>
          <w:lang w:val="en-US"/>
        </w:rPr>
      </w:pPr>
      <w:r w:rsidRPr="00C4693F">
        <w:rPr>
          <w:szCs w:val="22"/>
          <w:lang w:val="en-US"/>
        </w:rPr>
        <w:t xml:space="preserve">Muscle function is dependent on the availability of metabolic fuels and its capacity to synthesize ATP. The energy synthesis from substrate utilization in exercising muscle is regulated by nutritional, genetic, and hormonal factors as well as physical training.  GH stimulates lipolysis during resting condition </w:t>
      </w:r>
      <w:r w:rsidR="00D30461">
        <w:rPr>
          <w:szCs w:val="22"/>
        </w:rPr>
        <w:fldChar w:fldCharType="begin">
          <w:fldData xml:space="preserve">PEVuZE5vdGU+PENpdGU+PEF1dGhvcj5IYW5zZW48L0F1dGhvcj48WWVhcj4yMDAyPC9ZZWFyPjxS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0NjkxLTg8L3BhZ2VzPjx2b2x1bWU+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</w:fldData>
        </w:fldChar>
      </w:r>
      <w:r w:rsidR="00D30461">
        <w:rPr>
          <w:szCs w:val="22"/>
        </w:rPr>
        <w:instrText xml:space="preserve"> ADDIN EN.CITE </w:instrText>
      </w:r>
      <w:r w:rsidR="00D30461">
        <w:rPr>
          <w:szCs w:val="22"/>
        </w:rPr>
        <w:fldChar w:fldCharType="begin">
          <w:fldData xml:space="preserve">PEVuZE5vdGU+PENpdGU+PEF1dGhvcj5IYW5zZW48L0F1dGhvcj48WWVhcj4yMDAyPC9ZZWFyPjxS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wYWdlcz40NjkxLTg8L3BhZ2VzPjx2b2x1bWU+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88)</w:t>
      </w:r>
      <w:r w:rsidR="00D30461">
        <w:rPr>
          <w:szCs w:val="22"/>
        </w:rPr>
        <w:fldChar w:fldCharType="end"/>
      </w:r>
      <w:r w:rsidRPr="00C4693F">
        <w:rPr>
          <w:szCs w:val="22"/>
        </w:rPr>
        <w:t xml:space="preserve"> </w:t>
      </w:r>
      <w:r w:rsidRPr="00C4693F">
        <w:rPr>
          <w:szCs w:val="22"/>
          <w:lang w:val="en-US"/>
        </w:rPr>
        <w:t xml:space="preserve">as well as exercise </w:t>
      </w:r>
      <w:r w:rsidR="00D30461">
        <w:rPr>
          <w:szCs w:val="22"/>
        </w:rPr>
        <w:fldChar w:fldCharType="begin">
          <w:fldData xml:space="preserve">PEVuZE5vdGU+PENpdGU+PEF1dGhvcj5IZWFseTwvQXV0aG9yPjxZZWFyPjIwMDY8L1llYXI+PFJl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zMjAtNzwvcGFn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</w:fldData>
        </w:fldChar>
      </w:r>
      <w:r w:rsidR="00D30461">
        <w:rPr>
          <w:szCs w:val="22"/>
        </w:rPr>
        <w:instrText xml:space="preserve"> ADDIN EN.CITE </w:instrText>
      </w:r>
      <w:r w:rsidR="00D30461">
        <w:rPr>
          <w:szCs w:val="22"/>
        </w:rPr>
        <w:fldChar w:fldCharType="begin">
          <w:fldData xml:space="preserve">PEVuZE5vdGU+PENpdGU+PEF1dGhvcj5IZWFseTwvQXV0aG9yPjxZZWFyPjIwMDY8L1llYXI+PFJl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zMjAtNzwvcGFn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89)</w:t>
      </w:r>
      <w:r w:rsidR="00D30461">
        <w:rPr>
          <w:szCs w:val="22"/>
        </w:rPr>
        <w:fldChar w:fldCharType="end"/>
      </w:r>
      <w:r w:rsidRPr="00C4693F">
        <w:rPr>
          <w:szCs w:val="22"/>
        </w:rPr>
        <w:t xml:space="preserve"> </w:t>
      </w:r>
      <w:r w:rsidRPr="00C4693F">
        <w:rPr>
          <w:szCs w:val="22"/>
          <w:lang w:val="en-US"/>
        </w:rPr>
        <w:t xml:space="preserve">leading to an increase in plasma </w:t>
      </w:r>
      <w:r w:rsidR="00037533" w:rsidRPr="00C4693F">
        <w:rPr>
          <w:szCs w:val="22"/>
          <w:lang w:val="en-US"/>
        </w:rPr>
        <w:t>fatty acid</w:t>
      </w:r>
      <w:r w:rsidR="00620038" w:rsidRPr="00C4693F">
        <w:rPr>
          <w:szCs w:val="22"/>
          <w:lang w:val="en-US"/>
        </w:rPr>
        <w:t xml:space="preserve"> (FA)</w:t>
      </w:r>
      <w:r w:rsidR="00037533" w:rsidRPr="00C4693F">
        <w:rPr>
          <w:szCs w:val="22"/>
          <w:lang w:val="en-US"/>
        </w:rPr>
        <w:t xml:space="preserve"> </w:t>
      </w:r>
      <w:r w:rsidRPr="00C4693F">
        <w:rPr>
          <w:szCs w:val="22"/>
          <w:lang w:val="en-US"/>
        </w:rPr>
        <w:t>levels and</w:t>
      </w:r>
      <w:r w:rsidR="002B3A52" w:rsidRPr="00C4693F">
        <w:rPr>
          <w:szCs w:val="22"/>
          <w:lang w:val="en-US"/>
        </w:rPr>
        <w:t xml:space="preserve"> </w:t>
      </w:r>
      <w:r w:rsidR="00273846" w:rsidRPr="00C4693F">
        <w:rPr>
          <w:szCs w:val="22"/>
          <w:lang w:val="en-US"/>
        </w:rPr>
        <w:t>consequently</w:t>
      </w:r>
      <w:r w:rsidRPr="00C4693F">
        <w:rPr>
          <w:szCs w:val="22"/>
          <w:lang w:val="en-US"/>
        </w:rPr>
        <w:t xml:space="preserve"> fat oxidation. GH also increases plasma glucose concentration by augmenting glycogenolysis </w:t>
      </w:r>
      <w:r w:rsidR="00D30461">
        <w:rPr>
          <w:szCs w:val="22"/>
        </w:rPr>
        <w:fldChar w:fldCharType="begin"/>
      </w:r>
      <w:r w:rsidR="00D30461">
        <w:rPr>
          <w:szCs w:val="22"/>
        </w:rPr>
        <w:instrText xml:space="preserve"> ADDIN EN.CITE &lt;EndNote&gt;&lt;Cite&gt;&lt;Author&gt;Ghanaat&lt;/Author&gt;&lt;Year&gt;2005&lt;/Year&gt;&lt;RecNum&gt;1215&lt;/RecNum&gt;&lt;DisplayText&gt;(90)&lt;/DisplayText&gt;&lt;record&gt;&lt;rec-number&gt;1215&lt;/rec-number&gt;&lt;foreign-keys&gt;&lt;key app="EN" db-id="fs9wtzp5czpxase9tzlv2dwmf29seseaxzz5" timestamp="0"&gt;1215&lt;/key&gt;&lt;/foreign-keys&gt;&lt;ref-type name="Journal Article"&gt;17&lt;/ref-type&gt;&lt;contributors&gt;&lt;authors&gt;&lt;author&gt;Ghanaat, F.&lt;/author&gt;&lt;author&gt;Tayek, J. A.&lt;/author&gt;&lt;/authors&gt;&lt;/contributors&gt;&lt;auth-address&gt;Departmernt of Internal Mecicine, Harbor-UCLA Medical Center, Torrance, CA 90509, USA.&lt;/auth-address&gt;&lt;titles&gt;&lt;title&gt;Growth hormone administration increases glucose production by preventing the expected decrease in glycogenolysis seen with fasting in healthy volunteers&lt;/title&gt;&lt;secondary-title&gt;Metabolism&lt;/secondary-title&gt;&lt;alt-title&gt;Metabolism: clinical and experimental&lt;/alt-title&gt;&lt;/titles&gt;&lt;periodical&gt;&lt;full-title&gt;Metabolism&lt;/full-title&gt;&lt;/periodical&gt;&lt;pages&gt;604-9&lt;/pages&gt;&lt;volume&gt;54&lt;/volume&gt;&lt;number&gt;5&lt;/number&gt;&lt;keywords&gt;&lt;keyword&gt;Adult&lt;/keyword&gt;&lt;keyword&gt;Dose-Response Relationship, Drug&lt;/keyword&gt;&lt;keyword&gt;Fasting/*metabolism&lt;/keyword&gt;&lt;keyword&gt;Gluconeogenesis/*drug effects&lt;/keyword&gt;&lt;keyword&gt;Glucose/*biosynthesis&lt;/keyword&gt;&lt;keyword&gt;Glycogen/*metabolism&lt;/keyword&gt;&lt;keyword&gt;Growth Hormone/administration &amp;amp; dosage/*pharmacology&lt;/keyword&gt;&lt;keyword&gt;Humans&lt;/keyword&gt;&lt;keyword&gt;Middle Aged&lt;/keyword&gt;&lt;keyword&gt;Reference Values&lt;/keyword&gt;&lt;/keywords&gt;&lt;dates&gt;&lt;year&gt;2005&lt;/year&gt;&lt;pub-dates&gt;&lt;date&gt;May&lt;/date&gt;&lt;/pub-dates&gt;&lt;/dates&gt;&lt;isbn&gt;0026-0495 (Print)&amp;#xD;0026-0495 (Linking)&lt;/isbn&gt;&lt;accession-num&gt;15877290&lt;/accession-num&gt;&lt;urls&gt;&lt;related-urls&gt;&lt;url&gt;http://www.ncbi.nlm.nih.gov/entrez/query.fcgi?cmd=Retrieve&amp;amp;db=PubMed&amp;amp;dopt=Citation&amp;amp;list_uids=15877290 &lt;/url&gt;&lt;/related-urls&gt;&lt;/urls&gt;&lt;language&gt;eng&lt;/language&gt;&lt;/record&gt;&lt;/Cite&gt;&lt;/EndNote&gt;</w:instrText>
      </w:r>
      <w:r w:rsidR="00D30461">
        <w:rPr>
          <w:szCs w:val="22"/>
        </w:rPr>
        <w:fldChar w:fldCharType="separate"/>
      </w:r>
      <w:r w:rsidR="00D30461">
        <w:rPr>
          <w:noProof/>
          <w:szCs w:val="22"/>
        </w:rPr>
        <w:t>(90)</w:t>
      </w:r>
      <w:r w:rsidR="00D30461">
        <w:rPr>
          <w:szCs w:val="22"/>
        </w:rPr>
        <w:fldChar w:fldCharType="end"/>
      </w:r>
      <w:r w:rsidRPr="00C4693F">
        <w:rPr>
          <w:szCs w:val="22"/>
          <w:lang w:val="en-US"/>
        </w:rPr>
        <w:t xml:space="preserve"> and gluconeogenesis </w:t>
      </w:r>
      <w:r w:rsidR="00D30461">
        <w:rPr>
          <w:szCs w:val="22"/>
        </w:rPr>
        <w:fldChar w:fldCharType="begin"/>
      </w:r>
      <w:r w:rsidR="00D30461">
        <w:rPr>
          <w:szCs w:val="22"/>
        </w:rPr>
        <w:instrText xml:space="preserve"> ADDIN EN.CITE &lt;EndNote&gt;&lt;Cite&gt;&lt;Author&gt;Bak&lt;/Author&gt;&lt;Year&gt;1991&lt;/Year&gt;&lt;RecNum&gt;53&lt;/RecNum&gt;&lt;DisplayText&gt;(91)&lt;/DisplayText&gt;&lt;record&gt;&lt;rec-number&gt;53&lt;/rec-number&gt;&lt;foreign-keys&gt;&lt;key app="EN" db-id="fs9wtzp5czpxase9tzlv2dwmf29seseaxzz5" timestamp="0"&gt;53&lt;/key&gt;&lt;/foreign-keys&gt;&lt;ref-type name="Journal Article"&gt;17&lt;/ref-type&gt;&lt;contributors&gt;&lt;authors&gt;&lt;author&gt;Bak, J. F.&lt;/author&gt;&lt;author&gt;Moller, N.&lt;/author&gt;&lt;author&gt;Schmitz, O.&lt;/author&gt;&lt;/authors&gt;&lt;/contributors&gt;&lt;auth-address&gt;Medical Endocrinological Department III, University Clinic of Internal Medicine, Aarhus, Denmark.&lt;/auth-address&gt;&lt;titles&gt;&lt;title&gt;Effects of growth hormone on fuel utilization and muscle glycogen synthase activity in normal humans&lt;/title&gt;&lt;secondary-title&gt;Am J Physiol&lt;/secondary-title&gt;&lt;alt-title&gt;The American journal of physiology&lt;/alt-title&gt;&lt;/titles&gt;&lt;periodical&gt;&lt;full-title&gt;Am J Physiol&lt;/full-title&gt;&lt;/periodical&gt;&lt;pages&gt;E736-42&lt;/pages&gt;&lt;volume&gt;260&lt;/volume&gt;&lt;number&gt;5 Pt 1&lt;/number&gt;&lt;keywords&gt;&lt;keyword&gt;Adult&lt;/keyword&gt;&lt;keyword&gt;Blood Glucose/metabolism&lt;/keyword&gt;&lt;keyword&gt;Energy Metabolism/*drug effects&lt;/keyword&gt;&lt;keyword&gt;Enzyme Activation&lt;/keyword&gt;&lt;keyword&gt;Glucose/metabolism&lt;/keyword&gt;&lt;keyword&gt;Glucose Clamp Technique&lt;/keyword&gt;&lt;keyword&gt;Glycogen Synthase/*metabolism&lt;/keyword&gt;&lt;keyword&gt;Growth Hormone/administration &amp;amp; dosage/*pharmacology&lt;/keyword&gt;&lt;keyword&gt;Humans&lt;/keyword&gt;&lt;keyword&gt;Infusions, Intravenous&lt;/keyword&gt;&lt;keyword&gt;Insulin/pharmacology&lt;/keyword&gt;&lt;keyword&gt;Kinetics&lt;/keyword&gt;&lt;keyword&gt;Lipolysis/drug effects&lt;/keyword&gt;&lt;keyword&gt;Male&lt;/keyword&gt;&lt;keyword&gt;Muscles/drug effects/*metabolism&lt;/keyword&gt;&lt;keyword&gt;Receptor, Insulin/metabolism&lt;/keyword&gt;&lt;keyword&gt;Reference Values&lt;/keyword&gt;&lt;/keywords&gt;&lt;dates&gt;&lt;year&gt;1991&lt;/year&gt;&lt;pub-dates&gt;&lt;date&gt;May&lt;/date&gt;&lt;/pub-dates&gt;&lt;/dates&gt;&lt;isbn&gt;0002-9513 (Print)&lt;/isbn&gt;&lt;accession-num&gt;1903598&lt;/accession-num&gt;&lt;urls&gt;&lt;related-urls&gt;&lt;url&gt;http://www.ncbi.nlm.nih.gov/entrez/query.fcgi?cmd=Retrieve&amp;amp;db=PubMed&amp;amp;dopt=Citation&amp;amp;list_uids=1903598 &lt;/url&gt;&lt;/related-urls&gt;&lt;/urls&gt;&lt;language&gt;eng&lt;/language&gt;&lt;/record&gt;&lt;/Cite&gt;&lt;/EndNote&gt;</w:instrText>
      </w:r>
      <w:r w:rsidR="00D30461">
        <w:rPr>
          <w:szCs w:val="22"/>
        </w:rPr>
        <w:fldChar w:fldCharType="separate"/>
      </w:r>
      <w:r w:rsidR="00D30461">
        <w:rPr>
          <w:noProof/>
          <w:szCs w:val="22"/>
        </w:rPr>
        <w:t>(91)</w:t>
      </w:r>
      <w:r w:rsidR="00D30461">
        <w:rPr>
          <w:szCs w:val="22"/>
        </w:rPr>
        <w:fldChar w:fldCharType="end"/>
      </w:r>
      <w:r w:rsidRPr="00C4693F">
        <w:rPr>
          <w:szCs w:val="22"/>
          <w:lang w:val="en-US"/>
        </w:rPr>
        <w:t xml:space="preserve">. Thus, GH may enhance muscle function by increasing availability of FA and pyruvate as </w:t>
      </w:r>
      <w:r w:rsidRPr="00C4693F">
        <w:rPr>
          <w:szCs w:val="22"/>
          <w:lang w:val="en-US"/>
        </w:rPr>
        <w:lastRenderedPageBreak/>
        <w:t xml:space="preserve">metabolic fuels for energy production. </w:t>
      </w:r>
      <w:r w:rsidR="00534569">
        <w:rPr>
          <w:szCs w:val="22"/>
          <w:lang w:val="en-US"/>
        </w:rPr>
        <w:t>With exercise there is an increase in cardiac output and blood flow to exercising muscles. This local increase in perfusion can be substantial and it directs the supply of substrates to where they are most needed as well as helping clear lactate from the exercising muscle and transporting it to the liver for recycling into glucose (the Cori Cycle).</w:t>
      </w:r>
    </w:p>
    <w:p w14:paraId="0F1FA5FC" w14:textId="4DB1EB90" w:rsidR="00F40CD2" w:rsidRPr="00C4693F" w:rsidRDefault="00F40CD2" w:rsidP="00BF6704">
      <w:pPr>
        <w:spacing w:line="480" w:lineRule="auto"/>
        <w:jc w:val="both"/>
        <w:rPr>
          <w:szCs w:val="22"/>
          <w:lang w:val="en-US"/>
        </w:rPr>
      </w:pPr>
    </w:p>
    <w:p w14:paraId="5182C22E" w14:textId="2E94FEB4" w:rsidR="00F40CD2" w:rsidRPr="00C4693F" w:rsidRDefault="00F40CD2" w:rsidP="00BF6704">
      <w:pPr>
        <w:spacing w:line="480" w:lineRule="auto"/>
        <w:jc w:val="both"/>
        <w:rPr>
          <w:szCs w:val="22"/>
          <w:lang w:val="en-US"/>
        </w:rPr>
      </w:pPr>
      <w:r w:rsidRPr="00C4693F">
        <w:rPr>
          <w:szCs w:val="22"/>
          <w:lang w:val="en-US"/>
        </w:rPr>
        <w:t xml:space="preserve">It is widely assumed that an increase in whole body lipid oxidation reflects </w:t>
      </w:r>
      <w:r w:rsidR="00314939">
        <w:rPr>
          <w:szCs w:val="22"/>
          <w:lang w:val="en-US"/>
        </w:rPr>
        <w:t>the</w:t>
      </w:r>
      <w:r w:rsidR="00314939" w:rsidRPr="00C4693F">
        <w:rPr>
          <w:szCs w:val="22"/>
          <w:lang w:val="en-US"/>
        </w:rPr>
        <w:t xml:space="preserve"> </w:t>
      </w:r>
      <w:r w:rsidRPr="00C4693F">
        <w:rPr>
          <w:szCs w:val="22"/>
          <w:lang w:val="en-US"/>
        </w:rPr>
        <w:t>action</w:t>
      </w:r>
      <w:r w:rsidR="00314939">
        <w:rPr>
          <w:szCs w:val="22"/>
          <w:lang w:val="en-US"/>
        </w:rPr>
        <w:t xml:space="preserve"> of GH</w:t>
      </w:r>
      <w:r w:rsidRPr="00C4693F">
        <w:rPr>
          <w:szCs w:val="22"/>
          <w:lang w:val="en-US"/>
        </w:rPr>
        <w:t xml:space="preserve"> on skeletal muscle. This traditional thinking was challenged by studies in rodents as well as humans, suggesting GH action is tissue specific. Tollet-Egnell et al. reported that GH inhibits the expression of genes involved in lipid oxidation in skeletal muscle of rats </w:t>
      </w:r>
      <w:r w:rsidR="00D30461">
        <w:rPr>
          <w:szCs w:val="22"/>
          <w:lang w:val="en-US"/>
        </w:rPr>
        <w:fldChar w:fldCharType="begin"/>
      </w:r>
      <w:r w:rsidR="00D30461">
        <w:rPr>
          <w:szCs w:val="22"/>
          <w:lang w:val="en-US"/>
        </w:rPr>
        <w:instrText xml:space="preserve"> ADDIN EN.CITE &lt;EndNote&gt;&lt;Cite&gt;&lt;Author&gt;Tollet-Egnell&lt;/Author&gt;&lt;Year&gt;2004&lt;/Year&gt;&lt;RecNum&gt;369&lt;/RecNum&gt;&lt;DisplayText&gt;(92)&lt;/DisplayText&gt;&lt;record&gt;&lt;rec-number&gt;369&lt;/rec-number&gt;&lt;foreign-keys&gt;&lt;key app="EN" db-id="fs9wtzp5czpxase9tzlv2dwmf29seseaxzz5" timestamp="0"&gt;369&lt;/key&gt;&lt;/foreign-keys&gt;&lt;ref-type name="Journal Article"&gt;17&lt;/ref-type&gt;&lt;contributors&gt;&lt;authors&gt;&lt;author&gt;Tollet-Egnell, P.&lt;/author&gt;&lt;author&gt;Parini, P.&lt;/author&gt;&lt;author&gt;Stahlberg, N.&lt;/author&gt;&lt;author&gt;Lonnstedt, I.&lt;/author&gt;&lt;author&gt;Lee, N. H.&lt;/author&gt;&lt;author&gt;Rudling, M.&lt;/author&gt;&lt;author&gt;Flores-Morales, A.&lt;/author&gt;&lt;author&gt;Norstedt, G.&lt;/author&gt;&lt;/authors&gt;&lt;/contributors&gt;&lt;auth-address&gt;Department of Molecular Medicine, Karolinska Institutet, Karolinska Hospital, 171 76 Stockholm, Sweden.&lt;/auth-address&gt;&lt;titles&gt;&lt;title&gt;Growth hormone-mediated alteration of fuel metabolism in the aged rat as determined from transcript profiles&lt;/title&gt;&lt;secondary-title&gt;Physiol Genomics&lt;/secondary-title&gt;&lt;alt-title&gt;Physiological genomics&lt;/alt-title&gt;&lt;/titles&gt;&lt;pages&gt;261-7&lt;/pages&gt;&lt;volume&gt;16&lt;/volume&gt;&lt;number&gt;2&lt;/number&gt;&lt;keywords&gt;&lt;keyword&gt;Adipose Tissue/metabolism&lt;/keyword&gt;&lt;keyword&gt;Aging/genetics/*metabolism&lt;/keyword&gt;&lt;keyword&gt;Animals&lt;/keyword&gt;&lt;keyword&gt;Gene Expression Profiling&lt;/keyword&gt;&lt;keyword&gt;Gene Expression Regulation&lt;/keyword&gt;&lt;keyword&gt;Growth Hormone/*pharmacology&lt;/keyword&gt;&lt;keyword&gt;Lipids/blood&lt;/keyword&gt;&lt;keyword&gt;Liver/metabolism&lt;/keyword&gt;&lt;keyword&gt;Male&lt;/keyword&gt;&lt;keyword&gt;Muscle, Skeletal/metabolism&lt;/keyword&gt;&lt;keyword&gt;Oligonucleotide Array Sequence Analysis&lt;/keyword&gt;&lt;keyword&gt;RNA, Messenger/*metabolism&lt;/keyword&gt;&lt;keyword&gt;Rats&lt;/keyword&gt;&lt;keyword&gt;Rats, Sprague-Dawley&lt;/keyword&gt;&lt;keyword&gt;Transcription, Genetic/drug effects&lt;/keyword&gt;&lt;/keywords&gt;&lt;dates&gt;&lt;year&gt;2004&lt;/year&gt;&lt;pub-dates&gt;&lt;date&gt;Jan 15&lt;/date&gt;&lt;/pub-dates&gt;&lt;/dates&gt;&lt;isbn&gt;1531-2267 (Electronic)&lt;/isbn&gt;&lt;accession-num&gt;14612592&lt;/accession-num&gt;&lt;urls&gt;&lt;related-urls&gt;&lt;url&gt;http://www.ncbi.nlm.nih.gov/entrez/query.fcgi?cmd=Retrieve&amp;amp;db=PubMed&amp;amp;dopt=Citation&amp;amp;list_uids=14612592 &lt;/url&gt;&lt;/related-urls&gt;&lt;/urls&gt;&lt;language&gt;eng&lt;/language&gt;&lt;/record&gt;&lt;/Cite&gt;&lt;/EndNote&gt;</w:instrText>
      </w:r>
      <w:r w:rsidR="00D30461">
        <w:rPr>
          <w:szCs w:val="22"/>
          <w:lang w:val="en-US"/>
        </w:rPr>
        <w:fldChar w:fldCharType="separate"/>
      </w:r>
      <w:r w:rsidR="00D30461">
        <w:rPr>
          <w:noProof/>
          <w:szCs w:val="22"/>
          <w:lang w:val="en-US"/>
        </w:rPr>
        <w:t>(92)</w:t>
      </w:r>
      <w:r w:rsidR="00D30461">
        <w:rPr>
          <w:szCs w:val="22"/>
          <w:lang w:val="en-US"/>
        </w:rPr>
        <w:fldChar w:fldCharType="end"/>
      </w:r>
      <w:r w:rsidRPr="00C4693F">
        <w:rPr>
          <w:szCs w:val="22"/>
          <w:lang w:val="en-US"/>
        </w:rPr>
        <w:t>. Evidence from a study of metabolic gene expression in skeletal muscle of adults with GH</w:t>
      </w:r>
      <w:r w:rsidR="00620038" w:rsidRPr="00C4693F">
        <w:rPr>
          <w:szCs w:val="22"/>
          <w:lang w:val="en-US"/>
        </w:rPr>
        <w:t xml:space="preserve"> deficiency</w:t>
      </w:r>
      <w:r w:rsidRPr="00C4693F">
        <w:rPr>
          <w:szCs w:val="22"/>
          <w:lang w:val="en-US"/>
        </w:rPr>
        <w:t xml:space="preserve"> suggests that GH downregulates genes governing lipid metabolism (FA transport and β-oxidation) as well as, TCA cycle activity and mitochondrial respiration </w:t>
      </w:r>
      <w:r w:rsidR="00D30461">
        <w:rPr>
          <w:szCs w:val="22"/>
          <w:lang w:val="en-US"/>
        </w:rPr>
        <w:fldChar w:fldCharType="begin">
          <w:fldData xml:space="preserve">PEVuZE5vdGU+PENpdGU+PEF1dGhvcj5Tam9ncmVuPC9BdXRob3I+PFllYXI+MjAwNzwvWWVhcj48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</w:fldData>
        </w:fldChar>
      </w:r>
      <w:r w:rsidR="00D30461">
        <w:rPr>
          <w:szCs w:val="22"/>
          <w:lang w:val="en-US"/>
        </w:rPr>
        <w:instrText xml:space="preserve"> ADDIN EN.CITE </w:instrText>
      </w:r>
      <w:r w:rsidR="00D30461">
        <w:rPr>
          <w:szCs w:val="22"/>
          <w:lang w:val="en-US"/>
        </w:rPr>
        <w:fldChar w:fldCharType="begin">
          <w:fldData xml:space="preserve">PEVuZE5vdGU+PENpdGU+PEF1dGhvcj5Tam9ncmVuPC9BdXRob3I+PFllYXI+MjAwNzwvWWVhcj48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</w:fldData>
        </w:fldChar>
      </w:r>
      <w:r w:rsidR="00D30461">
        <w:rPr>
          <w:szCs w:val="22"/>
          <w:lang w:val="en-US"/>
        </w:rPr>
        <w:instrText xml:space="preserve"> ADDIN EN.CITE.DATA </w:instrText>
      </w:r>
      <w:r w:rsidR="00D30461">
        <w:rPr>
          <w:szCs w:val="22"/>
          <w:lang w:val="en-US"/>
        </w:rPr>
      </w:r>
      <w:r w:rsidR="00D30461">
        <w:rPr>
          <w:szCs w:val="22"/>
          <w:lang w:val="en-US"/>
        </w:rPr>
        <w:fldChar w:fldCharType="end"/>
      </w:r>
      <w:r w:rsidR="00D30461">
        <w:rPr>
          <w:szCs w:val="22"/>
          <w:lang w:val="en-US"/>
        </w:rPr>
      </w:r>
      <w:r w:rsidR="00D30461">
        <w:rPr>
          <w:szCs w:val="22"/>
          <w:lang w:val="en-US"/>
        </w:rPr>
        <w:fldChar w:fldCharType="separate"/>
      </w:r>
      <w:r w:rsidR="00D30461">
        <w:rPr>
          <w:noProof/>
          <w:szCs w:val="22"/>
          <w:lang w:val="en-US"/>
        </w:rPr>
        <w:t>(93)</w:t>
      </w:r>
      <w:r w:rsidR="00D30461">
        <w:rPr>
          <w:szCs w:val="22"/>
          <w:lang w:val="en-US"/>
        </w:rPr>
        <w:fldChar w:fldCharType="end"/>
      </w:r>
      <w:r w:rsidRPr="00C4693F">
        <w:rPr>
          <w:szCs w:val="22"/>
          <w:lang w:val="en-US"/>
        </w:rPr>
        <w:t>. For example, the expression of oxoglutarate dehydrogenase and succinate dehydrogenase complex B in the TCA cycle and ATP synthase and NADH (reduced nicotinamide adenine dinucleotide) dehydrogenase in the mitochondrial respiratory chain were reduced by up to 40%. Assuming these transcriptional changes reflect effects on protein expression, the findings suggest that GH inhibits oxidativ</w:t>
      </w:r>
      <w:r w:rsidR="002B3A52" w:rsidRPr="00C4693F">
        <w:rPr>
          <w:szCs w:val="22"/>
          <w:lang w:val="en-US"/>
        </w:rPr>
        <w:t>e metabolism of substrates favo</w:t>
      </w:r>
      <w:r w:rsidRPr="00C4693F">
        <w:rPr>
          <w:szCs w:val="22"/>
          <w:lang w:val="en-US"/>
        </w:rPr>
        <w:t xml:space="preserve">ring non-oxidative (anaerobic) pathways for ATP synthesis in skeletal muscle. This possibility is supported by a study in trained cyclists, in which GH use was associated with increased plasma lactate levels during moderate to intense exercise compared to placebo, implying an increased rate of anaerobic disposal of pyruvate </w:t>
      </w:r>
      <w:r w:rsidR="00D30461">
        <w:rPr>
          <w:szCs w:val="22"/>
          <w:lang w:val="en-US"/>
        </w:rPr>
        <w:fldChar w:fldCharType="begin">
          <w:fldData xml:space="preserve">PEVuZE5vdGU+PENpdGU+PEF1dGhvcj5MYW5nZTwvQXV0aG9yPjxZZWFyPjIwMDI8L1llYXI+PFJl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NTEzLTIzPC9wYWdlcz48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</w:fldData>
        </w:fldChar>
      </w:r>
      <w:r w:rsidR="00D30461">
        <w:rPr>
          <w:szCs w:val="22"/>
          <w:lang w:val="en-US"/>
        </w:rPr>
        <w:instrText xml:space="preserve"> ADDIN EN.CITE </w:instrText>
      </w:r>
      <w:r w:rsidR="00D30461">
        <w:rPr>
          <w:szCs w:val="22"/>
          <w:lang w:val="en-US"/>
        </w:rPr>
        <w:fldChar w:fldCharType="begin">
          <w:fldData xml:space="preserve">PEVuZE5vdGU+PENpdGU+PEF1dGhvcj5MYW5nZTwvQXV0aG9yPjxZZWFyPjIwMDI8L1llYXI+PFJl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NTEzLTIzPC9wYWdlcz48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</w:fldData>
        </w:fldChar>
      </w:r>
      <w:r w:rsidR="00D30461">
        <w:rPr>
          <w:szCs w:val="22"/>
          <w:lang w:val="en-US"/>
        </w:rPr>
        <w:instrText xml:space="preserve"> ADDIN EN.CITE.DATA </w:instrText>
      </w:r>
      <w:r w:rsidR="00D30461">
        <w:rPr>
          <w:szCs w:val="22"/>
          <w:lang w:val="en-US"/>
        </w:rPr>
      </w:r>
      <w:r w:rsidR="00D30461">
        <w:rPr>
          <w:szCs w:val="22"/>
          <w:lang w:val="en-US"/>
        </w:rPr>
        <w:fldChar w:fldCharType="end"/>
      </w:r>
      <w:r w:rsidR="00D30461">
        <w:rPr>
          <w:szCs w:val="22"/>
          <w:lang w:val="en-US"/>
        </w:rPr>
      </w:r>
      <w:r w:rsidR="00D30461">
        <w:rPr>
          <w:szCs w:val="22"/>
          <w:lang w:val="en-US"/>
        </w:rPr>
        <w:fldChar w:fldCharType="separate"/>
      </w:r>
      <w:r w:rsidR="00D30461">
        <w:rPr>
          <w:noProof/>
          <w:szCs w:val="22"/>
          <w:lang w:val="en-US"/>
        </w:rPr>
        <w:t>(94)</w:t>
      </w:r>
      <w:r w:rsidR="00D30461">
        <w:rPr>
          <w:szCs w:val="22"/>
          <w:lang w:val="en-US"/>
        </w:rPr>
        <w:fldChar w:fldCharType="end"/>
      </w:r>
      <w:r w:rsidRPr="00C4693F">
        <w:rPr>
          <w:szCs w:val="22"/>
          <w:lang w:val="en-US"/>
        </w:rPr>
        <w:t xml:space="preserve">. </w:t>
      </w:r>
    </w:p>
    <w:p w14:paraId="25F35012" w14:textId="09B75AB2" w:rsidR="00F40CD2" w:rsidRPr="00C4693F" w:rsidRDefault="00F40CD2" w:rsidP="00BF6704">
      <w:pPr>
        <w:spacing w:line="480" w:lineRule="auto"/>
        <w:jc w:val="both"/>
        <w:rPr>
          <w:szCs w:val="22"/>
          <w:lang w:val="en-US"/>
        </w:rPr>
      </w:pPr>
      <w:r w:rsidRPr="00C4693F">
        <w:rPr>
          <w:szCs w:val="22"/>
          <w:lang w:val="en-US"/>
        </w:rPr>
        <w:t xml:space="preserve">In summary, GH effects on substrate metabolism are tissue specific. Recent evidence suggests that GH may promote non-oxidative or anaerobic substrate metabolism in skeletal muscle for ATP synthesis, findings contrary to its effects on whole body metabolism </w:t>
      </w:r>
      <w:r w:rsidR="00D30461">
        <w:rPr>
          <w:szCs w:val="22"/>
        </w:rPr>
        <w:fldChar w:fldCharType="begin"/>
      </w:r>
      <w:r w:rsidR="00D30461">
        <w:rPr>
          <w:szCs w:val="22"/>
        </w:rPr>
        <w:instrText xml:space="preserve"> ADDIN EN.CITE &lt;EndNote&gt;&lt;Cite&gt;&lt;Author&gt;Chikani&lt;/Author&gt;&lt;Year&gt;2015&lt;/Year&gt;&lt;RecNum&gt;3506&lt;/RecNum&gt;&lt;DisplayText&gt;(95)&lt;/DisplayText&gt;&lt;record&gt;&lt;rec-number&gt;3506&lt;/rec-number&gt;&lt;foreign-keys&gt;&lt;key app="EN" db-id="fs9wtzp5czpxase9tzlv2dwmf29seseaxzz5" timestamp="1424655301"&gt;3506&lt;/key&gt;&lt;/foreign-keys&gt;&lt;ref-type name="Journal Article"&gt;17&lt;/ref-type&gt;&lt;contributors&gt;&lt;authors&gt;&lt;author&gt;Chikani, V.&lt;/author&gt;&lt;author&gt;Cuneo, R. C.&lt;/author&gt;&lt;author&gt;Hickman, I.&lt;/author&gt;&lt;author&gt;Ho, K. K.&lt;/author&gt;&lt;/authors&gt;&lt;/contributors&gt;&lt;auth-address&gt;Department of Diabetes and Endocrinology, Princess Alexandra Hospital, Brisbane, Australia;&lt;/auth-address&gt;&lt;titles&gt;&lt;title&gt;Impairment of Anaerobic Capacity in Adults with Growth Hormone Deficiency&lt;/title&gt;&lt;secondary-title&gt;J Clin Endocrinol Metab&lt;/secondary-title&gt;&lt;/titles&gt;&lt;periodical&gt;&lt;full-title&gt;J Clin Endocrinol Metab&lt;/full-title&gt;&lt;/periodical&gt;&lt;pages&gt;1811- 9&lt;/pages&gt;&lt;volume&gt;100&lt;/volume&gt;&lt;number&gt;5&lt;/number&gt;&lt;edition&gt;2015/02/20&lt;/edition&gt;&lt;dates&gt;&lt;year&gt;2015&lt;/year&gt;&lt;pub-dates&gt;&lt;date&gt;Feb 19&lt;/date&gt;&lt;/pub-dates&gt;&lt;/dates&gt;&lt;isbn&gt;1945-7197 (Electronic)&amp;#xD;0021-972X (Linking)&lt;/isbn&gt;&lt;accession-num&gt;25695894&lt;/accession-num&gt;&lt;urls&gt;&lt;related-urls&gt;&lt;url&gt;http://www.ncbi.nlm.nih.gov/entrez/query.fcgi?cmd=Retrieve&amp;amp;db=PubMed&amp;amp;dopt=Citation&amp;amp;list_uids=25695894&lt;/url&gt;&lt;/related-urls&gt;&lt;/urls&gt;&lt;electronic-resource-num&gt;10.1210/jc.2015-1006&lt;/electronic-resource-num&gt;&lt;language&gt;Eng&lt;/language&gt;&lt;/record&gt;&lt;/Cite&gt;&lt;/EndNote&gt;</w:instrText>
      </w:r>
      <w:r w:rsidR="00D30461">
        <w:rPr>
          <w:szCs w:val="22"/>
        </w:rPr>
        <w:fldChar w:fldCharType="separate"/>
      </w:r>
      <w:r w:rsidR="00D30461">
        <w:rPr>
          <w:noProof/>
          <w:szCs w:val="22"/>
        </w:rPr>
        <w:t>(95)</w:t>
      </w:r>
      <w:r w:rsidR="00D30461">
        <w:rPr>
          <w:szCs w:val="22"/>
        </w:rPr>
        <w:fldChar w:fldCharType="end"/>
      </w:r>
      <w:r w:rsidRPr="00C4693F">
        <w:rPr>
          <w:szCs w:val="22"/>
          <w:lang w:val="en-US"/>
        </w:rPr>
        <w:t xml:space="preserve">. </w:t>
      </w:r>
    </w:p>
    <w:p w14:paraId="025380F5" w14:textId="77777777" w:rsidR="00F40CD2" w:rsidRPr="00C4693F" w:rsidRDefault="00F40CD2">
      <w:pPr>
        <w:pStyle w:val="Heading1"/>
      </w:pPr>
      <w:r w:rsidRPr="00C4693F">
        <w:lastRenderedPageBreak/>
        <w:t>Effects on Body Composition</w:t>
      </w:r>
    </w:p>
    <w:p w14:paraId="4CA18E0E" w14:textId="19CCA645" w:rsidR="00F40CD2" w:rsidRPr="00C4693F" w:rsidRDefault="00127305" w:rsidP="00BF6704">
      <w:pPr>
        <w:spacing w:line="480" w:lineRule="auto"/>
        <w:jc w:val="both"/>
        <w:rPr>
          <w:szCs w:val="22"/>
        </w:rPr>
      </w:pPr>
      <w:r>
        <w:rPr>
          <w:szCs w:val="22"/>
        </w:rPr>
        <w:t xml:space="preserve">In </w:t>
      </w:r>
      <w:r w:rsidR="00082CC7">
        <w:rPr>
          <w:szCs w:val="22"/>
        </w:rPr>
        <w:t xml:space="preserve">adults with </w:t>
      </w:r>
      <w:r>
        <w:rPr>
          <w:szCs w:val="22"/>
        </w:rPr>
        <w:t>GH-</w:t>
      </w:r>
      <w:r w:rsidR="00082CC7">
        <w:rPr>
          <w:szCs w:val="22"/>
        </w:rPr>
        <w:t>deficiency</w:t>
      </w:r>
      <w:r w:rsidR="00CA5AEA">
        <w:rPr>
          <w:szCs w:val="22"/>
        </w:rPr>
        <w:t xml:space="preserve"> given replacement </w:t>
      </w:r>
      <w:r w:rsidR="002140AA">
        <w:rPr>
          <w:szCs w:val="22"/>
        </w:rPr>
        <w:t>doses of GH</w:t>
      </w:r>
      <w:r>
        <w:rPr>
          <w:szCs w:val="22"/>
        </w:rPr>
        <w:t>, t</w:t>
      </w:r>
      <w:r w:rsidRPr="00565672">
        <w:rPr>
          <w:szCs w:val="22"/>
        </w:rPr>
        <w:t>he stimulation of whole</w:t>
      </w:r>
      <w:r>
        <w:rPr>
          <w:szCs w:val="22"/>
        </w:rPr>
        <w:t xml:space="preserve">-body </w:t>
      </w:r>
      <w:r w:rsidRPr="00565672">
        <w:rPr>
          <w:szCs w:val="22"/>
        </w:rPr>
        <w:t xml:space="preserve">protein anabolism and of lipid utilisation translate </w:t>
      </w:r>
      <w:r>
        <w:rPr>
          <w:szCs w:val="22"/>
        </w:rPr>
        <w:t>in</w:t>
      </w:r>
      <w:r w:rsidRPr="00565672">
        <w:rPr>
          <w:szCs w:val="22"/>
        </w:rPr>
        <w:t>to an increase of LBM and a diminution of fat mass</w:t>
      </w:r>
      <w:r>
        <w:rPr>
          <w:szCs w:val="22"/>
        </w:rPr>
        <w:t xml:space="preserve"> </w:t>
      </w:r>
      <w:r w:rsidR="00975A58" w:rsidRPr="00C4693F">
        <w:rPr>
          <w:szCs w:val="22"/>
        </w:rPr>
        <w:t xml:space="preserve">(6,7). </w:t>
      </w:r>
      <w:r>
        <w:rPr>
          <w:szCs w:val="22"/>
        </w:rPr>
        <w:t xml:space="preserve">In </w:t>
      </w:r>
      <w:r w:rsidR="00C720D4">
        <w:rPr>
          <w:szCs w:val="22"/>
        </w:rPr>
        <w:t>a</w:t>
      </w:r>
      <w:r>
        <w:rPr>
          <w:szCs w:val="22"/>
        </w:rPr>
        <w:t xml:space="preserve"> study that </w:t>
      </w:r>
      <w:r w:rsidR="00C720D4">
        <w:rPr>
          <w:szCs w:val="22"/>
        </w:rPr>
        <w:t xml:space="preserve">measured total body potassium </w:t>
      </w:r>
      <w:r>
        <w:rPr>
          <w:szCs w:val="22"/>
        </w:rPr>
        <w:t xml:space="preserve">to </w:t>
      </w:r>
      <w:r w:rsidR="00C720D4">
        <w:rPr>
          <w:szCs w:val="22"/>
        </w:rPr>
        <w:t xml:space="preserve">estimate </w:t>
      </w:r>
      <w:r>
        <w:rPr>
          <w:szCs w:val="22"/>
        </w:rPr>
        <w:t>changes in intracellular LBM</w:t>
      </w:r>
      <w:r w:rsidRPr="00565672">
        <w:rPr>
          <w:szCs w:val="22"/>
        </w:rPr>
        <w:t xml:space="preserve"> in </w:t>
      </w:r>
      <w:r w:rsidR="00082CC7">
        <w:rPr>
          <w:szCs w:val="22"/>
        </w:rPr>
        <w:t xml:space="preserve">people with </w:t>
      </w:r>
      <w:r>
        <w:rPr>
          <w:szCs w:val="22"/>
        </w:rPr>
        <w:t>GH-deficien</w:t>
      </w:r>
      <w:r w:rsidR="00082CC7">
        <w:rPr>
          <w:szCs w:val="22"/>
        </w:rPr>
        <w:t>cy</w:t>
      </w:r>
      <w:r>
        <w:rPr>
          <w:szCs w:val="22"/>
        </w:rPr>
        <w:t xml:space="preserve"> </w:t>
      </w:r>
      <w:r w:rsidRPr="00565672">
        <w:rPr>
          <w:szCs w:val="22"/>
        </w:rPr>
        <w:t>treat</w:t>
      </w:r>
      <w:r>
        <w:rPr>
          <w:szCs w:val="22"/>
        </w:rPr>
        <w:t>ed</w:t>
      </w:r>
      <w:r w:rsidRPr="00565672">
        <w:rPr>
          <w:szCs w:val="22"/>
        </w:rPr>
        <w:t xml:space="preserve"> with GH</w:t>
      </w:r>
      <w:r>
        <w:rPr>
          <w:szCs w:val="22"/>
        </w:rPr>
        <w:t xml:space="preserve">, this </w:t>
      </w:r>
      <w:r w:rsidRPr="0011792E">
        <w:rPr>
          <w:szCs w:val="22"/>
        </w:rPr>
        <w:t>amount</w:t>
      </w:r>
      <w:r>
        <w:rPr>
          <w:szCs w:val="22"/>
        </w:rPr>
        <w:t>ed</w:t>
      </w:r>
      <w:r w:rsidRPr="0011792E">
        <w:rPr>
          <w:szCs w:val="22"/>
        </w:rPr>
        <w:t xml:space="preserve"> to </w:t>
      </w:r>
      <w:r>
        <w:rPr>
          <w:szCs w:val="22"/>
        </w:rPr>
        <w:t xml:space="preserve">an </w:t>
      </w:r>
      <w:r w:rsidRPr="0011792E">
        <w:rPr>
          <w:szCs w:val="22"/>
        </w:rPr>
        <w:t xml:space="preserve">approximately 5kg </w:t>
      </w:r>
      <w:r>
        <w:rPr>
          <w:szCs w:val="22"/>
        </w:rPr>
        <w:t xml:space="preserve">exchange of fat for LBM (7). </w:t>
      </w:r>
      <w:r w:rsidR="00D77EBD">
        <w:rPr>
          <w:szCs w:val="22"/>
        </w:rPr>
        <w:t>The effects on body composition</w:t>
      </w:r>
      <w:r w:rsidR="00F40CD2" w:rsidRPr="00C4693F">
        <w:rPr>
          <w:szCs w:val="22"/>
        </w:rPr>
        <w:t xml:space="preserve"> </w:t>
      </w:r>
      <w:r w:rsidR="00D77EBD">
        <w:rPr>
          <w:szCs w:val="22"/>
        </w:rPr>
        <w:t>are</w:t>
      </w:r>
      <w:r w:rsidR="00F40CD2" w:rsidRPr="00C4693F">
        <w:rPr>
          <w:szCs w:val="22"/>
        </w:rPr>
        <w:t xml:space="preserve"> highly reproducible and</w:t>
      </w:r>
      <w:r w:rsidR="00D77EBD">
        <w:rPr>
          <w:szCs w:val="22"/>
        </w:rPr>
        <w:t xml:space="preserve"> a</w:t>
      </w:r>
      <w:r w:rsidR="00F40CD2" w:rsidRPr="00C4693F">
        <w:rPr>
          <w:szCs w:val="22"/>
        </w:rPr>
        <w:t xml:space="preserve"> consistent </w:t>
      </w:r>
      <w:r w:rsidR="00D77EBD">
        <w:rPr>
          <w:szCs w:val="22"/>
        </w:rPr>
        <w:t>finding</w:t>
      </w:r>
      <w:r w:rsidR="00F40CD2" w:rsidRPr="00C4693F">
        <w:rPr>
          <w:szCs w:val="22"/>
        </w:rPr>
        <w:t xml:space="preserve"> in children, adults and </w:t>
      </w:r>
      <w:r w:rsidR="00620038" w:rsidRPr="00C4693F">
        <w:rPr>
          <w:szCs w:val="22"/>
        </w:rPr>
        <w:t>older people</w:t>
      </w:r>
      <w:r w:rsidR="00F40CD2" w:rsidRPr="00C4693F">
        <w:rPr>
          <w:szCs w:val="22"/>
        </w:rPr>
        <w:t xml:space="preserve"> who are either GH deficient or sufficient</w:t>
      </w:r>
      <w:r w:rsidR="0011792E" w:rsidRPr="00C4693F">
        <w:rPr>
          <w:szCs w:val="22"/>
        </w:rPr>
        <w:t xml:space="preserve"> </w:t>
      </w:r>
      <w:r w:rsidR="00D30461">
        <w:fldChar w:fldCharType="begin"/>
      </w:r>
      <w:r w:rsidR="00D30461">
        <w:instrText xml:space="preserve"> ADDIN EN.CITE &lt;EndNote&gt;&lt;Cite&gt;&lt;Author&gt;Sonksen&lt;/Author&gt;&lt;Year&gt;2018&lt;/Year&gt;&lt;RecNum&gt;3785&lt;/RecNum&gt;&lt;DisplayText&gt;(96)&lt;/DisplayText&gt;&lt;record&gt;&lt;rec-number&gt;3785&lt;/rec-number&gt;&lt;foreign-keys&gt;&lt;key app="EN" db-id="fs9wtzp5czpxase9tzlv2dwmf29seseaxzz5" timestamp="1539841998"&gt;3785&lt;/key&gt;&lt;/foreign-keys&gt;&lt;ref-type name="Journal Article"&gt;17&lt;/ref-type&gt;&lt;contributors&gt;&lt;authors&gt;&lt;author&gt;Sonksen, P.&lt;/author&gt;&lt;/authors&gt;&lt;/contributors&gt;&lt;auth-address&gt;St Thomas&amp;apos; Hospital and King&amp;apos;s College, London, UK.&amp;#xD;Faculty of Medicine, Human Development and Health Academic Unit, University of Southampton, Southampton, UK.&lt;/auth-address&gt;&lt;titles&gt;&lt;title&gt;Determination and regulation of body composition in elite athletes&lt;/title&gt;&lt;secondary-title&gt;Br J Sports Med&lt;/secondary-title&gt;&lt;/titles&gt;&lt;periodical&gt;&lt;full-title&gt;Br J Sports Med&lt;/full-title&gt;&lt;/periodical&gt;&lt;pages&gt;219-229&lt;/pages&gt;&lt;volume&gt;52&lt;/volume&gt;&lt;number&gt;4&lt;/number&gt;&lt;edition&gt;2016/11/24&lt;/edition&gt;&lt;keywords&gt;&lt;keyword&gt;Animals&lt;/keyword&gt;&lt;keyword&gt;Anthropometry&lt;/keyword&gt;&lt;keyword&gt;*Athletes&lt;/keyword&gt;&lt;keyword&gt;Body Composition/*genetics/*physiology&lt;/keyword&gt;&lt;keyword&gt;Female&lt;/keyword&gt;&lt;keyword&gt;Gonadal Steroid Hormones/physiology&lt;/keyword&gt;&lt;keyword&gt;Human Growth Hormone/physiology&lt;/keyword&gt;&lt;keyword&gt;Humans&lt;/keyword&gt;&lt;keyword&gt;Inheritance Patterns&lt;/keyword&gt;&lt;keyword&gt;Male&lt;/keyword&gt;&lt;keyword&gt;Phenotype&lt;/keyword&gt;&lt;keyword&gt;Sports/legislation &amp;amp; jurisprudence&lt;/keyword&gt;&lt;keyword&gt;Testosterone/physiology&lt;/keyword&gt;&lt;keyword&gt;Twin Studies as Topic&lt;/keyword&gt;&lt;keyword&gt;Body composition&lt;/keyword&gt;&lt;keyword&gt;Genetics&lt;/keyword&gt;&lt;keyword&gt;Growth&lt;/keyword&gt;&lt;/keywords&gt;&lt;dates&gt;&lt;year&gt;2018&lt;/year&gt;&lt;pub-dates&gt;&lt;date&gt;Feb&lt;/date&gt;&lt;/pub-dates&gt;&lt;/dates&gt;&lt;isbn&gt;1473-0480 (Electronic)&amp;#xD;0306-3674 (Linking)&lt;/isbn&gt;&lt;accession-num&gt;27879256&lt;/accession-num&gt;&lt;urls&gt;&lt;related-urls&gt;&lt;url&gt;https://www.ncbi.nlm.nih.gov/pubmed/27879256&lt;/url&gt;&lt;/related-urls&gt;&lt;/urls&gt;&lt;electronic-resource-num&gt;10.1136/bjsports-2016-096742&lt;/electronic-resource-num&gt;&lt;/record&gt;&lt;/Cite&gt;&lt;/EndNote&gt;</w:instrText>
      </w:r>
      <w:r w:rsidR="00D30461">
        <w:fldChar w:fldCharType="separate"/>
      </w:r>
      <w:r w:rsidR="00D30461">
        <w:rPr>
          <w:noProof/>
        </w:rPr>
        <w:t>(96)</w:t>
      </w:r>
      <w:r w:rsidR="00D30461">
        <w:fldChar w:fldCharType="end"/>
      </w:r>
      <w:r w:rsidR="00F40CD2" w:rsidRPr="00C4693F">
        <w:rPr>
          <w:szCs w:val="22"/>
        </w:rPr>
        <w:t xml:space="preserve">. </w:t>
      </w:r>
      <w:r w:rsidR="00975A58" w:rsidRPr="00C4693F">
        <w:rPr>
          <w:szCs w:val="22"/>
        </w:rPr>
        <w:t>In young healthy adults</w:t>
      </w:r>
      <w:r w:rsidR="003E5541" w:rsidRPr="00C4693F">
        <w:rPr>
          <w:szCs w:val="22"/>
        </w:rPr>
        <w:t>, a</w:t>
      </w:r>
      <w:r w:rsidR="00F40CD2" w:rsidRPr="00C4693F">
        <w:rPr>
          <w:szCs w:val="22"/>
        </w:rPr>
        <w:t xml:space="preserve"> </w:t>
      </w:r>
      <w:r w:rsidR="00620038" w:rsidRPr="00C4693F">
        <w:rPr>
          <w:szCs w:val="22"/>
        </w:rPr>
        <w:t>meta-</w:t>
      </w:r>
      <w:r w:rsidR="00F40CD2" w:rsidRPr="00C4693F">
        <w:rPr>
          <w:szCs w:val="22"/>
        </w:rPr>
        <w:t>analysis of GH treatment drawn from 7 controlled trials</w:t>
      </w:r>
      <w:r w:rsidR="00975A58" w:rsidRPr="00C4693F">
        <w:rPr>
          <w:szCs w:val="22"/>
        </w:rPr>
        <w:t xml:space="preserve"> of </w:t>
      </w:r>
      <w:r w:rsidR="00F40CD2" w:rsidRPr="00C4693F">
        <w:rPr>
          <w:szCs w:val="22"/>
        </w:rPr>
        <w:t xml:space="preserve">over 100 </w:t>
      </w:r>
      <w:r w:rsidR="00620038" w:rsidRPr="00C4693F">
        <w:rPr>
          <w:szCs w:val="22"/>
        </w:rPr>
        <w:t xml:space="preserve">participants </w:t>
      </w:r>
      <w:r w:rsidR="00F40CD2" w:rsidRPr="00C4693F">
        <w:rPr>
          <w:szCs w:val="22"/>
        </w:rPr>
        <w:t xml:space="preserve">observed an average gain of 2.86 kg LBM and loss of 1.22 kg of fat mass </w:t>
      </w:r>
      <w:r w:rsidR="00D30461">
        <w:rPr>
          <w:szCs w:val="22"/>
        </w:rPr>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rPr>
          <w:szCs w:val="22"/>
        </w:rPr>
        <w:instrText xml:space="preserve"> ADDIN EN.CITE </w:instrText>
      </w:r>
      <w:r w:rsidR="00D30461">
        <w:rPr>
          <w:szCs w:val="22"/>
        </w:rPr>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97)</w:t>
      </w:r>
      <w:r w:rsidR="00D30461">
        <w:rPr>
          <w:szCs w:val="22"/>
        </w:rPr>
        <w:fldChar w:fldCharType="end"/>
      </w:r>
      <w:r w:rsidR="00F40CD2" w:rsidRPr="00C4693F">
        <w:rPr>
          <w:szCs w:val="22"/>
        </w:rPr>
        <w:t xml:space="preserve">. </w:t>
      </w:r>
      <w:r w:rsidR="00897D6A" w:rsidRPr="00632A97">
        <w:t xml:space="preserve">Another meta-analysis of </w:t>
      </w:r>
      <w:r w:rsidR="00897D6A" w:rsidRPr="00632A97">
        <w:rPr>
          <w:lang w:val="en-US"/>
        </w:rPr>
        <w:t xml:space="preserve">44 articles describing 27 study samples </w:t>
      </w:r>
      <w:r w:rsidR="006C325A" w:rsidRPr="00632A97">
        <w:rPr>
          <w:lang w:val="en-US"/>
        </w:rPr>
        <w:t>in</w:t>
      </w:r>
      <w:r w:rsidR="00897D6A" w:rsidRPr="00632A97">
        <w:rPr>
          <w:lang w:val="en-US"/>
        </w:rPr>
        <w:t xml:space="preserve"> 303 young fit adults who had received hGH reported </w:t>
      </w:r>
      <w:r w:rsidR="00761C69" w:rsidRPr="00632A97">
        <w:rPr>
          <w:lang w:val="en-US"/>
        </w:rPr>
        <w:t>that average</w:t>
      </w:r>
      <w:r w:rsidR="006C325A" w:rsidRPr="00632A97">
        <w:rPr>
          <w:lang w:val="en-US"/>
        </w:rPr>
        <w:t xml:space="preserve"> </w:t>
      </w:r>
      <w:r w:rsidR="00897D6A" w:rsidRPr="00632A97">
        <w:rPr>
          <w:lang w:val="en-US"/>
        </w:rPr>
        <w:t xml:space="preserve">LBM increased by </w:t>
      </w:r>
      <w:r w:rsidR="00897D6A" w:rsidRPr="00632A97">
        <w:rPr>
          <w:rFonts w:cs="Arial"/>
          <w:lang w:val="en"/>
        </w:rPr>
        <w:t xml:space="preserve">2.1 kg while fat mass decreased by </w:t>
      </w:r>
      <w:r w:rsidR="00897D6A" w:rsidRPr="00632A97">
        <w:rPr>
          <w:rFonts w:cs="Universal-GreekwithMathPi"/>
          <w:lang w:val="en-GB"/>
        </w:rPr>
        <w:t>-</w:t>
      </w:r>
      <w:r w:rsidR="00897D6A" w:rsidRPr="00632A97">
        <w:rPr>
          <w:rFonts w:cs="Syntax-Roman"/>
          <w:lang w:val="en-GB"/>
        </w:rPr>
        <w:t xml:space="preserve">0.9 kg </w:t>
      </w:r>
      <w:r w:rsidR="00D30461" w:rsidRPr="00632A97">
        <w:fldChar w:fldCharType="begin"/>
      </w:r>
      <w:r w:rsidR="00D30461" w:rsidRPr="00632A97">
        <w:instrText xml:space="preserve"> ADDIN EN.CITE &lt;EndNote&gt;&lt;Cite&gt;&lt;Author&gt;Liu&lt;/Author&gt;&lt;Year&gt;2008&lt;/Year&gt;&lt;RecNum&gt;173&lt;/RecNum&gt;&lt;DisplayText&gt;(98)&lt;/DisplayText&gt;&lt;record&gt;&lt;rec-number&gt;173&lt;/rec-number&gt;&lt;foreign-keys&gt;&lt;key app="EN" db-id="fs9wtzp5czpxase9tzlv2dwmf29seseaxzz5" timestamp="0"&gt;173&lt;/key&gt;&lt;/foreign-keys&gt;&lt;ref-type name="Journal Article"&gt;17&lt;/ref-type&gt;&lt;contributors&gt;&lt;authors&gt;&lt;author&gt;Liu, H.&lt;/author&gt;&lt;author&gt;Bravata, D. M.&lt;/author&gt;&lt;author&gt;Olkin, I.&lt;/author&gt;&lt;author&gt;Friedlander, A.&lt;/author&gt;&lt;author&gt;Liu, V.&lt;/author&gt;&lt;author&gt;Roberts, B.&lt;/author&gt;&lt;author&gt;Bendavid, E.&lt;/author&gt;&lt;author&gt;Saynina, O.&lt;/author&gt;&lt;author&gt;Salpeter, S. R.&lt;/author&gt;&lt;author&gt;Garber, A. M.&lt;/author&gt;&lt;author&gt;Hoffman, A. R.&lt;/author&gt;&lt;/authors&gt;&lt;/contributors&gt;&lt;auth-address&gt;Santa Clara Valley Medical Center, San Jose, California 95128, USA. hauliu@stanford.edu&lt;/auth-address&gt;&lt;titles&gt;&lt;title&gt;Systematic review: the effects of growth hormone on athletic performance&lt;/title&gt;&lt;secondary-title&gt;Ann Intern Med&lt;/secondary-title&gt;&lt;alt-title&gt;Annals of internal medicine&lt;/alt-title&gt;&lt;/titles&gt;&lt;periodical&gt;&lt;full-title&gt;Ann Intern Med&lt;/full-title&gt;&lt;/periodical&gt;&lt;pages&gt;747-58&lt;/pages&gt;&lt;volume&gt;148&lt;/volume&gt;&lt;number&gt;10&lt;/number&gt;&lt;keywords&gt;&lt;keyword&gt;Adolescent&lt;/keyword&gt;&lt;keyword&gt;Adult&lt;/keyword&gt;&lt;keyword&gt;Athletic Performance/*physiology&lt;/keyword&gt;&lt;keyword&gt;Basal Metabolism/drug effects&lt;/keyword&gt;&lt;keyword&gt;Body Composition/drug effects&lt;/keyword&gt;&lt;keyword&gt;Exercise/physiology&lt;/keyword&gt;&lt;keyword&gt;Human Growth Hormone/*pharmacology&lt;/keyword&gt;&lt;keyword&gt;Humans&lt;/keyword&gt;&lt;keyword&gt;Middle Aged&lt;/keyword&gt;&lt;keyword&gt;Muscle Strength/drug effects&lt;/keyword&gt;&lt;keyword&gt;Sensitivity and Specificity&lt;/keyword&gt;&lt;/keywords&gt;&lt;dates&gt;&lt;year&gt;2008&lt;/year&gt;&lt;pub-dates&gt;&lt;date&gt;May 20&lt;/date&gt;&lt;/pub-dates&gt;&lt;/dates&gt;&lt;isbn&gt;1539-3704 (Electronic)&lt;/isbn&gt;&lt;accession-num&gt;18347346&lt;/accession-num&gt;&lt;urls&gt;&lt;related-urls&gt;&lt;url&gt;http://www.ncbi.nlm.nih.gov/entrez/query.fcgi?cmd=Retrieve&amp;amp;db=PubMed&amp;amp;dopt=Citation&amp;amp;list_uids=18347346 &lt;/url&gt;&lt;/related-urls&gt;&lt;/urls&gt;&lt;language&gt;eng&lt;/language&gt;&lt;/record&gt;&lt;/Cite&gt;&lt;/EndNote&gt;</w:instrText>
      </w:r>
      <w:r w:rsidR="00D30461" w:rsidRPr="00632A97">
        <w:fldChar w:fldCharType="separate"/>
      </w:r>
      <w:r w:rsidR="00D30461" w:rsidRPr="00632A97">
        <w:rPr>
          <w:noProof/>
        </w:rPr>
        <w:t>(98)</w:t>
      </w:r>
      <w:r w:rsidR="00D30461" w:rsidRPr="00632A97">
        <w:fldChar w:fldCharType="end"/>
      </w:r>
      <w:r w:rsidR="00897D6A" w:rsidRPr="00632A97">
        <w:rPr>
          <w:rFonts w:cs="Syntax-Roman"/>
          <w:lang w:val="en-GB"/>
        </w:rPr>
        <w:t>.</w:t>
      </w:r>
    </w:p>
    <w:p w14:paraId="1917B410" w14:textId="3E61D3D7" w:rsidR="00897D6A" w:rsidRDefault="00F40CD2" w:rsidP="00897D6A">
      <w:pPr>
        <w:spacing w:before="240" w:line="480" w:lineRule="auto"/>
        <w:jc w:val="both"/>
        <w:rPr>
          <w:szCs w:val="22"/>
        </w:rPr>
      </w:pPr>
      <w:r w:rsidRPr="00C4693F">
        <w:rPr>
          <w:szCs w:val="22"/>
        </w:rPr>
        <w:t>The LBM mass is a heterogeneous compartment comprising muscle, bone, viscera, connective tissue and fluid distributed in the extracellular and intracellular compartments. Most studies employ methods that do not allow the quantification of the sub</w:t>
      </w:r>
      <w:r w:rsidR="002B3A52" w:rsidRPr="00C4693F">
        <w:rPr>
          <w:szCs w:val="22"/>
        </w:rPr>
        <w:t>-</w:t>
      </w:r>
      <w:r w:rsidRPr="00C4693F">
        <w:rPr>
          <w:szCs w:val="22"/>
        </w:rPr>
        <w:t>components of the lean compartment. A review of techniques for measurement of body composition is beyond the scope of thi</w:t>
      </w:r>
      <w:r w:rsidR="002B3A52" w:rsidRPr="00C4693F">
        <w:rPr>
          <w:szCs w:val="22"/>
        </w:rPr>
        <w:t>s review. Conceptually, the fat-</w:t>
      </w:r>
      <w:r w:rsidRPr="00C4693F">
        <w:rPr>
          <w:szCs w:val="22"/>
        </w:rPr>
        <w:t>free compartment can be divided into bone and body cell mass and extracellular fluid. Thus</w:t>
      </w:r>
      <w:r w:rsidR="00620038" w:rsidRPr="00C4693F">
        <w:rPr>
          <w:szCs w:val="22"/>
        </w:rPr>
        <w:t>,</w:t>
      </w:r>
      <w:r w:rsidRPr="00C4693F">
        <w:rPr>
          <w:szCs w:val="22"/>
        </w:rPr>
        <w:t xml:space="preserve"> an </w:t>
      </w:r>
      <w:r w:rsidR="00897D6A">
        <w:rPr>
          <w:szCs w:val="22"/>
        </w:rPr>
        <w:t>apparent</w:t>
      </w:r>
      <w:r w:rsidR="00897D6A" w:rsidRPr="00C4693F">
        <w:rPr>
          <w:szCs w:val="22"/>
        </w:rPr>
        <w:t xml:space="preserve"> </w:t>
      </w:r>
      <w:r w:rsidRPr="00C4693F">
        <w:rPr>
          <w:szCs w:val="22"/>
        </w:rPr>
        <w:t xml:space="preserve">increase in lean mass can arise from an expanded extracellular fluid volume can be erroneously interpreted as a gain in muscle mass if the fluid component is not measured or known. This is a pertinent consideration in interpreting the effects of GH because of its potent sodium and </w:t>
      </w:r>
      <w:r w:rsidR="00AE5302">
        <w:rPr>
          <w:szCs w:val="22"/>
        </w:rPr>
        <w:t xml:space="preserve">thus </w:t>
      </w:r>
      <w:r w:rsidRPr="00C4693F">
        <w:rPr>
          <w:szCs w:val="22"/>
        </w:rPr>
        <w:t>fluid</w:t>
      </w:r>
      <w:r w:rsidR="00CA0A2B">
        <w:rPr>
          <w:szCs w:val="22"/>
        </w:rPr>
        <w:t>-</w:t>
      </w:r>
      <w:r w:rsidRPr="00C4693F">
        <w:rPr>
          <w:szCs w:val="22"/>
        </w:rPr>
        <w:t xml:space="preserve">retaining properties </w:t>
      </w:r>
      <w:r w:rsidR="00D30461">
        <w:rPr>
          <w:szCs w:val="22"/>
        </w:rPr>
        <w:fldChar w:fldCharType="begin">
          <w:fldData xml:space="preserve">PEVuZE5vdGU+PENpdGU+PEF1dGhvcj5Ib2ZmbWFuPC9BdXRob3I+PFllYXI+MTk5NjwvWWVhcj48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xMTIzLTg8L3BhZ2VzPjx2b2x1bWU+ODE8L3ZvbHVtZT48bnVtYmVy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</w:fldData>
        </w:fldChar>
      </w:r>
      <w:r w:rsidR="00D30461">
        <w:rPr>
          <w:szCs w:val="22"/>
        </w:rPr>
        <w:instrText xml:space="preserve"> ADDIN EN.CITE </w:instrText>
      </w:r>
      <w:r w:rsidR="00D30461">
        <w:rPr>
          <w:szCs w:val="22"/>
        </w:rPr>
        <w:fldChar w:fldCharType="begin">
          <w:fldData xml:space="preserve">PEVuZE5vdGU+PENpdGU+PEF1dGhvcj5Ib2ZmbWFuPC9BdXRob3I+PFllYXI+MTk5NjwvWWVhcj48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xMTIzLTg8L3BhZ2VzPjx2b2x1bWU+ODE8L3ZvbHVtZT48bnVtYmVy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99)</w:t>
      </w:r>
      <w:r w:rsidR="00D30461">
        <w:rPr>
          <w:szCs w:val="22"/>
        </w:rPr>
        <w:fldChar w:fldCharType="end"/>
      </w:r>
      <w:r w:rsidRPr="00C4693F">
        <w:rPr>
          <w:szCs w:val="22"/>
        </w:rPr>
        <w:t xml:space="preserve">. In a study of recreational athletes, GH treatment for 8 weeks increased the lean mass by an average of 2.70 kg, of which approximately 70% was extracellular fluid </w:t>
      </w:r>
      <w:r w:rsidR="00D30461">
        <w:rPr>
          <w:szCs w:val="22"/>
        </w:rPr>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Pr>
          <w:szCs w:val="22"/>
        </w:rPr>
        <w:instrText xml:space="preserve"> ADDIN EN.CITE </w:instrText>
      </w:r>
      <w:r w:rsidR="00D30461">
        <w:rPr>
          <w:szCs w:val="22"/>
        </w:rPr>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00)</w:t>
      </w:r>
      <w:r w:rsidR="00D30461">
        <w:rPr>
          <w:szCs w:val="22"/>
        </w:rPr>
        <w:fldChar w:fldCharType="end"/>
      </w:r>
      <w:r w:rsidRPr="00C4693F">
        <w:rPr>
          <w:szCs w:val="22"/>
        </w:rPr>
        <w:t>. Thus</w:t>
      </w:r>
      <w:r w:rsidR="00620038" w:rsidRPr="00C4693F">
        <w:rPr>
          <w:szCs w:val="22"/>
        </w:rPr>
        <w:t>,</w:t>
      </w:r>
      <w:r w:rsidRPr="00C4693F">
        <w:rPr>
          <w:szCs w:val="22"/>
        </w:rPr>
        <w:t xml:space="preserve"> only 30% was attributable to a gain of body cell mass</w:t>
      </w:r>
      <w:r w:rsidR="00620038" w:rsidRPr="00C4693F">
        <w:rPr>
          <w:szCs w:val="22"/>
        </w:rPr>
        <w:t>,</w:t>
      </w:r>
      <w:r w:rsidRPr="00C4693F">
        <w:rPr>
          <w:szCs w:val="22"/>
        </w:rPr>
        <w:t xml:space="preserve"> of which muscle is albeit a major component. Changes in soft tissue composition and in particular the lean component require cautious appraisal and interpretation as the changes are unlikely </w:t>
      </w:r>
      <w:r w:rsidR="00CA0A2B">
        <w:rPr>
          <w:szCs w:val="22"/>
        </w:rPr>
        <w:t>al</w:t>
      </w:r>
      <w:r w:rsidR="00B053BC">
        <w:rPr>
          <w:szCs w:val="22"/>
        </w:rPr>
        <w:t xml:space="preserve">ways </w:t>
      </w:r>
      <w:r w:rsidRPr="00C4693F">
        <w:rPr>
          <w:szCs w:val="22"/>
        </w:rPr>
        <w:t>to reflect similar gains in muscle mass</w:t>
      </w:r>
      <w:r w:rsidR="008A17F8">
        <w:rPr>
          <w:szCs w:val="22"/>
        </w:rPr>
        <w:t>.</w:t>
      </w:r>
      <w:r w:rsidRPr="00C4693F">
        <w:rPr>
          <w:szCs w:val="22"/>
        </w:rPr>
        <w:t xml:space="preserve"> Lean mass is not </w:t>
      </w:r>
      <w:r w:rsidR="00897D6A">
        <w:rPr>
          <w:szCs w:val="22"/>
        </w:rPr>
        <w:t xml:space="preserve">always </w:t>
      </w:r>
      <w:r w:rsidRPr="00C4693F">
        <w:rPr>
          <w:szCs w:val="22"/>
        </w:rPr>
        <w:t>muscle mass</w:t>
      </w:r>
      <w:r w:rsidR="00082CC7">
        <w:rPr>
          <w:szCs w:val="22"/>
        </w:rPr>
        <w:t xml:space="preserve"> and</w:t>
      </w:r>
      <w:r w:rsidR="00897D6A">
        <w:rPr>
          <w:szCs w:val="22"/>
        </w:rPr>
        <w:t xml:space="preserve"> interpretation of data based on imaging must bear</w:t>
      </w:r>
      <w:r w:rsidR="006C325A">
        <w:rPr>
          <w:szCs w:val="22"/>
        </w:rPr>
        <w:t xml:space="preserve"> the component of</w:t>
      </w:r>
      <w:r w:rsidR="00897D6A">
        <w:rPr>
          <w:szCs w:val="22"/>
        </w:rPr>
        <w:t xml:space="preserve"> tissue fluid in mind</w:t>
      </w:r>
      <w:r w:rsidR="00897D6A" w:rsidRPr="00C4693F">
        <w:rPr>
          <w:szCs w:val="22"/>
        </w:rPr>
        <w:t>.</w:t>
      </w:r>
    </w:p>
    <w:p w14:paraId="6CD37E48" w14:textId="33747F89" w:rsidR="00F40CD2" w:rsidRDefault="00F40CD2" w:rsidP="00BF6704">
      <w:pPr>
        <w:spacing w:line="480" w:lineRule="auto"/>
        <w:jc w:val="both"/>
        <w:rPr>
          <w:szCs w:val="22"/>
        </w:rPr>
      </w:pPr>
    </w:p>
    <w:p w14:paraId="00BAA9B4" w14:textId="77777777" w:rsidR="001047DA" w:rsidRPr="00C4693F" w:rsidRDefault="001047DA" w:rsidP="00BF6704">
      <w:pPr>
        <w:spacing w:line="480" w:lineRule="auto"/>
        <w:jc w:val="both"/>
        <w:rPr>
          <w:szCs w:val="22"/>
        </w:rPr>
      </w:pPr>
    </w:p>
    <w:p w14:paraId="0B1CA7B4" w14:textId="77777777" w:rsidR="00F40CD2" w:rsidRDefault="00F40CD2" w:rsidP="009464D6">
      <w:pPr>
        <w:pStyle w:val="Heading1"/>
      </w:pPr>
      <w:r w:rsidRPr="00C4693F">
        <w:t>Effects on Physical Performance</w:t>
      </w:r>
    </w:p>
    <w:p w14:paraId="75F12B0D" w14:textId="21697A63" w:rsidR="00AE10AF" w:rsidRPr="00AE10AF" w:rsidRDefault="00AE10AF" w:rsidP="009464D6">
      <w:pPr>
        <w:spacing w:line="480" w:lineRule="auto"/>
      </w:pPr>
      <w:r w:rsidRPr="00632A97">
        <w:t xml:space="preserve">This section reviews the </w:t>
      </w:r>
      <w:r w:rsidR="009464D6" w:rsidRPr="00632A97">
        <w:t>outcomes</w:t>
      </w:r>
      <w:r w:rsidRPr="00632A97">
        <w:t xml:space="preserve"> of GH </w:t>
      </w:r>
      <w:r w:rsidR="009464D6" w:rsidRPr="00632A97">
        <w:t xml:space="preserve">supplementation in athletes </w:t>
      </w:r>
      <w:r w:rsidRPr="00632A97">
        <w:t xml:space="preserve">on four of the most common measures of physical performance: strength, power, endurance and sprint capacity.  </w:t>
      </w:r>
      <w:r w:rsidR="00211118" w:rsidRPr="00632A97">
        <w:t>We provide information on the</w:t>
      </w:r>
      <w:r w:rsidRPr="00632A97">
        <w:t xml:space="preserve"> </w:t>
      </w:r>
      <w:r w:rsidR="009464D6" w:rsidRPr="00632A97">
        <w:t xml:space="preserve">assessment </w:t>
      </w:r>
      <w:r w:rsidRPr="00632A97">
        <w:t>methodologies</w:t>
      </w:r>
      <w:r w:rsidR="00211118" w:rsidRPr="00632A97">
        <w:t xml:space="preserve"> </w:t>
      </w:r>
      <w:r w:rsidR="009464D6" w:rsidRPr="00632A97">
        <w:t xml:space="preserve">and select </w:t>
      </w:r>
      <w:r w:rsidRPr="00632A97">
        <w:t xml:space="preserve">double-blind placebo control </w:t>
      </w:r>
      <w:r w:rsidR="00211118" w:rsidRPr="00632A97">
        <w:t>trials</w:t>
      </w:r>
      <w:r w:rsidRPr="00632A97">
        <w:t xml:space="preserve"> </w:t>
      </w:r>
      <w:r w:rsidR="00211118" w:rsidRPr="00632A97">
        <w:t>for</w:t>
      </w:r>
      <w:r w:rsidRPr="00632A97">
        <w:t xml:space="preserve"> </w:t>
      </w:r>
      <w:r w:rsidR="00211118" w:rsidRPr="00632A97">
        <w:t>analysis,</w:t>
      </w:r>
      <w:r w:rsidRPr="00632A97">
        <w:t xml:space="preserve"> unless otherwise stated.</w:t>
      </w:r>
    </w:p>
    <w:p w14:paraId="655A6175" w14:textId="77777777" w:rsidR="00F40CD2" w:rsidRPr="00C4693F" w:rsidRDefault="00F40CD2" w:rsidP="006C52BF">
      <w:pPr>
        <w:pStyle w:val="Heading2"/>
        <w:spacing w:line="240" w:lineRule="auto"/>
      </w:pPr>
      <w:r w:rsidRPr="00C4693F">
        <w:t>Muscle Strength</w:t>
      </w:r>
    </w:p>
    <w:p w14:paraId="5759A0C4" w14:textId="5D604138" w:rsidR="00F40CD2" w:rsidRDefault="00F40CD2" w:rsidP="00BF6704">
      <w:pPr>
        <w:spacing w:line="480" w:lineRule="auto"/>
        <w:jc w:val="both"/>
      </w:pPr>
      <w:r w:rsidRPr="00C4693F">
        <w:t>Muscle strength is defined as maximal force</w:t>
      </w:r>
      <w:r w:rsidR="002B3A52" w:rsidRPr="00C4693F">
        <w:t xml:space="preserve"> (in newtons, N) or torque (in N</w:t>
      </w:r>
      <w:r w:rsidRPr="00C4693F">
        <w:t xml:space="preserve">ewton-metres, N.m) that is generated by a muscle or a group of muscles during maximal voluntary contraction (MVC) </w:t>
      </w:r>
      <w:r w:rsidR="00D30461">
        <w:fldChar w:fldCharType="begin"/>
      </w:r>
      <w:r w:rsidR="00D30461">
        <w:instrText xml:space="preserve"> ADDIN EN.CITE &lt;EndNote&gt;&lt;Cite&gt;&lt;Author&gt;Abernethy&lt;/Author&gt;&lt;Year&gt;1995&lt;/Year&gt;&lt;RecNum&gt;3812&lt;/RecNum&gt;&lt;DisplayText&gt;(81)&lt;/DisplayText&gt;&lt;record&gt;&lt;rec-number&gt;3812&lt;/rec-number&gt;&lt;foreign-keys&gt;&lt;key app="EN" db-id="fs9wtzp5czpxase9tzlv2dwmf29seseaxzz5" timestamp="1540625243"&gt;3812&lt;/key&gt;&lt;/foreign-keys&gt;&lt;ref-type name="Journal Article"&gt;17&lt;/ref-type&gt;&lt;contributors&gt;&lt;authors&gt;&lt;author&gt;Abernethy, P.&lt;/author&gt;&lt;author&gt;Wilson, G.&lt;/author&gt;&lt;author&gt;Logan, P.&lt;/author&gt;&lt;/authors&gt;&lt;/contributors&gt;&lt;auth-address&gt;Department of Human Movement Studies, University of Queensland, Brisbane, Australia.&lt;/auth-address&gt;&lt;titles&gt;&lt;title&gt;Strength and power assessment. Issues, controversies and challeng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401-17&lt;/pages&gt;&lt;volume&gt;19&lt;/volume&gt;&lt;number&gt;6&lt;/number&gt;&lt;edition&gt;1995/06/01&lt;/edition&gt;&lt;keywords&gt;&lt;keyword&gt;*Biomechanical Phenomena&lt;/keyword&gt;&lt;keyword&gt;Humans&lt;/keyword&gt;&lt;keyword&gt;Muscle Contraction&lt;/keyword&gt;&lt;keyword&gt;*Physical Exertion&lt;/keyword&gt;&lt;keyword&gt;Psychomotor Performance&lt;/keyword&gt;&lt;keyword&gt;Research&lt;/keyword&gt;&lt;keyword&gt;*Sports&lt;/keyword&gt;&lt;/keywords&gt;&lt;dates&gt;&lt;year&gt;1995&lt;/year&gt;&lt;pub-dates&gt;&lt;date&gt;Jun&lt;/date&gt;&lt;/pub-dates&gt;&lt;/dates&gt;&lt;isbn&gt;0112-1642 (Print)&amp;#xD;0112-1642&lt;/isbn&gt;&lt;accession-num&gt;7676101&lt;/accession-num&gt;&lt;urls&gt;&lt;related-urls&gt;&lt;url&gt;https://link.springer.com/article/10.2165%2F00007256-199519060-00004&lt;/url&gt;&lt;/related-urls&gt;&lt;/urls&gt;&lt;electronic-resource-num&gt;10.2165/00007256-199519060-00004&lt;/electronic-resource-num&gt;&lt;remote-database-provider&gt;NLM&lt;/remote-database-provider&gt;&lt;language&gt;eng&lt;/language&gt;&lt;/record&gt;&lt;/Cite&gt;&lt;/EndNote&gt;</w:instrText>
      </w:r>
      <w:r w:rsidR="00D30461">
        <w:fldChar w:fldCharType="separate"/>
      </w:r>
      <w:r w:rsidR="00D30461">
        <w:rPr>
          <w:noProof/>
        </w:rPr>
        <w:t>(81)</w:t>
      </w:r>
      <w:r w:rsidR="00D30461">
        <w:fldChar w:fldCharType="end"/>
      </w:r>
      <w:r w:rsidRPr="00C4693F">
        <w:t xml:space="preserve">. The force is determined by fast twitch type II muscle </w:t>
      </w:r>
      <w:r w:rsidR="008A17F8">
        <w:t>fiber</w:t>
      </w:r>
      <w:r w:rsidRPr="00C4693F">
        <w:t xml:space="preserve">s relying on preformed ATP for energy </w:t>
      </w:r>
      <w:r w:rsidR="00D30461">
        <w:fldChar w:fldCharType="begin"/>
      </w:r>
      <w:r w:rsidR="00D30461">
        <w:instrText xml:space="preserve"> ADDIN EN.CITE &lt;EndNote&gt;&lt;Cite&gt;&lt;Author&gt;Wells&lt;/Author&gt;&lt;Year&gt;2009&lt;/Year&gt;&lt;RecNum&gt;3813&lt;/RecNum&gt;&lt;DisplayText&gt;(82)&lt;/DisplayText&gt;&lt;record&gt;&lt;rec-number&gt;3813&lt;/rec-number&gt;&lt;foreign-keys&gt;&lt;key app="EN" db-id="fs9wtzp5czpxase9tzlv2dwmf29seseaxzz5" timestamp="1540625294"&gt;3813&lt;/key&gt;&lt;/foreign-keys&gt;&lt;ref-type name="Journal Article"&gt;17&lt;/ref-type&gt;&lt;contributors&gt;&lt;authors&gt;&lt;author&gt;Wells, G. D.&lt;/author&gt;&lt;author&gt;Selvadurai, H.&lt;/author&gt;&lt;author&gt;Tein, I.&lt;/author&gt;&lt;/authors&gt;&lt;/contributors&gt;&lt;auth-address&gt;Department of Physiology and Experimental Medicine, The Hospital for Sick Children, Toronto, Canada &amp;amp; Department of Anesthesiology, The Toronto General Hospital, Toronto, Ontario, Canada M5G 1X8. greg.wells@utoronto.ca&lt;/auth-address&gt;&lt;titles&gt;&lt;title&gt;Bioenergetic provision of energy for muscular activity&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83-90&lt;/pages&gt;&lt;volume&gt;10&lt;/volume&gt;&lt;number&gt;3&lt;/number&gt;&lt;edition&gt;2009/08/05&lt;/edition&gt;&lt;keywords&gt;&lt;keyword&gt;Adaptation, Physiological&lt;/keyword&gt;&lt;keyword&gt;Child&lt;/keyword&gt;&lt;keyword&gt;Citric Acid Cycle&lt;/keyword&gt;&lt;keyword&gt;Energy Metabolism/*physiology&lt;/keyword&gt;&lt;keyword&gt;Exercise/*physiology&lt;/keyword&gt;&lt;keyword&gt;Glycolysis/physiology&lt;/keyword&gt;&lt;keyword&gt;Humans&lt;/keyword&gt;&lt;keyword&gt;Muscle Contraction/physiology&lt;/keyword&gt;&lt;keyword&gt;Muscle Fibers, Skeletal/*physiology/ultrastructure&lt;/keyword&gt;&lt;keyword&gt;Sarcomeres/physiology&lt;/keyword&gt;&lt;/keywords&gt;&lt;dates&gt;&lt;year&gt;2009&lt;/year&gt;&lt;pub-dates&gt;&lt;date&gt;Sep&lt;/date&gt;&lt;/pub-dates&gt;&lt;/dates&gt;&lt;isbn&gt;1526-0542&lt;/isbn&gt;&lt;accession-num&gt;19651377&lt;/accession-num&gt;&lt;urls&gt;&lt;/urls&gt;&lt;electronic-resource-num&gt;10.1016/j.prrv.2009.04.005&lt;/electronic-resource-num&gt;&lt;remote-database-provider&gt;NLM&lt;/remote-database-provider&gt;&lt;language&gt;eng&lt;/language&gt;&lt;/record&gt;&lt;/Cite&gt;&lt;/EndNote&gt;</w:instrText>
      </w:r>
      <w:r w:rsidR="00D30461">
        <w:fldChar w:fldCharType="separate"/>
      </w:r>
      <w:r w:rsidR="00D30461">
        <w:rPr>
          <w:noProof/>
        </w:rPr>
        <w:t>(82)</w:t>
      </w:r>
      <w:r w:rsidR="00D30461">
        <w:fldChar w:fldCharType="end"/>
      </w:r>
      <w:r w:rsidRPr="00C4693F">
        <w:t xml:space="preserve">. Muscle strength is commonly assessed by measuring the force or torque produced during an isometric or isokinetic contraction. Isometric strength is the MVC that can be developed against an immovable object without a change in joint angle, whilst isokinetic strength is a measure of torque/force through a range of motion in which limb is moving at a constant velocity </w:t>
      </w:r>
      <w:r w:rsidR="00D30461">
        <w:fldChar w:fldCharType="begin"/>
      </w:r>
      <w:r w:rsidR="00D30461">
        <w:instrText xml:space="preserve"> ADDIN EN.CITE &lt;EndNote&gt;&lt;Cite&gt;&lt;Author&gt;Abernethy&lt;/Author&gt;&lt;Year&gt;1995&lt;/Year&gt;&lt;RecNum&gt;3812&lt;/RecNum&gt;&lt;DisplayText&gt;(81)&lt;/DisplayText&gt;&lt;record&gt;&lt;rec-number&gt;3812&lt;/rec-number&gt;&lt;foreign-keys&gt;&lt;key app="EN" db-id="fs9wtzp5czpxase9tzlv2dwmf29seseaxzz5" timestamp="1540625243"&gt;3812&lt;/key&gt;&lt;/foreign-keys&gt;&lt;ref-type name="Journal Article"&gt;17&lt;/ref-type&gt;&lt;contributors&gt;&lt;authors&gt;&lt;author&gt;Abernethy, P.&lt;/author&gt;&lt;author&gt;Wilson, G.&lt;/author&gt;&lt;author&gt;Logan, P.&lt;/author&gt;&lt;/authors&gt;&lt;/contributors&gt;&lt;auth-address&gt;Department of Human Movement Studies, University of Queensland, Brisbane, Australia.&lt;/auth-address&gt;&lt;titles&gt;&lt;title&gt;Strength and power assessment. Issues, controversies and challeng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401-17&lt;/pages&gt;&lt;volume&gt;19&lt;/volume&gt;&lt;number&gt;6&lt;/number&gt;&lt;edition&gt;1995/06/01&lt;/edition&gt;&lt;keywords&gt;&lt;keyword&gt;*Biomechanical Phenomena&lt;/keyword&gt;&lt;keyword&gt;Humans&lt;/keyword&gt;&lt;keyword&gt;Muscle Contraction&lt;/keyword&gt;&lt;keyword&gt;*Physical Exertion&lt;/keyword&gt;&lt;keyword&gt;Psychomotor Performance&lt;/keyword&gt;&lt;keyword&gt;Research&lt;/keyword&gt;&lt;keyword&gt;*Sports&lt;/keyword&gt;&lt;/keywords&gt;&lt;dates&gt;&lt;year&gt;1995&lt;/year&gt;&lt;pub-dates&gt;&lt;date&gt;Jun&lt;/date&gt;&lt;/pub-dates&gt;&lt;/dates&gt;&lt;isbn&gt;0112-1642 (Print)&amp;#xD;0112-1642&lt;/isbn&gt;&lt;accession-num&gt;7676101&lt;/accession-num&gt;&lt;urls&gt;&lt;related-urls&gt;&lt;url&gt;https://link.springer.com/article/10.2165%2F00007256-199519060-00004&lt;/url&gt;&lt;/related-urls&gt;&lt;/urls&gt;&lt;electronic-resource-num&gt;10.2165/00007256-199519060-00004&lt;/electronic-resource-num&gt;&lt;remote-database-provider&gt;NLM&lt;/remote-database-provider&gt;&lt;language&gt;eng&lt;/language&gt;&lt;/record&gt;&lt;/Cite&gt;&lt;/EndNote&gt;</w:instrText>
      </w:r>
      <w:r w:rsidR="00D30461">
        <w:fldChar w:fldCharType="separate"/>
      </w:r>
      <w:r w:rsidR="00D30461">
        <w:rPr>
          <w:noProof/>
        </w:rPr>
        <w:t>(81)</w:t>
      </w:r>
      <w:r w:rsidR="00D30461">
        <w:fldChar w:fldCharType="end"/>
      </w:r>
      <w:r w:rsidRPr="00C4693F">
        <w:t>.</w:t>
      </w:r>
    </w:p>
    <w:p w14:paraId="5FB87CE3" w14:textId="510A6B5E" w:rsidR="00F40CD2" w:rsidRDefault="00A546DF" w:rsidP="00BF6704">
      <w:pPr>
        <w:spacing w:line="480" w:lineRule="auto"/>
        <w:jc w:val="both"/>
      </w:pPr>
      <w:r>
        <w:t xml:space="preserve">There is clear evidence </w:t>
      </w:r>
      <w:r w:rsidR="000D06A9">
        <w:t>that l</w:t>
      </w:r>
      <w:r w:rsidRPr="00FB654A">
        <w:rPr>
          <w:rFonts w:cs="Arial"/>
        </w:rPr>
        <w:t>ong-term replacement of GH</w:t>
      </w:r>
      <w:r>
        <w:rPr>
          <w:rFonts w:cs="Arial"/>
        </w:rPr>
        <w:t xml:space="preserve"> normalises muscle strength in adults with GH deficiency who have reduced isometric and isokinetic</w:t>
      </w:r>
      <w:r w:rsidRPr="00FB654A">
        <w:rPr>
          <w:rFonts w:cs="Arial"/>
        </w:rPr>
        <w:t xml:space="preserve"> muscle strength</w:t>
      </w:r>
      <w:r w:rsidR="00141932">
        <w:rPr>
          <w:rFonts w:cs="Arial"/>
        </w:rPr>
        <w:t xml:space="preserve"> </w:t>
      </w:r>
      <w:r w:rsidR="00D30461">
        <w:fldChar w:fldCharType="begin"/>
      </w:r>
      <w:r w:rsidR="00D30461">
        <w:instrText xml:space="preserve"> ADDIN EN.CITE &lt;EndNote&gt;&lt;Cite&gt;&lt;Author&gt;Chikani&lt;/Author&gt;&lt;Year&gt;2014&lt;/Year&gt;&lt;RecNum&gt;3564&lt;/RecNum&gt;&lt;DisplayText&gt;(84)&lt;/DisplayText&gt;&lt;record&gt;&lt;rec-number&gt;3564&lt;/rec-number&gt;&lt;foreign-keys&gt;&lt;key app="EN" db-id="fs9wtzp5czpxase9tzlv2dwmf29seseaxzz5" timestamp="1426018705"&gt;3564&lt;/key&gt;&lt;/foreign-keys&gt;&lt;ref-type name="Journal Article"&gt;17&lt;/ref-type&gt;&lt;contributors&gt;&lt;authors&gt;&lt;author&gt;Chikani, V.&lt;/author&gt;&lt;author&gt;Ho, K. K.&lt;/author&gt;&lt;/authors&gt;&lt;/contributors&gt;&lt;auth-address&gt;Department of Diabetes and Endocrinology, Centres for Health Research, Princess Alexandra Hospital; The Translational Research Institute and the University of Queensland, 37 Kent Street, Wooloongabba, Brisbane, Queensland 4102, Australia.&lt;/auth-address&gt;&lt;titles&gt;&lt;title&gt;Action of GH on skeletal muscle function: molecular and metabolic mechanisms&lt;/title&gt;&lt;secondary-title&gt;J Mol Endocrinol&lt;/secondary-title&gt;&lt;/titles&gt;&lt;periodical&gt;&lt;full-title&gt;J Mol Endocrinol&lt;/full-title&gt;&lt;/periodical&gt;&lt;pages&gt;R107-23&lt;/pages&gt;&lt;volume&gt;52&lt;/volume&gt;&lt;number&gt;1&lt;/number&gt;&lt;edition&gt;2013/10/29&lt;/edition&gt;&lt;keywords&gt;&lt;keyword&gt;Animals&lt;/keyword&gt;&lt;keyword&gt;Energy Metabolism&lt;/keyword&gt;&lt;keyword&gt;Growth Hormone/*metabolism/pharmacology&lt;/keyword&gt;&lt;keyword&gt;Humans&lt;/keyword&gt;&lt;keyword&gt;Muscle Contraction/drug effects/physiology&lt;/keyword&gt;&lt;keyword&gt;Muscle Fibers, Skeletal/drug effects/metabolism&lt;/keyword&gt;&lt;keyword&gt;Muscle Strength/drug effects&lt;/keyword&gt;&lt;keyword&gt;Muscle, Skeletal/drug effects/growth &amp;amp; development/*physiology&lt;/keyword&gt;&lt;keyword&gt;Organ Size&lt;/keyword&gt;&lt;keyword&gt;Proteins/metabolism&lt;/keyword&gt;&lt;/keywords&gt;&lt;dates&gt;&lt;year&gt;2014&lt;/year&gt;&lt;pub-dates&gt;&lt;date&gt;Feb&lt;/date&gt;&lt;/pub-dates&gt;&lt;/dates&gt;&lt;isbn&gt;1479-6813 (Electronic)&amp;#xD;0952-5041 (Linking)&lt;/isbn&gt;&lt;accession-num&gt;24163428&lt;/accession-num&gt;&lt;urls&gt;&lt;related-urls&gt;&lt;url&gt;http://www.ncbi.nlm.nih.gov/entrez/query.fcgi?cmd=Retrieve&amp;amp;db=PubMed&amp;amp;dopt=Citation&amp;amp;list_uids=24163428&lt;/url&gt;&lt;/related-urls&gt;&lt;/urls&gt;&lt;electronic-resource-num&gt;JME-13-0208 [pii]&amp;#xD;10.1530/JME-13-0208&lt;/electronic-resource-num&gt;&lt;language&gt;eng&lt;/language&gt;&lt;/record&gt;&lt;/Cite&gt;&lt;/EndNote&gt;</w:instrText>
      </w:r>
      <w:r w:rsidR="00D30461">
        <w:fldChar w:fldCharType="separate"/>
      </w:r>
      <w:r w:rsidR="00D30461">
        <w:rPr>
          <w:noProof/>
        </w:rPr>
        <w:t>(84)</w:t>
      </w:r>
      <w:r w:rsidR="00D30461">
        <w:fldChar w:fldCharType="end"/>
      </w:r>
      <w:r w:rsidRPr="00FB654A">
        <w:rPr>
          <w:rFonts w:cs="Arial"/>
        </w:rPr>
        <w:t>.</w:t>
      </w:r>
      <w:r w:rsidR="00C720D4">
        <w:t xml:space="preserve"> </w:t>
      </w:r>
      <w:r w:rsidR="00C246C4">
        <w:t xml:space="preserve">Whether the benefits are also seen in </w:t>
      </w:r>
      <w:r w:rsidR="009464D6">
        <w:t>fit young</w:t>
      </w:r>
      <w:r w:rsidR="00C246C4">
        <w:t xml:space="preserve"> adults, has been </w:t>
      </w:r>
      <w:r w:rsidR="00FA4BCF">
        <w:t>i</w:t>
      </w:r>
      <w:r w:rsidR="00C246C4">
        <w:t xml:space="preserve">nvestigated in </w:t>
      </w:r>
      <w:r w:rsidR="00620038" w:rsidRPr="00C4693F">
        <w:t xml:space="preserve">three </w:t>
      </w:r>
      <w:r w:rsidR="00F40CD2" w:rsidRPr="00C4693F">
        <w:t xml:space="preserve">double </w:t>
      </w:r>
      <w:r w:rsidR="00ED3E45">
        <w:t>-</w:t>
      </w:r>
      <w:r w:rsidR="00F40CD2" w:rsidRPr="00C4693F">
        <w:t>blind placebo</w:t>
      </w:r>
      <w:r w:rsidR="00ED3E45">
        <w:t>-</w:t>
      </w:r>
      <w:r w:rsidR="00F40CD2" w:rsidRPr="00C4693F">
        <w:t xml:space="preserve"> controlled studies</w:t>
      </w:r>
      <w:r w:rsidR="00C246C4">
        <w:t>.</w:t>
      </w:r>
      <w:r w:rsidR="00F40CD2" w:rsidRPr="00C4693F">
        <w:t xml:space="preserve"> involving 83 healthy young adults treated with approximately 2-3 mg/d of GH for between 6-12 weeks</w:t>
      </w:r>
      <w:r w:rsidR="00C246C4">
        <w:t xml:space="preserve">. </w:t>
      </w:r>
      <w:r w:rsidR="006B0186" w:rsidRPr="00C4693F">
        <w:t xml:space="preserve">These studies assessed biceps strength </w:t>
      </w:r>
      <w:r w:rsidR="00D30461">
        <w:fldChar w:fldCharType="begin">
          <w:fldData xml:space="preserve">PEVuZE5vdGU+PENpdGU+PEF1dGhvcj5EZXlzc2lnPC9BdXRob3I+PFllYXI+MTk5MzwvWWVhcj48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</w:fldData>
        </w:fldChar>
      </w:r>
      <w:r w:rsidR="00D30461">
        <w:instrText xml:space="preserve"> ADDIN EN.CITE </w:instrText>
      </w:r>
      <w:r w:rsidR="00D30461">
        <w:fldChar w:fldCharType="begin">
          <w:fldData xml:space="preserve">PEVuZE5vdGU+PENpdGU+PEF1dGhvcj5EZXlzc2lnPC9BdXRob3I+PFllYXI+MTk5MzwvWWVhcj48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</w:fldData>
        </w:fldChar>
      </w:r>
      <w:r w:rsidR="00D30461">
        <w:instrText xml:space="preserve"> ADDIN EN.CITE.DATA </w:instrText>
      </w:r>
      <w:r w:rsidR="00D30461">
        <w:fldChar w:fldCharType="end"/>
      </w:r>
      <w:r w:rsidR="00D30461">
        <w:fldChar w:fldCharType="separate"/>
      </w:r>
      <w:r w:rsidR="00D30461">
        <w:rPr>
          <w:noProof/>
        </w:rPr>
        <w:t>(101)</w:t>
      </w:r>
      <w:r w:rsidR="00D30461">
        <w:fldChar w:fldCharType="end"/>
      </w:r>
      <w:r w:rsidR="006B0186" w:rsidRPr="00C4693F">
        <w:t xml:space="preserve">, quadriceps strength </w:t>
      </w:r>
      <w:r w:rsidR="00D30461">
        <w:fldChar w:fldCharType="begin">
          <w:fldData xml:space="preserve">PEVuZE5vdGU+PENpdGU+PEF1dGhvcj5EZXlzc2lnPC9BdXRob3I+PFllYXI+MTk5MzwvWWVhcj48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</w:fldData>
        </w:fldChar>
      </w:r>
      <w:r w:rsidR="00D30461">
        <w:instrText xml:space="preserve"> ADDIN EN.CITE </w:instrText>
      </w:r>
      <w:r w:rsidR="00D30461">
        <w:fldChar w:fldCharType="begin">
          <w:fldData xml:space="preserve">PEVuZE5vdGU+PENpdGU+PEF1dGhvcj5EZXlzc2lnPC9BdXRob3I+PFllYXI+MTk5MzwvWWVhcj48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</w:fldData>
        </w:fldChar>
      </w:r>
      <w:r w:rsidR="00D30461">
        <w:instrText xml:space="preserve"> ADDIN EN.CITE.DATA </w:instrText>
      </w:r>
      <w:r w:rsidR="00D30461">
        <w:fldChar w:fldCharType="end"/>
      </w:r>
      <w:r w:rsidR="00D30461">
        <w:fldChar w:fldCharType="separate"/>
      </w:r>
      <w:r w:rsidR="00D30461">
        <w:rPr>
          <w:noProof/>
        </w:rPr>
        <w:t>(101)</w:t>
      </w:r>
      <w:r w:rsidR="00D30461">
        <w:fldChar w:fldCharType="end"/>
      </w:r>
      <w:r w:rsidR="006B0186" w:rsidRPr="00C4693F">
        <w:t xml:space="preserve">, the strength of seven muscle groups </w:t>
      </w:r>
      <w:r w:rsidR="00D30461">
        <w:fldChar w:fldCharType="begin">
          <w:fldData xml:space="preserve">PEVuZE5vdGU+PENpdGU+PEF1dGhvcj5ZYXJhc2hlc2tpPC9BdXRob3I+PFllYXI+MTk5MjwvWWVh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</w:fldData>
        </w:fldChar>
      </w:r>
      <w:r w:rsidR="00D30461">
        <w:instrText xml:space="preserve"> ADDIN EN.CITE </w:instrText>
      </w:r>
      <w:r w:rsidR="00D30461">
        <w:fldChar w:fldCharType="begin">
          <w:fldData xml:space="preserve">PEVuZE5vdGU+PENpdGU+PEF1dGhvcj5ZYXJhc2hlc2tpPC9BdXRob3I+PFllYXI+MTk5MjwvWWVh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</w:fldData>
        </w:fldChar>
      </w:r>
      <w:r w:rsidR="00D30461">
        <w:instrText xml:space="preserve"> ADDIN EN.CITE.DATA </w:instrText>
      </w:r>
      <w:r w:rsidR="00D30461">
        <w:fldChar w:fldCharType="end"/>
      </w:r>
      <w:r w:rsidR="00D30461">
        <w:fldChar w:fldCharType="separate"/>
      </w:r>
      <w:r w:rsidR="00D30461">
        <w:rPr>
          <w:noProof/>
        </w:rPr>
        <w:t>(102)</w:t>
      </w:r>
      <w:r w:rsidR="00D30461">
        <w:fldChar w:fldCharType="end"/>
      </w:r>
      <w:r w:rsidR="006B0186" w:rsidRPr="00C4693F">
        <w:t xml:space="preserve"> and isometric dead lift </w: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 </w:instrTex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100)</w:t>
      </w:r>
      <w:r w:rsidR="00D30461">
        <w:fldChar w:fldCharType="end"/>
      </w:r>
      <w:r w:rsidR="006B0186">
        <w:t xml:space="preserve">. </w:t>
      </w:r>
      <w:r w:rsidR="00C246C4">
        <w:t>These studies</w:t>
      </w:r>
      <w:r w:rsidR="00F40CD2" w:rsidRPr="00C4693F">
        <w:t xml:space="preserve"> reported no significant effect of GH on muscle strength </w: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 </w:instrTex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DATA </w:instrText>
      </w:r>
      <w:r w:rsidR="00D30461">
        <w:fldChar w:fldCharType="end"/>
      </w:r>
      <w:r w:rsidR="00D30461">
        <w:fldChar w:fldCharType="separate"/>
      </w:r>
      <w:r w:rsidR="00D30461">
        <w:rPr>
          <w:noProof/>
        </w:rPr>
        <w:t>(97)</w:t>
      </w:r>
      <w:r w:rsidR="00D30461">
        <w:fldChar w:fldCharType="end"/>
      </w:r>
      <w:r w:rsidR="00F40CD2" w:rsidRPr="00C4693F">
        <w:t xml:space="preserve"> (</w:t>
      </w:r>
      <w:r w:rsidR="001F0256" w:rsidRPr="00C4693F">
        <w:t>Figure 6</w:t>
      </w:r>
      <w:r w:rsidR="00F40CD2" w:rsidRPr="00C4693F">
        <w:t xml:space="preserve">). </w:t>
      </w:r>
    </w:p>
    <w:p w14:paraId="22BC7FB5" w14:textId="77777777" w:rsidR="001047DA" w:rsidRPr="00C4693F" w:rsidRDefault="001047DA" w:rsidP="00BF6704">
      <w:pPr>
        <w:spacing w:line="480" w:lineRule="auto"/>
        <w:jc w:val="both"/>
      </w:pPr>
    </w:p>
    <w:p w14:paraId="439C0C2C" w14:textId="77777777" w:rsidR="00F40CD2" w:rsidRPr="00C4693F" w:rsidRDefault="00F40CD2" w:rsidP="006C52BF">
      <w:pPr>
        <w:pStyle w:val="Heading2"/>
        <w:spacing w:line="240" w:lineRule="auto"/>
      </w:pPr>
      <w:r w:rsidRPr="00C4693F">
        <w:lastRenderedPageBreak/>
        <w:t>Effect on Power</w:t>
      </w:r>
    </w:p>
    <w:p w14:paraId="11C010B3" w14:textId="00618E10" w:rsidR="00F40CD2" w:rsidRDefault="00F40CD2" w:rsidP="00BF6704">
      <w:pPr>
        <w:spacing w:line="480" w:lineRule="auto"/>
        <w:jc w:val="both"/>
      </w:pPr>
      <w:r w:rsidRPr="00C4693F">
        <w:t xml:space="preserve">Muscle power is defined as work performed per unit of time and is expressed in joules per second or </w:t>
      </w:r>
      <w:r w:rsidR="00DD51F6">
        <w:t>W</w:t>
      </w:r>
      <w:r w:rsidRPr="00C4693F">
        <w:t xml:space="preserve">atts. It is described in terms of aerobic and anaerobic power, depending on which energy source is predominantly used to do the work. Thus, muscle power can be assessed by measuring aerobic exercise capacity and anaerobic exercise capacity </w:t>
      </w:r>
      <w:r w:rsidR="00D30461">
        <w:fldChar w:fldCharType="begin"/>
      </w:r>
      <w:r w:rsidR="00D30461">
        <w:instrText xml:space="preserve"> ADDIN EN.CITE &lt;EndNote&gt;&lt;Cite&gt;&lt;Author&gt;Chikani&lt;/Author&gt;&lt;Year&gt;2014&lt;/Year&gt;&lt;RecNum&gt;3564&lt;/RecNum&gt;&lt;DisplayText&gt;(84)&lt;/DisplayText&gt;&lt;record&gt;&lt;rec-number&gt;3564&lt;/rec-number&gt;&lt;foreign-keys&gt;&lt;key app="EN" db-id="fs9wtzp5czpxase9tzlv2dwmf29seseaxzz5" timestamp="1426018705"&gt;3564&lt;/key&gt;&lt;/foreign-keys&gt;&lt;ref-type name="Journal Article"&gt;17&lt;/ref-type&gt;&lt;contributors&gt;&lt;authors&gt;&lt;author&gt;Chikani, V.&lt;/author&gt;&lt;author&gt;Ho, K. K.&lt;/author&gt;&lt;/authors&gt;&lt;/contributors&gt;&lt;auth-address&gt;Department of Diabetes and Endocrinology, Centres for Health Research, Princess Alexandra Hospital; The Translational Research Institute and the University of Queensland, 37 Kent Street, Wooloongabba, Brisbane, Queensland 4102, Australia.&lt;/auth-address&gt;&lt;titles&gt;&lt;title&gt;Action of GH on skeletal muscle function: molecular and metabolic mechanisms&lt;/title&gt;&lt;secondary-title&gt;J Mol Endocrinol&lt;/secondary-title&gt;&lt;/titles&gt;&lt;periodical&gt;&lt;full-title&gt;J Mol Endocrinol&lt;/full-title&gt;&lt;/periodical&gt;&lt;pages&gt;R107-23&lt;/pages&gt;&lt;volume&gt;52&lt;/volume&gt;&lt;number&gt;1&lt;/number&gt;&lt;edition&gt;2013/10/29&lt;/edition&gt;&lt;keywords&gt;&lt;keyword&gt;Animals&lt;/keyword&gt;&lt;keyword&gt;Energy Metabolism&lt;/keyword&gt;&lt;keyword&gt;Growth Hormone/*metabolism/pharmacology&lt;/keyword&gt;&lt;keyword&gt;Humans&lt;/keyword&gt;&lt;keyword&gt;Muscle Contraction/drug effects/physiology&lt;/keyword&gt;&lt;keyword&gt;Muscle Fibers, Skeletal/drug effects/metabolism&lt;/keyword&gt;&lt;keyword&gt;Muscle Strength/drug effects&lt;/keyword&gt;&lt;keyword&gt;Muscle, Skeletal/drug effects/growth &amp;amp; development/*physiology&lt;/keyword&gt;&lt;keyword&gt;Organ Size&lt;/keyword&gt;&lt;keyword&gt;Proteins/metabolism&lt;/keyword&gt;&lt;/keywords&gt;&lt;dates&gt;&lt;year&gt;2014&lt;/year&gt;&lt;pub-dates&gt;&lt;date&gt;Feb&lt;/date&gt;&lt;/pub-dates&gt;&lt;/dates&gt;&lt;isbn&gt;1479-6813 (Electronic)&amp;#xD;0952-5041 (Linking)&lt;/isbn&gt;&lt;accession-num&gt;24163428&lt;/accession-num&gt;&lt;urls&gt;&lt;related-urls&gt;&lt;url&gt;http://www.ncbi.nlm.nih.gov/entrez/query.fcgi?cmd=Retrieve&amp;amp;db=PubMed&amp;amp;dopt=Citation&amp;amp;list_uids=24163428&lt;/url&gt;&lt;/related-urls&gt;&lt;/urls&gt;&lt;electronic-resource-num&gt;JME-13-0208 [pii]&amp;#xD;10.1530/JME-13-0208&lt;/electronic-resource-num&gt;&lt;language&gt;eng&lt;/language&gt;&lt;/record&gt;&lt;/Cite&gt;&lt;/EndNote&gt;</w:instrText>
      </w:r>
      <w:r w:rsidR="00D30461">
        <w:fldChar w:fldCharType="separate"/>
      </w:r>
      <w:r w:rsidR="00D30461">
        <w:rPr>
          <w:noProof/>
        </w:rPr>
        <w:t>(84)</w:t>
      </w:r>
      <w:r w:rsidR="00D30461">
        <w:fldChar w:fldCharType="end"/>
      </w:r>
      <w:r w:rsidRPr="00C4693F">
        <w:t xml:space="preserve">. </w:t>
      </w:r>
    </w:p>
    <w:p w14:paraId="4B46DF28" w14:textId="77777777" w:rsidR="00DB6A50" w:rsidRPr="00C4693F" w:rsidRDefault="00DB6A50" w:rsidP="00BF6704">
      <w:pPr>
        <w:spacing w:line="480" w:lineRule="auto"/>
        <w:jc w:val="both"/>
      </w:pPr>
    </w:p>
    <w:p w14:paraId="104D5AC7" w14:textId="77777777" w:rsidR="00F40CD2" w:rsidRPr="00C4693F" w:rsidRDefault="00F40CD2" w:rsidP="006C52BF">
      <w:pPr>
        <w:pStyle w:val="Heading3"/>
      </w:pPr>
      <w:r w:rsidRPr="00C4693F">
        <w:t>Aerobic exercise capacity</w:t>
      </w:r>
    </w:p>
    <w:p w14:paraId="02A03D2B" w14:textId="3DD75FFA" w:rsidR="00F40CD2" w:rsidRPr="00C4693F" w:rsidRDefault="00F40CD2" w:rsidP="00BF6704">
      <w:pPr>
        <w:spacing w:line="480" w:lineRule="auto"/>
        <w:jc w:val="both"/>
      </w:pPr>
      <w:r w:rsidRPr="00C4693F">
        <w:t>Aerobic exercise capacity is a measure of endurance</w:t>
      </w:r>
      <w:r w:rsidR="009D35B5" w:rsidRPr="00C4693F">
        <w:t>,</w:t>
      </w:r>
      <w:r w:rsidRPr="00C4693F">
        <w:t xml:space="preserve"> i.e. the muscle’s ability to sustain work for prolonged period with energy provided principally from </w:t>
      </w:r>
      <w:r w:rsidR="009D35B5" w:rsidRPr="00C4693F">
        <w:t xml:space="preserve">mitochondrial </w:t>
      </w:r>
      <w:r w:rsidRPr="00C4693F">
        <w:t>oxidation of substrates. In the athletic world, it supports activities such as marathon, football, tennis, while in day-to-day life, it relates to activities such as walking. It is determined by the measurement of maximal oxygen uptake (VO</w:t>
      </w:r>
      <w:r w:rsidRPr="00C4693F">
        <w:rPr>
          <w:vertAlign w:val="subscript"/>
        </w:rPr>
        <w:t>2</w:t>
      </w:r>
      <w:r w:rsidRPr="00C4693F">
        <w:t xml:space="preserve">max) in L/min or ml/kg/min or maximal aerobic power output in </w:t>
      </w:r>
      <w:r w:rsidR="00D347D0">
        <w:t>W</w:t>
      </w:r>
      <w:r w:rsidRPr="00C4693F">
        <w:t xml:space="preserve">atts or kilojoules during an incremental exercise test on a cycle ergometer or a treadmill </w:t>
      </w:r>
      <w:r w:rsidR="00D30461">
        <w:fldChar w:fldCharType="begin"/>
      </w:r>
      <w:r w:rsidR="00D30461">
        <w:instrText xml:space="preserve"> ADDIN EN.CITE &lt;EndNote&gt;&lt;Cite&gt;&lt;Author&gt;Astrand&lt;/Author&gt;&lt;Year&gt;1976&lt;/Year&gt;&lt;RecNum&gt;3820&lt;/RecNum&gt;&lt;DisplayText&gt;(103)&lt;/DisplayText&gt;&lt;record&gt;&lt;rec-number&gt;3820&lt;/rec-number&gt;&lt;foreign-keys&gt;&lt;key app="EN" db-id="fs9wtzp5czpxase9tzlv2dwmf29seseaxzz5" timestamp="1540625862"&gt;3820&lt;/key&gt;&lt;/foreign-keys&gt;&lt;ref-type name="Journal Article"&gt;17&lt;/ref-type&gt;&lt;contributors&gt;&lt;authors&gt;&lt;author&gt;Astrand, P. O.&lt;/author&gt;&lt;/authors&gt;&lt;/contributors&gt;&lt;titles&gt;&lt;title&gt;Quantification of exercise capability and evaluation of physical capacity in man&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51-67&lt;/pages&gt;&lt;volume&gt;19&lt;/volume&gt;&lt;number&gt;1&lt;/number&gt;&lt;edition&gt;1976/07/01&lt;/edition&gt;&lt;keywords&gt;&lt;keyword&gt;Adolescent&lt;/keyword&gt;&lt;keyword&gt;Adult&lt;/keyword&gt;&lt;keyword&gt;Aged&lt;/keyword&gt;&lt;keyword&gt;Aging&lt;/keyword&gt;&lt;keyword&gt;Analysis of Variance&lt;/keyword&gt;&lt;keyword&gt;Blood Gas Analysis&lt;/keyword&gt;&lt;keyword&gt;Blood Pressure&lt;/keyword&gt;&lt;keyword&gt;Cardiac Output&lt;/keyword&gt;&lt;keyword&gt;Cardiovascular Physiological Phenomena&lt;/keyword&gt;&lt;keyword&gt;Child&lt;/keyword&gt;&lt;keyword&gt;Child, Preschool&lt;/keyword&gt;&lt;keyword&gt;*Energy Metabolism&lt;/keyword&gt;&lt;keyword&gt;Energy Transfer&lt;/keyword&gt;&lt;keyword&gt;Exercise Test/methods&lt;/keyword&gt;&lt;keyword&gt;Female&lt;/keyword&gt;&lt;keyword&gt;Heart Rate&lt;/keyword&gt;&lt;keyword&gt;Humans&lt;/keyword&gt;&lt;keyword&gt;Male&lt;/keyword&gt;&lt;keyword&gt;Mathematics&lt;/keyword&gt;&lt;keyword&gt;Middle Aged&lt;/keyword&gt;&lt;keyword&gt;Muscles/metabolism&lt;/keyword&gt;&lt;keyword&gt;Oxygen Consumption&lt;/keyword&gt;&lt;keyword&gt;*Physical Exertion&lt;/keyword&gt;&lt;keyword&gt;Physical Fitness&lt;/keyword&gt;&lt;/keywords&gt;&lt;dates&gt;&lt;year&gt;1976&lt;/year&gt;&lt;pub-dates&gt;&lt;date&gt;Jul-Aug&lt;/date&gt;&lt;/pub-dates&gt;&lt;/dates&gt;&lt;isbn&gt;0033-0620 (Print)&amp;#xD;0033-0620&lt;/isbn&gt;&lt;accession-num&gt;785542&lt;/accession-num&gt;&lt;urls&gt;&lt;/urls&gt;&lt;remote-database-provider&gt;NLM&lt;/remote-database-provider&gt;&lt;language&gt;eng&lt;/language&gt;&lt;/record&gt;&lt;/Cite&gt;&lt;/EndNote&gt;</w:instrText>
      </w:r>
      <w:r w:rsidR="00D30461">
        <w:fldChar w:fldCharType="separate"/>
      </w:r>
      <w:r w:rsidR="00D30461">
        <w:rPr>
          <w:noProof/>
        </w:rPr>
        <w:t>(103)</w:t>
      </w:r>
      <w:r w:rsidR="00D30461">
        <w:fldChar w:fldCharType="end"/>
      </w:r>
      <w:r w:rsidRPr="00C4693F">
        <w:t>.</w:t>
      </w:r>
    </w:p>
    <w:p w14:paraId="27958FAE" w14:textId="0E4F55E0" w:rsidR="00F40CD2" w:rsidRPr="00C4693F" w:rsidRDefault="00F40CD2" w:rsidP="00BF6704">
      <w:pPr>
        <w:spacing w:line="480" w:lineRule="auto"/>
        <w:jc w:val="both"/>
      </w:pPr>
      <w:r w:rsidRPr="00C4693F">
        <w:t>Numerous double</w:t>
      </w:r>
      <w:r w:rsidR="00557298" w:rsidRPr="00C4693F">
        <w:t>-</w:t>
      </w:r>
      <w:r w:rsidRPr="00C4693F">
        <w:t>blind placebo</w:t>
      </w:r>
      <w:r w:rsidR="00557298" w:rsidRPr="00C4693F">
        <w:t>-</w:t>
      </w:r>
      <w:r w:rsidRPr="00C4693F">
        <w:t xml:space="preserve">controlled and long-term open label trials have reported the positive effects on aerobic exercise capacity in adults with </w:t>
      </w:r>
      <w:r w:rsidR="009D35B5" w:rsidRPr="00C4693F">
        <w:t xml:space="preserve">GH deficiency </w:t>
      </w:r>
      <w:r w:rsidR="00D30461">
        <w:fldChar w:fldCharType="begin"/>
      </w:r>
      <w:r w:rsidR="00D30461">
        <w:instrText xml:space="preserve"> ADDIN EN.CITE &lt;EndNote&gt;&lt;Cite&gt;&lt;Author&gt;Widdowson&lt;/Author&gt;&lt;Year&gt;2008&lt;/Year&gt;&lt;RecNum&gt;1449&lt;/RecNum&gt;&lt;DisplayText&gt;(104)&lt;/DisplayText&gt;&lt;record&gt;&lt;rec-number&gt;1449&lt;/rec-number&gt;&lt;foreign-keys&gt;&lt;key app="EN" db-id="fs9wtzp5czpxase9tzlv2dwmf29seseaxzz5" timestamp="0"&gt;1449&lt;/key&gt;&lt;/foreign-keys&gt;&lt;ref-type name="Journal Article"&gt;17&lt;/ref-type&gt;&lt;contributors&gt;&lt;authors&gt;&lt;author&gt;Widdowson, W. M.&lt;/author&gt;&lt;author&gt;Gibney, J.&lt;/author&gt;&lt;/authors&gt;&lt;/contributors&gt;&lt;auth-address&gt;Department of Endocrinology and Diabetes, Adelaide and Meath Hospital, Tallaght, Dublin 24, Ireland.&lt;/auth-address&gt;&lt;titles&gt;&lt;title&gt;The effect of growth hormone replacement on exercise capacity in patients with GH deficiency: a metaanalysis&lt;/title&gt;&lt;secondary-title&gt;J Clin Endocrinol Metab&lt;/secondary-title&gt;&lt;alt-title&gt;The Journal of clinical endocrinology and metabolism&lt;/alt-title&gt;&lt;/titles&gt;&lt;periodical&gt;&lt;full-title&gt;J Clin Endocrinol Metab&lt;/full-title&gt;&lt;/periodical&gt;&lt;pages&gt;4413-7&lt;/pages&gt;&lt;volume&gt;93&lt;/volume&gt;&lt;number&gt;11&lt;/number&gt;&lt;keywords&gt;&lt;keyword&gt;Adult&lt;/keyword&gt;&lt;keyword&gt;Body Composition/drug effects&lt;/keyword&gt;&lt;keyword&gt;Cross-Over Studies&lt;/keyword&gt;&lt;keyword&gt;Dose-Response Relationship, Drug&lt;/keyword&gt;&lt;keyword&gt;Double-Blind Method&lt;/keyword&gt;&lt;keyword&gt;Exercise/*physiology&lt;/keyword&gt;&lt;keyword&gt;Exercise Tolerance/*drug effects/physiology&lt;/keyword&gt;&lt;keyword&gt;Growth Hormone/*deficiency/*therapeutic use&lt;/keyword&gt;&lt;keyword&gt;Heart Rate/drug effects&lt;/keyword&gt;&lt;keyword&gt;*Hormone Replacement Therapy&lt;/keyword&gt;&lt;keyword&gt;Humans&lt;/keyword&gt;&lt;keyword&gt;Hypopituitarism/*drug therapy/physiopathology&lt;/keyword&gt;&lt;keyword&gt;Oxygen Consumption/drug effects&lt;/keyword&gt;&lt;keyword&gt;Placebos&lt;/keyword&gt;&lt;keyword&gt;Randomized Controlled Trials as Topic&lt;/keyword&gt;&lt;keyword&gt;Research Design&lt;/keyword&gt;&lt;/keywords&gt;&lt;dates&gt;&lt;year&gt;2008&lt;/year&gt;&lt;pub-dates&gt;&lt;date&gt;Nov&lt;/date&gt;&lt;/pub-dates&gt;&lt;/dates&gt;&lt;isbn&gt;0021-972X (Print)&lt;/isbn&gt;&lt;accession-num&gt;18697875&lt;/accession-num&gt;&lt;urls&gt;&lt;related-urls&gt;&lt;url&gt;http://www.ncbi.nlm.nih.gov/entrez/query.fcgi?cmd=Retrieve&amp;amp;db=PubMed&amp;amp;dopt=Citation&amp;amp;list_uids=18697875 &lt;/url&gt;&lt;/related-urls&gt;&lt;/urls&gt;&lt;language&gt;eng&lt;/language&gt;&lt;/record&gt;&lt;/Cite&gt;&lt;/EndNote&gt;</w:instrText>
      </w:r>
      <w:r w:rsidR="00D30461">
        <w:fldChar w:fldCharType="separate"/>
      </w:r>
      <w:r w:rsidR="00D30461">
        <w:rPr>
          <w:noProof/>
        </w:rPr>
        <w:t>(104)</w:t>
      </w:r>
      <w:r w:rsidR="00D30461">
        <w:fldChar w:fldCharType="end"/>
      </w:r>
      <w:r w:rsidRPr="00C4693F">
        <w:t>. However</w:t>
      </w:r>
      <w:r w:rsidR="009D35B5" w:rsidRPr="00C4693F">
        <w:t>,</w:t>
      </w:r>
      <w:r w:rsidRPr="00C4693F">
        <w:t xml:space="preserve"> there is no convincing evidence that VO</w:t>
      </w:r>
      <w:r w:rsidRPr="00C4693F">
        <w:rPr>
          <w:vertAlign w:val="subscript"/>
        </w:rPr>
        <w:t>2</w:t>
      </w:r>
      <w:r w:rsidRPr="00C4693F">
        <w:t xml:space="preserve">max is affected by GH treatment in healthy young adults </w:t>
      </w:r>
      <w:r w:rsidR="00D30461">
        <w:fldChar w:fldCharType="begin"/>
      </w:r>
      <w:r w:rsidR="00D30461">
        <w:instrText xml:space="preserve"> ADDIN EN.CITE &lt;EndNote&gt;&lt;Cite&gt;&lt;Author&gt;Chikani&lt;/Author&gt;&lt;Year&gt;2014&lt;/Year&gt;&lt;RecNum&gt;3564&lt;/RecNum&gt;&lt;DisplayText&gt;(84)&lt;/DisplayText&gt;&lt;record&gt;&lt;rec-number&gt;3564&lt;/rec-number&gt;&lt;foreign-keys&gt;&lt;key app="EN" db-id="fs9wtzp5czpxase9tzlv2dwmf29seseaxzz5" timestamp="1426018705"&gt;3564&lt;/key&gt;&lt;/foreign-keys&gt;&lt;ref-type name="Journal Article"&gt;17&lt;/ref-type&gt;&lt;contributors&gt;&lt;authors&gt;&lt;author&gt;Chikani, V.&lt;/author&gt;&lt;author&gt;Ho, K. K.&lt;/author&gt;&lt;/authors&gt;&lt;/contributors&gt;&lt;auth-address&gt;Department of Diabetes and Endocrinology, Centres for Health Research, Princess Alexandra Hospital; The Translational Research Institute and the University of Queensland, 37 Kent Street, Wooloongabba, Brisbane, Queensland 4102, Australia.&lt;/auth-address&gt;&lt;titles&gt;&lt;title&gt;Action of GH on skeletal muscle function: molecular and metabolic mechanisms&lt;/title&gt;&lt;secondary-title&gt;J Mol Endocrinol&lt;/secondary-title&gt;&lt;/titles&gt;&lt;periodical&gt;&lt;full-title&gt;J Mol Endocrinol&lt;/full-title&gt;&lt;/periodical&gt;&lt;pages&gt;R107-23&lt;/pages&gt;&lt;volume&gt;52&lt;/volume&gt;&lt;number&gt;1&lt;/number&gt;&lt;edition&gt;2013/10/29&lt;/edition&gt;&lt;keywords&gt;&lt;keyword&gt;Animals&lt;/keyword&gt;&lt;keyword&gt;Energy Metabolism&lt;/keyword&gt;&lt;keyword&gt;Growth Hormone/*metabolism/pharmacology&lt;/keyword&gt;&lt;keyword&gt;Humans&lt;/keyword&gt;&lt;keyword&gt;Muscle Contraction/drug effects/physiology&lt;/keyword&gt;&lt;keyword&gt;Muscle Fibers, Skeletal/drug effects/metabolism&lt;/keyword&gt;&lt;keyword&gt;Muscle Strength/drug effects&lt;/keyword&gt;&lt;keyword&gt;Muscle, Skeletal/drug effects/growth &amp;amp; development/*physiology&lt;/keyword&gt;&lt;keyword&gt;Organ Size&lt;/keyword&gt;&lt;keyword&gt;Proteins/metabolism&lt;/keyword&gt;&lt;/keywords&gt;&lt;dates&gt;&lt;year&gt;2014&lt;/year&gt;&lt;pub-dates&gt;&lt;date&gt;Feb&lt;/date&gt;&lt;/pub-dates&gt;&lt;/dates&gt;&lt;isbn&gt;1479-6813 (Electronic)&amp;#xD;0952-5041 (Linking)&lt;/isbn&gt;&lt;accession-num&gt;24163428&lt;/accession-num&gt;&lt;urls&gt;&lt;related-urls&gt;&lt;url&gt;http://www.ncbi.nlm.nih.gov/entrez/query.fcgi?cmd=Retrieve&amp;amp;db=PubMed&amp;amp;dopt=Citation&amp;amp;list_uids=24163428&lt;/url&gt;&lt;/related-urls&gt;&lt;/urls&gt;&lt;electronic-resource-num&gt;JME-13-0208 [pii]&amp;#xD;10.1530/JME-13-0208&lt;/electronic-resource-num&gt;&lt;language&gt;eng&lt;/language&gt;&lt;/record&gt;&lt;/Cite&gt;&lt;/EndNote&gt;</w:instrText>
      </w:r>
      <w:r w:rsidR="00D30461">
        <w:fldChar w:fldCharType="separate"/>
      </w:r>
      <w:r w:rsidR="00D30461">
        <w:rPr>
          <w:noProof/>
        </w:rPr>
        <w:t>(84)</w:t>
      </w:r>
      <w:r w:rsidR="00D30461">
        <w:fldChar w:fldCharType="end"/>
      </w:r>
      <w:r w:rsidRPr="00C4693F">
        <w:t xml:space="preserve">. Based on a review of three double-blind placebo-controlled studies assessing GH treatment in over 100 </w:t>
      </w:r>
      <w:r w:rsidR="009D35B5" w:rsidRPr="00C4693F">
        <w:t xml:space="preserve">participants </w:t>
      </w:r>
      <w:r w:rsidRPr="00C4693F">
        <w:t xml:space="preserve">with doses of approximately 2-3 mg/d, there was no treatment effect over placebo </w: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 </w:instrTex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DATA </w:instrText>
      </w:r>
      <w:r w:rsidR="00D30461">
        <w:fldChar w:fldCharType="end"/>
      </w:r>
      <w:r w:rsidR="00D30461">
        <w:fldChar w:fldCharType="separate"/>
      </w:r>
      <w:r w:rsidR="00D30461">
        <w:rPr>
          <w:noProof/>
        </w:rPr>
        <w:t>(97)</w:t>
      </w:r>
      <w:r w:rsidR="00D30461">
        <w:fldChar w:fldCharType="end"/>
      </w:r>
      <w:r w:rsidRPr="00C4693F">
        <w:t xml:space="preserve"> (</w:t>
      </w:r>
      <w:r w:rsidR="001F0256" w:rsidRPr="00C4693F">
        <w:t>Figure 6</w:t>
      </w:r>
      <w:r w:rsidRPr="00C4693F">
        <w:t xml:space="preserve">). The data indicate that GH supplementation </w:t>
      </w:r>
      <w:r w:rsidR="00DE0C84">
        <w:t xml:space="preserve">in the doses used </w:t>
      </w:r>
      <w:r w:rsidR="006B0186">
        <w:t>do</w:t>
      </w:r>
      <w:r w:rsidRPr="00C4693F">
        <w:t xml:space="preserve"> not improve cardio</w:t>
      </w:r>
      <w:r w:rsidR="001A0BD0">
        <w:t>-</w:t>
      </w:r>
      <w:r w:rsidRPr="00C4693F">
        <w:t>respiratory and muscle function in young healthy adults.</w:t>
      </w:r>
      <w:r w:rsidR="00FA4BCF">
        <w:t xml:space="preserve"> </w:t>
      </w:r>
      <w:r w:rsidR="00FA4BCF" w:rsidRPr="00F9359C">
        <w:t xml:space="preserve">Interestingly, </w:t>
      </w:r>
      <w:r w:rsidR="006B0186" w:rsidRPr="00F9359C">
        <w:t xml:space="preserve">in </w:t>
      </w:r>
      <w:r w:rsidR="00FA4BCF" w:rsidRPr="00F9359C">
        <w:t>a double-blind placebo-controlled randomised trial in 56 recreational athletes</w:t>
      </w:r>
      <w:r w:rsidR="006B0186" w:rsidRPr="00F9359C">
        <w:t xml:space="preserve">, </w:t>
      </w:r>
      <w:r w:rsidR="00FA4BCF" w:rsidRPr="00F9359C">
        <w:t>the administration of rhIGF-I combined with rhIGFBP-3 led to a 7% increase in VO</w:t>
      </w:r>
      <w:r w:rsidR="00FA4BCF" w:rsidRPr="00F9359C">
        <w:rPr>
          <w:vertAlign w:val="subscript"/>
        </w:rPr>
        <w:t>2</w:t>
      </w:r>
      <w:r w:rsidR="00761C69" w:rsidRPr="00F9359C">
        <w:t xml:space="preserve"> max</w:t>
      </w:r>
      <w:r w:rsidR="00FA4BCF" w:rsidRPr="00F9359C">
        <w:t xml:space="preserve"> with no significant change in body composition </w:t>
      </w:r>
      <w:r w:rsidR="00D30461" w:rsidRPr="00F9359C">
        <w:fldChar w:fldCharType="begin"/>
      </w:r>
      <w:r w:rsidR="00D30461" w:rsidRPr="00F9359C">
        <w:instrText xml:space="preserve"> ADDIN EN.CITE &lt;EndNote&gt;&lt;Cite&gt;&lt;Author&gt;Guha&lt;/Author&gt;&lt;Year&gt;2015&lt;/Year&gt;&lt;RecNum&gt;3780&lt;/RecNum&gt;&lt;DisplayText&gt;(105)&lt;/DisplayText&gt;&lt;record&gt;&lt;rec-number&gt;3780&lt;/rec-number&gt;&lt;foreign-keys&gt;&lt;key app="EN" db-id="fs9wtzp5czpxase9tzlv2dwmf29seseaxzz5" timestamp="1539841998"&gt;3780&lt;/key&gt;&lt;/foreign-keys&gt;&lt;ref-type name="Journal Article"&gt;17&lt;/ref-type&gt;&lt;contributors&gt;&lt;authors&gt;&lt;author&gt;Guha, N.&lt;/author&gt;&lt;author&gt;Nevitt, S.P.&lt;/author&gt;&lt;author&gt;Francis, M.&lt;/author&gt;&lt;author&gt;Woodland, J.A.&lt;/author&gt;&lt;author&gt;Böhning, D.&lt;/author&gt;&lt;author&gt;Sönksen, P.H.&lt;/author&gt;&lt;author&gt;Holt, R.I.G.&lt;/author&gt;&lt;/authors&gt;&lt;/contributors&gt;&lt;titles&gt;&lt;title&gt;The effects of recombinant human insulin-like growth factor-I/insulin-like growth factor binding protein-3 administration on body composition and physical fitness in recreational athletes&lt;/title&gt;&lt;secondary-title&gt;Journal of Clinical Endocrinology and Metabolism&lt;/secondary-title&gt;&lt;/titles&gt;&lt;periodical&gt;&lt;full-title&gt;Journal of Clinical Endocrinology and Metabolism&lt;/full-title&gt;&lt;/periodical&gt;&lt;pages&gt;3126-31&lt;/pages&gt;&lt;volume&gt;100&lt;/volume&gt;&lt;number&gt;8&lt;/number&gt;&lt;dates&gt;&lt;year&gt;2015&lt;/year&gt;&lt;/dates&gt;&lt;urls&gt;&lt;/urls&gt;&lt;electronic-resource-num&gt;10.1210/jc.2015-1996&lt;/electronic-resource-num&gt;&lt;/record&gt;&lt;/Cite&gt;&lt;/EndNote&gt;</w:instrText>
      </w:r>
      <w:r w:rsidR="00D30461" w:rsidRPr="00F9359C">
        <w:fldChar w:fldCharType="separate"/>
      </w:r>
      <w:r w:rsidR="00D30461" w:rsidRPr="00F9359C">
        <w:rPr>
          <w:noProof/>
        </w:rPr>
        <w:t>(105)</w:t>
      </w:r>
      <w:r w:rsidR="00D30461" w:rsidRPr="00F9359C">
        <w:fldChar w:fldCharType="end"/>
      </w:r>
      <w:r w:rsidR="00FA4BCF" w:rsidRPr="00F9359C">
        <w:t>. The reason(s) for the different outcomes between GH and IGF-I supplementation are unknown but merit further study.</w:t>
      </w:r>
    </w:p>
    <w:p w14:paraId="2FB5E00D" w14:textId="77777777" w:rsidR="00F40CD2" w:rsidRPr="00C4693F" w:rsidRDefault="00F40CD2" w:rsidP="00BF6704">
      <w:pPr>
        <w:spacing w:line="480" w:lineRule="auto"/>
        <w:jc w:val="both"/>
        <w:rPr>
          <w:b/>
        </w:rPr>
      </w:pPr>
    </w:p>
    <w:p w14:paraId="6F612464" w14:textId="77777777" w:rsidR="00F40CD2" w:rsidRPr="00C4693F" w:rsidRDefault="00F40CD2" w:rsidP="006C52BF">
      <w:pPr>
        <w:pStyle w:val="Heading3"/>
      </w:pPr>
      <w:r w:rsidRPr="00C4693F">
        <w:lastRenderedPageBreak/>
        <w:t>Anaerobic exercise capacity</w:t>
      </w:r>
    </w:p>
    <w:p w14:paraId="264EB550" w14:textId="03AD5E7C" w:rsidR="00457A3E" w:rsidRPr="00F9359C" w:rsidRDefault="00F40CD2" w:rsidP="00BF6704">
      <w:pPr>
        <w:spacing w:line="480" w:lineRule="auto"/>
        <w:jc w:val="both"/>
      </w:pPr>
      <w:r w:rsidRPr="00C4693F">
        <w:t xml:space="preserve">Anaerobic exercise capacity is defined as the total amount of work performed during a maximal exhausting exercise of a short duration, that is powered by ATP supplied under anaerobic conditions </w:t>
      </w:r>
      <w:r w:rsidR="00D30461">
        <w:fldChar w:fldCharType="begin"/>
      </w:r>
      <w:r w:rsidR="00D30461">
        <w:instrText xml:space="preserve"> ADDIN EN.CITE &lt;EndNote&gt;&lt;Cite&gt;&lt;Author&gt;Green&lt;/Author&gt;&lt;Year&gt;1995&lt;/Year&gt;&lt;RecNum&gt;122&lt;/RecNum&gt;&lt;DisplayText&gt;(106)&lt;/DisplayText&gt;&lt;record&gt;&lt;rec-number&gt;122&lt;/rec-number&gt;&lt;foreign-keys&gt;&lt;key app="EN" db-id="fs9wtzp5czpxase9tzlv2dwmf29seseaxzz5" timestamp="0"&gt;122&lt;/key&gt;&lt;/foreign-keys&gt;&lt;ref-type name="Journal Article"&gt;17&lt;/ref-type&gt;&lt;contributors&gt;&lt;authors&gt;&lt;author&gt;Green, S.&lt;/author&gt;&lt;/authors&gt;&lt;/contributors&gt;&lt;auth-address&gt;School of Human Movement Studies, Queensland University of Technology, Australia.&lt;/auth-address&gt;&lt;titles&gt;&lt;title&gt;Measurement of anaerobic work capacities in humans&lt;/title&gt;&lt;secondary-title&gt;Sports Med&lt;/secondary-title&gt;&lt;/titles&gt;&lt;periodical&gt;&lt;full-title&gt;Sports Med&lt;/full-title&gt;&lt;abbr-1&gt;Sports medicine (Auckland, N.Z.)&lt;/abbr-1&gt;&lt;/periodical&gt;&lt;pages&gt;32-42&lt;/pages&gt;&lt;volume&gt;19&lt;/volume&gt;&lt;number&gt;1&lt;/number&gt;&lt;edition&gt;1995/01/01&lt;/edition&gt;&lt;keywords&gt;&lt;keyword&gt;Adenosine Triphosphate/metabolism&lt;/keyword&gt;&lt;keyword&gt;Anaerobic Threshold/*physiology&lt;/keyword&gt;&lt;keyword&gt;Energy Metabolism/*physiology&lt;/keyword&gt;&lt;keyword&gt;Exercise Test/*instrumentation&lt;/keyword&gt;&lt;keyword&gt;Humans&lt;/keyword&gt;&lt;keyword&gt;Isometric Contraction/physiology&lt;/keyword&gt;&lt;keyword&gt;Physical Endurance/*physiology&lt;/keyword&gt;&lt;keyword&gt;Physical Fitness/*physiology&lt;/keyword&gt;&lt;keyword&gt;Work Capacity Evaluation&lt;/keyword&gt;&lt;/keywords&gt;&lt;dates&gt;&lt;year&gt;1995&lt;/year&gt;&lt;pub-dates&gt;&lt;date&gt;Jan&lt;/date&gt;&lt;/pub-dates&gt;&lt;/dates&gt;&lt;isbn&gt;0112-1642 (Print)&lt;/isbn&gt;&lt;accession-num&gt;7740245&lt;/accession-num&gt;&lt;urls&gt;&lt;related-urls&gt;&lt;url&gt;http://www.ncbi.nlm.nih.gov/entrez/query.fcgi?cmd=Retrieve&amp;amp;db=PubMed&amp;amp;dopt=Citation&amp;amp;list_uids=7740245&lt;/url&gt;&lt;/related-urls&gt;&lt;/urls&gt;&lt;language&gt;eng&lt;/language&gt;&lt;/record&gt;&lt;/Cite&gt;&lt;/EndNote&gt;</w:instrText>
      </w:r>
      <w:r w:rsidR="00D30461">
        <w:fldChar w:fldCharType="separate"/>
      </w:r>
      <w:r w:rsidR="00D30461">
        <w:rPr>
          <w:noProof/>
        </w:rPr>
        <w:t>(106)</w:t>
      </w:r>
      <w:r w:rsidR="00D30461">
        <w:fldChar w:fldCharType="end"/>
      </w:r>
      <w:r w:rsidRPr="00C4693F">
        <w:t>. The Wingate test</w:t>
      </w:r>
      <w:r w:rsidR="009D35B5" w:rsidRPr="00C4693F">
        <w:t>,</w:t>
      </w:r>
      <w:r w:rsidRPr="00C4693F">
        <w:t xml:space="preserve"> which measures maximal power output over 30 seconds by cycle ergometry</w:t>
      </w:r>
      <w:r w:rsidR="009D35B5" w:rsidRPr="00C4693F">
        <w:t>,</w:t>
      </w:r>
      <w:r w:rsidRPr="00C4693F">
        <w:t xml:space="preserve"> is a widely used test of anaerobic capacity. Sporting activities that require short-term high intensity physical activity, such as sprinting, require considerable energy support from anaerobic ATP. All physical activities including activities of daily living also depend on anaerobic energy for initiation, for the first few seconds, before aerobic metabolism becomes the predominant energy source </w:t>
      </w:r>
      <w:r w:rsidR="00D30461">
        <w:fldChar w:fldCharType="begin">
          <w:fldData xml:space="preserve">PEVuZE5vdGU+PENpdGU+PEF1dGhvcj5DYWhpbGw8L0F1dGhvcj48WWVhcj4xOTk3PC9ZZWFyPjxS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</w:fldData>
        </w:fldChar>
      </w:r>
      <w:r w:rsidR="00D30461">
        <w:instrText xml:space="preserve"> ADDIN EN.CITE </w:instrText>
      </w:r>
      <w:r w:rsidR="00D30461">
        <w:fldChar w:fldCharType="begin">
          <w:fldData xml:space="preserve">PEVuZE5vdGU+PENpdGU+PEF1dGhvcj5DYWhpbGw8L0F1dGhvcj48WWVhcj4xOTk3PC9ZZWFyPjxS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</w:fldData>
        </w:fldChar>
      </w:r>
      <w:r w:rsidR="00D30461">
        <w:instrText xml:space="preserve"> ADDIN EN.CITE.DATA </w:instrText>
      </w:r>
      <w:r w:rsidR="00D30461">
        <w:fldChar w:fldCharType="end"/>
      </w:r>
      <w:r w:rsidR="00D30461">
        <w:fldChar w:fldCharType="separate"/>
      </w:r>
      <w:r w:rsidR="00D30461">
        <w:rPr>
          <w:noProof/>
        </w:rPr>
        <w:t>(107,108)</w:t>
      </w:r>
      <w:r w:rsidR="00D30461">
        <w:fldChar w:fldCharType="end"/>
      </w:r>
      <w:r w:rsidRPr="00C4693F">
        <w:t>. Only one study has investigated the effects of GH on anaerobic exercise capacity</w:t>
      </w:r>
      <w:r w:rsidR="006141D1">
        <w:t xml:space="preserve"> </w: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 </w:instrTex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100)</w:t>
      </w:r>
      <w:r w:rsidR="00D30461">
        <w:fldChar w:fldCharType="end"/>
      </w:r>
      <w:r w:rsidR="00273846" w:rsidRPr="00C4693F">
        <w:t>. This double-blind placebo-</w:t>
      </w:r>
      <w:r w:rsidRPr="00C4693F">
        <w:t xml:space="preserve">controlled study in recreational athletes reported a significant improvement of 3.8% in anaerobic exercise capacity after GH therapy for 8 weeks, as assessed by the Wingate test. </w:t>
      </w:r>
      <w:r w:rsidR="00FD1D12" w:rsidRPr="00F9359C">
        <w:t>If translated to proportionate time reductions</w:t>
      </w:r>
      <w:r w:rsidR="00FD1D12" w:rsidRPr="00355632">
        <w:rPr>
          <w:highlight w:val="yellow"/>
        </w:rPr>
        <w:t>,</w:t>
      </w:r>
      <w:r w:rsidR="00FD1D12">
        <w:t xml:space="preserve"> the 3.8% could </w:t>
      </w:r>
      <w:r w:rsidR="00355632">
        <w:t>equate</w:t>
      </w:r>
      <w:r w:rsidRPr="00C4693F">
        <w:rPr>
          <w:lang w:val="en-US"/>
        </w:rPr>
        <w:t xml:space="preserve"> to an improvement of 0.4 second in a 10-second sprint over 100 meters or of 1.2 seconds in a 30-second swim over 50 meters </w: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 </w:instrTex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100)</w:t>
      </w:r>
      <w:r w:rsidR="00D30461">
        <w:fldChar w:fldCharType="end"/>
      </w:r>
      <w:r w:rsidRPr="00C4693F">
        <w:t xml:space="preserve">. </w:t>
      </w:r>
      <w:r w:rsidR="006141D1">
        <w:t xml:space="preserve"> </w:t>
      </w:r>
      <w:r w:rsidRPr="00C4693F">
        <w:t>This improvement occurred without a significant change in body cell mass nor in muscle strength and power (jump height) suggesting that muscle anabolism is unlikely to explain the improvement in sprint capacity (</w:t>
      </w:r>
      <w:r w:rsidR="001F0256" w:rsidRPr="00C4693F">
        <w:t xml:space="preserve">Figure </w:t>
      </w:r>
      <w:r w:rsidR="009B3F05">
        <w:t>7</w:t>
      </w:r>
      <w:r w:rsidRPr="00C4693F">
        <w:t xml:space="preserve">). Jump height represents instantaneous work whereas the Wingate test involves all-out intensive exercise on a cycle ergometer for 30 seconds. Although both tests measure anaerobic power, the energy required for jumping is drawn from phosphocreatine stores while that for the longer Wingate test, from phosphocreatine stores and ATP derived from glycolysis. Stimulation of ATP generation from anaerobic glycolysis enhances the production of lactate. The finding of higher lactate concentrations in </w:t>
      </w:r>
      <w:r w:rsidR="00A65BFF" w:rsidRPr="00C4693F">
        <w:t xml:space="preserve">people </w:t>
      </w:r>
      <w:r w:rsidRPr="00C4693F">
        <w:t xml:space="preserve">undergoing evaluation of physical capacity after GH treatment </w:t>
      </w:r>
      <w:r w:rsidR="00D30461">
        <w:fldChar w:fldCharType="begin">
          <w:fldData xml:space="preserve">PEVuZE5vdGU+PENpdGUgRXhjbHVkZVllYXI9IjEiPjxBdXRob3I+TGFuZ2U8L0F1dGhvcj48WWVh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NDk2Ni03NTwvcGFnZXM+PHZvbHVtZT44Nzwvdm9sdW1lPjxudW1i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==
</w:fldData>
        </w:fldChar>
      </w:r>
      <w:r w:rsidR="00D30461">
        <w:instrText xml:space="preserve"> ADDIN EN.CITE </w:instrText>
      </w:r>
      <w:r w:rsidR="00D30461">
        <w:fldChar w:fldCharType="begin">
          <w:fldData xml:space="preserve">PEVuZE5vdGU+PENpdGUgRXhjbHVkZVllYXI9IjEiPjxBdXRob3I+TGFuZ2U8L0F1dGhvcj48WWVh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NDk2Ni03NTwvcGFnZXM+PHZvbHVtZT44Nzwvdm9sdW1lPjxudW1i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==
</w:fldData>
        </w:fldChar>
      </w:r>
      <w:r w:rsidR="00D30461">
        <w:instrText xml:space="preserve"> ADDIN EN.CITE.DATA </w:instrText>
      </w:r>
      <w:r w:rsidR="00D30461">
        <w:fldChar w:fldCharType="end"/>
      </w:r>
      <w:r w:rsidR="00D30461">
        <w:fldChar w:fldCharType="separate"/>
      </w:r>
      <w:r w:rsidR="00D30461">
        <w:rPr>
          <w:noProof/>
        </w:rPr>
        <w:t>(109)</w:t>
      </w:r>
      <w:r w:rsidR="00D30461">
        <w:fldChar w:fldCharType="end"/>
      </w:r>
      <w:r w:rsidRPr="00C4693F">
        <w:t xml:space="preserve"> provides evidence that the anaerobic energy system is stimulated by GH. </w:t>
      </w:r>
      <w:r w:rsidR="00457A3E" w:rsidRPr="00F9359C">
        <w:t>In the study by Meinhardt and colleagues</w:t>
      </w:r>
      <w:r w:rsidR="009F23FD" w:rsidRPr="00F9359C">
        <w:t xml:space="preserve"> </w:t>
      </w:r>
      <w:r w:rsidR="00D30461" w:rsidRPr="00F9359C">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sidRPr="00F9359C">
        <w:instrText xml:space="preserve"> ADDIN EN.CITE </w:instrText>
      </w:r>
      <w:r w:rsidR="00D30461" w:rsidRPr="00F9359C">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00)</w:t>
      </w:r>
      <w:r w:rsidR="00D30461" w:rsidRPr="00F9359C">
        <w:fldChar w:fldCharType="end"/>
      </w:r>
      <w:r w:rsidR="00457A3E" w:rsidRPr="00F9359C">
        <w:t xml:space="preserve">, GH treatment </w:t>
      </w:r>
      <w:r w:rsidR="00536C73" w:rsidRPr="00F9359C">
        <w:t xml:space="preserve">significantly </w:t>
      </w:r>
      <w:r w:rsidR="00457A3E" w:rsidRPr="00F9359C">
        <w:t xml:space="preserve">improved sprint capacity without affecting muscle strength or aerobic capacity in the same athletes under the same conditions. </w:t>
      </w:r>
      <w:r w:rsidR="009F23FD" w:rsidRPr="00F9359C">
        <w:t>Along with</w:t>
      </w:r>
      <w:r w:rsidR="00536C73" w:rsidRPr="00F9359C">
        <w:t xml:space="preserve"> previous studies</w:t>
      </w:r>
      <w:r w:rsidR="009F23FD" w:rsidRPr="00F9359C">
        <w:t xml:space="preserve"> in athletes</w:t>
      </w:r>
      <w:r w:rsidR="00E37AFA" w:rsidRPr="00F9359C">
        <w:t xml:space="preserve"> </w:t>
      </w:r>
      <w:r w:rsidR="009F23FD" w:rsidRPr="00F9359C">
        <w:t>reporting that</w:t>
      </w:r>
      <w:r w:rsidR="00536C73" w:rsidRPr="00F9359C">
        <w:t xml:space="preserve"> GH treatment </w:t>
      </w:r>
      <w:r w:rsidR="009F23FD" w:rsidRPr="00F9359C">
        <w:t>did</w:t>
      </w:r>
      <w:r w:rsidR="00536C73" w:rsidRPr="00F9359C">
        <w:t xml:space="preserve"> not improve </w:t>
      </w:r>
      <w:r w:rsidR="00E52632" w:rsidRPr="00F9359C">
        <w:t xml:space="preserve">muscle </w:t>
      </w:r>
      <w:r w:rsidR="00536C73" w:rsidRPr="00F9359C">
        <w:t>strength</w:t>
      </w:r>
      <w:r w:rsidR="00E52632" w:rsidRPr="00F9359C">
        <w:t xml:space="preserve"> </w:t>
      </w:r>
      <w:r w:rsidR="00D30461" w:rsidRPr="00F9359C">
        <w:fldChar w:fldCharType="begin">
          <w:fldData xml:space="preserve">PEVuZE5vdGU+PENpdGU+PEF1dGhvcj5ZYXJhc2hlc2tpPC9BdXRob3I+PFllYXI+MTk5MjwvWWVh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</w:fldData>
        </w:fldChar>
      </w:r>
      <w:r w:rsidR="00D30461" w:rsidRPr="00F9359C">
        <w:instrText xml:space="preserve"> ADDIN EN.CITE </w:instrText>
      </w:r>
      <w:r w:rsidR="00D30461" w:rsidRPr="00F9359C">
        <w:fldChar w:fldCharType="begin">
          <w:fldData xml:space="preserve">PEVuZE5vdGU+PENpdGU+PEF1dGhvcj5ZYXJhc2hlc2tpPC9BdXRob3I+PFllYXI+MTk5MjwvWWVh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01,102)</w:t>
      </w:r>
      <w:r w:rsidR="00D30461" w:rsidRPr="00F9359C">
        <w:fldChar w:fldCharType="end"/>
      </w:r>
      <w:r w:rsidR="00761C69" w:rsidRPr="00F9359C">
        <w:t xml:space="preserve"> nor</w:t>
      </w:r>
      <w:r w:rsidR="00536C73" w:rsidRPr="00F9359C">
        <w:t xml:space="preserve"> endurance </w:t>
      </w:r>
      <w:r w:rsidR="00D30461" w:rsidRPr="00F9359C">
        <w:fldChar w:fldCharType="begin">
          <w:fldData xml:space="preserve">PEVuZE5vdGU+PENpdGU+PEF1dGhvcj5MYW5nZTwvQXV0aG9yPjxZZWFyPjIwMDI8L1llYXI+PFJl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Dk2Ni03NTwvcGFnZXM+PHZvbHVtZT44Nzwvdm9sdW1lPjxudW1iZXI+MTE8L251bWJl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</w:fldData>
        </w:fldChar>
      </w:r>
      <w:r w:rsidR="00D30461" w:rsidRPr="00F9359C">
        <w:instrText xml:space="preserve"> ADDIN EN.CITE </w:instrText>
      </w:r>
      <w:r w:rsidR="00D30461" w:rsidRPr="00F9359C">
        <w:fldChar w:fldCharType="begin">
          <w:fldData xml:space="preserve">PEVuZE5vdGU+PENpdGU+PEF1dGhvcj5MYW5nZTwvQXV0aG9yPjxZZWFyPjIwMDI8L1llYXI+PFJl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Dk2Ni03NTwvcGFnZXM+PHZvbHVtZT44Nzwvdm9sdW1lPjxudW1iZXI+MTE8L251bWJl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09,110)</w:t>
      </w:r>
      <w:r w:rsidR="00D30461" w:rsidRPr="00F9359C">
        <w:fldChar w:fldCharType="end"/>
      </w:r>
      <w:r w:rsidR="009F23FD" w:rsidRPr="00F9359C">
        <w:t xml:space="preserve">, the collective </w:t>
      </w:r>
      <w:r w:rsidR="006B0186" w:rsidRPr="00F9359C">
        <w:t>evidence</w:t>
      </w:r>
      <w:r w:rsidR="009F23FD" w:rsidRPr="00F9359C">
        <w:t xml:space="preserve"> indicate</w:t>
      </w:r>
      <w:r w:rsidR="00536C73" w:rsidRPr="00F9359C">
        <w:t xml:space="preserve"> that </w:t>
      </w:r>
      <w:r w:rsidR="00E37AFA" w:rsidRPr="00F9359C">
        <w:t xml:space="preserve">GH exerts a selective </w:t>
      </w:r>
      <w:r w:rsidR="00E52632" w:rsidRPr="00F9359C">
        <w:t>ergogenic</w:t>
      </w:r>
      <w:r w:rsidR="00E37AFA" w:rsidRPr="00F9359C">
        <w:t xml:space="preserve"> effect on sprint capacity.</w:t>
      </w:r>
      <w:r w:rsidR="00536C73" w:rsidRPr="00F9359C">
        <w:t xml:space="preserve"> </w:t>
      </w:r>
      <w:r w:rsidR="00457A3E" w:rsidRPr="00F9359C">
        <w:t xml:space="preserve">  </w:t>
      </w:r>
    </w:p>
    <w:p w14:paraId="66E5D4E5" w14:textId="77777777" w:rsidR="00457A3E" w:rsidRPr="00F9359C" w:rsidRDefault="00457A3E" w:rsidP="00BF6704">
      <w:pPr>
        <w:spacing w:line="480" w:lineRule="auto"/>
        <w:jc w:val="both"/>
      </w:pPr>
    </w:p>
    <w:p w14:paraId="5CA6BC2D" w14:textId="237C0577" w:rsidR="00211118" w:rsidRDefault="003F5AF0" w:rsidP="000A61FB">
      <w:pPr>
        <w:spacing w:line="480" w:lineRule="auto"/>
        <w:jc w:val="both"/>
      </w:pPr>
      <w:r w:rsidRPr="00F9359C">
        <w:lastRenderedPageBreak/>
        <w:t xml:space="preserve">These </w:t>
      </w:r>
      <w:r w:rsidR="00573C8E" w:rsidRPr="00F9359C">
        <w:t xml:space="preserve">results </w:t>
      </w:r>
      <w:r w:rsidR="00BD1F60" w:rsidRPr="00F9359C">
        <w:t xml:space="preserve">in athletes </w:t>
      </w:r>
      <w:r w:rsidR="00573C8E" w:rsidRPr="00F9359C">
        <w:t xml:space="preserve">stand in contrast to a report by Graham and </w:t>
      </w:r>
      <w:r w:rsidR="00E52632" w:rsidRPr="00F9359C">
        <w:t>colleagues</w:t>
      </w:r>
      <w:r w:rsidR="00573C8E" w:rsidRPr="00F9359C">
        <w:t xml:space="preserve"> who undertook the first </w:t>
      </w:r>
      <w:r w:rsidR="00D63E0C" w:rsidRPr="00F9359C">
        <w:t>study</w:t>
      </w:r>
      <w:r w:rsidR="00573C8E" w:rsidRPr="00F9359C">
        <w:t xml:space="preserve"> </w:t>
      </w:r>
      <w:r w:rsidR="00D63E0C" w:rsidRPr="00F9359C">
        <w:t>investigating whether GH improved physical function</w:t>
      </w:r>
      <w:r w:rsidRPr="00F9359C">
        <w:t xml:space="preserve"> </w:t>
      </w:r>
      <w:r w:rsidR="00D30461" w:rsidRPr="00F9359C">
        <w:fldChar w:fldCharType="begin">
          <w:fldData xml:space="preserve">PEVuZE5vdGU+PENpdGU+PEF1dGhvcj5HcmFoYW08L0F1dGhvcj48WWVhcj4yMDA3PC9ZZWFyPjxS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</w:fldData>
        </w:fldChar>
      </w:r>
      <w:r w:rsidR="00D30461" w:rsidRPr="00F9359C">
        <w:instrText xml:space="preserve"> ADDIN EN.CITE </w:instrText>
      </w:r>
      <w:r w:rsidR="00D30461" w:rsidRPr="00F9359C">
        <w:fldChar w:fldCharType="begin">
          <w:fldData xml:space="preserve">PEVuZE5vdGU+PENpdGU+PEF1dGhvcj5HcmFoYW08L0F1dGhvcj48WWVhcj4yMDA3PC9ZZWFyPjxS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11)</w:t>
      </w:r>
      <w:r w:rsidR="00D30461" w:rsidRPr="00F9359C">
        <w:fldChar w:fldCharType="end"/>
      </w:r>
      <w:r w:rsidRPr="00F9359C">
        <w:t>.</w:t>
      </w:r>
      <w:r w:rsidR="00D819F9" w:rsidRPr="00F9359C">
        <w:t xml:space="preserve"> </w:t>
      </w:r>
      <w:r w:rsidR="000F6BC8" w:rsidRPr="00F9359C">
        <w:t xml:space="preserve">They evaluated the impact of 6 days of GH treatment in men withdrawn from chronic anabolic-androgenic steroid use. They </w:t>
      </w:r>
      <w:r w:rsidR="00E52632" w:rsidRPr="00F9359C">
        <w:t xml:space="preserve">observed </w:t>
      </w:r>
      <w:r w:rsidR="000F6BC8" w:rsidRPr="00F9359C">
        <w:t>a beneficial effect</w:t>
      </w:r>
      <w:r w:rsidR="00D63E0C" w:rsidRPr="00F9359C">
        <w:t xml:space="preserve"> on strength, endurance and sprint capacity </w:t>
      </w:r>
      <w:r w:rsidR="000F6BC8" w:rsidRPr="00F9359C">
        <w:t xml:space="preserve">compared to a similar group who did not receive GH. </w:t>
      </w:r>
      <w:r w:rsidR="00BD1F60" w:rsidRPr="00F9359C">
        <w:t>Conducted as</w:t>
      </w:r>
      <w:r w:rsidR="000F6BC8" w:rsidRPr="00F9359C">
        <w:t xml:space="preserve"> an open label study, a placebo effect (see below) cannot be ruled out</w:t>
      </w:r>
      <w:r w:rsidR="00E52632" w:rsidRPr="00F9359C">
        <w:t xml:space="preserve">. </w:t>
      </w:r>
      <w:r w:rsidRPr="00F9359C">
        <w:t xml:space="preserve"> </w:t>
      </w:r>
      <w:r w:rsidR="00E52632" w:rsidRPr="00F9359C">
        <w:t>The</w:t>
      </w:r>
      <w:r w:rsidRPr="00F9359C">
        <w:t xml:space="preserve"> </w:t>
      </w:r>
      <w:r w:rsidR="00761C69" w:rsidRPr="00F9359C">
        <w:t>observation that GH may improve aspects of physical performance in a setting of abstinent anabolic steroid dependency requires</w:t>
      </w:r>
      <w:r w:rsidRPr="00F9359C">
        <w:t xml:space="preserve"> conf</w:t>
      </w:r>
      <w:r w:rsidR="00DB2C89" w:rsidRPr="00F9359C">
        <w:t>irmation in a blinded-placebo-</w:t>
      </w:r>
      <w:r w:rsidRPr="00F9359C">
        <w:t xml:space="preserve">controlled </w:t>
      </w:r>
      <w:r w:rsidR="009F23FD" w:rsidRPr="00F9359C">
        <w:t>study</w:t>
      </w:r>
      <w:r w:rsidRPr="00F9359C">
        <w:t>.</w:t>
      </w:r>
    </w:p>
    <w:p w14:paraId="0D66A4FD" w14:textId="77777777" w:rsidR="00211118" w:rsidRPr="00211118" w:rsidRDefault="00211118" w:rsidP="00FF5BF1"/>
    <w:p w14:paraId="01185443" w14:textId="77777777" w:rsidR="00F40CD2" w:rsidRPr="00C4693F" w:rsidRDefault="00F40CD2" w:rsidP="006C52BF">
      <w:pPr>
        <w:pStyle w:val="Heading2"/>
        <w:spacing w:line="240" w:lineRule="auto"/>
      </w:pPr>
      <w:r w:rsidRPr="00C4693F">
        <w:t>Dose and Duration</w:t>
      </w:r>
    </w:p>
    <w:p w14:paraId="1D6536CE" w14:textId="6DEE234B" w:rsidR="00F40CD2" w:rsidRDefault="00F40CD2" w:rsidP="00BF6704">
      <w:pPr>
        <w:spacing w:line="480" w:lineRule="auto"/>
        <w:jc w:val="both"/>
      </w:pPr>
      <w:r w:rsidRPr="00C4693F">
        <w:t xml:space="preserve">The collective published information on the performance outcomes of GH treatment are limited by the dose and duration of </w:t>
      </w:r>
      <w:r w:rsidR="00273846" w:rsidRPr="00C4693F">
        <w:t xml:space="preserve">treatment and </w:t>
      </w:r>
      <w:r w:rsidRPr="00C4693F">
        <w:t xml:space="preserve">evaluation </w:t>
      </w:r>
      <w:r w:rsidR="00D30461">
        <w:fldChar w:fldCharType="begin"/>
      </w:r>
      <w:r w:rsidR="00D30461">
        <w:instrText xml:space="preserve"> ADDIN EN.CITE &lt;EndNote&gt;&lt;Cite&gt;&lt;Author&gt;Chikani&lt;/Author&gt;&lt;Year&gt;2014&lt;/Year&gt;&lt;RecNum&gt;3564&lt;/RecNum&gt;&lt;DisplayText&gt;(84)&lt;/DisplayText&gt;&lt;record&gt;&lt;rec-number&gt;3564&lt;/rec-number&gt;&lt;foreign-keys&gt;&lt;key app="EN" db-id="fs9wtzp5czpxase9tzlv2dwmf29seseaxzz5" timestamp="1426018705"&gt;3564&lt;/key&gt;&lt;/foreign-keys&gt;&lt;ref-type name="Journal Article"&gt;17&lt;/ref-type&gt;&lt;contributors&gt;&lt;authors&gt;&lt;author&gt;Chikani, V.&lt;/author&gt;&lt;author&gt;Ho, K. K.&lt;/author&gt;&lt;/authors&gt;&lt;/contributors&gt;&lt;auth-address&gt;Department of Diabetes and Endocrinology, Centres for Health Research, Princess Alexandra Hospital; The Translational Research Institute and the University of Queensland, 37 Kent Street, Wooloongabba, Brisbane, Queensland 4102, Australia.&lt;/auth-address&gt;&lt;titles&gt;&lt;title&gt;Action of GH on skeletal muscle function: molecular and metabolic mechanisms&lt;/title&gt;&lt;secondary-title&gt;J Mol Endocrinol&lt;/secondary-title&gt;&lt;/titles&gt;&lt;periodical&gt;&lt;full-title&gt;J Mol Endocrinol&lt;/full-title&gt;&lt;/periodical&gt;&lt;pages&gt;R107-23&lt;/pages&gt;&lt;volume&gt;52&lt;/volume&gt;&lt;number&gt;1&lt;/number&gt;&lt;edition&gt;2013/10/29&lt;/edition&gt;&lt;keywords&gt;&lt;keyword&gt;Animals&lt;/keyword&gt;&lt;keyword&gt;Energy Metabolism&lt;/keyword&gt;&lt;keyword&gt;Growth Hormone/*metabolism/pharmacology&lt;/keyword&gt;&lt;keyword&gt;Humans&lt;/keyword&gt;&lt;keyword&gt;Muscle Contraction/drug effects/physiology&lt;/keyword&gt;&lt;keyword&gt;Muscle Fibers, Skeletal/drug effects/metabolism&lt;/keyword&gt;&lt;keyword&gt;Muscle Strength/drug effects&lt;/keyword&gt;&lt;keyword&gt;Muscle, Skeletal/drug effects/growth &amp;amp; development/*physiology&lt;/keyword&gt;&lt;keyword&gt;Organ Size&lt;/keyword&gt;&lt;keyword&gt;Proteins/metabolism&lt;/keyword&gt;&lt;/keywords&gt;&lt;dates&gt;&lt;year&gt;2014&lt;/year&gt;&lt;pub-dates&gt;&lt;date&gt;Feb&lt;/date&gt;&lt;/pub-dates&gt;&lt;/dates&gt;&lt;isbn&gt;1479-6813 (Electronic)&amp;#xD;0952-5041 (Linking)&lt;/isbn&gt;&lt;accession-num&gt;24163428&lt;/accession-num&gt;&lt;urls&gt;&lt;related-urls&gt;&lt;url&gt;http://www.ncbi.nlm.nih.gov/entrez/query.fcgi?cmd=Retrieve&amp;amp;db=PubMed&amp;amp;dopt=Citation&amp;amp;list_uids=24163428&lt;/url&gt;&lt;/related-urls&gt;&lt;/urls&gt;&lt;electronic-resource-num&gt;JME-13-0208 [pii]&amp;#xD;10.1530/JME-13-0208&lt;/electronic-resource-num&gt;&lt;language&gt;eng&lt;/language&gt;&lt;/record&gt;&lt;/Cite&gt;&lt;/EndNote&gt;</w:instrText>
      </w:r>
      <w:r w:rsidR="00D30461">
        <w:fldChar w:fldCharType="separate"/>
      </w:r>
      <w:r w:rsidR="00D30461">
        <w:rPr>
          <w:noProof/>
        </w:rPr>
        <w:t>(84)</w:t>
      </w:r>
      <w:r w:rsidR="00D30461">
        <w:fldChar w:fldCharType="end"/>
      </w:r>
      <w:r w:rsidRPr="00C4693F">
        <w:t xml:space="preserve">. These studies employ GH doses from 15-180 </w:t>
      </w:r>
      <w:r w:rsidR="00A65BFF" w:rsidRPr="00C4693F">
        <w:t>μ</w:t>
      </w:r>
      <w:r w:rsidRPr="00C4693F">
        <w:t>g/day for up to 12 week</w:t>
      </w:r>
      <w:r w:rsidR="00273846" w:rsidRPr="00C4693F">
        <w:t>s</w:t>
      </w:r>
      <w:r w:rsidRPr="00C4693F">
        <w:t xml:space="preserve">. The study that detected an improvement in sprint capacity employed a dose of 2 mg/day, approximating 28 </w:t>
      </w:r>
      <w:r w:rsidR="00A65BFF" w:rsidRPr="00C4693F">
        <w:t>μ</w:t>
      </w:r>
      <w:r w:rsidRPr="00C4693F">
        <w:t>g/</w:t>
      </w:r>
      <w:r w:rsidR="00557298" w:rsidRPr="00C4693F">
        <w:t>kg/</w:t>
      </w:r>
      <w:r w:rsidRPr="00C4693F">
        <w:t>day for a 70 kg person for 8 weeks.</w:t>
      </w:r>
      <w:r w:rsidR="00FD1D12">
        <w:t xml:space="preserve"> The dose corresponds to about 2-3 times daily production rates in young adults. </w:t>
      </w:r>
      <w:r w:rsidRPr="00C4693F">
        <w:t xml:space="preserve">It is possible that higher doses for longer </w:t>
      </w:r>
      <w:r w:rsidR="00A65BFF" w:rsidRPr="00C4693F">
        <w:t xml:space="preserve">periods </w:t>
      </w:r>
      <w:r w:rsidRPr="00C4693F">
        <w:t xml:space="preserve">may have induced </w:t>
      </w:r>
      <w:r w:rsidR="00E52632">
        <w:t xml:space="preserve">a </w:t>
      </w:r>
      <w:r w:rsidRPr="00C4693F">
        <w:t>greater effect</w:t>
      </w:r>
      <w:r w:rsidR="003F5AF0">
        <w:t xml:space="preserve"> </w:t>
      </w:r>
      <w:r w:rsidR="003F5AF0" w:rsidRPr="00F9359C">
        <w:t xml:space="preserve">on sprint capacity </w:t>
      </w:r>
      <w:r w:rsidR="00BD1F60" w:rsidRPr="00F9359C">
        <w:t>or a measurable improvement</w:t>
      </w:r>
      <w:r w:rsidR="005D6FA8" w:rsidRPr="00F9359C">
        <w:t xml:space="preserve"> in</w:t>
      </w:r>
      <w:r w:rsidR="009F23FD" w:rsidRPr="00F9359C">
        <w:t xml:space="preserve"> </w:t>
      </w:r>
      <w:r w:rsidR="003F5AF0" w:rsidRPr="00F9359C">
        <w:t>strength and endurance</w:t>
      </w:r>
      <w:r w:rsidR="00C07A1A" w:rsidRPr="00F9359C">
        <w:t xml:space="preserve">. </w:t>
      </w:r>
      <w:r w:rsidR="00C621A7" w:rsidRPr="00F9359C">
        <w:t>Conversely</w:t>
      </w:r>
      <w:r w:rsidR="00C07A1A" w:rsidRPr="00F9359C">
        <w:t xml:space="preserve"> the </w:t>
      </w:r>
      <w:r w:rsidR="00C621A7" w:rsidRPr="00F9359C">
        <w:t>ability to detect</w:t>
      </w:r>
      <w:r w:rsidR="00C07A1A" w:rsidRPr="00F9359C">
        <w:t xml:space="preserve"> a small effect require</w:t>
      </w:r>
      <w:r w:rsidR="00BD1F60" w:rsidRPr="00F9359C">
        <w:t>s</w:t>
      </w:r>
      <w:r w:rsidR="00C07A1A" w:rsidRPr="00F9359C">
        <w:t xml:space="preserve"> a </w:t>
      </w:r>
      <w:r w:rsidR="00C621A7" w:rsidRPr="00F9359C">
        <w:t xml:space="preserve">much </w:t>
      </w:r>
      <w:r w:rsidR="00C07A1A" w:rsidRPr="00F9359C">
        <w:t>larger sample size</w:t>
      </w:r>
      <w:r w:rsidR="00C621A7" w:rsidRPr="00F9359C">
        <w:t>.</w:t>
      </w:r>
      <w:r w:rsidR="00C621A7">
        <w:t xml:space="preserve"> </w:t>
      </w:r>
      <w:r w:rsidRPr="00C4693F">
        <w:t>It is not know</w:t>
      </w:r>
      <w:r w:rsidR="00A65BFF" w:rsidRPr="00C4693F">
        <w:t>n</w:t>
      </w:r>
      <w:r w:rsidRPr="00C4693F">
        <w:t xml:space="preserve"> what doses are used covertly for doping and the cocktails with other substances</w:t>
      </w:r>
      <w:r w:rsidR="00A65BFF" w:rsidRPr="00C4693F">
        <w:t>,</w:t>
      </w:r>
      <w:r w:rsidRPr="00C4693F">
        <w:t xml:space="preserve"> including anabolic steroids nor their combined effects.</w:t>
      </w:r>
    </w:p>
    <w:p w14:paraId="4C94531C" w14:textId="77777777" w:rsidR="004E3D6C" w:rsidRDefault="004E3D6C" w:rsidP="00BF6704">
      <w:pPr>
        <w:spacing w:line="480" w:lineRule="auto"/>
        <w:jc w:val="both"/>
      </w:pPr>
    </w:p>
    <w:p w14:paraId="2D3799B8" w14:textId="77777777" w:rsidR="004E3D6C" w:rsidRPr="00C4693F" w:rsidRDefault="004E3D6C" w:rsidP="006C52BF">
      <w:pPr>
        <w:pStyle w:val="Heading3"/>
      </w:pPr>
      <w:r w:rsidRPr="00C4693F">
        <w:t>Polypharmacy</w:t>
      </w:r>
    </w:p>
    <w:p w14:paraId="4910E057" w14:textId="42064B27" w:rsidR="004E3D6C" w:rsidRPr="00C4693F" w:rsidRDefault="004E3D6C" w:rsidP="004E3D6C">
      <w:pPr>
        <w:spacing w:line="480" w:lineRule="auto"/>
        <w:jc w:val="both"/>
      </w:pPr>
      <w:r>
        <w:t xml:space="preserve">It is widely known that athletes commonly dope with a cocktail of prohibited substances and rarely with a single agent. </w:t>
      </w:r>
      <w:r w:rsidRPr="00C4693F">
        <w:t xml:space="preserve">When Dwain Chambers was caught doping he decided to aid UK Sport by ‘coming clean’ and describing his methods of doping with </w:t>
      </w:r>
      <w:r>
        <w:t>multiple</w:t>
      </w:r>
      <w:r w:rsidRPr="00C4693F">
        <w:t xml:space="preserve"> drugs </w:t>
      </w:r>
      <w:r>
        <w:t xml:space="preserve">including GH </w:t>
      </w:r>
      <w:r w:rsidRPr="00C4693F">
        <w:t xml:space="preserve">supplied to him by Victor Conte of the infamous Bay Area Co-operative (BALCO) </w:t>
      </w:r>
      <w:r w:rsidR="00D30461">
        <w:fldChar w:fldCharType="begin"/>
      </w:r>
      <w:r w:rsidR="00D30461">
        <w:instrText xml:space="preserve"> ADDIN EN.CITE &lt;EndNote&gt;&lt;Cite&gt;&lt;Author&gt;Gallagher&lt;/Author&gt;&lt;Year&gt;2008&lt;/Year&gt;&lt;RecNum&gt;3782&lt;/RecNum&gt;&lt;DisplayText&gt;(112)&lt;/DisplayText&gt;&lt;record&gt;&lt;rec-number&gt;3782&lt;/rec-number&gt;&lt;foreign-keys&gt;&lt;key app="EN" db-id="fs9wtzp5czpxase9tzlv2dwmf29seseaxzz5" timestamp="1539841998"&gt;3782&lt;/key&gt;&lt;/foreign-keys&gt;&lt;ref-type name="Web Page"&gt;12&lt;/ref-type&gt;&lt;contributors&gt;&lt;authors&gt;&lt;author&gt;Gallagher, B&lt;/author&gt;&lt;/authors&gt;&lt;/contributors&gt;&lt;titles&gt;&lt;title&gt;Deadly cocktail used by Dwain Chambers&lt;/title&gt;&lt;/titles&gt;&lt;volume&gt;2018&lt;/volume&gt;&lt;number&gt;9th September&lt;/number&gt;&lt;dates&gt;&lt;year&gt;2008&lt;/year&gt;&lt;/dates&gt;&lt;pub-location&gt;The Telegraph&lt;/pub-location&gt;&lt;publisher&gt;The Telegraph&lt;/publisher&gt;&lt;urls&gt;&lt;related-urls&gt;&lt;url&gt;https://www.telegraph.co.uk/sport/othersports/drugsinsport/2300608/Deadly-cocktail-used-by-Dwain-Chambers.html&lt;/url&gt;&lt;/related-urls&gt;&lt;/urls&gt;&lt;custom1&gt;2018&lt;/custom1&gt;&lt;custom2&gt;9th September&lt;/custom2&gt;&lt;/record&gt;&lt;/Cite&gt;&lt;/EndNote&gt;</w:instrText>
      </w:r>
      <w:r w:rsidR="00D30461">
        <w:fldChar w:fldCharType="separate"/>
      </w:r>
      <w:r w:rsidR="00D30461">
        <w:rPr>
          <w:noProof/>
        </w:rPr>
        <w:t>(112)</w:t>
      </w:r>
      <w:r w:rsidR="00D30461">
        <w:fldChar w:fldCharType="end"/>
      </w:r>
      <w:r w:rsidRPr="00C4693F">
        <w:t xml:space="preserve">. </w:t>
      </w:r>
    </w:p>
    <w:p w14:paraId="277B41CC" w14:textId="77777777" w:rsidR="004E3D6C" w:rsidRPr="00C4693F" w:rsidRDefault="004E3D6C" w:rsidP="004E3D6C">
      <w:pPr>
        <w:spacing w:line="480" w:lineRule="auto"/>
        <w:jc w:val="both"/>
      </w:pPr>
    </w:p>
    <w:p w14:paraId="3E9800EE" w14:textId="77777777" w:rsidR="004E3D6C" w:rsidRPr="00C4693F" w:rsidRDefault="004E3D6C" w:rsidP="004E3D6C">
      <w:pPr>
        <w:spacing w:after="240" w:line="480" w:lineRule="auto"/>
        <w:ind w:left="720"/>
        <w:jc w:val="both"/>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t>What Chambers took... </w:t>
      </w:r>
    </w:p>
    <w:p w14:paraId="686891C9" w14:textId="77777777" w:rsidR="004E3D6C" w:rsidRPr="00C4693F" w:rsidRDefault="004E3D6C" w:rsidP="004E3D6C">
      <w:pPr>
        <w:spacing w:after="240" w:line="480" w:lineRule="auto"/>
        <w:ind w:left="720"/>
        <w:jc w:val="both"/>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lastRenderedPageBreak/>
        <w:t>THG - A previously undetectable designer steroid nicknamed 'the clear’. Used in off-season to accelerate healing and tissue repair.</w:t>
      </w:r>
    </w:p>
    <w:p w14:paraId="0EADB85F" w14:textId="77777777" w:rsidR="004E3D6C" w:rsidRPr="00C4693F" w:rsidRDefault="004E3D6C" w:rsidP="004E3D6C">
      <w:pPr>
        <w:spacing w:line="480" w:lineRule="auto"/>
        <w:ind w:left="720"/>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t>Testosterone/epitestosterone - Again used during off-season. Rubbed into the skin, the substance was used to offset suppression of the naturally produced testosterone caused by the use of THG. </w:t>
      </w:r>
      <w:r w:rsidRPr="00C4693F">
        <w:rPr>
          <w:rFonts w:ascii="Georgia" w:eastAsia="Times New Roman" w:hAnsi="Georgia" w:cs="Times New Roman"/>
          <w:bCs/>
          <w:i/>
          <w:color w:val="333333"/>
          <w:sz w:val="20"/>
          <w:szCs w:val="20"/>
          <w:lang w:val="en-GB" w:eastAsia="en-GB"/>
        </w:rPr>
        <w:br/>
        <w:t>EPO (Erythropoietin) - A drug used predominantly by endurance athletes, it was injected once a week in the off-season to increase red blood cell count and oxygen carrying ability. </w:t>
      </w:r>
    </w:p>
    <w:p w14:paraId="3986BAA7" w14:textId="77777777" w:rsidR="004E3D6C" w:rsidRPr="00C4693F" w:rsidRDefault="004E3D6C" w:rsidP="004E3D6C">
      <w:pPr>
        <w:spacing w:line="480" w:lineRule="auto"/>
        <w:ind w:left="720"/>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br/>
        <w:t>hGH (Human Growth Hormone) - Injected three times a week by Chambers to aid muscle growth in off season. </w:t>
      </w:r>
    </w:p>
    <w:p w14:paraId="00B35D9B" w14:textId="77777777" w:rsidR="004E3D6C" w:rsidRPr="00C4693F" w:rsidRDefault="004E3D6C" w:rsidP="004E3D6C">
      <w:pPr>
        <w:spacing w:line="480" w:lineRule="auto"/>
        <w:ind w:left="720"/>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br/>
        <w:t>Insulin - Although primarily associated with the treatment of diabetes, Chambers used the substance after heavy weight sessions to speed up the transportation of sugar. </w:t>
      </w:r>
    </w:p>
    <w:p w14:paraId="7C1ABAFA" w14:textId="77777777" w:rsidR="004E3D6C" w:rsidRPr="00C4693F" w:rsidRDefault="004E3D6C" w:rsidP="004E3D6C">
      <w:pPr>
        <w:spacing w:line="480" w:lineRule="auto"/>
        <w:ind w:left="720"/>
        <w:rPr>
          <w:rFonts w:ascii="Georgia" w:eastAsia="Times New Roman" w:hAnsi="Georgia" w:cs="Times New Roman"/>
          <w:bCs/>
          <w:i/>
          <w:color w:val="333333"/>
          <w:sz w:val="20"/>
          <w:szCs w:val="20"/>
          <w:lang w:val="en-GB" w:eastAsia="en-GB"/>
        </w:rPr>
      </w:pPr>
      <w:r w:rsidRPr="00C4693F">
        <w:rPr>
          <w:rFonts w:ascii="Georgia" w:eastAsia="Times New Roman" w:hAnsi="Georgia" w:cs="Times New Roman"/>
          <w:bCs/>
          <w:i/>
          <w:color w:val="333333"/>
          <w:sz w:val="20"/>
          <w:szCs w:val="20"/>
          <w:lang w:val="en-GB" w:eastAsia="en-GB"/>
        </w:rPr>
        <w:br/>
        <w:t>Modafinil - Chambers would take a 200mg tablet to boost alertness and overcome fatigue. </w:t>
      </w:r>
    </w:p>
    <w:p w14:paraId="28840774" w14:textId="77777777" w:rsidR="004E3D6C" w:rsidRPr="00C4693F" w:rsidRDefault="004E3D6C" w:rsidP="004E3D6C">
      <w:pPr>
        <w:spacing w:line="480" w:lineRule="auto"/>
        <w:ind w:left="720"/>
      </w:pPr>
      <w:r w:rsidRPr="00C4693F">
        <w:rPr>
          <w:rFonts w:ascii="Georgia" w:eastAsia="Times New Roman" w:hAnsi="Georgia" w:cs="Times New Roman"/>
          <w:bCs/>
          <w:i/>
          <w:color w:val="333333"/>
          <w:sz w:val="20"/>
          <w:szCs w:val="20"/>
          <w:lang w:val="en-GB" w:eastAsia="en-GB"/>
        </w:rPr>
        <w:br/>
        <w:t>Liothyronine - produced naturally by the body’s thyroid gland, it was used to increase Chambers’ basic metabolic rate before races.</w:t>
      </w:r>
    </w:p>
    <w:p w14:paraId="6C1EAB1B" w14:textId="32D89710" w:rsidR="004E3D6C" w:rsidRPr="00C4693F" w:rsidRDefault="004E3D6C" w:rsidP="004E3D6C">
      <w:pPr>
        <w:spacing w:line="480" w:lineRule="auto"/>
        <w:jc w:val="both"/>
      </w:pPr>
      <w:r w:rsidRPr="00C4693F">
        <w:t>This remarkable confession gives insight into the polypharmacy not uncommon in doping</w:t>
      </w:r>
      <w:r w:rsidR="000D06A9">
        <w:t xml:space="preserve"> and known as “stacking”</w:t>
      </w:r>
      <w:r w:rsidRPr="00C4693F">
        <w:t xml:space="preserve">. The individual programmes are usually determined by the coaches and are pragmatic rather than scientific but based on experience, hearsay and ‘trials of one’ </w:t>
      </w:r>
      <w:r w:rsidR="00D30461">
        <w:fldChar w:fldCharType="begin"/>
      </w:r>
      <w:r w:rsidR="00D30461">
        <w:instrText xml:space="preserve"> ADDIN EN.CITE &lt;EndNote&gt;&lt;Cite&gt;&lt;Author&gt;Ridenour&lt;/Author&gt;&lt;Year&gt;2009&lt;/Year&gt;&lt;RecNum&gt;3783&lt;/RecNum&gt;&lt;DisplayText&gt;(113)&lt;/DisplayText&gt;&lt;record&gt;&lt;rec-number&gt;3783&lt;/rec-number&gt;&lt;foreign-keys&gt;&lt;key app="EN" db-id="fs9wtzp5czpxase9tzlv2dwmf29seseaxzz5" timestamp="1539841998"&gt;3783&lt;/key&gt;&lt;/foreign-keys&gt;&lt;ref-type name="Journal Article"&gt;17&lt;/ref-type&gt;&lt;contributors&gt;&lt;authors&gt;&lt;author&gt;Ridenour, T A&lt;/author&gt;&lt;author&gt;Hall, D L&lt;/author&gt;&lt;author&gt;Bost, J E&lt;/author&gt;&lt;/authors&gt;&lt;/contributors&gt;&lt;titles&gt;&lt;title&gt;A small sample randomized clinical trial methodology using N-of-1 designs and mixed model analysis&lt;/title&gt;&lt;secondary-title&gt;Am J Drug Alcohol Abuse&lt;/secondary-title&gt;&lt;/titles&gt;&lt;periodical&gt;&lt;full-title&gt;Am J Drug Alcohol Abuse&lt;/full-title&gt;&lt;/periodical&gt;&lt;pages&gt;260-266&lt;/pages&gt;&lt;volume&gt;35&lt;/volume&gt;&lt;keywords&gt;&lt;keyword&gt;Alcoholism&lt;/keyword&gt;&lt;keyword&gt;Analysis of Variance&lt;/keyword&gt;&lt;keyword&gt;Blood Glucose&lt;/keyword&gt;&lt;keyword&gt;Diabetes Complications&lt;/keyword&gt;&lt;keyword&gt;Diabetes Mellitus&lt;/keyword&gt;&lt;keyword&gt;Education&lt;/keyword&gt;&lt;keyword&gt;Glucose&lt;/keyword&gt;&lt;keyword&gt;Humans&lt;/keyword&gt;&lt;keyword&gt;Models,Statistical&lt;/keyword&gt;&lt;keyword&gt;Pennsylvania&lt;/keyword&gt;&lt;keyword&gt;Population&lt;/keyword&gt;&lt;keyword&gt;Randomized Controlled Trials as Topic&lt;/keyword&gt;&lt;keyword&gt;Research&lt;/keyword&gt;&lt;keyword&gt;Sample Size&lt;/keyword&gt;&lt;keyword&gt;Smoking&lt;/keyword&gt;&lt;keyword&gt;Substance-Related Disorders&lt;/keyword&gt;&lt;keyword&gt;Treatment Outcome&lt;/keyword&gt;&lt;keyword&gt;Universities&lt;/keyword&gt;&lt;keyword&gt;analysis&lt;/keyword&gt;&lt;keyword&gt;blood&lt;/keyword&gt;&lt;keyword&gt;methods&lt;/keyword&gt;&lt;keyword&gt;pathology&lt;/keyword&gt;&lt;keyword&gt;prevention &amp;amp; control&lt;/keyword&gt;&lt;keyword&gt;trial&lt;/keyword&gt;&lt;/keywords&gt;&lt;dates&gt;&lt;year&gt;2009&lt;/year&gt;&lt;/dates&gt;&lt;accession-num&gt;20180679&lt;/accession-num&gt;&lt;urls&gt;&lt;/urls&gt;&lt;research-notes&gt;DA - 20100225IS - 1097-9891 (Electronic)IS - 0095-2990 (Linking)LA - engPT - Journal ArticlePT - Randomized Controlled TrialPT - Research Support, N.I.H., ExtramuralRN - 0 (Blood Glucose)SB - IM&lt;/research-notes&gt;&lt;/record&gt;&lt;/Cite&gt;&lt;/EndNote&gt;</w:instrText>
      </w:r>
      <w:r w:rsidR="00D30461">
        <w:fldChar w:fldCharType="separate"/>
      </w:r>
      <w:r w:rsidR="00D30461">
        <w:rPr>
          <w:noProof/>
        </w:rPr>
        <w:t>(113)</w:t>
      </w:r>
      <w:r w:rsidR="00D30461">
        <w:fldChar w:fldCharType="end"/>
      </w:r>
      <w:r w:rsidRPr="00C4693F">
        <w:t xml:space="preserve">. From a medical perspective, although there may well be short-term gains in physical performance there must also be considerable short and long-term risks to health </w:t>
      </w:r>
      <w:r w:rsidR="00D30461">
        <w:fldChar w:fldCharType="begin">
          <w:fldData xml:space="preserve">PEVuZE5vdGU+PENpdGU+PEF1dGhvcj5Qb3BlPC9BdXRob3I+PFllYXI+MjAxNDwvWWVhcj48UmVj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</w:fldData>
        </w:fldChar>
      </w:r>
      <w:r w:rsidR="00D30461">
        <w:instrText xml:space="preserve"> ADDIN EN.CITE </w:instrText>
      </w:r>
      <w:r w:rsidR="00D30461">
        <w:fldChar w:fldCharType="begin">
          <w:fldData xml:space="preserve">PEVuZE5vdGU+PENpdGU+PEF1dGhvcj5Qb3BlPC9BdXRob3I+PFllYXI+MjAxNDwvWWVhcj48UmVj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</w:fldData>
        </w:fldChar>
      </w:r>
      <w:r w:rsidR="00D30461">
        <w:instrText xml:space="preserve"> ADDIN EN.CITE.DATA </w:instrText>
      </w:r>
      <w:r w:rsidR="00D30461">
        <w:fldChar w:fldCharType="end"/>
      </w:r>
      <w:r w:rsidR="00D30461">
        <w:fldChar w:fldCharType="separate"/>
      </w:r>
      <w:r w:rsidR="00D30461">
        <w:rPr>
          <w:noProof/>
        </w:rPr>
        <w:t>(114)</w:t>
      </w:r>
      <w:r w:rsidR="00D30461">
        <w:fldChar w:fldCharType="end"/>
      </w:r>
      <w:r w:rsidRPr="00C4693F">
        <w:t xml:space="preserve">. There may be endocrine reasons behind some ‘stacking’ protocols – thus the combined administration of </w:t>
      </w:r>
      <w:r>
        <w:t>GH</w:t>
      </w:r>
      <w:r w:rsidRPr="00C4693F">
        <w:t xml:space="preserve">, testosterone and insulin is likely to have a greater effect than one component alone since physiologically they work synergistically in building and maintaining lean body mass </w:t>
      </w:r>
      <w:r w:rsidR="00D30461">
        <w:fldChar w:fldCharType="begin">
          <w:fldData xml:space="preserve">PEVuZE5vdGU+PENpdGU+PEF1dGhvcj5Tb25rc2VuPC9BdXRob3I+PFllYXI+MjAwMTwvWWVhcj48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=
</w:fldData>
        </w:fldChar>
      </w:r>
      <w:r w:rsidR="00D30461">
        <w:instrText xml:space="preserve"> ADDIN EN.CITE </w:instrText>
      </w:r>
      <w:r w:rsidR="00D30461">
        <w:fldChar w:fldCharType="begin">
          <w:fldData xml:space="preserve">PEVuZE5vdGU+PENpdGU+PEF1dGhvcj5Tb25rc2VuPC9BdXRob3I+PFllYXI+MjAwMTwvWWVhcj48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=
</w:fldData>
        </w:fldChar>
      </w:r>
      <w:r w:rsidR="00D30461">
        <w:instrText xml:space="preserve"> ADDIN EN.CITE.DATA </w:instrText>
      </w:r>
      <w:r w:rsidR="00D30461">
        <w:fldChar w:fldCharType="end"/>
      </w:r>
      <w:r w:rsidR="00D30461">
        <w:fldChar w:fldCharType="separate"/>
      </w:r>
      <w:r w:rsidR="00D30461">
        <w:rPr>
          <w:noProof/>
        </w:rPr>
        <w:t>(9,96)</w:t>
      </w:r>
      <w:r w:rsidR="00D30461">
        <w:fldChar w:fldCharType="end"/>
      </w:r>
      <w:r w:rsidRPr="00C4693F">
        <w:t xml:space="preserve">. </w:t>
      </w:r>
    </w:p>
    <w:p w14:paraId="4EF4339C" w14:textId="77777777" w:rsidR="00F40CD2" w:rsidRPr="00C4693F" w:rsidRDefault="00F40CD2" w:rsidP="006C52BF">
      <w:pPr>
        <w:pStyle w:val="Heading2"/>
        <w:spacing w:line="240" w:lineRule="auto"/>
      </w:pPr>
      <w:r w:rsidRPr="00C4693F">
        <w:t>Sex Steroid Modulation</w:t>
      </w:r>
    </w:p>
    <w:p w14:paraId="096CC48D" w14:textId="59D549C8" w:rsidR="00F40CD2" w:rsidRDefault="00F40CD2" w:rsidP="00BF6704">
      <w:pPr>
        <w:spacing w:line="480" w:lineRule="auto"/>
        <w:jc w:val="both"/>
      </w:pPr>
      <w:r w:rsidRPr="00C4693F">
        <w:t>Sex steroids modulate th</w:t>
      </w:r>
      <w:r w:rsidR="00273846" w:rsidRPr="00C4693F">
        <w:t xml:space="preserve">e metabolic action of GH, with </w:t>
      </w:r>
      <w:r w:rsidRPr="00C4693F">
        <w:t xml:space="preserve">estrogens inhibiting and androgens enhancing. In </w:t>
      </w:r>
      <w:r w:rsidR="00A65BFF" w:rsidRPr="00C4693F">
        <w:t xml:space="preserve">women with </w:t>
      </w:r>
      <w:r w:rsidRPr="00C4693F">
        <w:t xml:space="preserve">GH deficiency, a greater dose of GH is required to normalise blood IGF-I levels. There is gender dimorphism on body composition in that the gains in lean mass and loss of fat mass with GH replacement are attenuated in women </w:t>
      </w:r>
      <w:r w:rsidR="00D30461">
        <w:fldChar w:fldCharType="begin"/>
      </w:r>
      <w:r w:rsidR="00D30461">
        <w:instrText xml:space="preserve"> ADDIN EN.CITE &lt;EndNote&gt;&lt;Cite&gt;&lt;Author&gt;Leung&lt;/Author&gt;&lt;Year&gt;2004&lt;/Year&gt;&lt;RecNum&gt;2601&lt;/RecNum&gt;&lt;DisplayText&gt;(53)&lt;/DisplayText&gt;&lt;record&gt;&lt;rec-number&gt;2601&lt;/rec-number&gt;&lt;foreign-keys&gt;&lt;key app="EN" db-id="fs9wtzp5czpxase9tzlv2dwmf29seseaxzz5" timestamp="0"&gt;2601&lt;/key&gt;&lt;/foreign-keys&gt;&lt;ref-type name="Journal Article"&gt;17&lt;/ref-type&gt;&lt;contributors&gt;&lt;authors&gt;&lt;author&gt;Leung, K. C.&lt;/author&gt;&lt;author&gt;Johannsson, G.&lt;/author&gt;&lt;author&gt;Leong, G. M.&lt;/author&gt;&lt;author&gt;Ho, K. K.&lt;/author&gt;&lt;/authors&gt;&lt;/contributors&gt;&lt;auth-address&gt;Pituitary Research Unit, Garvan Institute of Medical Research, St. Vincent&amp;apos;s Hospital, Sydney, New South Wales 2010, Australia.&lt;/auth-address&gt;&lt;titles&gt;&lt;title&gt;Estrogen regulation of growth hormone action&lt;/title&gt;&lt;secondary-title&gt;Endocr Rev&lt;/secondary-title&gt;&lt;/titles&gt;&lt;periodical&gt;&lt;full-title&gt;Endocr Rev&lt;/full-title&gt;&lt;/periodical&gt;&lt;pages&gt;693-721&lt;/pages&gt;&lt;volume&gt;25&lt;/volume&gt;&lt;number&gt;5&lt;/number&gt;&lt;keywords&gt;&lt;keyword&gt;Animals&lt;/keyword&gt;&lt;keyword&gt;Body Composition&lt;/keyword&gt;&lt;keyword&gt;Carrier Proteins/physiology&lt;/keyword&gt;&lt;keyword&gt;Cytokines/physiology&lt;/keyword&gt;&lt;keyword&gt;Estrogens/pharmacology/*physiology/therapeutic use&lt;/keyword&gt;&lt;keyword&gt;Female&lt;/keyword&gt;&lt;keyword&gt;Growth&lt;/keyword&gt;&lt;keyword&gt;Growth Hormone/*physiology&lt;/keyword&gt;&lt;keyword&gt;*Homeostasis&lt;/keyword&gt;&lt;keyword&gt;Humans&lt;/keyword&gt;&lt;keyword&gt;Insulin-Like Growth Factor I/physiology&lt;/keyword&gt;&lt;keyword&gt;Male&lt;/keyword&gt;&lt;keyword&gt;Receptors, Cytoplasmic and Nuclear/physiology&lt;/keyword&gt;&lt;keyword&gt;Receptors, Estrogen/physiology&lt;/keyword&gt;&lt;keyword&gt;Receptors, Somatotropin/physiology&lt;/keyword&gt;&lt;keyword&gt;Signal Transduction&lt;/keyword&gt;&lt;/keywords&gt;&lt;dates&gt;&lt;year&gt;2004&lt;/year&gt;&lt;pub-dates&gt;&lt;date&gt;Oct&lt;/date&gt;&lt;/pub-dates&gt;&lt;/dates&gt;&lt;accession-num&gt;15466938&lt;/accession-num&gt;&lt;urls&gt;&lt;related-urls&gt;&lt;url&gt;http://www.ncbi.nlm.nih.gov/entrez/query.fcgi?cmd=Retrieve&amp;amp;db=PubMed&amp;amp;dopt=Citation&amp;amp;list_uids=15466938 &lt;/url&gt;&lt;/related-urls&gt;&lt;/urls&gt;&lt;/record&gt;&lt;/Cite&gt;&lt;/EndNote&gt;</w:instrText>
      </w:r>
      <w:r w:rsidR="00D30461">
        <w:fldChar w:fldCharType="separate"/>
      </w:r>
      <w:r w:rsidR="00D30461">
        <w:rPr>
          <w:noProof/>
        </w:rPr>
        <w:t>(53)</w:t>
      </w:r>
      <w:r w:rsidR="00D30461">
        <w:fldChar w:fldCharType="end"/>
      </w:r>
      <w:r w:rsidRPr="00C4693F">
        <w:t xml:space="preserve">. </w:t>
      </w:r>
      <w:r w:rsidR="00541F41" w:rsidRPr="00F9359C">
        <w:t xml:space="preserve">In GH deficiency, the </w:t>
      </w:r>
      <w:r w:rsidR="00541F41" w:rsidRPr="00F9359C">
        <w:lastRenderedPageBreak/>
        <w:t xml:space="preserve">magnitude in gain of lean mass and loss of fat mass </w:t>
      </w:r>
      <w:r w:rsidR="00C621A7" w:rsidRPr="00F9359C">
        <w:t>is</w:t>
      </w:r>
      <w:r w:rsidR="00541F41" w:rsidRPr="00F9359C">
        <w:t xml:space="preserve"> less in women than in men for the same </w:t>
      </w:r>
      <w:r w:rsidR="000D06A9" w:rsidRPr="00F9359C">
        <w:t>i</w:t>
      </w:r>
      <w:r w:rsidR="00541F41" w:rsidRPr="00F9359C">
        <w:t xml:space="preserve">f not higher </w:t>
      </w:r>
      <w:r w:rsidR="00DB2C89" w:rsidRPr="00F9359C">
        <w:t xml:space="preserve">replacement </w:t>
      </w:r>
      <w:r w:rsidR="00541F41" w:rsidRPr="00F9359C">
        <w:t>dose of GH</w:t>
      </w:r>
      <w:r w:rsidR="00DB2C89" w:rsidRPr="00F9359C">
        <w:t xml:space="preserve"> </w:t>
      </w:r>
      <w:r w:rsidR="00D30461" w:rsidRPr="00F9359C">
        <w:fldChar w:fldCharType="begin"/>
      </w:r>
      <w:r w:rsidR="00D30461" w:rsidRPr="00F9359C">
        <w:instrText xml:space="preserve"> ADDIN EN.CITE &lt;EndNote&gt;&lt;Cite&gt;&lt;Author&gt;Gotherstrom&lt;/Author&gt;&lt;Year&gt;2001&lt;/Year&gt;&lt;RecNum&gt;433&lt;/RecNum&gt;&lt;DisplayText&gt;(115)&lt;/DisplayText&gt;&lt;record&gt;&lt;rec-number&gt;433&lt;/rec-number&gt;&lt;foreign-keys&gt;&lt;key app="EN" db-id="fs9wtzp5czpxase9tzlv2dwmf29seseaxzz5" timestamp="0"&gt;433&lt;/key&gt;&lt;/foreign-keys&gt;&lt;ref-type name="Journal Article"&gt;17&lt;/ref-type&gt;&lt;contributors&gt;&lt;authors&gt;&lt;author&gt;Gotherstrom, G.&lt;/author&gt;&lt;author&gt;Svensson, J.&lt;/author&gt;&lt;author&gt;Koranyi, J.&lt;/author&gt;&lt;author&gt;Alpsten, M.&lt;/author&gt;&lt;author&gt;Bosaes, I.&lt;/author&gt;&lt;author&gt;Bengtsson, B-A.&lt;/author&gt;&lt;author&gt;Johannsson, G.&lt;/author&gt;&lt;/authors&gt;&lt;/contributors&gt;&lt;titles&gt;&lt;title&gt;A prospective study of 5 years of GH replacement therapy in GH- deficient adults: sustained effects on body composition, bone mass and metabolic indices.&lt;/title&gt;&lt;secondary-title&gt;Journal of Clinical Endocrinology and Metabolism&lt;/secondary-title&gt;&lt;/titles&gt;&lt;periodical&gt;&lt;full-title&gt;Journal of Clinical Endocrinology and Metabolism&lt;/full-title&gt;&lt;/periodical&gt;&lt;pages&gt;4657-4665&lt;/pages&gt;&lt;volume&gt;86&lt;/volume&gt;&lt;dates&gt;&lt;year&gt;2001&lt;/year&gt;&lt;/dates&gt;&lt;urls&gt;&lt;/urls&gt;&lt;/record&gt;&lt;/Cite&gt;&lt;/EndNote&gt;</w:instrText>
      </w:r>
      <w:r w:rsidR="00D30461" w:rsidRPr="00F9359C">
        <w:fldChar w:fldCharType="separate"/>
      </w:r>
      <w:r w:rsidR="00D30461" w:rsidRPr="00F9359C">
        <w:rPr>
          <w:noProof/>
        </w:rPr>
        <w:t>(115)</w:t>
      </w:r>
      <w:r w:rsidR="00D30461" w:rsidRPr="00F9359C">
        <w:fldChar w:fldCharType="end"/>
      </w:r>
      <w:r w:rsidR="00541F41" w:rsidRPr="00F9359C">
        <w:t>. In recreational athletes, t</w:t>
      </w:r>
      <w:r w:rsidR="0087745E" w:rsidRPr="00F9359C">
        <w:t xml:space="preserve">he stimulation of IGF-I and collagen proteins by the same GH dose is greater in men than in women and amplified by co-administration of testosterone </w:t>
      </w:r>
      <w:r w:rsidR="00D30461" w:rsidRPr="00F9359C">
        <w:fldChar w:fldCharType="begin"/>
      </w:r>
      <w:r w:rsidR="00D30461" w:rsidRPr="00F9359C">
        <w:instrText xml:space="preserve"> ADDIN EN.CITE &lt;EndNote&gt;&lt;Cite&gt;&lt;Author&gt;Nelson&lt;/Author&gt;&lt;Year&gt;2008&lt;/Year&gt;&lt;RecNum&gt;349&lt;/RecNum&gt;&lt;DisplayText&gt;(116)&lt;/DisplayText&gt;&lt;record&gt;&lt;rec-number&gt;349&lt;/rec-number&gt;&lt;foreign-keys&gt;&lt;key app="EN" db-id="fs9wtzp5czpxase9tzlv2dwmf29seseaxzz5" timestamp="0"&gt;349&lt;/key&gt;&lt;/foreign-keys&gt;&lt;ref-type name="Journal Article"&gt;17&lt;/ref-type&gt;&lt;contributors&gt;&lt;authors&gt;&lt;author&gt;Nelson, A. E.&lt;/author&gt;&lt;author&gt;Meinhardt, U.&lt;/author&gt;&lt;author&gt;Hansen, J. L.&lt;/author&gt;&lt;author&gt;Walker, I. H.&lt;/author&gt;&lt;author&gt;Stone, G.&lt;/author&gt;&lt;author&gt;Howe, C. J.&lt;/author&gt;&lt;author&gt;Leung, K. C.&lt;/author&gt;&lt;author&gt;Seibel, M. J.&lt;/author&gt;&lt;author&gt;Baxter, R. C.&lt;/author&gt;&lt;author&gt;Handelsman, D. J.&lt;/author&gt;&lt;author&gt;Kazlauskas, R.&lt;/author&gt;&lt;author&gt;Ho, K. K.&lt;/author&gt;&lt;/authors&gt;&lt;/contributors&gt;&lt;auth-address&gt;Pituitary Research Unit, Garvan Institute of Medical Research, St. Vincent&amp;apos;s Hospital, 384 Victoria Street, Darlinghurst 2010, Sydney, NSW, Australia.&lt;/auth-address&gt;&lt;titles&gt;&lt;title&gt;Pharmacodynamics of growth hormone abuse biomarkers and the influence of gender and testosterone: a randomized double-blind placebo-controlled study in young recreational athletes&lt;/title&gt;&lt;secondary-title&gt;J Clin Endocrinol Metab&lt;/secondary-title&gt;&lt;alt-title&gt;The Journal of clinical endocrinology and metabolism&lt;/alt-title&gt;&lt;/titles&gt;&lt;periodical&gt;&lt;full-title&gt;J Clin Endocrinol Metab&lt;/full-title&gt;&lt;/periodical&gt;&lt;pages&gt;2213-22&lt;/pages&gt;&lt;volume&gt;93&lt;/volume&gt;&lt;number&gt;6&lt;/number&gt;&lt;dates&gt;&lt;year&gt;2008&lt;/year&gt;&lt;pub-dates&gt;&lt;date&gt;Jun&lt;/date&gt;&lt;/pub-dates&gt;&lt;/dates&gt;&lt;isbn&gt;0021-972X (Print)&lt;/isbn&gt;&lt;accession-num&gt;18381573&lt;/accession-num&gt;&lt;urls&gt;&lt;related-urls&gt;&lt;url&gt;http://www.ncbi.nlm.nih.gov/entrez/query.fcgi?cmd=Retrieve&amp;amp;db=PubMed&amp;amp;dopt=Citation&amp;amp;list_uids=18381573 &lt;/url&gt;&lt;/related-urls&gt;&lt;/urls&gt;&lt;language&gt;eng&lt;/language&gt;&lt;/record&gt;&lt;/Cite&gt;&lt;/EndNote&gt;</w:instrText>
      </w:r>
      <w:r w:rsidR="00D30461" w:rsidRPr="00F9359C">
        <w:fldChar w:fldCharType="separate"/>
      </w:r>
      <w:r w:rsidR="00D30461" w:rsidRPr="00F9359C">
        <w:rPr>
          <w:noProof/>
        </w:rPr>
        <w:t>(116)</w:t>
      </w:r>
      <w:r w:rsidR="00D30461" w:rsidRPr="00F9359C">
        <w:fldChar w:fldCharType="end"/>
      </w:r>
      <w:r w:rsidR="0087745E" w:rsidRPr="00F9359C">
        <w:t xml:space="preserve">. </w:t>
      </w:r>
      <w:r w:rsidRPr="00F9359C">
        <w:t xml:space="preserve">In normal </w:t>
      </w:r>
      <w:r w:rsidR="00A65BFF" w:rsidRPr="00F9359C">
        <w:t>men</w:t>
      </w:r>
      <w:r w:rsidRPr="00F9359C">
        <w:t xml:space="preserve">, the anabolic effects of testosterone and GH on anabolism and lipolysis are additive </w:t>
      </w:r>
      <w:r w:rsidR="00D30461" w:rsidRPr="00F9359C">
        <w:fldChar w:fldCharType="begin"/>
      </w:r>
      <w:r w:rsidR="00D30461" w:rsidRPr="00F9359C">
        <w:instrText xml:space="preserve"> ADDIN EN.CITE &lt;EndNote&gt;&lt;Cite&gt;&lt;Author&gt;Meinhardt&lt;/Author&gt;&lt;Year&gt;2006&lt;/Year&gt;&lt;RecNum&gt;2628&lt;/RecNum&gt;&lt;DisplayText&gt;(55)&lt;/DisplayText&gt;&lt;record&gt;&lt;rec-number&gt;2628&lt;/rec-number&gt;&lt;foreign-keys&gt;&lt;key app="EN" db-id="fs9wtzp5czpxase9tzlv2dwmf29seseaxzz5" timestamp="0"&gt;2628&lt;/key&gt;&lt;/foreign-keys&gt;&lt;ref-type name="Journal Article"&gt;17&lt;/ref-type&gt;&lt;contributors&gt;&lt;authors&gt;&lt;author&gt;Meinhardt, U. J.&lt;/author&gt;&lt;author&gt;Ho, K. K.&lt;/author&gt;&lt;/authors&gt;&lt;/contributors&gt;&lt;auth-address&gt;Pituitary Research Unit, Garvan Institute of Medical Research, Sydney, Australia.&lt;/auth-address&gt;&lt;titles&gt;&lt;title&gt;Modulation of growth hormone action by sex steroids&lt;/title&gt;&lt;secondary-title&gt;Clin Endocrinol (Oxf)&lt;/secondary-title&gt;&lt;/titles&gt;&lt;periodical&gt;&lt;full-title&gt;Clin Endocrinol (Oxf)&lt;/full-title&gt;&lt;/periodical&gt;&lt;pages&gt;413-22&lt;/pages&gt;&lt;volume&gt;65&lt;/volume&gt;&lt;number&gt;4&lt;/number&gt;&lt;keywords&gt;&lt;keyword&gt;Androgens/physiology&lt;/keyword&gt;&lt;keyword&gt;Animals&lt;/keyword&gt;&lt;keyword&gt;Body Composition/physiology&lt;/keyword&gt;&lt;keyword&gt;Estrogens/physiology&lt;/keyword&gt;&lt;keyword&gt;Female&lt;/keyword&gt;&lt;keyword&gt;Gonadal Steroid Hormones/*physiology&lt;/keyword&gt;&lt;keyword&gt;Growth/physiology&lt;/keyword&gt;&lt;keyword&gt;Growth Hormone/*metabolism&lt;/keyword&gt;&lt;keyword&gt;Humans&lt;/keyword&gt;&lt;keyword&gt;Insulin-Like Growth Factor I/physiology&lt;/keyword&gt;&lt;keyword&gt;Male&lt;/keyword&gt;&lt;keyword&gt;Neurosecretory Systems/physiology&lt;/keyword&gt;&lt;/keywords&gt;&lt;dates&gt;&lt;year&gt;2006&lt;/year&gt;&lt;pub-dates&gt;&lt;date&gt;Oct&lt;/date&gt;&lt;/pub-dates&gt;&lt;/dates&gt;&lt;accession-num&gt;16984231&lt;/accession-num&gt;&lt;urls&gt;&lt;related-urls&gt;&lt;url&gt;http://www.ncbi.nlm.nih.gov/entrez/query.fcgi?cmd=Retrieve&amp;amp;db=PubMed&amp;amp;dopt=Citation&amp;amp;list_uids=16984231 &lt;/url&gt;&lt;/related-urls&gt;&lt;/urls&gt;&lt;/record&gt;&lt;/Cite&gt;&lt;/EndNote&gt;</w:instrText>
      </w:r>
      <w:r w:rsidR="00D30461" w:rsidRPr="00F9359C">
        <w:fldChar w:fldCharType="separate"/>
      </w:r>
      <w:r w:rsidR="00D30461" w:rsidRPr="00F9359C">
        <w:rPr>
          <w:noProof/>
        </w:rPr>
        <w:t>(55)</w:t>
      </w:r>
      <w:r w:rsidR="00D30461" w:rsidRPr="00F9359C">
        <w:fldChar w:fldCharType="end"/>
      </w:r>
      <w:r w:rsidRPr="00F9359C">
        <w:t xml:space="preserve"> respectively increasing lean and reducing fat mass </w:t>
      </w:r>
      <w:r w:rsidR="00D30461" w:rsidRPr="00F9359C">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sidRPr="00F9359C">
        <w:instrText xml:space="preserve"> ADDIN EN.CITE </w:instrText>
      </w:r>
      <w:r w:rsidR="00D30461" w:rsidRPr="00F9359C">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00)</w:t>
      </w:r>
      <w:r w:rsidR="00D30461" w:rsidRPr="00F9359C">
        <w:fldChar w:fldCharType="end"/>
      </w:r>
      <w:r w:rsidRPr="00F9359C">
        <w:t xml:space="preserve">. </w:t>
      </w:r>
      <w:r w:rsidR="00451607" w:rsidRPr="00F9359C">
        <w:t xml:space="preserve">Studies in </w:t>
      </w:r>
      <w:r w:rsidR="005D6FA8" w:rsidRPr="00F9359C">
        <w:t xml:space="preserve">older men have reported </w:t>
      </w:r>
      <w:r w:rsidR="00451607" w:rsidRPr="00F9359C">
        <w:t xml:space="preserve">significant improvement in strength and endurance from combined treatment with GH and testosterone where GH alone was without </w:t>
      </w:r>
      <w:r w:rsidR="0049392F" w:rsidRPr="00F9359C">
        <w:t xml:space="preserve">significant </w:t>
      </w:r>
      <w:r w:rsidR="00451607" w:rsidRPr="00F9359C">
        <w:t xml:space="preserve">effect </w:t>
      </w:r>
      <w:r w:rsidR="00D30461" w:rsidRPr="00F9359C">
        <w:fldChar w:fldCharType="begin">
          <w:fldData xml:space="preserve">PEVuZE5vdGU+PENpdGU+PEF1dGhvcj5CbGFja21hbjwvQXV0aG9yPjxZZWFyPjIwMDI8L1llYXI+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</w:fldData>
        </w:fldChar>
      </w:r>
      <w:r w:rsidR="00D30461" w:rsidRPr="00F9359C">
        <w:instrText xml:space="preserve"> ADDIN EN.CITE </w:instrText>
      </w:r>
      <w:r w:rsidR="00D30461" w:rsidRPr="00F9359C">
        <w:fldChar w:fldCharType="begin">
          <w:fldData xml:space="preserve">PEVuZE5vdGU+PENpdGU+PEF1dGhvcj5CbGFja21hbjwvQXV0aG9yPjxZZWFyPjIwMDI8L1llYXI+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17,118)</w:t>
      </w:r>
      <w:r w:rsidR="00D30461" w:rsidRPr="00F9359C">
        <w:fldChar w:fldCharType="end"/>
      </w:r>
      <w:r w:rsidR="00451607" w:rsidRPr="00F9359C">
        <w:t>.</w:t>
      </w:r>
      <w:r w:rsidR="00451607">
        <w:t xml:space="preserve"> </w:t>
      </w:r>
      <w:r w:rsidR="00451607" w:rsidRPr="00C4693F">
        <w:t xml:space="preserve"> </w:t>
      </w:r>
      <w:r w:rsidRPr="00C4693F">
        <w:t xml:space="preserve">In </w:t>
      </w:r>
      <w:r w:rsidR="00451607">
        <w:t>athletes</w:t>
      </w:r>
      <w:r w:rsidRPr="00C4693F">
        <w:t>, six weeks of GH treatment improved sprint capacity</w:t>
      </w:r>
      <w:r w:rsidR="00A65BFF" w:rsidRPr="00C4693F">
        <w:t xml:space="preserve"> in men,</w:t>
      </w:r>
      <w:r w:rsidRPr="00C4693F">
        <w:t xml:space="preserve"> an effect that more than doubled by co</w:t>
      </w:r>
      <w:r w:rsidR="00A65BFF" w:rsidRPr="00C4693F">
        <w:t>-</w:t>
      </w:r>
      <w:r w:rsidRPr="00C4693F">
        <w:t xml:space="preserve">administration of testosterone </w: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 </w:instrTex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100)</w:t>
      </w:r>
      <w:r w:rsidR="00D30461">
        <w:fldChar w:fldCharType="end"/>
      </w:r>
      <w:r w:rsidRPr="00C4693F">
        <w:t xml:space="preserve">. </w:t>
      </w:r>
      <w:r w:rsidR="005D6FA8">
        <w:t xml:space="preserve">Thus there is strong evidence that testosterone enhances the action of GH. </w:t>
      </w:r>
      <w:r w:rsidRPr="00C4693F">
        <w:t>There are no published studies investigating the impact of estrogen on physical performance during GH therapy.</w:t>
      </w:r>
    </w:p>
    <w:p w14:paraId="02A589BD" w14:textId="77777777" w:rsidR="00874909" w:rsidRDefault="00874909" w:rsidP="00BF6704">
      <w:pPr>
        <w:spacing w:line="480" w:lineRule="auto"/>
        <w:jc w:val="both"/>
      </w:pPr>
    </w:p>
    <w:p w14:paraId="1EE03FBE" w14:textId="0D016D4C" w:rsidR="00874909" w:rsidRPr="00C4693F" w:rsidRDefault="00874909" w:rsidP="00BF6704">
      <w:pPr>
        <w:spacing w:line="480" w:lineRule="auto"/>
        <w:jc w:val="both"/>
      </w:pPr>
      <w:r>
        <w:rPr>
          <w:b/>
        </w:rPr>
        <w:t>Recovery from musculoskeletal injury</w:t>
      </w:r>
    </w:p>
    <w:p w14:paraId="68F5845D" w14:textId="1BD62BA3" w:rsidR="00F40CD2" w:rsidRPr="00C4693F" w:rsidRDefault="00F40CD2" w:rsidP="00BF6704">
      <w:pPr>
        <w:spacing w:line="480" w:lineRule="auto"/>
        <w:jc w:val="both"/>
        <w:rPr>
          <w:lang w:val="en-US"/>
        </w:rPr>
      </w:pPr>
      <w:r w:rsidRPr="00C4693F">
        <w:rPr>
          <w:lang w:val="en-US"/>
        </w:rPr>
        <w:t>GH may accelerate recovery from soft-tissue injury</w:t>
      </w:r>
      <w:r w:rsidR="00A65BFF" w:rsidRPr="00C4693F">
        <w:rPr>
          <w:lang w:val="en-US"/>
        </w:rPr>
        <w:t xml:space="preserve">, </w:t>
      </w:r>
      <w:r w:rsidRPr="00C4693F">
        <w:rPr>
          <w:lang w:val="en-US"/>
        </w:rPr>
        <w:t xml:space="preserve">based on the known effects of GH on connective tissue formation, as indicated by an increase in collagen synthesis markers </w:t>
      </w:r>
      <w:r w:rsidR="00D30461">
        <w:fldChar w:fldCharType="begin">
          <w:fldData xml:space="preserve">PEVuZE5vdGU+PENpdGU+PEF1dGhvcj5OZWxzb248L0F1dGhvcj48WWVhcj4yMDA4PC9ZZWFyPjxS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MjIxMy0yMjwvcGFnZXM+PHZvbHVtZT45Mzwvdm9sdW1lPjxudW1iZXI+NjwvbnVtYmVyPjxk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</w:fldData>
        </w:fldChar>
      </w:r>
      <w:r w:rsidR="00D30461">
        <w:instrText xml:space="preserve"> ADDIN EN.CITE </w:instrText>
      </w:r>
      <w:r w:rsidR="00D30461">
        <w:fldChar w:fldCharType="begin">
          <w:fldData xml:space="preserve">PEVuZE5vdGU+PENpdGU+PEF1dGhvcj5OZWxzb248L0F1dGhvcj48WWVhcj4yMDA4PC9ZZWFyPjxS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MjIxMy0yMjwvcGFnZXM+PHZvbHVtZT45Mzwvdm9sdW1lPjxudW1iZXI+NjwvbnVtYmVyPjxk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</w:fldData>
        </w:fldChar>
      </w:r>
      <w:r w:rsidR="00D30461">
        <w:instrText xml:space="preserve"> ADDIN EN.CITE.DATA </w:instrText>
      </w:r>
      <w:r w:rsidR="00D30461">
        <w:fldChar w:fldCharType="end"/>
      </w:r>
      <w:r w:rsidR="00D30461">
        <w:fldChar w:fldCharType="separate"/>
      </w:r>
      <w:r w:rsidR="00D30461">
        <w:rPr>
          <w:noProof/>
        </w:rPr>
        <w:t>(116,119)</w:t>
      </w:r>
      <w:r w:rsidR="00D30461">
        <w:fldChar w:fldCharType="end"/>
      </w:r>
      <w:r w:rsidRPr="00C4693F">
        <w:rPr>
          <w:lang w:val="en-US"/>
        </w:rPr>
        <w:t xml:space="preserve">. In animals, tendons heal faster after treatment with IGF-I, which increases following GH treatment </w:t>
      </w:r>
      <w:r w:rsidR="00D30461">
        <w:fldChar w:fldCharType="begin"/>
      </w:r>
      <w:r w:rsidR="00D30461">
        <w:instrText xml:space="preserve"> ADDIN EN.CITE &lt;EndNote&gt;&lt;Cite&gt;&lt;Author&gt;Kurtz&lt;/Author&gt;&lt;Year&gt;1999&lt;/Year&gt;&lt;RecNum&gt;1288&lt;/RecNum&gt;&lt;DisplayText&gt;(120)&lt;/DisplayText&gt;&lt;record&gt;&lt;rec-number&gt;1288&lt;/rec-number&gt;&lt;foreign-keys&gt;&lt;key app="EN" db-id="fs9wtzp5czpxase9tzlv2dwmf29seseaxzz5" timestamp="0"&gt;1288&lt;/key&gt;&lt;/foreign-keys&gt;&lt;ref-type name="Journal Article"&gt;17&lt;/ref-type&gt;&lt;contributors&gt;&lt;authors&gt;&lt;author&gt;Kurtz, C. A.&lt;/author&gt;&lt;author&gt;Loebig, T. G.&lt;/author&gt;&lt;author&gt;Anderson, D. D.&lt;/author&gt;&lt;author&gt;DeMeo, P. J.&lt;/author&gt;&lt;author&gt;Campbell, P. G.&lt;/author&gt;&lt;/authors&gt;&lt;/contributors&gt;&lt;auth-address&gt;Department of Orthopaedic Surgery, Allegheny General Hospital, Allegheny University of the Health Sciences, Pittsburgh, Pennsylvania, USA.&lt;/auth-address&gt;&lt;titles&gt;&lt;title&gt;Insulin-like growth factor I accelerates functional recovery from Achilles tendon injury in a rat model&lt;/title&gt;&lt;secondary-title&gt;Am J Sports Med&lt;/secondary-title&gt;&lt;alt-title&gt;The American journal of sports medicine&lt;/alt-title&gt;&lt;/titles&gt;&lt;pages&gt;363-9&lt;/pages&gt;&lt;volume&gt;27&lt;/volume&gt;&lt;number&gt;3&lt;/number&gt;&lt;keywords&gt;&lt;keyword&gt;Achilles Tendon/*injuries/pathology/physiology&lt;/keyword&gt;&lt;keyword&gt;Analysis of Variance&lt;/keyword&gt;&lt;keyword&gt;Animals&lt;/keyword&gt;&lt;keyword&gt;Biomechanics&lt;/keyword&gt;&lt;keyword&gt;Disease Models, Animal&lt;/keyword&gt;&lt;keyword&gt;Inflammation/therapy&lt;/keyword&gt;&lt;keyword&gt;Insulin-Like Growth Factor I/*therapeutic use&lt;/keyword&gt;&lt;keyword&gt;Male&lt;/keyword&gt;&lt;keyword&gt;Random Allocation&lt;/keyword&gt;&lt;keyword&gt;Rats&lt;/keyword&gt;&lt;keyword&gt;Rats, Sprague-Dawley&lt;/keyword&gt;&lt;keyword&gt;Tendon Injuries/*therapy&lt;/keyword&gt;&lt;/keywords&gt;&lt;dates&gt;&lt;year&gt;1999&lt;/year&gt;&lt;pub-dates&gt;&lt;date&gt;May-Jun&lt;/date&gt;&lt;/pub-dates&gt;&lt;/dates&gt;&lt;isbn&gt;0363-5465 (Print)&lt;/isbn&gt;&lt;accession-num&gt;10352775&lt;/accession-num&gt;&lt;urls&gt;&lt;related-urls&gt;&lt;url&gt;http://www.ncbi.nlm.nih.gov/entrez/query.fcgi?cmd=Retrieve&amp;amp;db=PubMed&amp;amp;dopt=Citation&amp;amp;list_uids=10352775 &lt;/url&gt;&lt;/related-urls&gt;&lt;/urls&gt;&lt;language&gt;eng&lt;/language&gt;&lt;/record&gt;&lt;/Cite&gt;&lt;/EndNote&gt;</w:instrText>
      </w:r>
      <w:r w:rsidR="00D30461">
        <w:fldChar w:fldCharType="separate"/>
      </w:r>
      <w:r w:rsidR="00D30461">
        <w:rPr>
          <w:noProof/>
        </w:rPr>
        <w:t>(120)</w:t>
      </w:r>
      <w:r w:rsidR="00D30461">
        <w:fldChar w:fldCharType="end"/>
      </w:r>
      <w:r w:rsidRPr="00C4693F">
        <w:rPr>
          <w:lang w:val="en-US"/>
        </w:rPr>
        <w:t>. In healthy young men, 14 days of GH treatment increased matrix collagen synthesis by up to six-fold in skeletal muscle and tendon</w:t>
      </w:r>
      <w:r w:rsidR="00A65BFF" w:rsidRPr="00C4693F">
        <w:rPr>
          <w:lang w:val="en-US"/>
        </w:rPr>
        <w:t xml:space="preserve"> </w:t>
      </w:r>
      <w:r w:rsidR="00D30461">
        <w:fldChar w:fldCharType="begin">
          <w:fldData xml:space="preserve">PEVuZE5vdGU+PENpdGU+PEF1dGhvcj5Eb2Vzc2luZzwvQXV0aG9yPjxZZWFyPjIwMTA8L1llYXI+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</w:fldData>
        </w:fldChar>
      </w:r>
      <w:r w:rsidR="00D30461">
        <w:instrText xml:space="preserve"> ADDIN EN.CITE </w:instrText>
      </w:r>
      <w:r w:rsidR="00D30461">
        <w:fldChar w:fldCharType="begin">
          <w:fldData xml:space="preserve">PEVuZE5vdGU+PENpdGU+PEF1dGhvcj5Eb2Vzc2luZzwvQXV0aG9yPjxZZWFyPjIwMTA8L1llYXI+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</w:fldData>
        </w:fldChar>
      </w:r>
      <w:r w:rsidR="00D30461">
        <w:instrText xml:space="preserve"> ADDIN EN.CITE.DATA </w:instrText>
      </w:r>
      <w:r w:rsidR="00D30461">
        <w:fldChar w:fldCharType="end"/>
      </w:r>
      <w:r w:rsidR="00D30461">
        <w:fldChar w:fldCharType="separate"/>
      </w:r>
      <w:r w:rsidR="00D30461">
        <w:rPr>
          <w:noProof/>
        </w:rPr>
        <w:t>(121)</w:t>
      </w:r>
      <w:r w:rsidR="00D30461">
        <w:fldChar w:fldCharType="end"/>
      </w:r>
      <w:r w:rsidRPr="00C4693F">
        <w:rPr>
          <w:lang w:val="en-US"/>
        </w:rPr>
        <w:t>. The increased synthesis in muscle and tendon collagen suggests that GH could strengthen the supporting connective tissue of muscle.</w:t>
      </w:r>
    </w:p>
    <w:p w14:paraId="2DE3D66D" w14:textId="77777777" w:rsidR="00F40CD2" w:rsidRPr="00C4693F" w:rsidRDefault="00F40CD2" w:rsidP="006C52BF">
      <w:pPr>
        <w:pStyle w:val="Heading2"/>
        <w:spacing w:line="240" w:lineRule="auto"/>
        <w:rPr>
          <w:lang w:val="en-US"/>
        </w:rPr>
      </w:pPr>
      <w:r w:rsidRPr="00C4693F">
        <w:rPr>
          <w:lang w:val="en-US"/>
        </w:rPr>
        <w:t>Psychological Benefits</w:t>
      </w:r>
    </w:p>
    <w:p w14:paraId="18A5E9FE" w14:textId="636C014D" w:rsidR="00F40CD2" w:rsidRPr="00C4693F" w:rsidRDefault="00F40CD2" w:rsidP="00BF6704">
      <w:pPr>
        <w:spacing w:line="480" w:lineRule="auto"/>
        <w:jc w:val="both"/>
        <w:rPr>
          <w:lang w:val="en-US"/>
        </w:rPr>
      </w:pPr>
      <w:r w:rsidRPr="00C4693F">
        <w:rPr>
          <w:lang w:val="en-US"/>
        </w:rPr>
        <w:t>There may be a psychological effect of substance administration</w:t>
      </w:r>
      <w:r w:rsidR="00874909">
        <w:rPr>
          <w:lang w:val="en-US"/>
        </w:rPr>
        <w:t xml:space="preserve"> through</w:t>
      </w:r>
      <w:r w:rsidRPr="00C4693F">
        <w:rPr>
          <w:lang w:val="en-US"/>
        </w:rPr>
        <w:t xml:space="preserve"> a placebo effect. </w:t>
      </w:r>
      <w:r w:rsidRPr="00C4693F">
        <w:rPr>
          <w:bCs/>
          <w:lang w:val="en-US"/>
        </w:rPr>
        <w:t xml:space="preserve">It refers to a favorable outcome arising purely from the belief that one has received a beneficial treatment </w:t>
      </w:r>
      <w:r w:rsidR="00D30461">
        <w:fldChar w:fldCharType="begin"/>
      </w:r>
      <w:r w:rsidR="00D30461">
        <w:instrText xml:space="preserve"> ADDIN EN.CITE &lt;EndNote&gt;&lt;Cite&gt;&lt;Author&gt;Clark&lt;/Author&gt;&lt;Year&gt;2000&lt;/Year&gt;&lt;RecNum&gt;3728&lt;/RecNum&gt;&lt;DisplayText&gt;(122)&lt;/DisplayText&gt;&lt;record&gt;&lt;rec-number&gt;3728&lt;/rec-number&gt;&lt;foreign-keys&gt;&lt;key app="EN" db-id="fs9wtzp5czpxase9tzlv2dwmf29seseaxzz5" timestamp="1539758392"&gt;3728&lt;/key&gt;&lt;/foreign-keys&gt;&lt;ref-type name="Journal Article"&gt;17&lt;/ref-type&gt;&lt;contributors&gt;&lt;authors&gt;&lt;author&gt;Clark, V. R.&lt;/author&gt;&lt;author&gt;Hopkins, W. G.&lt;/author&gt;&lt;author&gt;Hawley, J. A.&lt;/author&gt;&lt;author&gt;Burke, L. M.&lt;/author&gt;&lt;/authors&gt;&lt;/contributors&gt;&lt;auth-address&gt;Sports Science Institute of South Africa, Cape Town.&lt;/auth-address&gt;&lt;titles&gt;&lt;title&gt;Placebo effect of carbohydrate feedings during a 40-km cycling time trial&lt;/title&gt;&lt;secondary-title&gt;Med Sci Sports Exerc&lt;/secondary-title&gt;&lt;alt-title&gt;Medicine and science in sports and exercise&lt;/alt-title&gt;&lt;/titles&gt;&lt;periodical&gt;&lt;full-title&gt;Med Sci Sports Exerc&lt;/full-title&gt;&lt;/periodical&gt;&lt;pages&gt;1642-7&lt;/pages&gt;&lt;volume&gt;32&lt;/volume&gt;&lt;number&gt;9&lt;/number&gt;&lt;edition&gt;2000/09/20&lt;/edition&gt;&lt;keywords&gt;&lt;keyword&gt;Adult&lt;/keyword&gt;&lt;keyword&gt;Bicycling/ physiology&lt;/keyword&gt;&lt;keyword&gt;Dietary Carbohydrates/administration &amp;amp; dosage/ pharmacology&lt;/keyword&gt;&lt;keyword&gt;Dietary Supplements&lt;/keyword&gt;&lt;keyword&gt;Female&lt;/keyword&gt;&lt;keyword&gt;Humans&lt;/keyword&gt;&lt;keyword&gt;Male&lt;/keyword&gt;&lt;keyword&gt;Physical Endurance&lt;/keyword&gt;&lt;keyword&gt;Placebo Effect&lt;/keyword&gt;&lt;keyword&gt;Research Design&lt;/keyword&gt;&lt;/keywords&gt;&lt;dates&gt;&lt;year&gt;2000&lt;/year&gt;&lt;pub-dates&gt;&lt;date&gt;Sep&lt;/date&gt;&lt;/pub-dates&gt;&lt;/dates&gt;&lt;isbn&gt;0195-9131 (Print)&amp;#xD;0195-9131 (Linking)&lt;/isbn&gt;&lt;accession-num&gt;10994918&lt;/accession-num&gt;&lt;urls&gt;&lt;/urls&gt;&lt;remote-database-provider&gt;NLM&lt;/remote-database-provider&gt;&lt;language&gt;eng&lt;/language&gt;&lt;/record&gt;&lt;/Cite&gt;&lt;/EndNote&gt;</w:instrText>
      </w:r>
      <w:r w:rsidR="00D30461">
        <w:fldChar w:fldCharType="separate"/>
      </w:r>
      <w:r w:rsidR="00D30461">
        <w:rPr>
          <w:noProof/>
        </w:rPr>
        <w:t>(122)</w:t>
      </w:r>
      <w:r w:rsidR="00D30461">
        <w:fldChar w:fldCharType="end"/>
      </w:r>
      <w:r w:rsidRPr="00C4693F">
        <w:rPr>
          <w:bCs/>
          <w:lang w:val="en-US"/>
        </w:rPr>
        <w:t xml:space="preserve">. </w:t>
      </w:r>
      <w:r w:rsidRPr="00C4693F">
        <w:rPr>
          <w:lang w:val="en-US"/>
        </w:rPr>
        <w:t xml:space="preserve">Placebo treatment can modulate pain pathways, increase endogenous opioids, and influence the neuroendocrine and immune systems </w:t>
      </w:r>
      <w:r w:rsidR="00D30461">
        <w:fldChar w:fldCharType="begin"/>
      </w:r>
      <w:r w:rsidR="00D30461">
        <w:instrText xml:space="preserve"> ADDIN EN.CITE &lt;EndNote&gt;&lt;Cite&gt;&lt;Author&gt;Pollo&lt;/Author&gt;&lt;Year&gt;2008&lt;/Year&gt;&lt;RecNum&gt;1355&lt;/RecNum&gt;&lt;DisplayText&gt;(123)&lt;/DisplayText&gt;&lt;record&gt;&lt;rec-number&gt;1355&lt;/rec-number&gt;&lt;foreign-keys&gt;&lt;key app="EN" db-id="fs9wtzp5czpxase9tzlv2dwmf29seseaxzz5" timestamp="0"&gt;1355&lt;/key&gt;&lt;/foreign-keys&gt;&lt;ref-type name="Journal Article"&gt;17&lt;/ref-type&gt;&lt;contributors&gt;&lt;authors&gt;&lt;author&gt;Pollo, A.&lt;/author&gt;&lt;author&gt;Carlino, E.&lt;/author&gt;&lt;author&gt;Benedetti, F.&lt;/author&gt;&lt;/authors&gt;&lt;/contributors&gt;&lt;auth-address&gt;Istituto Nazionale di Neuroscienze and Dipartimento di Neuroscienze, Universita di Torino, Corso Raffaello 30, 10125, Torino, Italy. antonella.pollo@unito.it&lt;/auth-address&gt;&lt;titles&gt;&lt;title&gt;The top-down influence of ergogenic placebos on muscle work and fatigue&lt;/title&gt;&lt;secondary-title&gt;Eur J Neurosci&lt;/secondary-title&gt;&lt;alt-title&gt;The European journal of neuroscience&lt;/alt-title&gt;&lt;/titles&gt;&lt;periodical&gt;&lt;full-title&gt;Eur J Neurosci&lt;/full-title&gt;&lt;/periodical&gt;&lt;pages&gt;379-88&lt;/pages&gt;&lt;volume&gt;28&lt;/volume&gt;&lt;number&gt;2&lt;/number&gt;&lt;keywords&gt;&lt;keyword&gt;Adult&lt;/keyword&gt;&lt;keyword&gt;Brain/*physiology&lt;/keyword&gt;&lt;keyword&gt;Conditioning (Psychology)/physiology&lt;/keyword&gt;&lt;keyword&gt;Drug Administration Schedule&lt;/keyword&gt;&lt;keyword&gt;Humans&lt;/keyword&gt;&lt;keyword&gt;Male&lt;/keyword&gt;&lt;keyword&gt;Muscle Fatigue/drug effects/*physiology&lt;/keyword&gt;&lt;keyword&gt;Muscles/drug effects/*physiology&lt;/keyword&gt;&lt;keyword&gt;Placebos/administration &amp;amp; dosage/pharmacology&lt;/keyword&gt;&lt;keyword&gt;Quadriceps Muscle/physiology&lt;/keyword&gt;&lt;/keywords&gt;&lt;dates&gt;&lt;year&gt;2008&lt;/year&gt;&lt;pub-dates&gt;&lt;date&gt;Jul&lt;/date&gt;&lt;/pub-dates&gt;&lt;/dates&gt;&lt;isbn&gt;1460-9568 (Electronic)&lt;/isbn&gt;&lt;accession-num&gt;18702709&lt;/accession-num&gt;&lt;urls&gt;&lt;related-urls&gt;&lt;url&gt;http://www.ncbi.nlm.nih.gov/entrez/query.fcgi?cmd=Retrieve&amp;amp;db=PubMed&amp;amp;dopt=Citation&amp;amp;list_uids=18702709 &lt;/url&gt;&lt;/related-urls&gt;&lt;/urls&gt;&lt;language&gt;eng&lt;/language&gt;&lt;/record&gt;&lt;/Cite&gt;&lt;/EndNote&gt;</w:instrText>
      </w:r>
      <w:r w:rsidR="00D30461">
        <w:fldChar w:fldCharType="separate"/>
      </w:r>
      <w:r w:rsidR="00D30461">
        <w:rPr>
          <w:noProof/>
        </w:rPr>
        <w:t>(123)</w:t>
      </w:r>
      <w:r w:rsidR="00D30461">
        <w:fldChar w:fldCharType="end"/>
      </w:r>
      <w:r w:rsidRPr="00C4693F">
        <w:rPr>
          <w:lang w:val="en-US"/>
        </w:rPr>
        <w:t xml:space="preserve">. Placebo treatment increases physical performance, pain endurance, and reduce muscle-fatigue perception </w:t>
      </w:r>
      <w:r w:rsidR="00D30461">
        <w:fldChar w:fldCharType="begin">
          <w:fldData xml:space="preserve">PEVuZE5vdGU+PENpdGU+PEF1dGhvcj5Qb2xsbzwvQXV0aG9yPjxZZWFyPjIwMDg8L1llYXI+PFJl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</w:fldData>
        </w:fldChar>
      </w:r>
      <w:r w:rsidR="00D30461">
        <w:instrText xml:space="preserve"> ADDIN EN.CITE </w:instrText>
      </w:r>
      <w:r w:rsidR="00D30461">
        <w:fldChar w:fldCharType="begin">
          <w:fldData xml:space="preserve">PEVuZE5vdGU+PENpdGU+PEF1dGhvcj5Qb2xsbzwvQXV0aG9yPjxZZWFyPjIwMDg8L1llYXI+PFJl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</w:fldData>
        </w:fldChar>
      </w:r>
      <w:r w:rsidR="00D30461">
        <w:instrText xml:space="preserve"> ADDIN EN.CITE.DATA </w:instrText>
      </w:r>
      <w:r w:rsidR="00D30461">
        <w:fldChar w:fldCharType="end"/>
      </w:r>
      <w:r w:rsidR="00D30461">
        <w:fldChar w:fldCharType="separate"/>
      </w:r>
      <w:r w:rsidR="00D30461">
        <w:rPr>
          <w:noProof/>
        </w:rPr>
        <w:t>(123-125)</w:t>
      </w:r>
      <w:r w:rsidR="00D30461">
        <w:fldChar w:fldCharType="end"/>
      </w:r>
      <w:r w:rsidRPr="00C4693F">
        <w:rPr>
          <w:lang w:val="en-US"/>
        </w:rPr>
        <w:t xml:space="preserve">. </w:t>
      </w:r>
      <w:r w:rsidRPr="00C4693F">
        <w:t xml:space="preserve"> </w:t>
      </w:r>
      <w:r w:rsidRPr="00C4693F">
        <w:rPr>
          <w:bCs/>
          <w:lang w:val="en-US"/>
        </w:rPr>
        <w:t>In their double-blind con</w:t>
      </w:r>
      <w:r w:rsidRPr="00C4693F">
        <w:rPr>
          <w:bCs/>
          <w:lang w:val="en-US"/>
        </w:rPr>
        <w:lastRenderedPageBreak/>
        <w:t xml:space="preserve">trolled study, Meinhardt et al evaluated the perceived and actual benefits in </w:t>
      </w:r>
      <w:r w:rsidR="00A65BFF" w:rsidRPr="00C4693F">
        <w:rPr>
          <w:bCs/>
          <w:lang w:val="en-US"/>
        </w:rPr>
        <w:t xml:space="preserve">people </w:t>
      </w:r>
      <w:r w:rsidRPr="00C4693F">
        <w:rPr>
          <w:bCs/>
          <w:lang w:val="en-US"/>
        </w:rPr>
        <w:t xml:space="preserve">allocated to placebo treatment. All </w:t>
      </w:r>
      <w:r w:rsidR="00A65BFF" w:rsidRPr="00C4693F">
        <w:rPr>
          <w:bCs/>
          <w:lang w:val="en-US"/>
        </w:rPr>
        <w:t xml:space="preserve">participants </w:t>
      </w:r>
      <w:r w:rsidRPr="00C4693F">
        <w:rPr>
          <w:bCs/>
          <w:lang w:val="en-US"/>
        </w:rPr>
        <w:t xml:space="preserve">completed a self-evaluation questionnaire along with physical performance testing before and after 8 weeks of treatment. The questionnaire inquired whether the participant thought they were on placebo or GH treatment and what impact they thought the treatment had on their performance, without knowledge of the performance data </w:t>
      </w:r>
      <w:r w:rsidR="00D30461">
        <w:fldChar w:fldCharType="begin"/>
      </w:r>
      <w:r w:rsidR="00D30461">
        <w:instrText xml:space="preserve"> ADDIN EN.CITE &lt;EndNote&gt;&lt;Cite&gt;&lt;Author&gt;Hansen&lt;/Author&gt;&lt;Year&gt;2008&lt;/Year&gt;&lt;RecNum&gt;1232&lt;/RecNum&gt;&lt;DisplayText&gt;(126)&lt;/DisplayText&gt;&lt;record&gt;&lt;rec-number&gt;1232&lt;/rec-number&gt;&lt;foreign-keys&gt;&lt;key app="EN" db-id="fs9wtzp5czpxase9tzlv2dwmf29seseaxzz5" timestamp="0"&gt;1232&lt;/key&gt;&lt;/foreign-keys&gt;&lt;ref-type name="Journal Article"&gt;17&lt;/ref-type&gt;&lt;contributors&gt;&lt;authors&gt;&lt;author&gt;Meinhardt, U.&lt;/author&gt;&lt;author&gt;Nelson, A. E.&lt;/author&gt;&lt;author&gt;Hansen, J. L.&lt;/author&gt;&lt;author&gt;Walker, I. H.&lt;/author&gt;&lt;author&gt;Ho, K. K. Y.&lt;/author&gt;&lt;/authors&gt;&lt;/contributors&gt;&lt;titles&gt;&lt;title&gt;The power of the mind: an evaluation of the placebo effect in a study of GH on physical performance.&lt;/title&gt;&lt;secondary-title&gt;Growth Hormone and IGF Research&lt;/secondary-title&gt;&lt;/titles&gt;&lt;periodical&gt;&lt;full-title&gt;Growth Hormone and IGF Research&lt;/full-title&gt;&lt;/periodical&gt;&lt;pages&gt;P-24&lt;/pages&gt;&lt;volume&gt;18&lt;/volume&gt;&lt;number&gt;1&lt;/number&gt;&lt;dates&gt;&lt;year&gt;2008&lt;/year&gt;&lt;/dates&gt;&lt;urls&gt;&lt;/urls&gt;&lt;/record&gt;&lt;/Cite&gt;&lt;/EndNote&gt;</w:instrText>
      </w:r>
      <w:r w:rsidR="00D30461">
        <w:fldChar w:fldCharType="separate"/>
      </w:r>
      <w:r w:rsidR="00D30461">
        <w:rPr>
          <w:noProof/>
        </w:rPr>
        <w:t>(126)</w:t>
      </w:r>
      <w:r w:rsidR="00D30461">
        <w:fldChar w:fldCharType="end"/>
      </w:r>
      <w:r w:rsidRPr="00C4693F">
        <w:rPr>
          <w:bCs/>
          <w:lang w:val="en-US"/>
        </w:rPr>
        <w:t xml:space="preserve">. </w:t>
      </w:r>
      <w:r w:rsidRPr="00C4693F">
        <w:rPr>
          <w:bCs/>
        </w:rPr>
        <w:t xml:space="preserve">Mean </w:t>
      </w:r>
      <w:r w:rsidRPr="00C4693F" w:rsidDel="004543A0">
        <w:rPr>
          <w:bCs/>
        </w:rPr>
        <w:t xml:space="preserve">perceived performance </w:t>
      </w:r>
      <w:r w:rsidRPr="00C4693F">
        <w:rPr>
          <w:bCs/>
        </w:rPr>
        <w:t>scores were higher for incorrect guessers compared to correct guessers, however</w:t>
      </w:r>
      <w:r w:rsidR="003A5842" w:rsidRPr="00C4693F">
        <w:rPr>
          <w:bCs/>
        </w:rPr>
        <w:t>,</w:t>
      </w:r>
      <w:r w:rsidRPr="00C4693F">
        <w:rPr>
          <w:bCs/>
        </w:rPr>
        <w:t xml:space="preserve"> there was a trend to significance only for sprint capacity (Figure</w:t>
      </w:r>
      <w:r w:rsidR="00C27DE9" w:rsidRPr="00C4693F">
        <w:rPr>
          <w:bCs/>
        </w:rPr>
        <w:t xml:space="preserve"> </w:t>
      </w:r>
      <w:r w:rsidR="006141D1">
        <w:rPr>
          <w:bCs/>
        </w:rPr>
        <w:t>8</w:t>
      </w:r>
      <w:r w:rsidRPr="00C4693F">
        <w:rPr>
          <w:bCs/>
        </w:rPr>
        <w:t>). Mean changes in measured performance were higher</w:t>
      </w:r>
      <w:r w:rsidR="0014063B">
        <w:rPr>
          <w:bCs/>
        </w:rPr>
        <w:t xml:space="preserve"> in those who thought they were on GH</w:t>
      </w:r>
      <w:r w:rsidRPr="00C4693F">
        <w:rPr>
          <w:bCs/>
        </w:rPr>
        <w:t xml:space="preserve"> with a significant increase for jump height (p=0.05). Nearly three times more men than women believed they were on active treatment (81% vs 31%). </w:t>
      </w:r>
      <w:r w:rsidRPr="00C4693F">
        <w:t>Compared to baseline, men who guessed incorrectly had significantly improved self-assessed scores (p&lt;0.03) for all categories and also increased measured performance for VO</w:t>
      </w:r>
      <w:r w:rsidRPr="00C4693F">
        <w:rPr>
          <w:vertAlign w:val="subscript"/>
        </w:rPr>
        <w:t>2</w:t>
      </w:r>
      <w:r w:rsidRPr="00C4693F">
        <w:t xml:space="preserve"> max (p=0.03) and strength (p=0.06). For women, there were no significantly greater outcomes for those who guessed incorrectly compared to correctly. In short</w:t>
      </w:r>
      <w:r w:rsidR="003A5842" w:rsidRPr="00C4693F">
        <w:t>,</w:t>
      </w:r>
      <w:r w:rsidRPr="00C4693F">
        <w:t xml:space="preserve"> athletes who believed they were on active treatment not only had a perceived improvement on performance, but also in measured physical performance. The effect was greater in men. In conclusion, a placebo effect may contribute to perceived and actual performance-enhancing effects of GH, particularly in men </w:t>
      </w:r>
      <w:r w:rsidR="00D30461">
        <w:fldChar w:fldCharType="begin"/>
      </w:r>
      <w:r w:rsidR="00D30461">
        <w:instrText xml:space="preserve"> ADDIN EN.CITE &lt;EndNote&gt;&lt;Cite&gt;&lt;Author&gt;Hansen&lt;/Author&gt;&lt;Year&gt;2008&lt;/Year&gt;&lt;RecNum&gt;1232&lt;/RecNum&gt;&lt;DisplayText&gt;(126)&lt;/DisplayText&gt;&lt;record&gt;&lt;rec-number&gt;1232&lt;/rec-number&gt;&lt;foreign-keys&gt;&lt;key app="EN" db-id="fs9wtzp5czpxase9tzlv2dwmf29seseaxzz5" timestamp="0"&gt;1232&lt;/key&gt;&lt;/foreign-keys&gt;&lt;ref-type name="Journal Article"&gt;17&lt;/ref-type&gt;&lt;contributors&gt;&lt;authors&gt;&lt;author&gt;Meinhardt, U.&lt;/author&gt;&lt;author&gt;Nelson, A. E.&lt;/author&gt;&lt;author&gt;Hansen, J. L.&lt;/author&gt;&lt;author&gt;Walker, I. H.&lt;/author&gt;&lt;author&gt;Ho, K. K. Y.&lt;/author&gt;&lt;/authors&gt;&lt;/contributors&gt;&lt;titles&gt;&lt;title&gt;The power of the mind: an evaluation of the placebo effect in a study of GH on physical performance.&lt;/title&gt;&lt;secondary-title&gt;Growth Hormone and IGF Research&lt;/secondary-title&gt;&lt;/titles&gt;&lt;periodical&gt;&lt;full-title&gt;Growth Hormone and IGF Research&lt;/full-title&gt;&lt;/periodical&gt;&lt;pages&gt;P-24&lt;/pages&gt;&lt;volume&gt;18&lt;/volume&gt;&lt;number&gt;1&lt;/number&gt;&lt;dates&gt;&lt;year&gt;2008&lt;/year&gt;&lt;/dates&gt;&lt;urls&gt;&lt;/urls&gt;&lt;/record&gt;&lt;/Cite&gt;&lt;/EndNote&gt;</w:instrText>
      </w:r>
      <w:r w:rsidR="00D30461">
        <w:fldChar w:fldCharType="separate"/>
      </w:r>
      <w:r w:rsidR="00D30461">
        <w:rPr>
          <w:noProof/>
        </w:rPr>
        <w:t>(126)</w:t>
      </w:r>
      <w:r w:rsidR="00D30461">
        <w:fldChar w:fldCharType="end"/>
      </w:r>
      <w:r w:rsidRPr="00C4693F">
        <w:t>. However</w:t>
      </w:r>
      <w:r w:rsidR="003A5842" w:rsidRPr="00C4693F">
        <w:t>,</w:t>
      </w:r>
      <w:r w:rsidRPr="00C4693F">
        <w:t xml:space="preserve"> GH treatment only imparted a beneficial effect on sprint capacity compared to placebo.</w:t>
      </w:r>
    </w:p>
    <w:p w14:paraId="300E794F" w14:textId="77777777" w:rsidR="00F40CD2" w:rsidRPr="00C4693F" w:rsidRDefault="00F40CD2" w:rsidP="00BF6704">
      <w:pPr>
        <w:spacing w:line="480" w:lineRule="auto"/>
        <w:jc w:val="both"/>
      </w:pPr>
    </w:p>
    <w:p w14:paraId="567A386A" w14:textId="77777777" w:rsidR="00054323" w:rsidRPr="00C4693F" w:rsidRDefault="00054323" w:rsidP="006C52BF">
      <w:pPr>
        <w:pStyle w:val="Heading2"/>
        <w:spacing w:line="240" w:lineRule="auto"/>
      </w:pPr>
      <w:r w:rsidRPr="00C4693F">
        <w:t>Adverse Effects</w:t>
      </w:r>
    </w:p>
    <w:p w14:paraId="20B2382A" w14:textId="592A5136" w:rsidR="00054323" w:rsidRPr="00C4693F" w:rsidRDefault="00054323" w:rsidP="00BF6704">
      <w:pPr>
        <w:spacing w:line="480" w:lineRule="auto"/>
        <w:jc w:val="both"/>
        <w:rPr>
          <w:szCs w:val="22"/>
          <w:lang w:val="en-US"/>
        </w:rPr>
      </w:pPr>
      <w:r w:rsidRPr="00C4693F">
        <w:rPr>
          <w:szCs w:val="22"/>
          <w:lang w:val="en-US"/>
        </w:rPr>
        <w:t xml:space="preserve">The adverse effects from GH arise from its anti-natriuretic, metabolic and growth-promoting properties </w:t>
      </w:r>
      <w:r w:rsidR="00D30461">
        <w:rPr>
          <w:szCs w:val="22"/>
        </w:rPr>
        <w:fldChar w:fldCharType="begin"/>
      </w:r>
      <w:r w:rsidR="00D30461">
        <w:rPr>
          <w:szCs w:val="22"/>
        </w:rPr>
        <w:instrText xml:space="preserve"> ADDIN EN.CITE &lt;EndNote&gt;&lt;Cite&gt;&lt;Author&gt;Birzniece&lt;/Author&gt;&lt;Year&gt;2011&lt;/Year&gt;&lt;RecNum&gt;539&lt;/RecNum&gt;&lt;DisplayText&gt;(127)&lt;/DisplayText&gt;&lt;record&gt;&lt;rec-number&gt;539&lt;/rec-number&gt;&lt;foreign-keys&gt;&lt;key app="EN" db-id="fs9wtzp5czpxase9tzlv2dwmf29seseaxzz5" timestamp="0"&gt;539&lt;/key&gt;&lt;/foreign-keys&gt;&lt;ref-type name="Journal Article"&gt;17&lt;/ref-type&gt;&lt;contributors&gt;&lt;authors&gt;&lt;author&gt;Birzniece, V.&lt;/author&gt;&lt;author&gt;Nelson, A. E.&lt;/author&gt;&lt;author&gt;Ho, K. K.&lt;/author&gt;&lt;/authors&gt;&lt;/contributors&gt;&lt;auth-address&gt;Pituitary Research Unit, Garvan Institute of Medical Research and Department of Endocrinology, St Vincent&amp;apos;s Hospital, Sydney, NSW 2010, Australia.&lt;/auth-address&gt;&lt;titles&gt;&lt;title&gt;Growth hormone and physical performance&lt;/title&gt;&lt;secondary-title&gt;Trends Endocrinol Metab&lt;/secondary-title&gt;&lt;/titles&gt;&lt;periodical&gt;&lt;full-title&gt;Trends Endocrinol Metab&lt;/full-title&gt;&lt;abbr-1&gt;Trends in endocrinology and metabolism: TEM&lt;/abbr-1&gt;&lt;/periodical&gt;&lt;pages&gt;171-8&lt;/pages&gt;&lt;volume&gt;22&lt;/volume&gt;&lt;number&gt;5&lt;/number&gt;&lt;edition&gt;2011/03/23&lt;/edition&gt;&lt;dates&gt;&lt;year&gt;2011&lt;/year&gt;&lt;pub-dates&gt;&lt;date&gt;May&lt;/date&gt;&lt;/pub-dates&gt;&lt;/dates&gt;&lt;isbn&gt;1879-3061 (Electronic)&amp;#xD;1043-2760 (Linking)&lt;/isbn&gt;&lt;accession-num&gt;21420315&lt;/accession-num&gt;&lt;urls&gt;&lt;related-urls&gt;&lt;url&gt;http://www.ncbi.nlm.nih.gov/entrez/query.fcgi?cmd=Retrieve&amp;amp;db=PubMed&amp;amp;dopt=Citation&amp;amp;list_uids=21420315&lt;/url&gt;&lt;/related-urls&gt;&lt;/urls&gt;&lt;electronic-resource-num&gt;S1043-2760(11)00030-0 [pii]&amp;#xD;10.1016/j.tem.2011.02.005&lt;/electronic-resource-num&gt;&lt;language&gt;eng&lt;/language&gt;&lt;/record&gt;&lt;/Cite&gt;&lt;/EndNote&gt;</w:instrText>
      </w:r>
      <w:r w:rsidR="00D30461">
        <w:rPr>
          <w:szCs w:val="22"/>
        </w:rPr>
        <w:fldChar w:fldCharType="separate"/>
      </w:r>
      <w:r w:rsidR="00D30461">
        <w:rPr>
          <w:noProof/>
          <w:szCs w:val="22"/>
        </w:rPr>
        <w:t>(127)</w:t>
      </w:r>
      <w:r w:rsidR="00D30461">
        <w:rPr>
          <w:szCs w:val="22"/>
        </w:rPr>
        <w:fldChar w:fldCharType="end"/>
      </w:r>
      <w:r w:rsidRPr="00C4693F">
        <w:rPr>
          <w:szCs w:val="22"/>
          <w:lang w:val="en-US"/>
        </w:rPr>
        <w:t xml:space="preserve">. Most of the acute adverse effects reported in healthy adults arise from fluid retention. These include edema, carpal tunnel syndrome, myalgia and arthralgias. The severity of these adverse effects may be worsened by concurrent abuse of anabolic steroids, with the magnitude of fluid retention </w:t>
      </w:r>
      <w:r w:rsidR="00D30461">
        <w:rPr>
          <w:szCs w:val="22"/>
        </w:rPr>
        <w:fldChar w:fldCharType="begin"/>
      </w:r>
      <w:r w:rsidR="00D30461">
        <w:rPr>
          <w:szCs w:val="22"/>
        </w:rPr>
        <w:instrText xml:space="preserve"> ADDIN EN.CITE &lt;EndNote&gt;&lt;Cite&gt;&lt;Author&gt;Johannsson&lt;/Author&gt;&lt;Year&gt;2005&lt;/Year&gt;&lt;RecNum&gt;2588&lt;/RecNum&gt;&lt;DisplayText&gt;(128)&lt;/DisplayText&gt;&lt;record&gt;&lt;rec-number&gt;2588&lt;/rec-number&gt;&lt;foreign-keys&gt;&lt;key app="EN" db-id="fs9wtzp5czpxase9tzlv2dwmf29seseaxzz5" timestamp="0"&gt;2588&lt;/key&gt;&lt;/foreign-keys&gt;&lt;ref-type name="Journal Article"&gt;17&lt;/ref-type&gt;&lt;contributors&gt;&lt;authors&gt;&lt;author&gt;Johannsson, G.&lt;/author&gt;&lt;author&gt;Gibney, J.&lt;/author&gt;&lt;author&gt;Wolthers, T.&lt;/author&gt;&lt;author&gt;Leung, K. C.&lt;/author&gt;&lt;author&gt;Ho, K. K.&lt;/author&gt;&lt;/authors&gt;&lt;/contributors&gt;&lt;auth-address&gt;Pituitary Research Unit, Garvan Institute of Medical Research, St. Vincent&amp;apos;s Hospital, 384 Victoria Street, Darlinghurst, Sydney, New South Wales 2010, Australia.&lt;/auth-address&gt;&lt;titles&gt;&lt;title&gt;Independent and combined effects of testosterone and growth hormone on extracellular water in hypopituitary men&lt;/title&gt;&lt;secondary-title&gt;J Clin Endocrinol Metab&lt;/secondary-title&gt;&lt;/titles&gt;&lt;periodical&gt;&lt;full-title&gt;J Clin Endocrinol Metab&lt;/full-title&gt;&lt;/periodical&gt;&lt;pages&gt;3989-94&lt;/pages&gt;&lt;volume&gt;90&lt;/volume&gt;&lt;number&gt;7&lt;/number&gt;&lt;keywords&gt;&lt;keyword&gt;Adult&lt;/keyword&gt;&lt;keyword&gt;Aged&lt;/keyword&gt;&lt;keyword&gt;Aldosterone/blood&lt;/keyword&gt;&lt;keyword&gt;Atrial Natriuretic Factor/blood&lt;/keyword&gt;&lt;keyword&gt;Body Water/*metabolism&lt;/keyword&gt;&lt;keyword&gt;Cross-Over Studies&lt;/keyword&gt;&lt;keyword&gt;Drug Synergism&lt;/keyword&gt;&lt;keyword&gt;Extracellular Fluid/*metabolism&lt;/keyword&gt;&lt;keyword&gt;*Hormone Replacement Therapy&lt;/keyword&gt;&lt;keyword&gt;Human Growth Hormone/*deficiency/*therapeutic use&lt;/keyword&gt;&lt;keyword&gt;Humans&lt;/keyword&gt;&lt;keyword&gt;Hypopituitarism/*drug therapy/metabolism&lt;/keyword&gt;&lt;keyword&gt;Insulin-Like Growth Factor I/analysis&lt;/keyword&gt;&lt;keyword&gt;Male&lt;/keyword&gt;&lt;keyword&gt;Middle Aged&lt;/keyword&gt;&lt;keyword&gt;Testosterone/*therapeutic use&lt;/keyword&gt;&lt;/keywords&gt;&lt;dates&gt;&lt;year&gt;2005&lt;/year&gt;&lt;pub-dates&gt;&lt;date&gt;Jul&lt;/date&gt;&lt;/pub-dates&gt;&lt;/dates&gt;&lt;accession-num&gt;15827107&lt;/accession-num&gt;&lt;urls&gt;&lt;related-urls&gt;&lt;url&gt;http://www.ncbi.nlm.nih.gov/entrez/query.fcgi?cmd=Retrieve&amp;amp;db=PubMed&amp;amp;dopt=Citation&amp;amp;list_uids=15827107 &lt;/url&gt;&lt;/related-urls&gt;&lt;/urls&gt;&lt;/record&gt;&lt;/Cite&gt;&lt;/EndNote&gt;</w:instrText>
      </w:r>
      <w:r w:rsidR="00D30461">
        <w:rPr>
          <w:szCs w:val="22"/>
        </w:rPr>
        <w:fldChar w:fldCharType="separate"/>
      </w:r>
      <w:r w:rsidR="00D30461">
        <w:rPr>
          <w:noProof/>
          <w:szCs w:val="22"/>
        </w:rPr>
        <w:t>(128)</w:t>
      </w:r>
      <w:r w:rsidR="00D30461">
        <w:rPr>
          <w:szCs w:val="22"/>
        </w:rPr>
        <w:fldChar w:fldCharType="end"/>
      </w:r>
      <w:r w:rsidRPr="00C4693F">
        <w:rPr>
          <w:szCs w:val="22"/>
        </w:rPr>
        <w:t xml:space="preserve"> and the development of cardiac hypertrophy </w:t>
      </w:r>
      <w:r w:rsidRPr="00C4693F">
        <w:rPr>
          <w:szCs w:val="22"/>
          <w:lang w:val="en-US"/>
        </w:rPr>
        <w:t xml:space="preserve">and myopathy </w:t>
      </w:r>
      <w:r w:rsidR="00D30461">
        <w:rPr>
          <w:szCs w:val="22"/>
        </w:rPr>
        <w:fldChar w:fldCharType="begin">
          <w:fldData xml:space="preserve">PEVuZE5vdGU+PENpdGU+PEF1dGhvcj5LYXJpbGE8L0F1dGhvcj48WWVhcj4xOTk4PC9ZZWFyPjxS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</w:fldData>
        </w:fldChar>
      </w:r>
      <w:r w:rsidR="00D30461">
        <w:rPr>
          <w:szCs w:val="22"/>
        </w:rPr>
        <w:instrText xml:space="preserve"> ADDIN EN.CITE </w:instrText>
      </w:r>
      <w:r w:rsidR="00D30461">
        <w:rPr>
          <w:szCs w:val="22"/>
        </w:rPr>
        <w:fldChar w:fldCharType="begin">
          <w:fldData xml:space="preserve">PEVuZE5vdGU+PENpdGU+PEF1dGhvcj5LYXJpbGE8L0F1dGhvcj48WWVhcj4xOTk4PC9ZZWFyPjxS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29,130)</w:t>
      </w:r>
      <w:r w:rsidR="00D30461">
        <w:rPr>
          <w:szCs w:val="22"/>
        </w:rPr>
        <w:fldChar w:fldCharType="end"/>
      </w:r>
      <w:r w:rsidRPr="00C4693F">
        <w:rPr>
          <w:szCs w:val="22"/>
          <w:lang w:val="en-US"/>
        </w:rPr>
        <w:t>.</w:t>
      </w:r>
    </w:p>
    <w:p w14:paraId="70215A07" w14:textId="625FF5FF" w:rsidR="00054323" w:rsidRDefault="00054323" w:rsidP="00BF6704">
      <w:pPr>
        <w:spacing w:line="480" w:lineRule="auto"/>
        <w:jc w:val="both"/>
        <w:rPr>
          <w:szCs w:val="22"/>
          <w:lang w:val="en-US"/>
        </w:rPr>
      </w:pPr>
      <w:r w:rsidRPr="00C4693F">
        <w:rPr>
          <w:szCs w:val="22"/>
          <w:lang w:val="en-US"/>
        </w:rPr>
        <w:t xml:space="preserve">Acromegaly is an appropriate model to gauge the potential harm of long-term GH excess. Among the </w:t>
      </w:r>
      <w:r w:rsidR="00484188">
        <w:rPr>
          <w:szCs w:val="22"/>
          <w:lang w:val="en-US"/>
        </w:rPr>
        <w:t>long-term</w:t>
      </w:r>
      <w:r w:rsidR="0072751D">
        <w:rPr>
          <w:szCs w:val="22"/>
          <w:lang w:val="en-US"/>
        </w:rPr>
        <w:t xml:space="preserve"> </w:t>
      </w:r>
      <w:r w:rsidRPr="00C4693F">
        <w:rPr>
          <w:szCs w:val="22"/>
          <w:lang w:val="en-US"/>
        </w:rPr>
        <w:t xml:space="preserve">complications of acromegaly are cardiac hypertrophy, cardiomyopathy, muscle weakness </w:t>
      </w:r>
      <w:r w:rsidR="00D30461">
        <w:rPr>
          <w:szCs w:val="22"/>
        </w:rPr>
        <w:fldChar w:fldCharType="begin">
          <w:fldData xml:space="preserve">PEVuZE5vdGU+PENpdGU+PEF1dGhvcj5OYWd1bGVzcGFyZW48L0F1dGhvcj48WWVhcj4xOTc2PC9Z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</w:fldData>
        </w:fldChar>
      </w:r>
      <w:r w:rsidR="00D30461">
        <w:rPr>
          <w:szCs w:val="22"/>
        </w:rPr>
        <w:instrText xml:space="preserve"> ADDIN EN.CITE </w:instrText>
      </w:r>
      <w:r w:rsidR="00D30461">
        <w:rPr>
          <w:szCs w:val="22"/>
        </w:rPr>
        <w:fldChar w:fldCharType="begin">
          <w:fldData xml:space="preserve">PEVuZE5vdGU+PENpdGU+PEF1dGhvcj5OYWd1bGVzcGFyZW48L0F1dGhvcj48WWVhcj4xOTc2PC9Z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31,132)</w:t>
      </w:r>
      <w:r w:rsidR="00D30461">
        <w:rPr>
          <w:szCs w:val="22"/>
        </w:rPr>
        <w:fldChar w:fldCharType="end"/>
      </w:r>
      <w:r w:rsidRPr="00C4693F">
        <w:rPr>
          <w:szCs w:val="22"/>
          <w:lang w:val="en-US"/>
        </w:rPr>
        <w:t>, hypertension</w:t>
      </w:r>
      <w:r w:rsidRPr="00C4693F">
        <w:rPr>
          <w:szCs w:val="22"/>
        </w:rPr>
        <w:t xml:space="preserve"> </w:t>
      </w:r>
      <w:r w:rsidR="00D30461">
        <w:rPr>
          <w:szCs w:val="22"/>
        </w:rPr>
        <w:fldChar w:fldCharType="begin">
          <w:fldData xml:space="preserve">PEVuZE5vdGU+PENpdGU+PEF1dGhvcj5Db2xhbzwvQXV0aG9yPjxZZWFyPjIwMDA8L1llYXI+PFJl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E5My05PC9wYWdlcz48dm9sdW1lPjg1PC92b2x1bWU+PG51bWJlcj4xPC9udW1iZXI+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</w:fldData>
        </w:fldChar>
      </w:r>
      <w:r w:rsidR="00D30461">
        <w:rPr>
          <w:szCs w:val="22"/>
        </w:rPr>
        <w:instrText xml:space="preserve"> ADDIN EN.CITE </w:instrText>
      </w:r>
      <w:r w:rsidR="00D30461">
        <w:rPr>
          <w:szCs w:val="22"/>
        </w:rPr>
        <w:fldChar w:fldCharType="begin">
          <w:fldData xml:space="preserve">PEVuZE5vdGU+PENpdGU+PEF1dGhvcj5Db2xhbzwvQXV0aG9yPjxZZWFyPjIwMDA8L1llYXI+PFJl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E5My05PC9wYWdlcz48dm9sdW1lPjg1PC92b2x1bWU+PG51bWJlcj4xPC9udW1iZXI+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33)</w:t>
      </w:r>
      <w:r w:rsidR="00D30461">
        <w:rPr>
          <w:szCs w:val="22"/>
        </w:rPr>
        <w:fldChar w:fldCharType="end"/>
      </w:r>
      <w:r w:rsidRPr="00C4693F">
        <w:rPr>
          <w:szCs w:val="22"/>
          <w:lang w:val="en-US"/>
        </w:rPr>
        <w:t xml:space="preserve">, arthropathy, </w:t>
      </w:r>
      <w:r w:rsidR="00D30461">
        <w:rPr>
          <w:szCs w:val="22"/>
        </w:rPr>
        <w:lastRenderedPageBreak/>
        <w:fldChar w:fldCharType="begin">
          <w:fldData xml:space="preserve">PEVuZE5vdGU+PENpdGU+PEF1dGhvcj5Db2xhbzwvQXV0aG9yPjxZZWFyPjIwMDU8L1llYXI+PFJl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w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=
</w:fldData>
        </w:fldChar>
      </w:r>
      <w:r w:rsidR="00D30461">
        <w:rPr>
          <w:szCs w:val="22"/>
        </w:rPr>
        <w:instrText xml:space="preserve"> ADDIN EN.CITE </w:instrText>
      </w:r>
      <w:r w:rsidR="00D30461">
        <w:rPr>
          <w:szCs w:val="22"/>
        </w:rPr>
        <w:fldChar w:fldCharType="begin">
          <w:fldData xml:space="preserve">PEVuZE5vdGU+PENpdGU+PEF1dGhvcj5Db2xhbzwvQXV0aG9yPjxZZWFyPjIwMDU8L1llYXI+PFJl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w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=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34,135)</w:t>
      </w:r>
      <w:r w:rsidR="00D30461">
        <w:rPr>
          <w:szCs w:val="22"/>
        </w:rPr>
        <w:fldChar w:fldCharType="end"/>
      </w:r>
      <w:r w:rsidRPr="00C4693F">
        <w:rPr>
          <w:szCs w:val="22"/>
          <w:lang w:val="en-US"/>
        </w:rPr>
        <w:t xml:space="preserve"> diabetes </w:t>
      </w:r>
      <w:r w:rsidR="00D30461">
        <w:rPr>
          <w:szCs w:val="22"/>
        </w:rPr>
        <w:fldChar w:fldCharType="begin"/>
      </w:r>
      <w:r w:rsidR="00D30461">
        <w:rPr>
          <w:szCs w:val="22"/>
        </w:rPr>
        <w:instrText xml:space="preserve"> ADDIN EN.CITE &lt;EndNote&gt;&lt;Cite&gt;&lt;Author&gt;Colao&lt;/Author&gt;&lt;Year&gt;2005&lt;/Year&gt;&lt;RecNum&gt;1149&lt;/RecNum&gt;&lt;DisplayText&gt;(134)&lt;/DisplayText&gt;&lt;record&gt;&lt;rec-number&gt;1149&lt;/rec-number&gt;&lt;foreign-keys&gt;&lt;key app="EN" db-id="fs9wtzp5czpxase9tzlv2dwmf29seseaxzz5" timestamp="0"&gt;1149&lt;/key&gt;&lt;/foreign-keys&gt;&lt;ref-type name="Journal Article"&gt;17&lt;/ref-type&gt;&lt;contributors&gt;&lt;authors&gt;&lt;author&gt;Colao, A.&lt;/author&gt;&lt;author&gt;Pivonello, R.&lt;/author&gt;&lt;author&gt;Scarpa, R.&lt;/author&gt;&lt;author&gt;Vallone, G.&lt;/author&gt;&lt;author&gt;Ruosi, C.&lt;/author&gt;&lt;author&gt;Lombardi, G.&lt;/author&gt;&lt;/authors&gt;&lt;/contributors&gt;&lt;auth-address&gt;Section of Endocrinology, Department of Molecular and Clinical Endocrinology, Federico II, University of Naples, Naples, Italy. colao@unina.it&lt;/auth-address&gt;&lt;titles&gt;&lt;title&gt;The acromegalic arthropathy&lt;/title&gt;&lt;secondary-title&gt;J Endocrinol Invest&lt;/secondary-title&gt;&lt;alt-title&gt;Journal of endocrinological investigation&lt;/alt-title&gt;&lt;/titles&gt;&lt;periodical&gt;&lt;full-title&gt;J Endocrinol Invest&lt;/full-title&gt;&lt;/periodical&gt;&lt;pages&gt;24-31&lt;/pages&gt;&lt;volume&gt;28&lt;/volume&gt;&lt;number&gt;8 Suppl&lt;/number&gt;&lt;keywords&gt;&lt;keyword&gt;Acromegaly/*complications/therapy&lt;/keyword&gt;&lt;keyword&gt;Humans&lt;/keyword&gt;&lt;keyword&gt;Osteoarthritis/*etiology/radiography&lt;/keyword&gt;&lt;/keywords&gt;&lt;dates&gt;&lt;year&gt;2005&lt;/year&gt;&lt;/dates&gt;&lt;isbn&gt;0391-4097 (Print)&lt;/isbn&gt;&lt;accession-num&gt;16323826&lt;/accession-num&gt;&lt;urls&gt;&lt;related-urls&gt;&lt;url&gt;http://www.ncbi.nlm.nih.gov/entrez/query.fcgi?cmd=Retrieve&amp;amp;db=PubMed&amp;amp;dopt=Citation&amp;amp;list_uids=16323826 &lt;/url&gt;&lt;/related-urls&gt;&lt;/urls&gt;&lt;language&gt;eng&lt;/language&gt;&lt;/record&gt;&lt;/Cite&gt;&lt;/EndNote&gt;</w:instrText>
      </w:r>
      <w:r w:rsidR="00D30461">
        <w:rPr>
          <w:szCs w:val="22"/>
        </w:rPr>
        <w:fldChar w:fldCharType="separate"/>
      </w:r>
      <w:r w:rsidR="00D30461">
        <w:rPr>
          <w:noProof/>
          <w:szCs w:val="22"/>
        </w:rPr>
        <w:t>(134)</w:t>
      </w:r>
      <w:r w:rsidR="00D30461">
        <w:rPr>
          <w:szCs w:val="22"/>
        </w:rPr>
        <w:fldChar w:fldCharType="end"/>
      </w:r>
      <w:r w:rsidRPr="00C4693F">
        <w:rPr>
          <w:szCs w:val="22"/>
          <w:lang w:val="en-US"/>
        </w:rPr>
        <w:t xml:space="preserve"> and</w:t>
      </w:r>
      <w:r w:rsidR="00B71328">
        <w:rPr>
          <w:szCs w:val="22"/>
          <w:lang w:val="en-US"/>
        </w:rPr>
        <w:t xml:space="preserve"> possible</w:t>
      </w:r>
      <w:r w:rsidRPr="00C4693F">
        <w:rPr>
          <w:szCs w:val="22"/>
          <w:lang w:val="en-US"/>
        </w:rPr>
        <w:t xml:space="preserve"> increased risk of malignancy </w:t>
      </w:r>
      <w:r w:rsidR="00D30461">
        <w:rPr>
          <w:szCs w:val="22"/>
        </w:rPr>
        <w:fldChar w:fldCharType="begin">
          <w:fldData xml:space="preserve">PEVuZE5vdGU+PENpdGU+PEF1dGhvcj5EYWw8L0F1dGhvcj48WWVhcj4yMDE4PC9ZZWFyPjxSZWNO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</w:fldData>
        </w:fldChar>
      </w:r>
      <w:r w:rsidR="00D30461">
        <w:rPr>
          <w:szCs w:val="22"/>
        </w:rPr>
        <w:instrText xml:space="preserve"> ADDIN EN.CITE </w:instrText>
      </w:r>
      <w:r w:rsidR="00D30461">
        <w:rPr>
          <w:szCs w:val="22"/>
        </w:rPr>
        <w:fldChar w:fldCharType="begin">
          <w:fldData xml:space="preserve">PEVuZE5vdGU+PENpdGU+PEF1dGhvcj5EYWw8L0F1dGhvcj48WWVhcj4yMDE4PC9ZZWFyPjxSZWNO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</w:fldData>
        </w:fldChar>
      </w:r>
      <w:r w:rsidR="00D30461">
        <w:rPr>
          <w:szCs w:val="22"/>
        </w:rPr>
        <w:instrText xml:space="preserve"> ADDIN EN.CITE.DATA </w:instrText>
      </w:r>
      <w:r w:rsidR="00D30461">
        <w:rPr>
          <w:szCs w:val="22"/>
        </w:rPr>
      </w:r>
      <w:r w:rsidR="00D30461">
        <w:rPr>
          <w:szCs w:val="22"/>
        </w:rPr>
        <w:fldChar w:fldCharType="end"/>
      </w:r>
      <w:r w:rsidR="00D30461">
        <w:rPr>
          <w:szCs w:val="22"/>
        </w:rPr>
      </w:r>
      <w:r w:rsidR="00D30461">
        <w:rPr>
          <w:szCs w:val="22"/>
        </w:rPr>
        <w:fldChar w:fldCharType="separate"/>
      </w:r>
      <w:r w:rsidR="00D30461">
        <w:rPr>
          <w:noProof/>
          <w:szCs w:val="22"/>
        </w:rPr>
        <w:t>(136)</w:t>
      </w:r>
      <w:r w:rsidR="00D30461">
        <w:rPr>
          <w:szCs w:val="22"/>
        </w:rPr>
        <w:fldChar w:fldCharType="end"/>
      </w:r>
      <w:r w:rsidRPr="00C4693F">
        <w:rPr>
          <w:szCs w:val="22"/>
          <w:lang w:val="en-US"/>
        </w:rPr>
        <w:t xml:space="preserve">. The abuse of GH carries an increased health risk, which could be even greater when taken as a cocktail with other substances. It is not possible to quantify the degree of harm because of the covert nature of the drug-abuse culture and the ethical difficulties of undertaking research in this area </w:t>
      </w:r>
      <w:r w:rsidR="00D30461">
        <w:rPr>
          <w:szCs w:val="22"/>
        </w:rPr>
        <w:fldChar w:fldCharType="begin"/>
      </w:r>
      <w:r w:rsidR="00D30461">
        <w:rPr>
          <w:szCs w:val="22"/>
        </w:rPr>
        <w:instrText xml:space="preserve"> ADDIN EN.CITE &lt;EndNote&gt;&lt;Cite&gt;&lt;Author&gt;Birzniece&lt;/Author&gt;&lt;Year&gt;2011&lt;/Year&gt;&lt;RecNum&gt;539&lt;/RecNum&gt;&lt;DisplayText&gt;(127)&lt;/DisplayText&gt;&lt;record&gt;&lt;rec-number&gt;539&lt;/rec-number&gt;&lt;foreign-keys&gt;&lt;key app="EN" db-id="fs9wtzp5czpxase9tzlv2dwmf29seseaxzz5" timestamp="0"&gt;539&lt;/key&gt;&lt;/foreign-keys&gt;&lt;ref-type name="Journal Article"&gt;17&lt;/ref-type&gt;&lt;contributors&gt;&lt;authors&gt;&lt;author&gt;Birzniece, V.&lt;/author&gt;&lt;author&gt;Nelson, A. E.&lt;/author&gt;&lt;author&gt;Ho, K. K.&lt;/author&gt;&lt;/authors&gt;&lt;/contributors&gt;&lt;auth-address&gt;Pituitary Research Unit, Garvan Institute of Medical Research and Department of Endocrinology, St Vincent&amp;apos;s Hospital, Sydney, NSW 2010, Australia.&lt;/auth-address&gt;&lt;titles&gt;&lt;title&gt;Growth hormone and physical performance&lt;/title&gt;&lt;secondary-title&gt;Trends Endocrinol Metab&lt;/secondary-title&gt;&lt;/titles&gt;&lt;periodical&gt;&lt;full-title&gt;Trends Endocrinol Metab&lt;/full-title&gt;&lt;abbr-1&gt;Trends in endocrinology and metabolism: TEM&lt;/abbr-1&gt;&lt;/periodical&gt;&lt;pages&gt;171-8&lt;/pages&gt;&lt;volume&gt;22&lt;/volume&gt;&lt;number&gt;5&lt;/number&gt;&lt;edition&gt;2011/03/23&lt;/edition&gt;&lt;dates&gt;&lt;year&gt;2011&lt;/year&gt;&lt;pub-dates&gt;&lt;date&gt;May&lt;/date&gt;&lt;/pub-dates&gt;&lt;/dates&gt;&lt;isbn&gt;1879-3061 (Electronic)&amp;#xD;1043-2760 (Linking)&lt;/isbn&gt;&lt;accession-num&gt;21420315&lt;/accession-num&gt;&lt;urls&gt;&lt;related-urls&gt;&lt;url&gt;http://www.ncbi.nlm.nih.gov/entrez/query.fcgi?cmd=Retrieve&amp;amp;db=PubMed&amp;amp;dopt=Citation&amp;amp;list_uids=21420315&lt;/url&gt;&lt;/related-urls&gt;&lt;/urls&gt;&lt;electronic-resource-num&gt;S1043-2760(11)00030-0 [pii]&amp;#xD;10.1016/j.tem.2011.02.005&lt;/electronic-resource-num&gt;&lt;language&gt;eng&lt;/language&gt;&lt;/record&gt;&lt;/Cite&gt;&lt;/EndNote&gt;</w:instrText>
      </w:r>
      <w:r w:rsidR="00D30461">
        <w:rPr>
          <w:szCs w:val="22"/>
        </w:rPr>
        <w:fldChar w:fldCharType="separate"/>
      </w:r>
      <w:r w:rsidR="00D30461">
        <w:rPr>
          <w:noProof/>
          <w:szCs w:val="22"/>
        </w:rPr>
        <w:t>(127)</w:t>
      </w:r>
      <w:r w:rsidR="00D30461">
        <w:rPr>
          <w:szCs w:val="22"/>
        </w:rPr>
        <w:fldChar w:fldCharType="end"/>
      </w:r>
      <w:r w:rsidRPr="00C4693F">
        <w:rPr>
          <w:szCs w:val="22"/>
          <w:lang w:val="en-US"/>
        </w:rPr>
        <w:t xml:space="preserve">. Educational programs highlighting the dangers of drug abuse have been established by organizational and governance bodies and is an approach strongly endorsed by the </w:t>
      </w:r>
      <w:r w:rsidR="0008166E" w:rsidRPr="00C4693F">
        <w:rPr>
          <w:szCs w:val="22"/>
          <w:lang w:val="en-US"/>
        </w:rPr>
        <w:t>WADA</w:t>
      </w:r>
      <w:r w:rsidRPr="00C4693F">
        <w:rPr>
          <w:szCs w:val="22"/>
          <w:lang w:val="en-US"/>
        </w:rPr>
        <w:t xml:space="preserve">. </w:t>
      </w:r>
    </w:p>
    <w:p w14:paraId="4CDD8521" w14:textId="77777777" w:rsidR="00DB6A50" w:rsidRPr="00C4693F" w:rsidRDefault="00DB6A50" w:rsidP="00BF6704">
      <w:pPr>
        <w:spacing w:line="480" w:lineRule="auto"/>
        <w:jc w:val="both"/>
        <w:rPr>
          <w:szCs w:val="22"/>
          <w:lang w:val="en-US"/>
        </w:rPr>
      </w:pPr>
    </w:p>
    <w:p w14:paraId="4E83F576" w14:textId="3D049DEE" w:rsidR="00F40CD2" w:rsidRPr="00543F13" w:rsidRDefault="00F40CD2" w:rsidP="00FF5BF1">
      <w:pPr>
        <w:pStyle w:val="Heading1"/>
      </w:pPr>
      <w:r w:rsidRPr="00C4693F">
        <w:t xml:space="preserve">Detecting Growth Hormone Abuse </w:t>
      </w:r>
    </w:p>
    <w:p w14:paraId="4FF0E9C2" w14:textId="77777777" w:rsidR="00E13106" w:rsidRDefault="00E13106" w:rsidP="00BF6704">
      <w:pPr>
        <w:spacing w:line="480" w:lineRule="auto"/>
        <w:jc w:val="both"/>
      </w:pPr>
    </w:p>
    <w:p w14:paraId="376C842A" w14:textId="07E5B92B" w:rsidR="00F40CD2" w:rsidRPr="00C4693F" w:rsidRDefault="00F40CD2" w:rsidP="00BF6704">
      <w:pPr>
        <w:spacing w:line="480" w:lineRule="auto"/>
        <w:jc w:val="both"/>
      </w:pPr>
      <w:r w:rsidRPr="00C4693F">
        <w:t xml:space="preserve">Detecting GH </w:t>
      </w:r>
      <w:r w:rsidR="006E4604" w:rsidRPr="00C4693F">
        <w:t>abuse</w:t>
      </w:r>
      <w:r w:rsidRPr="00C4693F">
        <w:t xml:space="preserve"> is not easy for several reasons </w:t>
      </w:r>
      <w:r w:rsidR="00D30461">
        <w:fldChar w:fldCharType="begin"/>
      </w:r>
      <w:r w:rsidR="00D30461">
        <w:instrText xml:space="preserve"> ADDIN EN.CITE &lt;EndNote&gt;&lt;Cite&gt;&lt;Author&gt;Guha&lt;/Author&gt;&lt;Year&gt;2013&lt;/Year&gt;&lt;RecNum&gt;3779&lt;/RecNum&gt;&lt;DisplayText&gt;(137)&lt;/DisplayText&gt;&lt;record&gt;&lt;rec-number&gt;3779&lt;/rec-number&gt;&lt;foreign-keys&gt;&lt;key app="EN" db-id="fs9wtzp5czpxase9tzlv2dwmf29seseaxzz5" timestamp="1539841998"&gt;3779&lt;/key&gt;&lt;/foreign-keys&gt;&lt;ref-type name="Journal Article"&gt;17&lt;/ref-type&gt;&lt;contributors&gt;&lt;authors&gt;&lt;author&gt;Guha, N.&lt;/author&gt;&lt;author&gt;Cowan, D. A.&lt;/author&gt;&lt;author&gt;Sonksen, P. H.&lt;/author&gt;&lt;author&gt;Holt, R. I.&lt;/author&gt;&lt;/authors&gt;&lt;/contributors&gt;&lt;auth-address&gt;Human Development and Health Academic Unit, Faculty of Medicine, University of Southampton, IDS Building, MP 887 Southampton General Hospital, Tremona Road, Southampton, SO16 6YD, UK, ng1g08@soton.ac.uk.&lt;/auth-address&gt;&lt;titles&gt;&lt;title&gt;Insulin-like growth factor-I (IGF-I) misuse in athletes and potential methods for detection&lt;/title&gt;&lt;secondary-title&gt;Anal Bioanal Chem&lt;/secondary-title&gt;&lt;/titles&gt;&lt;periodical&gt;&lt;full-title&gt;Anal Bioanal Chem&lt;/full-title&gt;&lt;/periodical&gt;&lt;pages&gt;9669-83&lt;/pages&gt;&lt;volume&gt;405&lt;/volume&gt;&lt;number&gt;30&lt;/number&gt;&lt;edition&gt;2013/08/13&lt;/edition&gt;&lt;keywords&gt;&lt;keyword&gt;*Athletes&lt;/keyword&gt;&lt;keyword&gt;Biomarkers/*analysis&lt;/keyword&gt;&lt;keyword&gt;Doping in Sports/*methods&lt;/keyword&gt;&lt;keyword&gt;Humans&lt;/keyword&gt;&lt;keyword&gt;Insulin-Like Growth Factor I/*administration &amp;amp; dosage/analysis&lt;/keyword&gt;&lt;keyword&gt;Performance-Enhancing Substances/*analysis&lt;/keyword&gt;&lt;keyword&gt;Substance Abuse Detection/*methods&lt;/keyword&gt;&lt;/keywords&gt;&lt;dates&gt;&lt;year&gt;2013&lt;/year&gt;&lt;pub-dates&gt;&lt;date&gt;Dec&lt;/date&gt;&lt;/pub-dates&gt;&lt;/dates&gt;&lt;isbn&gt;1618-2650 (Electronic)&amp;#xD;1618-2642 (Linking)&lt;/isbn&gt;&lt;accession-num&gt;23934394&lt;/accession-num&gt;&lt;urls&gt;&lt;related-urls&gt;&lt;url&gt;https://www.ncbi.nlm.nih.gov/pubmed/23934394&lt;/url&gt;&lt;/related-urls&gt;&lt;/urls&gt;&lt;electronic-resource-num&gt;10.1007/s00216-013-7229-y&lt;/electronic-resource-num&gt;&lt;/record&gt;&lt;/Cite&gt;&lt;/EndNote&gt;</w:instrText>
      </w:r>
      <w:r w:rsidR="00D30461">
        <w:fldChar w:fldCharType="separate"/>
      </w:r>
      <w:r w:rsidR="00D30461">
        <w:rPr>
          <w:noProof/>
        </w:rPr>
        <w:t>(137)</w:t>
      </w:r>
      <w:r w:rsidR="00D30461">
        <w:fldChar w:fldCharType="end"/>
      </w:r>
      <w:r w:rsidRPr="00C4693F">
        <w:t xml:space="preserve">: </w:t>
      </w:r>
    </w:p>
    <w:p w14:paraId="5916FFFF" w14:textId="77777777" w:rsidR="00F40CD2" w:rsidRPr="00C4693F" w:rsidRDefault="00F40CD2" w:rsidP="00BF6704">
      <w:pPr>
        <w:pStyle w:val="ListParagraph"/>
        <w:numPr>
          <w:ilvl w:val="0"/>
          <w:numId w:val="2"/>
        </w:numPr>
        <w:spacing w:line="480" w:lineRule="auto"/>
        <w:jc w:val="both"/>
      </w:pPr>
      <w:r w:rsidRPr="00C4693F">
        <w:t>rhGH has identical structure to native GH</w:t>
      </w:r>
    </w:p>
    <w:p w14:paraId="6267B114" w14:textId="77777777" w:rsidR="00F40CD2" w:rsidRPr="00C4693F" w:rsidRDefault="00F40CD2" w:rsidP="00BF6704">
      <w:pPr>
        <w:pStyle w:val="ListParagraph"/>
        <w:numPr>
          <w:ilvl w:val="0"/>
          <w:numId w:val="2"/>
        </w:numPr>
        <w:spacing w:line="480" w:lineRule="auto"/>
        <w:jc w:val="both"/>
      </w:pPr>
      <w:r w:rsidRPr="00C4693F">
        <w:t xml:space="preserve">GH has a short half-life </w:t>
      </w:r>
    </w:p>
    <w:p w14:paraId="3F012522" w14:textId="77777777" w:rsidR="00F40CD2" w:rsidRPr="00C4693F" w:rsidRDefault="00F40CD2" w:rsidP="00BF6704">
      <w:pPr>
        <w:pStyle w:val="ListParagraph"/>
        <w:numPr>
          <w:ilvl w:val="0"/>
          <w:numId w:val="2"/>
        </w:numPr>
        <w:spacing w:line="480" w:lineRule="auto"/>
        <w:jc w:val="both"/>
      </w:pPr>
      <w:r w:rsidRPr="00C4693F">
        <w:t>GH is secreted in a pulsatile fashion with high peak and low trough values</w:t>
      </w:r>
    </w:p>
    <w:p w14:paraId="29FA4D2A" w14:textId="77777777" w:rsidR="00F40CD2" w:rsidRPr="00C4693F" w:rsidRDefault="00F40CD2" w:rsidP="00BF6704">
      <w:pPr>
        <w:pStyle w:val="ListParagraph"/>
        <w:numPr>
          <w:ilvl w:val="0"/>
          <w:numId w:val="2"/>
        </w:numPr>
        <w:spacing w:line="480" w:lineRule="auto"/>
        <w:jc w:val="both"/>
      </w:pPr>
      <w:r w:rsidRPr="00C4693F">
        <w:t xml:space="preserve">Exercise and stress, the situations in which anti-doping testing occur, are potent stimulators of GH secretion     </w:t>
      </w:r>
    </w:p>
    <w:p w14:paraId="20275F69" w14:textId="00DFA6EB" w:rsidR="00DB6A50" w:rsidRDefault="00DB6A50" w:rsidP="00FF5BF1">
      <w:pPr>
        <w:rPr>
          <w:b/>
        </w:rPr>
      </w:pPr>
    </w:p>
    <w:p w14:paraId="34B2BF41" w14:textId="77777777" w:rsidR="00A65B5F" w:rsidRPr="00784116" w:rsidRDefault="00A65B5F" w:rsidP="00FF5BF1">
      <w:r w:rsidRPr="00784116">
        <w:t>There are two methods currently approved by WADA for detecting GH abuse.</w:t>
      </w:r>
    </w:p>
    <w:p w14:paraId="7D0DF7B5" w14:textId="77777777" w:rsidR="002A0A74" w:rsidRPr="002A0A74" w:rsidRDefault="002A0A74" w:rsidP="007E652A"/>
    <w:p w14:paraId="7858FF7D" w14:textId="121AB7EF" w:rsidR="00F40CD2" w:rsidRPr="00C4693F" w:rsidRDefault="00F40CD2" w:rsidP="006C52BF">
      <w:pPr>
        <w:pStyle w:val="Heading2"/>
        <w:spacing w:line="240" w:lineRule="auto"/>
      </w:pPr>
      <w:r w:rsidRPr="00C4693F">
        <w:t>The Isoform Method</w:t>
      </w:r>
    </w:p>
    <w:p w14:paraId="1D90C14C" w14:textId="46A1045E" w:rsidR="00F40CD2" w:rsidRPr="00C4693F" w:rsidRDefault="00F40CD2" w:rsidP="00BF6704">
      <w:pPr>
        <w:spacing w:line="480" w:lineRule="auto"/>
        <w:jc w:val="both"/>
      </w:pPr>
      <w:r w:rsidRPr="00C4693F">
        <w:t>The Isoform method developed by Strasburge</w:t>
      </w:r>
      <w:r w:rsidR="00874909">
        <w:t>r, Bidlingmaier and Wu</w:t>
      </w:r>
      <w:r w:rsidR="00874909" w:rsidRPr="00C4693F">
        <w:t xml:space="preserve"> </w:t>
      </w:r>
      <w:r w:rsidRPr="00C4693F">
        <w:t xml:space="preserve">in Germany </w:t>
      </w:r>
      <w:r w:rsidR="00D30461">
        <w:fldChar w:fldCharType="begin"/>
      </w:r>
      <w:r w:rsidR="00D30461">
        <w:instrText xml:space="preserve"> ADDIN EN.CITE &lt;EndNote&gt;&lt;Cite&gt;&lt;Author&gt;Wu&lt;/Author&gt;&lt;Year&gt;1999&lt;/Year&gt;&lt;RecNum&gt;275&lt;/RecNum&gt;&lt;DisplayText&gt;(138)&lt;/DisplayText&gt;&lt;record&gt;&lt;rec-number&gt;275&lt;/rec-number&gt;&lt;foreign-keys&gt;&lt;key app="EN" db-id="fs9wtzp5czpxase9tzlv2dwmf29seseaxzz5" timestamp="0"&gt;275&lt;/key&gt;&lt;/foreign-keys&gt;&lt;ref-type name="Journal Article"&gt;17&lt;/ref-type&gt;&lt;contributors&gt;&lt;authors&gt;&lt;author&gt;Wu, Z.&lt;/author&gt;&lt;author&gt;Bidlingmaier, M.&lt;/author&gt;&lt;author&gt;Dall, R.&lt;/author&gt;&lt;author&gt;Strasburger, C. J.&lt;/author&gt;&lt;/authors&gt;&lt;/contributors&gt;&lt;titles&gt;&lt;title&gt;Detection of doping with human growth hormone&lt;/title&gt;&lt;secondary-title&gt;Lancet&lt;/secondary-title&gt;&lt;/titles&gt;&lt;periodical&gt;&lt;full-title&gt;Lancet&lt;/full-title&gt;&lt;/periodical&gt;&lt;pages&gt;895&lt;/pages&gt;&lt;volume&gt;353&lt;/volume&gt;&lt;number&gt;9156&lt;/number&gt;&lt;keywords&gt;&lt;keyword&gt;Antibodies, Monoclonal/diagnostic use&lt;/keyword&gt;&lt;keyword&gt;Comparative Study&lt;/keyword&gt;&lt;keyword&gt;*Doping in Sports&lt;/keyword&gt;&lt;keyword&gt;Growth Hormone/*blood&lt;/keyword&gt;&lt;keyword&gt;Human Growth Hormone/*blood/secretion&lt;/keyword&gt;&lt;keyword&gt;Humans&lt;/keyword&gt;&lt;keyword&gt;Immunoassay/*methods&lt;/keyword&gt;&lt;keyword&gt;Random Allocation&lt;/keyword&gt;&lt;keyword&gt;Research Support, Non-U.S. Gov&amp;apos;t&lt;/keyword&gt;&lt;keyword&gt;Structure-Activity Relationship&lt;/keyword&gt;&lt;keyword&gt;Substance Abuse Detection/*methods&lt;/keyword&gt;&lt;/keywords&gt;&lt;dates&gt;&lt;year&gt;1999&lt;/year&gt;&lt;pub-dates&gt;&lt;date&gt;Mar 13&lt;/date&gt;&lt;/pub-dates&gt;&lt;/dates&gt;&lt;accession-num&gt;10093984&lt;/accession-num&gt;&lt;urls&gt;&lt;/urls&gt;&lt;/record&gt;&lt;/Cite&gt;&lt;/EndNote&gt;</w:instrText>
      </w:r>
      <w:r w:rsidR="00D30461">
        <w:fldChar w:fldCharType="separate"/>
      </w:r>
      <w:r w:rsidR="00D30461">
        <w:rPr>
          <w:noProof/>
        </w:rPr>
        <w:t>(138)</w:t>
      </w:r>
      <w:r w:rsidR="00D30461">
        <w:fldChar w:fldCharType="end"/>
      </w:r>
      <w:r w:rsidRPr="00C4693F">
        <w:t xml:space="preserve"> was the first WADA-validated method for detecting GH </w:t>
      </w:r>
      <w:r w:rsidR="006E4604" w:rsidRPr="00C4693F">
        <w:t>abuse</w:t>
      </w:r>
      <w:r w:rsidRPr="00C4693F">
        <w:t xml:space="preserve">. As discussed above, endogenous GH </w:t>
      </w:r>
      <w:r w:rsidR="00561A6C">
        <w:t xml:space="preserve">secretion involves </w:t>
      </w:r>
      <w:r w:rsidRPr="00C4693F">
        <w:t>in multiple isoforms while recombinant hGH pharmaceutical preparations contain only the 22-kDa isoform. The Isoform method is based on distinguishing pure recombinant 22</w:t>
      </w:r>
      <w:r w:rsidR="00D22A4E">
        <w:t>k</w:t>
      </w:r>
      <w:r w:rsidRPr="00C4693F">
        <w:t>D GH from the heterogeneous isoforms secreted from the pituitary</w:t>
      </w:r>
      <w:r w:rsidR="003A5842" w:rsidRPr="00C4693F">
        <w:t>,</w:t>
      </w:r>
      <w:r w:rsidR="002B72C7">
        <w:t xml:space="preserve"> </w:t>
      </w:r>
      <w:r w:rsidRPr="00C4693F">
        <w:t xml:space="preserve">which are suppressed after rhGH </w:t>
      </w:r>
      <w:r w:rsidR="003A5842" w:rsidRPr="00C4693F">
        <w:t xml:space="preserve">administration </w:t>
      </w:r>
      <w:r w:rsidRPr="00C4693F">
        <w:t xml:space="preserve">through negative feedback. The method depends on carefully selected antibodies to GH, one that is specific for the 22kDa </w:t>
      </w:r>
      <w:r w:rsidRPr="00C4693F">
        <w:lastRenderedPageBreak/>
        <w:t>isoform and another that does not distinguish between the isoforms and thus measures ‘total’ GH.  The ratio between the two measures is used to detect the presence of rhGH (</w:t>
      </w:r>
      <w:r w:rsidR="004237ED" w:rsidRPr="00C4693F">
        <w:t>Figure 9</w:t>
      </w:r>
      <w:r w:rsidRPr="00C4693F">
        <w:t xml:space="preserve">). </w:t>
      </w:r>
    </w:p>
    <w:p w14:paraId="4566567C" w14:textId="74DEE3F7" w:rsidR="00F40CD2" w:rsidRPr="00C4693F" w:rsidRDefault="00F40CD2" w:rsidP="00BF6704">
      <w:pPr>
        <w:spacing w:line="480" w:lineRule="auto"/>
        <w:jc w:val="both"/>
      </w:pPr>
      <w:r w:rsidRPr="00C4693F">
        <w:t>WADA regulations stipulate that where immunoassays are used to detect analytes, two immunoassays for each analyte are required to ensure specificity of the assays. Thus, the test is marketed in kit forms A &amp; B with two independent assays for 22</w:t>
      </w:r>
      <w:r w:rsidR="007552A3">
        <w:t xml:space="preserve"> </w:t>
      </w:r>
      <w:r w:rsidRPr="00C4693F">
        <w:t>kD GH and total GH. The ratio between the 22</w:t>
      </w:r>
      <w:r w:rsidR="007552A3">
        <w:t xml:space="preserve"> </w:t>
      </w:r>
      <w:r w:rsidRPr="00C4693F">
        <w:t>kD GH and total GH has to exceed given figures (that differ for kits A &amp; B and between men and women) for both kits to result in an adverse analytical finding (positive result).</w:t>
      </w:r>
    </w:p>
    <w:p w14:paraId="0210B355" w14:textId="7138973B" w:rsidR="00F40CD2" w:rsidRDefault="00F40CD2" w:rsidP="00BF6704">
      <w:pPr>
        <w:spacing w:line="480" w:lineRule="auto"/>
        <w:jc w:val="both"/>
      </w:pPr>
      <w:r w:rsidRPr="00C4693F">
        <w:t xml:space="preserve">The isoform method was introduced during the Athens Olympic Games in 2004 but it was not until February 2010 after analysing more than 1000 samples that the first positive occurred </w:t>
      </w:r>
      <w:r w:rsidR="00D30461">
        <w:fldChar w:fldCharType="begin"/>
      </w:r>
      <w:r w:rsidR="00D30461">
        <w:instrText xml:space="preserve"> ADDIN EN.CITE &lt;EndNote&gt;&lt;Cite&gt;&lt;Author&gt;Guha&lt;/Author&gt;&lt;Year&gt;2013&lt;/Year&gt;&lt;RecNum&gt;3779&lt;/RecNum&gt;&lt;DisplayText&gt;(137)&lt;/DisplayText&gt;&lt;record&gt;&lt;rec-number&gt;3779&lt;/rec-number&gt;&lt;foreign-keys&gt;&lt;key app="EN" db-id="fs9wtzp5czpxase9tzlv2dwmf29seseaxzz5" timestamp="1539841998"&gt;3779&lt;/key&gt;&lt;/foreign-keys&gt;&lt;ref-type name="Journal Article"&gt;17&lt;/ref-type&gt;&lt;contributors&gt;&lt;authors&gt;&lt;author&gt;Guha, N.&lt;/author&gt;&lt;author&gt;Cowan, D. A.&lt;/author&gt;&lt;author&gt;Sonksen, P. H.&lt;/author&gt;&lt;author&gt;Holt, R. I.&lt;/author&gt;&lt;/authors&gt;&lt;/contributors&gt;&lt;auth-address&gt;Human Development and Health Academic Unit, Faculty of Medicine, University of Southampton, IDS Building, MP 887 Southampton General Hospital, Tremona Road, Southampton, SO16 6YD, UK, ng1g08@soton.ac.uk.&lt;/auth-address&gt;&lt;titles&gt;&lt;title&gt;Insulin-like growth factor-I (IGF-I) misuse in athletes and potential methods for detection&lt;/title&gt;&lt;secondary-title&gt;Anal Bioanal Chem&lt;/secondary-title&gt;&lt;/titles&gt;&lt;periodical&gt;&lt;full-title&gt;Anal Bioanal Chem&lt;/full-title&gt;&lt;/periodical&gt;&lt;pages&gt;9669-83&lt;/pages&gt;&lt;volume&gt;405&lt;/volume&gt;&lt;number&gt;30&lt;/number&gt;&lt;edition&gt;2013/08/13&lt;/edition&gt;&lt;keywords&gt;&lt;keyword&gt;*Athletes&lt;/keyword&gt;&lt;keyword&gt;Biomarkers/*analysis&lt;/keyword&gt;&lt;keyword&gt;Doping in Sports/*methods&lt;/keyword&gt;&lt;keyword&gt;Humans&lt;/keyword&gt;&lt;keyword&gt;Insulin-Like Growth Factor I/*administration &amp;amp; dosage/analysis&lt;/keyword&gt;&lt;keyword&gt;Performance-Enhancing Substances/*analysis&lt;/keyword&gt;&lt;keyword&gt;Substance Abuse Detection/*methods&lt;/keyword&gt;&lt;/keywords&gt;&lt;dates&gt;&lt;year&gt;2013&lt;/year&gt;&lt;pub-dates&gt;&lt;date&gt;Dec&lt;/date&gt;&lt;/pub-dates&gt;&lt;/dates&gt;&lt;isbn&gt;1618-2650 (Electronic)&amp;#xD;1618-2642 (Linking)&lt;/isbn&gt;&lt;accession-num&gt;23934394&lt;/accession-num&gt;&lt;urls&gt;&lt;related-urls&gt;&lt;url&gt;https://www.ncbi.nlm.nih.gov/pubmed/23934394&lt;/url&gt;&lt;/related-urls&gt;&lt;/urls&gt;&lt;electronic-resource-num&gt;10.1007/s00216-013-7229-y&lt;/electronic-resource-num&gt;&lt;/record&gt;&lt;/Cite&gt;&lt;/EndNote&gt;</w:instrText>
      </w:r>
      <w:r w:rsidR="00D30461">
        <w:fldChar w:fldCharType="separate"/>
      </w:r>
      <w:r w:rsidR="00D30461">
        <w:rPr>
          <w:noProof/>
        </w:rPr>
        <w:t>(137)</w:t>
      </w:r>
      <w:r w:rsidR="00D30461">
        <w:fldChar w:fldCharType="end"/>
      </w:r>
      <w:r w:rsidRPr="00C4693F">
        <w:t xml:space="preserve">. The very short window of opportunity of the method means that the only chance of catching a cheat is to perform the blood sampling </w:t>
      </w:r>
      <w:r w:rsidR="00874909">
        <w:t>up to 30</w:t>
      </w:r>
      <w:r w:rsidRPr="00C4693F">
        <w:t xml:space="preserve"> hours of an injection of rhGH</w:t>
      </w:r>
      <w:r w:rsidR="00557298" w:rsidRPr="00C4693F">
        <w:t xml:space="preserve"> </w:t>
      </w:r>
      <w:r w:rsidR="00D30461">
        <w:fldChar w:fldCharType="begin">
          <w:fldData xml:space="preserve">PEVuZE5vdGU+PENpdGU+PEF1dGhvcj5CaWRsaW5nbWFpZXI8L0F1dGhvcj48WWVhcj4yMDA5PC9Z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</w:fldData>
        </w:fldChar>
      </w:r>
      <w:r w:rsidR="00D30461">
        <w:instrText xml:space="preserve"> ADDIN EN.CITE </w:instrText>
      </w:r>
      <w:r w:rsidR="00D30461">
        <w:fldChar w:fldCharType="begin">
          <w:fldData xml:space="preserve">PEVuZE5vdGU+PENpdGU+PEF1dGhvcj5CaWRsaW5nbWFpZXI8L0F1dGhvcj48WWVhcj4yMDA5PC9Z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</w:fldData>
        </w:fldChar>
      </w:r>
      <w:r w:rsidR="00D30461">
        <w:instrText xml:space="preserve"> ADDIN EN.CITE.DATA </w:instrText>
      </w:r>
      <w:r w:rsidR="00D30461">
        <w:fldChar w:fldCharType="end"/>
      </w:r>
      <w:r w:rsidR="00D30461">
        <w:fldChar w:fldCharType="separate"/>
      </w:r>
      <w:r w:rsidR="00D30461">
        <w:rPr>
          <w:noProof/>
        </w:rPr>
        <w:t>(139)</w:t>
      </w:r>
      <w:r w:rsidR="00D30461">
        <w:fldChar w:fldCharType="end"/>
      </w:r>
      <w:r w:rsidRPr="00C4693F">
        <w:t xml:space="preserve">. Another disadvantage of the method is that it cannot detect </w:t>
      </w:r>
      <w:r w:rsidR="006E4604" w:rsidRPr="00C4693F">
        <w:t>abuse</w:t>
      </w:r>
      <w:r w:rsidRPr="00C4693F">
        <w:t xml:space="preserve"> of GH extracted from cadavers (which contains all the GH isoforms)</w:t>
      </w:r>
      <w:r w:rsidR="003A5842" w:rsidRPr="00C4693F">
        <w:t>,</w:t>
      </w:r>
      <w:r w:rsidRPr="00C4693F">
        <w:t xml:space="preserve"> which is believed to still be in circulation on the black market and has been confiscated by customs officers.</w:t>
      </w:r>
    </w:p>
    <w:p w14:paraId="7ECEC7AC" w14:textId="648885E6" w:rsidR="00DB6A50" w:rsidRPr="00C4693F" w:rsidRDefault="004C26D5" w:rsidP="00BF6704">
      <w:pPr>
        <w:spacing w:line="480" w:lineRule="auto"/>
        <w:jc w:val="both"/>
      </w:pPr>
      <w:r>
        <w:t xml:space="preserve">Despite the limitations, the Isoform Method is an endorsed and established method for detecting GH abuse. </w:t>
      </w:r>
      <w:r w:rsidR="00A36BF1">
        <w:t>T</w:t>
      </w:r>
      <w:r>
        <w:t xml:space="preserve">echnical </w:t>
      </w:r>
      <w:r w:rsidR="00A36BF1">
        <w:t>advances</w:t>
      </w:r>
      <w:r>
        <w:t xml:space="preserve"> </w:t>
      </w:r>
      <w:r w:rsidR="00A36BF1">
        <w:t>are being developed to</w:t>
      </w:r>
      <w:r>
        <w:t xml:space="preserve"> improve the availability, sustainability and cost of antibody production </w:t>
      </w:r>
      <w:r w:rsidR="00A36BF1">
        <w:t xml:space="preserve"> </w:t>
      </w:r>
      <w:r w:rsidR="00D30461">
        <w:fldChar w:fldCharType="begin"/>
      </w:r>
      <w:r w:rsidR="00D30461">
        <w:instrText xml:space="preserve"> ADDIN EN.CITE &lt;EndNote&gt;&lt;Cite&gt;&lt;Author&gt;Murad&lt;/Author&gt;&lt;Year&gt;2017&lt;/Year&gt;&lt;RecNum&gt;3827&lt;/RecNum&gt;&lt;DisplayText&gt;(140)&lt;/DisplayText&gt;&lt;record&gt;&lt;rec-number&gt;3827&lt;/rec-number&gt;&lt;foreign-keys&gt;&lt;key app="EN" db-id="fs9wtzp5czpxase9tzlv2dwmf29seseaxzz5" timestamp="1547517987"&gt;3827&lt;/key&gt;&lt;/foreign-keys&gt;&lt;ref-type name="Journal Article"&gt;17&lt;/ref-type&gt;&lt;contributors&gt;&lt;authors&gt;&lt;author&gt;Murad, H.&lt;/author&gt;&lt;author&gt;Assaad, J. M.&lt;/author&gt;&lt;author&gt;Al-Shemali, R.&lt;/author&gt;&lt;author&gt;Abbady, A. Q.&lt;/author&gt;&lt;/authors&gt;&lt;/contributors&gt;&lt;auth-address&gt;Department of Molecular Biology and Biotechnology, AECS, Damascus, Syria.&lt;/auth-address&gt;&lt;titles&gt;&lt;title&gt;Exploiting Nanobodies in the Detection and Quantification of Human Growth Hormone via Phage-Sandwich Enzyme-Linked Immunosorbent Assay&lt;/title&gt;&lt;secondary-title&gt;Front Endocrinol (Lausanne)&lt;/secondary-title&gt;&lt;/titles&gt;&lt;periodical&gt;&lt;full-title&gt;Front Endocrinol (Lausanne)&lt;/full-title&gt;&lt;/periodical&gt;&lt;pages&gt;115&lt;/pages&gt;&lt;volume&gt;8&lt;/volume&gt;&lt;keywords&gt;&lt;keyword&gt;Vhh&lt;/keyword&gt;&lt;keyword&gt;biotinylation&lt;/keyword&gt;&lt;keyword&gt;camel&lt;/keyword&gt;&lt;keyword&gt;doping detection&lt;/keyword&gt;&lt;keyword&gt;growth hormone&lt;/keyword&gt;&lt;keyword&gt;nanobody&lt;/keyword&gt;&lt;keyword&gt;phage display&lt;/keyword&gt;&lt;keyword&gt;recombinant antibody&lt;/keyword&gt;&lt;/keywords&gt;&lt;dates&gt;&lt;year&gt;2017&lt;/year&gt;&lt;/dates&gt;&lt;isbn&gt;1664-2392 (Print)&amp;#xD;1664-2392 (Linking)&lt;/isbn&gt;&lt;accession-num&gt;28611730&lt;/accession-num&gt;&lt;urls&gt;&lt;related-urls&gt;&lt;url&gt;http://www.ncbi.nlm.nih.gov/pubmed/28611730&lt;/url&gt;&lt;/related-urls&gt;&lt;/urls&gt;&lt;custom2&gt;PMC5447680&lt;/custom2&gt;&lt;electronic-resource-num&gt;10.3389/fendo.2017.00115&lt;/electronic-resource-num&gt;&lt;/record&gt;&lt;/Cite&gt;&lt;/EndNote&gt;</w:instrText>
      </w:r>
      <w:r w:rsidR="00D30461">
        <w:fldChar w:fldCharType="separate"/>
      </w:r>
      <w:r w:rsidR="00D30461">
        <w:rPr>
          <w:noProof/>
        </w:rPr>
        <w:t>(140)</w:t>
      </w:r>
      <w:r w:rsidR="00D30461">
        <w:fldChar w:fldCharType="end"/>
      </w:r>
      <w:r w:rsidR="00A36BF1">
        <w:rPr>
          <w:rFonts w:cstheme="majorHAnsi"/>
          <w:color w:val="31849B" w:themeColor="accent5" w:themeShade="BF"/>
          <w:lang w:val="en"/>
        </w:rPr>
        <w:t>.</w:t>
      </w:r>
    </w:p>
    <w:p w14:paraId="264DFC7A" w14:textId="77777777" w:rsidR="00F40CD2" w:rsidRPr="00C4693F" w:rsidRDefault="00F40CD2" w:rsidP="006C52BF">
      <w:pPr>
        <w:pStyle w:val="Heading2"/>
        <w:spacing w:line="240" w:lineRule="auto"/>
        <w:rPr>
          <w:color w:val="auto"/>
        </w:rPr>
      </w:pPr>
      <w:r w:rsidRPr="00C4693F">
        <w:t>The GH-2000 Bio-marker test</w:t>
      </w:r>
    </w:p>
    <w:p w14:paraId="6F5815F2" w14:textId="7603A96A" w:rsidR="00F40CD2" w:rsidRPr="00C4693F" w:rsidRDefault="00F40CD2" w:rsidP="00BF6704">
      <w:pPr>
        <w:spacing w:line="480" w:lineRule="auto"/>
        <w:jc w:val="both"/>
      </w:pPr>
      <w:r w:rsidRPr="00C4693F">
        <w:t xml:space="preserve">The </w:t>
      </w:r>
      <w:r w:rsidR="003A5842" w:rsidRPr="00C4693F">
        <w:t>GH-2000 bio</w:t>
      </w:r>
      <w:r w:rsidRPr="00C4693F">
        <w:t>-</w:t>
      </w:r>
      <w:r w:rsidR="003A5842" w:rsidRPr="00C4693F">
        <w:t xml:space="preserve">marker </w:t>
      </w:r>
      <w:r w:rsidRPr="00C4693F">
        <w:t>method was initially developed by the GH-2000 multi-national research team</w:t>
      </w:r>
      <w:r w:rsidR="00B4077C">
        <w:t>.</w:t>
      </w:r>
      <w:r w:rsidRPr="00C4693F">
        <w:t xml:space="preserve"> The research was completed in March 1999 </w:t>
      </w:r>
      <w:r w:rsidRPr="00F9359C">
        <w:t xml:space="preserve">but </w:t>
      </w:r>
      <w:r w:rsidR="00874909" w:rsidRPr="00F9359C">
        <w:t>political issues within IOC and</w:t>
      </w:r>
      <w:r w:rsidR="00874909">
        <w:t xml:space="preserve"> </w:t>
      </w:r>
      <w:r w:rsidRPr="00C4693F">
        <w:t xml:space="preserve">concerns about the potential effects of ethnicity and injury prevented the test from being implemented at the Sydney </w:t>
      </w:r>
      <w:r w:rsidR="000D06A9">
        <w:t xml:space="preserve">Olympic </w:t>
      </w:r>
      <w:r w:rsidRPr="00C4693F">
        <w:t>Games</w:t>
      </w:r>
      <w:r w:rsidR="000933CF">
        <w:t xml:space="preserve"> </w:t>
      </w:r>
      <w:r w:rsidR="00C349FD">
        <w:t>(</w:t>
      </w:r>
      <w:r w:rsidR="000933CF">
        <w:t>Sonksen 2009</w:t>
      </w:r>
      <w:r w:rsidR="00C349FD">
        <w:t>)</w:t>
      </w:r>
      <w:r w:rsidRPr="00C4693F">
        <w:t xml:space="preserve">. After a short hiatus, further work was undertaken by the GH-2004 </w:t>
      </w:r>
      <w:r w:rsidR="00874909">
        <w:t xml:space="preserve">team </w:t>
      </w:r>
      <w:r w:rsidRPr="00C4693F">
        <w:t xml:space="preserve">based at the University of Southampton. These studies confirmed the applicability of the test to a worldwide sporting community, investigated the effects of injury, described the optimal pre-analytical conditions and developed decision limits for a variety of immunoassays to be used by WADA-accredited laboratories. The test was finally introduced at the 2012 Olympic and Paralympic Games in London where it caught two power lifters who were missed by the isoform method </w:t>
      </w:r>
      <w:r w:rsidR="00D30461">
        <w:fldChar w:fldCharType="begin"/>
      </w:r>
      <w:r w:rsidR="00D30461">
        <w:instrText xml:space="preserve"> ADDIN EN.CITE &lt;EndNote&gt;&lt;Cite&gt;&lt;Author&gt;Holt&lt;/Author&gt;&lt;Year&gt;2013&lt;/Year&gt;&lt;RecNum&gt;3765&lt;/RecNum&gt;&lt;DisplayText&gt;(141)&lt;/DisplayText&gt;&lt;record&gt;&lt;rec-number&gt;3765&lt;/rec-number&gt;&lt;foreign-keys&gt;&lt;key app="EN" db-id="fs9wtzp5czpxase9tzlv2dwmf29seseaxzz5" timestamp="1539841998"&gt;3765&lt;/key&gt;&lt;/foreign-keys&gt;&lt;ref-type name="Journal Article"&gt;17&lt;/ref-type&gt;&lt;contributors&gt;&lt;authors&gt;&lt;author&gt;Holt, R. I.&lt;/author&gt;&lt;/authors&gt;&lt;/contributors&gt;&lt;auth-address&gt;Human Development and Health Academic Unit, Faculty of Medicine, University of Southampton, UK.&lt;/auth-address&gt;&lt;titles&gt;&lt;title&gt;Detecting growth hormone misuse in athletes&lt;/title&gt;&lt;secondary-title&gt;Indian J Endocrinol Metab&lt;/secondary-title&gt;&lt;/titles&gt;&lt;periodical&gt;&lt;full-title&gt;Indian J Endocrinol Metab&lt;/full-title&gt;&lt;/periodical&gt;&lt;pages&gt;S18-22&lt;/pages&gt;&lt;volume&gt;17&lt;/volume&gt;&lt;number&gt;Suppl 1&lt;/number&gt;&lt;edition&gt;2013/11/20&lt;/edition&gt;&lt;keywords&gt;&lt;keyword&gt;Athletes&lt;/keyword&gt;&lt;keyword&gt;Igf-i&lt;/keyword&gt;&lt;keyword&gt;P-iii-np&lt;/keyword&gt;&lt;keyword&gt;clinical trial&lt;/keyword&gt;&lt;keyword&gt;discriminant function&lt;/keyword&gt;&lt;keyword&gt;growth hormone&lt;/keyword&gt;&lt;keyword&gt;misuse&lt;/keyword&gt;&lt;keyword&gt;performance&lt;/keyword&gt;&lt;/keywords&gt;&lt;dates&gt;&lt;year&gt;2013&lt;/year&gt;&lt;pub-dates&gt;&lt;date&gt;Oct&lt;/date&gt;&lt;/pub-dates&gt;&lt;/dates&gt;&lt;isbn&gt;2230-8210 (Print)&amp;#xD;2230-9500 (Linking)&lt;/isbn&gt;&lt;accession-num&gt;24251151&lt;/accession-num&gt;&lt;urls&gt;&lt;related-urls&gt;&lt;url&gt;https://www.ncbi.nlm.nih.gov/pubmed/24251151&lt;/url&gt;&lt;/related-urls&gt;&lt;/urls&gt;&lt;custom2&gt;PMC3830297&lt;/custom2&gt;&lt;electronic-resource-num&gt;10.4103/2230-8210.119494&lt;/electronic-resource-num&gt;&lt;/record&gt;&lt;/Cite&gt;&lt;/EndNote&gt;</w:instrText>
      </w:r>
      <w:r w:rsidR="00D30461">
        <w:fldChar w:fldCharType="separate"/>
      </w:r>
      <w:r w:rsidR="00D30461">
        <w:rPr>
          <w:noProof/>
        </w:rPr>
        <w:t>(141)</w:t>
      </w:r>
      <w:r w:rsidR="00D30461">
        <w:fldChar w:fldCharType="end"/>
      </w:r>
      <w:r w:rsidRPr="00C4693F">
        <w:t xml:space="preserve">. </w:t>
      </w:r>
    </w:p>
    <w:p w14:paraId="66297626" w14:textId="6F297956" w:rsidR="00F40CD2" w:rsidRPr="00C4693F" w:rsidRDefault="00F40CD2" w:rsidP="00BF6704">
      <w:pPr>
        <w:spacing w:line="480" w:lineRule="auto"/>
        <w:jc w:val="both"/>
      </w:pPr>
      <w:r w:rsidRPr="00C4693F">
        <w:lastRenderedPageBreak/>
        <w:t>The method depends on the measurement of two GH-sensitive bio-markers</w:t>
      </w:r>
      <w:r w:rsidR="003A5842" w:rsidRPr="00C4693F">
        <w:t>,</w:t>
      </w:r>
      <w:r w:rsidRPr="00C4693F">
        <w:t xml:space="preserve"> </w:t>
      </w:r>
      <w:r w:rsidR="00E34DBD" w:rsidRPr="00C4693F">
        <w:t>IGF-I</w:t>
      </w:r>
      <w:r w:rsidRPr="00C4693F">
        <w:t xml:space="preserve"> and </w:t>
      </w:r>
      <w:r w:rsidR="00E34DBD" w:rsidRPr="00C4693F">
        <w:t>P-III-NP</w:t>
      </w:r>
      <w:r w:rsidRPr="00C4693F">
        <w:t xml:space="preserve"> both of which increase in a dose-dependent manner after GH administration and can remain elevated for as long as a month after GH administration stops </w:t>
      </w:r>
      <w:r w:rsidR="00D30461">
        <w:fldChar w:fldCharType="begin"/>
      </w:r>
      <w:r w:rsidR="00D30461">
        <w:instrText xml:space="preserve"> ADDIN EN.CITE &lt;EndNote&gt;&lt;Cite&gt;&lt;Author&gt;Powrie&lt;/Author&gt;&lt;Year&gt;2007&lt;/Year&gt;&lt;RecNum&gt;225&lt;/RecNum&gt;&lt;DisplayText&gt;(142)&lt;/DisplayText&gt;&lt;record&gt;&lt;rec-number&gt;225&lt;/rec-number&gt;&lt;foreign-keys&gt;&lt;key app="EN" db-id="fs9wtzp5czpxase9tzlv2dwmf29seseaxzz5" timestamp="0"&gt;225&lt;/key&gt;&lt;/foreign-keys&gt;&lt;ref-type name="Journal Article"&gt;17&lt;/ref-type&gt;&lt;contributors&gt;&lt;authors&gt;&lt;author&gt;Powrie, J. K.&lt;/author&gt;&lt;author&gt;Bassett, E. E.&lt;/author&gt;&lt;author&gt;Rosen, T.&lt;/author&gt;&lt;author&gt;Jorgensen, J. O.&lt;/author&gt;&lt;author&gt;Napoli, R.&lt;/author&gt;&lt;author&gt;Sacca, L.&lt;/author&gt;&lt;author&gt;Christiansen, J. S.&lt;/author&gt;&lt;author&gt;Bengtsson, B. A.&lt;/author&gt;&lt;author&gt;Sonksen, P. H.&lt;/author&gt;&lt;/authors&gt;&lt;/contributors&gt;&lt;auth-address&gt;Department of Diabetes and Endocrinology, Guy&amp;apos;s and St Thomas&amp;apos; NHS Foundation Trust, 3rd Floor, Thomas Guy house, Guy&amp;apos;s Hospital, London SE1 9RT, UK. jake.powrie@kcl.ac.uk&lt;/auth-address&gt;&lt;titles&gt;&lt;title&gt;Detection of growth hormone abuse in sport&lt;/title&gt;&lt;secondary-title&gt;Growth Horm IGF Res&lt;/secondary-title&gt;&lt;/titles&gt;&lt;periodical&gt;&lt;full-title&gt;Growth Horm IGF Res&lt;/full-title&gt;&lt;/periodical&gt;&lt;pages&gt;220-6&lt;/pages&gt;&lt;volume&gt;17&lt;/volume&gt;&lt;number&gt;3&lt;/number&gt;&lt;keywords&gt;&lt;keyword&gt;Adolescent&lt;/keyword&gt;&lt;keyword&gt;Adult&lt;/keyword&gt;&lt;keyword&gt;Biological Markers/blood&lt;/keyword&gt;&lt;keyword&gt;*Doping in Sports&lt;/keyword&gt;&lt;keyword&gt;Double-Blind Method&lt;/keyword&gt;&lt;keyword&gt;Female&lt;/keyword&gt;&lt;keyword&gt;Growth Hormone/*administration &amp;amp; dosage&lt;/keyword&gt;&lt;keyword&gt;Humans&lt;/keyword&gt;&lt;keyword&gt;Insulin-Like Growth Factor I/*analysis&lt;/keyword&gt;&lt;keyword&gt;Male&lt;/keyword&gt;&lt;keyword&gt;Peptide Fragments/*blood&lt;/keyword&gt;&lt;keyword&gt;Placebos&lt;/keyword&gt;&lt;keyword&gt;Procollagen/*blood&lt;/keyword&gt;&lt;keyword&gt;Substance-Related Disorders/*diagnosis&lt;/keyword&gt;&lt;/keywords&gt;&lt;dates&gt;&lt;year&gt;2007&lt;/year&gt;&lt;pub-dates&gt;&lt;date&gt;Jun&lt;/date&gt;&lt;/pub-dates&gt;&lt;/dates&gt;&lt;accession-num&gt;17339122&lt;/accession-num&gt;&lt;urls&gt;&lt;related-urls&gt;&lt;url&gt;http://www.ncbi.nlm.nih.gov/entrez/query.fcgi?cmd=Retrieve&amp;amp;db=PubMed&amp;amp;dopt=Citation&amp;amp;list_uids=17339122 &lt;/url&gt;&lt;/related-urls&gt;&lt;/urls&gt;&lt;/record&gt;&lt;/Cite&gt;&lt;/EndNote&gt;</w:instrText>
      </w:r>
      <w:r w:rsidR="00D30461">
        <w:fldChar w:fldCharType="separate"/>
      </w:r>
      <w:r w:rsidR="00D30461">
        <w:rPr>
          <w:noProof/>
        </w:rPr>
        <w:t>(142)</w:t>
      </w:r>
      <w:r w:rsidR="00D30461">
        <w:fldChar w:fldCharType="end"/>
      </w:r>
      <w:r w:rsidRPr="00C4693F">
        <w:t xml:space="preserve">. The method depends on a discriminant function (one for men and one for women) that includes serum IGF-I and P-III-NP concentrations and athlete’s age. If the result of this equation exceeds a limit set at a probability of 1:10,000 risk of a false-positive, it becomes an Adverse Analytical Finding (AAF). </w:t>
      </w:r>
      <w:r w:rsidRPr="00C4693F">
        <w:rPr>
          <w:rFonts w:cs="Arial"/>
        </w:rPr>
        <w:t xml:space="preserve">The GH-2004 team has assessed the IGF-I and P-III-NP </w:t>
      </w:r>
      <w:r w:rsidRPr="00C4693F">
        <w:rPr>
          <w:rFonts w:eastAsia="Calibri" w:cs="Arial"/>
        </w:rPr>
        <w:t>analyses and respective GH-2000 scores</w:t>
      </w:r>
      <w:r w:rsidRPr="00C4693F">
        <w:rPr>
          <w:rFonts w:cs="Arial"/>
        </w:rPr>
        <w:t xml:space="preserve"> from samples from over 7000 </w:t>
      </w:r>
      <w:r w:rsidRPr="00C4693F">
        <w:rPr>
          <w:rFonts w:eastAsia="Calibri" w:cs="Arial"/>
        </w:rPr>
        <w:t xml:space="preserve">men and 2000 women, obtained during routine anti-doping testing in 15 </w:t>
      </w:r>
      <w:r w:rsidRPr="00C4693F">
        <w:rPr>
          <w:rFonts w:cs="Arial"/>
        </w:rPr>
        <w:t>WADA approved laboratories around the world. Overall, these analyses have indicated that the original decision limits were robust but require</w:t>
      </w:r>
      <w:r w:rsidR="00255294">
        <w:rPr>
          <w:rFonts w:cs="Arial"/>
        </w:rPr>
        <w:t>d</w:t>
      </w:r>
      <w:r w:rsidRPr="00C4693F">
        <w:rPr>
          <w:rFonts w:cs="Arial"/>
        </w:rPr>
        <w:t xml:space="preserve"> minor refinement to </w:t>
      </w:r>
      <w:r w:rsidR="00654C7D">
        <w:rPr>
          <w:rFonts w:cs="Arial"/>
        </w:rPr>
        <w:t xml:space="preserve">accommodate </w:t>
      </w:r>
      <w:r w:rsidRPr="00C4693F">
        <w:rPr>
          <w:rFonts w:cs="Arial"/>
        </w:rPr>
        <w:t>some of the assay combinations for men.</w:t>
      </w:r>
    </w:p>
    <w:p w14:paraId="12B05CC2" w14:textId="349A8591" w:rsidR="00F40CD2" w:rsidRPr="00C4693F" w:rsidRDefault="00F40CD2" w:rsidP="00BF6704">
      <w:pPr>
        <w:spacing w:line="480" w:lineRule="auto"/>
        <w:jc w:val="both"/>
        <w:rPr>
          <w:rFonts w:cs="Arial"/>
        </w:rPr>
      </w:pPr>
      <w:r w:rsidRPr="00C4693F">
        <w:rPr>
          <w:rFonts w:cs="Arial"/>
        </w:rPr>
        <w:t>Several approaches are currently being examined to improve the performance of the GH-2000 test. As the intra-individual variability of IGF-I, P-III-NP and consequently the GH-2000</w:t>
      </w:r>
      <w:r w:rsidR="003A5842" w:rsidRPr="00C4693F">
        <w:rPr>
          <w:rFonts w:cs="Arial"/>
        </w:rPr>
        <w:t xml:space="preserve"> score</w:t>
      </w:r>
      <w:r w:rsidRPr="00C4693F">
        <w:rPr>
          <w:rFonts w:cs="Arial"/>
        </w:rPr>
        <w:t xml:space="preserve"> is significantly smaller than population variability, including the GH-2000 </w:t>
      </w:r>
      <w:r w:rsidR="00072EE5">
        <w:rPr>
          <w:rFonts w:cs="Arial"/>
        </w:rPr>
        <w:t>bio-markers</w:t>
      </w:r>
      <w:r w:rsidR="00480688">
        <w:rPr>
          <w:rFonts w:cs="Arial"/>
        </w:rPr>
        <w:t xml:space="preserve"> </w:t>
      </w:r>
      <w:r w:rsidR="003A5842" w:rsidRPr="00C4693F">
        <w:rPr>
          <w:rFonts w:cs="Arial"/>
        </w:rPr>
        <w:t xml:space="preserve">as </w:t>
      </w:r>
      <w:r w:rsidRPr="00C4693F">
        <w:rPr>
          <w:rFonts w:cs="Arial"/>
        </w:rPr>
        <w:t xml:space="preserve">part of the athlete’s biological passport is likely to improve detection rates. </w:t>
      </w:r>
    </w:p>
    <w:p w14:paraId="307ED522" w14:textId="42B8E84A" w:rsidR="00F40CD2" w:rsidRPr="00C4693F" w:rsidRDefault="00F40CD2" w:rsidP="00BF6704">
      <w:pPr>
        <w:spacing w:line="480" w:lineRule="auto"/>
        <w:jc w:val="both"/>
        <w:rPr>
          <w:rFonts w:cs="Arial"/>
        </w:rPr>
      </w:pPr>
      <w:r w:rsidRPr="00C4693F">
        <w:rPr>
          <w:rFonts w:cs="Arial"/>
        </w:rPr>
        <w:t xml:space="preserve">The use of commercial immunoassays is a major barrier to the implementation of the test, as predicted by the </w:t>
      </w:r>
      <w:r w:rsidR="00072EE5">
        <w:rPr>
          <w:rFonts w:cs="Arial"/>
        </w:rPr>
        <w:t xml:space="preserve">original </w:t>
      </w:r>
      <w:r w:rsidRPr="00C4693F">
        <w:rPr>
          <w:rFonts w:cs="Arial"/>
        </w:rPr>
        <w:t xml:space="preserve">GH-2000 team. Manufacturers change or withdraw immunoassays with little notice and indeed the original immunoassays used in the initial GH-2000 studies have been withdrawn. The validation of three IGF-I assays and two P-III-NP assays reduces the chance of the test being withdrawn if a manufacturer ceases production of the assay but it has led to six possible combinations of GH-2000 score. As each assay produces </w:t>
      </w:r>
      <w:r w:rsidR="006B037D">
        <w:rPr>
          <w:rFonts w:cs="Arial"/>
        </w:rPr>
        <w:t xml:space="preserve">slightly </w:t>
      </w:r>
      <w:r w:rsidRPr="00C4693F">
        <w:rPr>
          <w:rFonts w:cs="Arial"/>
        </w:rPr>
        <w:t xml:space="preserve">different results, this leads to different GH-2000 scores depending on the combination used and so different decision limits are needed according to the pairing used. </w:t>
      </w:r>
    </w:p>
    <w:p w14:paraId="0CC34C60" w14:textId="55E5904C" w:rsidR="00F40CD2" w:rsidRPr="00C4693F" w:rsidRDefault="00F40CD2" w:rsidP="00BF6704">
      <w:pPr>
        <w:spacing w:line="480" w:lineRule="auto"/>
        <w:jc w:val="both"/>
        <w:rPr>
          <w:rFonts w:cs="Arial"/>
        </w:rPr>
      </w:pPr>
      <w:r w:rsidRPr="00C4693F">
        <w:rPr>
          <w:rFonts w:cs="Arial"/>
        </w:rPr>
        <w:t>The development of reliable mass spectrometry methods for both IGF-I and P-III-NP should eventually replace the use of commercial immunoassays. This will allow the anti</w:t>
      </w:r>
      <w:r w:rsidR="003A5842" w:rsidRPr="00C4693F">
        <w:rPr>
          <w:rFonts w:cs="Arial"/>
        </w:rPr>
        <w:t>-</w:t>
      </w:r>
      <w:r w:rsidRPr="00C4693F">
        <w:rPr>
          <w:rFonts w:cs="Arial"/>
        </w:rPr>
        <w:t>doping agencies to maintain control over assay performance and will remove the need for double testing. At present, an IGF-I mass spectrometry method is approved but this needs to be more widely adopted before it can replace IGF-I immunoassays completely. Development of a P-III-NP mass spectrometry method is under way but the complexity of the P</w:t>
      </w:r>
      <w:r w:rsidRPr="00C4693F">
        <w:rPr>
          <w:rFonts w:cs="Arial"/>
        </w:rPr>
        <w:noBreakHyphen/>
        <w:t>III-NP molecule has made this a challenging venture.</w:t>
      </w:r>
    </w:p>
    <w:p w14:paraId="3B55BC3E" w14:textId="77777777" w:rsidR="00F40CD2" w:rsidRPr="00C4693F" w:rsidRDefault="00F40CD2" w:rsidP="00BF6704">
      <w:pPr>
        <w:spacing w:line="480" w:lineRule="auto"/>
        <w:jc w:val="both"/>
      </w:pPr>
    </w:p>
    <w:p w14:paraId="6323674B" w14:textId="7FCB6CC0" w:rsidR="00F40CD2" w:rsidRPr="00C4693F" w:rsidRDefault="00F40CD2" w:rsidP="006C52BF">
      <w:pPr>
        <w:pStyle w:val="Heading2"/>
        <w:spacing w:line="240" w:lineRule="auto"/>
      </w:pPr>
      <w:r w:rsidRPr="00C4693F">
        <w:lastRenderedPageBreak/>
        <w:t xml:space="preserve">Alternative approaches to detecting GH </w:t>
      </w:r>
      <w:r w:rsidR="006E4604" w:rsidRPr="00C4693F">
        <w:t>abuse</w:t>
      </w:r>
    </w:p>
    <w:p w14:paraId="5DB7621F" w14:textId="35C9E383" w:rsidR="00F40CD2" w:rsidRPr="00C4693F" w:rsidRDefault="00F40CD2" w:rsidP="00BF6704">
      <w:pPr>
        <w:spacing w:line="480" w:lineRule="auto"/>
        <w:jc w:val="both"/>
      </w:pPr>
      <w:r w:rsidRPr="00C4693F">
        <w:t xml:space="preserve">Since the Isoform and Bio-marker tests have been in routine use very few positive results have been obtained. WADA reports that since 2010 there have been only </w:t>
      </w:r>
      <w:r w:rsidR="00D34F13">
        <w:t>19</w:t>
      </w:r>
      <w:r w:rsidR="00004996" w:rsidRPr="00C4693F">
        <w:t xml:space="preserve"> </w:t>
      </w:r>
      <w:r w:rsidRPr="00C4693F">
        <w:t xml:space="preserve">adverse analytical findings for GH by the isoform test and only two for the biomarker test since 2012. These figures are </w:t>
      </w:r>
      <w:r w:rsidR="003A5842" w:rsidRPr="00C4693F">
        <w:t xml:space="preserve">much </w:t>
      </w:r>
      <w:r w:rsidRPr="00C4693F">
        <w:t>lower than the estimated prevalence of GH-doping suggesting that most of the athletes taking GH illegally are able to avoid being tested during the tests’ ‘window of opportunity’. This emphasises the importance of unannounced out</w:t>
      </w:r>
      <w:r w:rsidR="00565672" w:rsidRPr="00C4693F">
        <w:t>-</w:t>
      </w:r>
      <w:r w:rsidRPr="00C4693F">
        <w:t>of</w:t>
      </w:r>
      <w:r w:rsidR="00565672" w:rsidRPr="00C4693F">
        <w:t>-</w:t>
      </w:r>
      <w:r w:rsidRPr="00C4693F">
        <w:t>competition testing</w:t>
      </w:r>
      <w:r w:rsidR="003A5842" w:rsidRPr="00C4693F">
        <w:t xml:space="preserve">; </w:t>
      </w:r>
      <w:r w:rsidRPr="00C4693F">
        <w:t xml:space="preserve">however, </w:t>
      </w:r>
      <w:r w:rsidR="003A5842" w:rsidRPr="00C4693F">
        <w:t xml:space="preserve">this </w:t>
      </w:r>
      <w:r w:rsidRPr="00C4693F">
        <w:t xml:space="preserve">is </w:t>
      </w:r>
      <w:r w:rsidR="003A5842" w:rsidRPr="00C4693F">
        <w:t xml:space="preserve">both costly and </w:t>
      </w:r>
      <w:r w:rsidRPr="00C4693F">
        <w:t>difficult to organise.</w:t>
      </w:r>
    </w:p>
    <w:p w14:paraId="54177C5F" w14:textId="77777777" w:rsidR="00543F13" w:rsidRDefault="00543F13" w:rsidP="006C52BF">
      <w:pPr>
        <w:pStyle w:val="Heading3"/>
      </w:pPr>
    </w:p>
    <w:p w14:paraId="5F3C2CE1" w14:textId="77777777" w:rsidR="00F40CD2" w:rsidRPr="00C4693F" w:rsidRDefault="00F40CD2">
      <w:pPr>
        <w:pStyle w:val="Heading3"/>
      </w:pPr>
      <w:r w:rsidRPr="00C4693F">
        <w:t>Investigative biomarkers</w:t>
      </w:r>
    </w:p>
    <w:p w14:paraId="6F8FA76C" w14:textId="5A52A40B" w:rsidR="00F40CD2" w:rsidRPr="00C4693F" w:rsidRDefault="00F40CD2" w:rsidP="00BF6704">
      <w:pPr>
        <w:spacing w:line="480" w:lineRule="auto"/>
        <w:jc w:val="both"/>
        <w:rPr>
          <w:color w:val="000000" w:themeColor="text1"/>
        </w:rPr>
      </w:pPr>
      <w:r w:rsidRPr="00C4693F">
        <w:rPr>
          <w:color w:val="000000" w:themeColor="text1"/>
        </w:rPr>
        <w:t xml:space="preserve">Diacorin, a myokine, has recently been identified as a novel GH responsive protein. However, it is inferior to IGF-I as a marker of GH </w:t>
      </w:r>
      <w:r w:rsidR="006E4604" w:rsidRPr="00C4693F">
        <w:rPr>
          <w:color w:val="000000" w:themeColor="text1"/>
        </w:rPr>
        <w:t>abuse</w:t>
      </w:r>
      <w:r w:rsidRPr="00C4693F">
        <w:rPr>
          <w:color w:val="000000" w:themeColor="text1"/>
        </w:rPr>
        <w:t xml:space="preserve"> </w:t>
      </w:r>
      <w:r w:rsidR="00D30461">
        <w:rPr>
          <w:color w:val="000000" w:themeColor="text1"/>
        </w:rPr>
        <w:fldChar w:fldCharType="begin"/>
      </w:r>
      <w:r w:rsidR="00D30461">
        <w:rPr>
          <w:color w:val="000000" w:themeColor="text1"/>
        </w:rPr>
        <w:instrText xml:space="preserve"> ADDIN EN.CITE &lt;EndNote&gt;&lt;Cite&gt;&lt;Author&gt;Bahl&lt;/Author&gt;&lt;Year&gt;2017&lt;/Year&gt;&lt;RecNum&gt;3633&lt;/RecNum&gt;&lt;DisplayText&gt;(143)&lt;/DisplayText&gt;&lt;record&gt;&lt;rec-number&gt;3633&lt;/rec-number&gt;&lt;foreign-keys&gt;&lt;key app="EN" db-id="fs9wtzp5czpxase9tzlv2dwmf29seseaxzz5" timestamp="1506465036"&gt;3633&lt;/key&gt;&lt;/foreign-keys&gt;&lt;ref-type name="Journal Article"&gt;17&lt;/ref-type&gt;&lt;contributors&gt;&lt;authors&gt;&lt;author&gt;Bahl, N.&lt;/author&gt;&lt;author&gt;Stone, G.&lt;/author&gt;&lt;author&gt;McLean, M.&lt;/author&gt;&lt;author&gt;Ho, K.K.Y.&lt;/author&gt;&lt;author&gt;Birniece, V.&lt;/author&gt;&lt;/authors&gt;&lt;/contributors&gt;&lt;titles&gt;&lt;title&gt;Decorin, a gender dimorphic growth hormone regulated protein in human&lt;/title&gt;&lt;secondary-title&gt;Eur J Endocrinol&lt;/secondary-title&gt;&lt;/titles&gt;&lt;periodical&gt;&lt;full-title&gt;Eur J Endocrinol&lt;/full-title&gt;&lt;/periodical&gt;&lt;pages&gt;147-154&lt;/pages&gt;&lt;volume&gt;178&lt;/volume&gt;&lt;number&gt;2&lt;/number&gt;&lt;dates&gt;&lt;year&gt;2017&lt;/year&gt;&lt;/dates&gt;&lt;urls&gt;&lt;/urls&gt;&lt;/record&gt;&lt;/Cite&gt;&lt;/EndNote&gt;</w:instrText>
      </w:r>
      <w:r w:rsidR="00D30461">
        <w:rPr>
          <w:color w:val="000000" w:themeColor="text1"/>
        </w:rPr>
        <w:fldChar w:fldCharType="separate"/>
      </w:r>
      <w:r w:rsidR="00D30461">
        <w:rPr>
          <w:noProof/>
          <w:color w:val="000000" w:themeColor="text1"/>
        </w:rPr>
        <w:t>(143)</w:t>
      </w:r>
      <w:r w:rsidR="00D30461">
        <w:rPr>
          <w:color w:val="000000" w:themeColor="text1"/>
        </w:rPr>
        <w:fldChar w:fldCharType="end"/>
      </w:r>
      <w:r w:rsidRPr="00C4693F">
        <w:rPr>
          <w:color w:val="000000" w:themeColor="text1"/>
        </w:rPr>
        <w:t xml:space="preserve">. Several other biomarkers have been proposed to detect GH </w:t>
      </w:r>
      <w:r w:rsidR="006E4604" w:rsidRPr="00C4693F">
        <w:rPr>
          <w:color w:val="000000" w:themeColor="text1"/>
        </w:rPr>
        <w:t>abuse</w:t>
      </w:r>
      <w:r w:rsidRPr="00C4693F">
        <w:rPr>
          <w:color w:val="000000" w:themeColor="text1"/>
        </w:rPr>
        <w:t xml:space="preserve"> including u</w:t>
      </w:r>
      <w:r w:rsidRPr="00C4693F">
        <w:rPr>
          <w:color w:val="000000" w:themeColor="text1"/>
          <w:lang w:val="de-DE"/>
        </w:rPr>
        <w:t xml:space="preserve">rinary c-peptide, FN1 gene, FN1 protein, RAB31 gene and RAB31 protein </w:t>
      </w:r>
      <w:r w:rsidR="00D30461">
        <w:rPr>
          <w:color w:val="000000" w:themeColor="text1"/>
          <w:lang w:val="de-DE"/>
        </w:rPr>
        <w:fldChar w:fldCharType="begin">
          <w:fldData xml:space="preserve">PEVuZE5vdGU+PENpdGU+PEF1dGhvcj5GZXJybzwvQXV0aG9yPjxZZWFyPjIwMTY8L1llYXI+PFJl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</w:fldData>
        </w:fldChar>
      </w:r>
      <w:r w:rsidR="00D30461">
        <w:rPr>
          <w:color w:val="000000" w:themeColor="text1"/>
          <w:lang w:val="de-DE"/>
        </w:rPr>
        <w:instrText xml:space="preserve"> ADDIN EN.CITE </w:instrText>
      </w:r>
      <w:r w:rsidR="00D30461">
        <w:rPr>
          <w:color w:val="000000" w:themeColor="text1"/>
          <w:lang w:val="de-DE"/>
        </w:rPr>
        <w:fldChar w:fldCharType="begin">
          <w:fldData xml:space="preserve">PEVuZE5vdGU+PENpdGU+PEF1dGhvcj5GZXJybzwvQXV0aG9yPjxZZWFyPjIwMTY8L1llYXI+PFJl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</w:fldData>
        </w:fldChar>
      </w:r>
      <w:r w:rsidR="00D30461">
        <w:rPr>
          <w:color w:val="000000" w:themeColor="text1"/>
          <w:lang w:val="de-DE"/>
        </w:rPr>
        <w:instrText xml:space="preserve"> ADDIN EN.CITE.DATA </w:instrText>
      </w:r>
      <w:r w:rsidR="00D30461">
        <w:rPr>
          <w:color w:val="000000" w:themeColor="text1"/>
          <w:lang w:val="de-DE"/>
        </w:rPr>
      </w:r>
      <w:r w:rsidR="00D30461">
        <w:rPr>
          <w:color w:val="000000" w:themeColor="text1"/>
          <w:lang w:val="de-DE"/>
        </w:rPr>
        <w:fldChar w:fldCharType="end"/>
      </w:r>
      <w:r w:rsidR="00D30461">
        <w:rPr>
          <w:color w:val="000000" w:themeColor="text1"/>
          <w:lang w:val="de-DE"/>
        </w:rPr>
      </w:r>
      <w:r w:rsidR="00D30461">
        <w:rPr>
          <w:color w:val="000000" w:themeColor="text1"/>
          <w:lang w:val="de-DE"/>
        </w:rPr>
        <w:fldChar w:fldCharType="separate"/>
      </w:r>
      <w:r w:rsidR="00D30461">
        <w:rPr>
          <w:noProof/>
          <w:color w:val="000000" w:themeColor="text1"/>
          <w:lang w:val="de-DE"/>
        </w:rPr>
        <w:t>(144,145)</w:t>
      </w:r>
      <w:r w:rsidR="00D30461">
        <w:rPr>
          <w:color w:val="000000" w:themeColor="text1"/>
          <w:lang w:val="de-DE"/>
        </w:rPr>
        <w:fldChar w:fldCharType="end"/>
      </w:r>
      <w:r w:rsidRPr="00C4693F">
        <w:rPr>
          <w:color w:val="000000" w:themeColor="text1"/>
          <w:lang w:val="de-DE"/>
        </w:rPr>
        <w:t xml:space="preserve">. </w:t>
      </w:r>
      <w:r w:rsidRPr="00C4693F">
        <w:rPr>
          <w:color w:val="000000" w:themeColor="text1"/>
        </w:rPr>
        <w:t xml:space="preserve">Whether these markers prove more </w:t>
      </w:r>
      <w:r w:rsidR="00874909">
        <w:rPr>
          <w:color w:val="000000" w:themeColor="text1"/>
        </w:rPr>
        <w:t>useful</w:t>
      </w:r>
      <w:r w:rsidR="00874909" w:rsidRPr="00C4693F">
        <w:rPr>
          <w:color w:val="000000" w:themeColor="text1"/>
        </w:rPr>
        <w:t xml:space="preserve"> </w:t>
      </w:r>
      <w:r w:rsidRPr="00C4693F">
        <w:rPr>
          <w:color w:val="000000" w:themeColor="text1"/>
        </w:rPr>
        <w:t xml:space="preserve">than IGF-I and P-III-NP remains to be validated. </w:t>
      </w:r>
      <w:r w:rsidR="000D06A9" w:rsidRPr="00F9359C">
        <w:rPr>
          <w:color w:val="000000" w:themeColor="text1"/>
        </w:rPr>
        <w:t>This is no small undertaking as it will be necessary to develop reliable methods to measure these markers as well as determining how the markers vary in normal physiology and pathology</w:t>
      </w:r>
    </w:p>
    <w:p w14:paraId="7516BEA3" w14:textId="77777777" w:rsidR="00F40CD2" w:rsidRPr="00C4693F" w:rsidRDefault="00F40CD2" w:rsidP="00BF6704">
      <w:pPr>
        <w:spacing w:line="480" w:lineRule="auto"/>
        <w:jc w:val="both"/>
        <w:rPr>
          <w:color w:val="000000" w:themeColor="text1"/>
        </w:rPr>
      </w:pPr>
    </w:p>
    <w:p w14:paraId="049C5C58" w14:textId="77777777" w:rsidR="00F40CD2" w:rsidRPr="00C4693F" w:rsidRDefault="00F40CD2" w:rsidP="006C52BF">
      <w:pPr>
        <w:pStyle w:val="Heading3"/>
      </w:pPr>
      <w:r w:rsidRPr="00C4693F">
        <w:t>Gene Expression Profiling</w:t>
      </w:r>
    </w:p>
    <w:p w14:paraId="7D8F4972" w14:textId="6C19BF4B" w:rsidR="00F40CD2" w:rsidRPr="00C4693F" w:rsidRDefault="00F40CD2" w:rsidP="00BF6704">
      <w:pPr>
        <w:spacing w:line="480" w:lineRule="auto"/>
        <w:jc w:val="both"/>
        <w:rPr>
          <w:color w:val="000000" w:themeColor="text1"/>
          <w:lang w:val="en-GB"/>
        </w:rPr>
      </w:pPr>
      <w:r w:rsidRPr="00C4693F">
        <w:rPr>
          <w:color w:val="000000" w:themeColor="text1"/>
        </w:rPr>
        <w:t xml:space="preserve">Mitchell et al investigated the value of gene expression profiling in peripheral blood leukocytes </w:t>
      </w:r>
      <w:r w:rsidRPr="00C4693F">
        <w:rPr>
          <w:i/>
          <w:color w:val="000000" w:themeColor="text1"/>
        </w:rPr>
        <w:t>in-vivo</w:t>
      </w:r>
      <w:r w:rsidRPr="00C4693F">
        <w:rPr>
          <w:color w:val="000000" w:themeColor="text1"/>
        </w:rPr>
        <w:t xml:space="preserve"> as a test for GH doping in humans </w:t>
      </w:r>
      <w:r w:rsidR="00D30461">
        <w:rPr>
          <w:color w:val="000000" w:themeColor="text1"/>
        </w:rPr>
        <w:fldChar w:fldCharType="begin">
          <w:fldData xml:space="preserve">PEVuZE5vdGU+PENpdGU+PEF1dGhvcj5NaXRjaGVsbDwvQXV0aG9yPjxZZWFyPjIwMDk8L1llYXI+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</w:fldData>
        </w:fldChar>
      </w:r>
      <w:r w:rsidR="00D30461">
        <w:rPr>
          <w:color w:val="000000" w:themeColor="text1"/>
        </w:rPr>
        <w:instrText xml:space="preserve"> ADDIN EN.CITE </w:instrText>
      </w:r>
      <w:r w:rsidR="00D30461">
        <w:rPr>
          <w:color w:val="000000" w:themeColor="text1"/>
        </w:rPr>
        <w:fldChar w:fldCharType="begin">
          <w:fldData xml:space="preserve">PEVuZE5vdGU+PENpdGU+PEF1dGhvcj5NaXRjaGVsbDwvQXV0aG9yPjxZZWFyPjIwMDk8L1llYXI+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</w:fldData>
        </w:fldChar>
      </w:r>
      <w:r w:rsidR="00D30461">
        <w:rPr>
          <w:color w:val="000000" w:themeColor="text1"/>
        </w:rPr>
        <w:instrText xml:space="preserve"> ADDIN EN.CITE.DATA </w:instrText>
      </w:r>
      <w:r w:rsidR="00D30461">
        <w:rPr>
          <w:color w:val="000000" w:themeColor="text1"/>
        </w:rPr>
      </w:r>
      <w:r w:rsidR="00D30461">
        <w:rPr>
          <w:color w:val="000000" w:themeColor="text1"/>
        </w:rPr>
        <w:fldChar w:fldCharType="end"/>
      </w:r>
      <w:r w:rsidR="00D30461">
        <w:rPr>
          <w:color w:val="000000" w:themeColor="text1"/>
        </w:rPr>
      </w:r>
      <w:r w:rsidR="00D30461">
        <w:rPr>
          <w:color w:val="000000" w:themeColor="text1"/>
        </w:rPr>
        <w:fldChar w:fldCharType="separate"/>
      </w:r>
      <w:r w:rsidR="00D30461">
        <w:rPr>
          <w:noProof/>
          <w:color w:val="000000" w:themeColor="text1"/>
        </w:rPr>
        <w:t>(146)</w:t>
      </w:r>
      <w:r w:rsidR="00D30461">
        <w:rPr>
          <w:color w:val="000000" w:themeColor="text1"/>
        </w:rPr>
        <w:fldChar w:fldCharType="end"/>
      </w:r>
      <w:r w:rsidRPr="00C4693F">
        <w:rPr>
          <w:color w:val="000000" w:themeColor="text1"/>
        </w:rPr>
        <w:t xml:space="preserve">. GH induced significant changes in leukocyte gene expression in both women and men. The maximal changes were merely a doubling for upregulated or halving for downregulated genes, </w:t>
      </w:r>
      <w:r w:rsidRPr="00C4693F" w:rsidDel="00691CEC">
        <w:rPr>
          <w:color w:val="000000" w:themeColor="text1"/>
        </w:rPr>
        <w:t>similar</w:t>
      </w:r>
      <w:r w:rsidRPr="00C4693F">
        <w:rPr>
          <w:color w:val="000000" w:themeColor="text1"/>
        </w:rPr>
        <w:t xml:space="preserve"> in magnitude to the variation observed between individuals. The poor sensitivity and specificity indicate that gene expression profiling of peripheral blood leukocytes is unlikely to be a viable approach for the detection of GH doping.</w:t>
      </w:r>
    </w:p>
    <w:p w14:paraId="7D01A46E" w14:textId="77777777" w:rsidR="00F40CD2" w:rsidRPr="00C4693F" w:rsidRDefault="00F40CD2" w:rsidP="00BF6704">
      <w:pPr>
        <w:spacing w:line="480" w:lineRule="auto"/>
        <w:jc w:val="both"/>
        <w:rPr>
          <w:lang w:val="en-GB"/>
        </w:rPr>
      </w:pPr>
    </w:p>
    <w:p w14:paraId="430E0047" w14:textId="77777777" w:rsidR="00F40CD2" w:rsidRPr="00C4693F" w:rsidRDefault="00F40CD2" w:rsidP="006C52BF">
      <w:pPr>
        <w:pStyle w:val="Heading3"/>
      </w:pPr>
      <w:r w:rsidRPr="00C4693F">
        <w:lastRenderedPageBreak/>
        <w:t>Proteomics</w:t>
      </w:r>
    </w:p>
    <w:p w14:paraId="0B2D886D" w14:textId="09434E81" w:rsidR="00F40CD2" w:rsidRPr="00C4693F" w:rsidRDefault="00F40CD2" w:rsidP="00BF6704">
      <w:pPr>
        <w:spacing w:line="480" w:lineRule="auto"/>
        <w:jc w:val="both"/>
      </w:pPr>
      <w:r w:rsidRPr="00C4693F">
        <w:t xml:space="preserve">Proteomics offers a potentially more powerful method of detecting suitable GH-sensitive markers. Using proteomics Chung et al have identified haemoglobin </w:t>
      </w:r>
      <w:r w:rsidRPr="009F6E1E">
        <w:rPr>
          <w:rFonts w:ascii="Symbol" w:hAnsi="Symbol"/>
        </w:rPr>
        <w:t></w:t>
      </w:r>
      <w:r w:rsidRPr="00C4693F">
        <w:t xml:space="preserve"> chain </w:t>
      </w:r>
      <w:r w:rsidR="00D30461">
        <w:fldChar w:fldCharType="begin"/>
      </w:r>
      <w:r w:rsidR="00D30461">
        <w:instrText xml:space="preserve"> ADDIN EN.CITE &lt;EndNote&gt;&lt;Cite&gt;&lt;Author&gt;Chung&lt;/Author&gt;&lt;Year&gt;2006&lt;/Year&gt;&lt;RecNum&gt;82&lt;/RecNum&gt;&lt;DisplayText&gt;(147)&lt;/DisplayText&gt;&lt;record&gt;&lt;rec-number&gt;82&lt;/rec-number&gt;&lt;foreign-keys&gt;&lt;key app="EN" db-id="fs9wtzp5czpxase9tzlv2dwmf29seseaxzz5" timestamp="0"&gt;82&lt;/key&gt;&lt;/foreign-keys&gt;&lt;ref-type name="Journal Article"&gt;17&lt;/ref-type&gt;&lt;contributors&gt;&lt;authors&gt;&lt;author&gt;Chung, L.&lt;/author&gt;&lt;author&gt;Clifford, D.&lt;/author&gt;&lt;author&gt;Buckley, M.&lt;/author&gt;&lt;author&gt;Baxter, R. C.&lt;/author&gt;&lt;/authors&gt;&lt;/contributors&gt;&lt;auth-address&gt;Kolling Institute of Medical Research, Royal North Shore Hospital, St. Leonards, New South Wales 2065, Australia.&lt;/auth-address&gt;&lt;titles&gt;&lt;title&gt;Novel biomarkers of human growth hormone action from serum proteomic profiling using protein chip mass spectrometry&lt;/title&gt;&lt;secondary-title&gt;J Clin Endocrinol Metab&lt;/secondary-title&gt;&lt;/titles&gt;&lt;periodical&gt;&lt;full-title&gt;J Clin Endocrinol Metab&lt;/full-title&gt;&lt;/periodical&gt;&lt;pages&gt;671-7&lt;/pages&gt;&lt;volume&gt;91&lt;/volume&gt;&lt;number&gt;2&lt;/number&gt;&lt;keywords&gt;&lt;keyword&gt;Adolescent&lt;/keyword&gt;&lt;keyword&gt;Adult&lt;/keyword&gt;&lt;keyword&gt;Biological Markers/blood&lt;/keyword&gt;&lt;keyword&gt;Double-Blind Method&lt;/keyword&gt;&lt;keyword&gt;Female&lt;/keyword&gt;&lt;keyword&gt;Hemoglobin A, Glycosylated/analysis&lt;/keyword&gt;&lt;keyword&gt;Human Growth Hormone/*blood/pharmacology&lt;/keyword&gt;&lt;keyword&gt;Humans&lt;/keyword&gt;&lt;keyword&gt;Male&lt;/keyword&gt;&lt;keyword&gt;Mass Spectrometry/methods&lt;/keyword&gt;&lt;keyword&gt;Multivariate Analysis&lt;/keyword&gt;&lt;keyword&gt;Protein Array Analysis/methods&lt;/keyword&gt;&lt;keyword&gt;Proteomics/*methods&lt;/keyword&gt;&lt;keyword&gt;ROC Curve&lt;/keyword&gt;&lt;/keywords&gt;&lt;dates&gt;&lt;year&gt;2006&lt;/year&gt;&lt;pub-dates&gt;&lt;date&gt;Feb&lt;/date&gt;&lt;/pub-dates&gt;&lt;/dates&gt;&lt;accession-num&gt;16303837&lt;/accession-num&gt;&lt;urls&gt;&lt;related-urls&gt;&lt;url&gt;http://www.ncbi.nlm.nih.gov/entrez/query.fcgi?cmd=Retrieve&amp;amp;db=PubMed&amp;amp;dopt=Citation&amp;amp;list_uids=16303837 &lt;/url&gt;&lt;/related-urls&gt;&lt;/urls&gt;&lt;/record&gt;&lt;/Cite&gt;&lt;/EndNote&gt;</w:instrText>
      </w:r>
      <w:r w:rsidR="00D30461">
        <w:fldChar w:fldCharType="separate"/>
      </w:r>
      <w:r w:rsidR="00D30461">
        <w:rPr>
          <w:noProof/>
        </w:rPr>
        <w:t>(147)</w:t>
      </w:r>
      <w:r w:rsidR="00D30461">
        <w:fldChar w:fldCharType="end"/>
      </w:r>
      <w:r w:rsidR="00784116">
        <w:t>.</w:t>
      </w:r>
      <w:r w:rsidR="00874909">
        <w:t xml:space="preserve"> </w:t>
      </w:r>
      <w:r w:rsidR="00874909" w:rsidRPr="00F9359C">
        <w:t>By undertaking a proteomic analysis of plasma from people with GH-deficiency and acromegaly, and people administered GH,</w:t>
      </w:r>
      <w:r w:rsidR="00784116" w:rsidRPr="00F9359C">
        <w:t xml:space="preserve"> </w:t>
      </w:r>
      <w:r w:rsidR="00E36F13" w:rsidRPr="00F9359C">
        <w:t>Kopchcik</w:t>
      </w:r>
      <w:r w:rsidRPr="00F9359C">
        <w:t xml:space="preserve"> and colleagues </w:t>
      </w:r>
      <w:r w:rsidR="00874909" w:rsidRPr="00F9359C">
        <w:t>found that</w:t>
      </w:r>
      <w:r w:rsidRPr="00F9359C">
        <w:t xml:space="preserve"> </w:t>
      </w:r>
      <w:r w:rsidR="00230D08" w:rsidRPr="00F9359C">
        <w:t>α</w:t>
      </w:r>
      <w:r w:rsidRPr="00F9359C">
        <w:t>1 antitr</w:t>
      </w:r>
      <w:r w:rsidR="00230D08" w:rsidRPr="00F9359C">
        <w:t>y</w:t>
      </w:r>
      <w:r w:rsidRPr="00F9359C">
        <w:t xml:space="preserve">psin and transthyretin </w:t>
      </w:r>
      <w:r w:rsidR="00874909" w:rsidRPr="00F9359C">
        <w:t>are stimulated, while</w:t>
      </w:r>
      <w:r w:rsidRPr="00F9359C">
        <w:t xml:space="preserve"> </w:t>
      </w:r>
      <w:r w:rsidR="00E36F13" w:rsidRPr="00F9359C">
        <w:rPr>
          <w:lang w:val="en-US"/>
        </w:rPr>
        <w:t>apolipoprotein A1</w:t>
      </w:r>
      <w:r w:rsidR="00784116" w:rsidRPr="00F9359C">
        <w:rPr>
          <w:lang w:val="en-US"/>
        </w:rPr>
        <w:t xml:space="preserve"> </w:t>
      </w:r>
      <w:r w:rsidR="00E36F13" w:rsidRPr="00F9359C">
        <w:t xml:space="preserve">and </w:t>
      </w:r>
      <w:r w:rsidR="00E36F13" w:rsidRPr="00F9359C">
        <w:rPr>
          <w:lang w:val="en-US"/>
        </w:rPr>
        <w:t>hemoglobin β subunit</w:t>
      </w:r>
      <w:r w:rsidRPr="00F9359C">
        <w:t xml:space="preserve"> </w:t>
      </w:r>
      <w:r w:rsidR="00874909" w:rsidRPr="00F9359C">
        <w:t>are inhibited by GH</w:t>
      </w:r>
      <w:r w:rsidR="00D26352" w:rsidRPr="00F9359C">
        <w:t xml:space="preserve"> </w:t>
      </w:r>
      <w:r w:rsidR="00D30461" w:rsidRPr="00F9359C">
        <w:fldChar w:fldCharType="begin">
          <w:fldData xml:space="preserve">PEVuZE5vdGU+PENpdGU+PEF1dGhvcj5EaW5nPC9BdXRob3I+PFllYXI+MjAwOTwvWWVhcj48UmVj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==
</w:fldData>
        </w:fldChar>
      </w:r>
      <w:r w:rsidR="00D30461" w:rsidRPr="00F9359C">
        <w:instrText xml:space="preserve"> ADDIN EN.CITE </w:instrText>
      </w:r>
      <w:r w:rsidR="00D30461" w:rsidRPr="00F9359C">
        <w:fldChar w:fldCharType="begin">
          <w:fldData xml:space="preserve">PEVuZE5vdGU+PENpdGU+PEF1dGhvcj5EaW5nPC9BdXRob3I+PFllYXI+MjAwOTwvWWVhcj48UmVj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==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48,149)</w:t>
      </w:r>
      <w:r w:rsidR="00D30461" w:rsidRPr="00F9359C">
        <w:fldChar w:fldCharType="end"/>
      </w:r>
      <w:r w:rsidR="009C4FFD" w:rsidRPr="00F9359C">
        <w:t>.</w:t>
      </w:r>
      <w:r w:rsidRPr="00C4693F">
        <w:t xml:space="preserve">  Tan and colleagues used a proteomic approach to examine potential plasma biomarkers before, during and after an 8-week period of rhGH or placebo treatment of non-elite athletes </w:t>
      </w:r>
      <w:r w:rsidR="00D30461">
        <w:fldChar w:fldCharType="begin">
          <w:fldData xml:space="preserve">PEVuZE5vdGU+PENpdGU+PEF1dGhvcj5UYW48L0F1dGhvcj48WWVhcj4yMDE3PC9ZZWFyPjxSZWNO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</w:fldData>
        </w:fldChar>
      </w:r>
      <w:r w:rsidR="00D30461">
        <w:instrText xml:space="preserve"> ADDIN EN.CITE </w:instrText>
      </w:r>
      <w:r w:rsidR="00D30461">
        <w:fldChar w:fldCharType="begin">
          <w:fldData xml:space="preserve">PEVuZE5vdGU+PENpdGU+PEF1dGhvcj5UYW48L0F1dGhvcj48WWVhcj4yMDE3PC9ZZWFyPjxSZWNO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</w:fldData>
        </w:fldChar>
      </w:r>
      <w:r w:rsidR="00D30461">
        <w:instrText xml:space="preserve"> ADDIN EN.CITE.DATA </w:instrText>
      </w:r>
      <w:r w:rsidR="00D30461">
        <w:fldChar w:fldCharType="end"/>
      </w:r>
      <w:r w:rsidR="00D30461">
        <w:fldChar w:fldCharType="separate"/>
      </w:r>
      <w:r w:rsidR="00D30461">
        <w:rPr>
          <w:noProof/>
        </w:rPr>
        <w:t>(150)</w:t>
      </w:r>
      <w:r w:rsidR="00D30461">
        <w:fldChar w:fldCharType="end"/>
      </w:r>
      <w:r w:rsidRPr="00C4693F">
        <w:t xml:space="preserve">. They discovered 8 rhGH-sensitive plasma proteins (2 of which had been examined by GH-2000; IGFBP3 &amp; IGF-ALS) as candidate targets but their concentrations fell very quickly after rhGH was discontinued. One marker </w:t>
      </w:r>
      <w:r w:rsidR="00565672" w:rsidRPr="00C4693F">
        <w:t>v</w:t>
      </w:r>
      <w:r w:rsidRPr="00C4693F">
        <w:t>itamin D binding protein</w:t>
      </w:r>
      <w:r w:rsidR="00565672" w:rsidRPr="00C4693F">
        <w:t xml:space="preserve"> </w:t>
      </w:r>
      <w:r w:rsidRPr="00C4693F">
        <w:t>was suppressed by GH and remained so during the washout phase and may prove to be of value</w:t>
      </w:r>
      <w:r w:rsidR="00E36F13">
        <w:t xml:space="preserve">. </w:t>
      </w:r>
      <w:r w:rsidRPr="00C4693F">
        <w:t>More work needs to be undertaken to</w:t>
      </w:r>
      <w:r w:rsidR="00EB454C">
        <w:t xml:space="preserve"> determine if </w:t>
      </w:r>
      <w:r w:rsidR="008809A4">
        <w:t xml:space="preserve">the changes in </w:t>
      </w:r>
      <w:r w:rsidR="00EB454C">
        <w:t xml:space="preserve">any </w:t>
      </w:r>
      <w:r w:rsidR="0011152B">
        <w:t>of these proteins</w:t>
      </w:r>
      <w:r w:rsidRPr="00C4693F">
        <w:t xml:space="preserve"> </w:t>
      </w:r>
      <w:r w:rsidR="00706D06">
        <w:t xml:space="preserve">are sufficient to </w:t>
      </w:r>
      <w:r w:rsidR="00B0516E">
        <w:t xml:space="preserve">be </w:t>
      </w:r>
      <w:r w:rsidRPr="00C4693F">
        <w:t xml:space="preserve">robust markers of GH </w:t>
      </w:r>
      <w:r w:rsidR="00B0516E">
        <w:t>ab</w:t>
      </w:r>
      <w:r w:rsidRPr="00C4693F">
        <w:t>use.</w:t>
      </w:r>
    </w:p>
    <w:p w14:paraId="5C878A90" w14:textId="77777777" w:rsidR="00B17DF9" w:rsidRPr="00483A1E" w:rsidRDefault="00B17DF9" w:rsidP="006C52BF">
      <w:pPr>
        <w:pStyle w:val="Heading3"/>
      </w:pPr>
      <w:r w:rsidRPr="00483A1E">
        <w:t>Urinary GH Isoforms</w:t>
      </w:r>
    </w:p>
    <w:p w14:paraId="5E88F509" w14:textId="77777777" w:rsidR="00483A1E" w:rsidRDefault="00483A1E" w:rsidP="00BF6704">
      <w:pPr>
        <w:spacing w:line="480" w:lineRule="auto"/>
        <w:jc w:val="both"/>
        <w:rPr>
          <w:rFonts w:asciiTheme="majorHAnsi" w:hAnsiTheme="majorHAnsi" w:cstheme="majorHAnsi"/>
          <w:color w:val="31849B" w:themeColor="accent5" w:themeShade="BF"/>
          <w:lang w:val="en"/>
        </w:rPr>
      </w:pPr>
    </w:p>
    <w:p w14:paraId="03CA2E8E" w14:textId="14196E9B" w:rsidR="00310E13" w:rsidRPr="00F9359C" w:rsidRDefault="00E00913" w:rsidP="00BF6704">
      <w:pPr>
        <w:spacing w:line="480" w:lineRule="auto"/>
        <w:jc w:val="both"/>
        <w:rPr>
          <w:rFonts w:asciiTheme="majorHAnsi" w:hAnsiTheme="majorHAnsi" w:cstheme="majorHAnsi"/>
          <w:lang w:val="en"/>
        </w:rPr>
      </w:pPr>
      <w:r w:rsidRPr="00F9359C">
        <w:rPr>
          <w:rFonts w:asciiTheme="majorHAnsi" w:hAnsiTheme="majorHAnsi" w:cstheme="majorHAnsi"/>
          <w:lang w:val="en"/>
        </w:rPr>
        <w:t>A</w:t>
      </w:r>
      <w:r w:rsidR="00D8053C" w:rsidRPr="00F9359C">
        <w:rPr>
          <w:rFonts w:asciiTheme="majorHAnsi" w:hAnsiTheme="majorHAnsi" w:cstheme="majorHAnsi"/>
          <w:lang w:val="en"/>
        </w:rPr>
        <w:t>fter concentrat</w:t>
      </w:r>
      <w:r w:rsidR="0092429D" w:rsidRPr="00F9359C">
        <w:rPr>
          <w:rFonts w:asciiTheme="majorHAnsi" w:hAnsiTheme="majorHAnsi" w:cstheme="majorHAnsi"/>
          <w:lang w:val="en"/>
        </w:rPr>
        <w:t>ing</w:t>
      </w:r>
      <w:r w:rsidR="00D8053C" w:rsidRPr="00F9359C">
        <w:rPr>
          <w:rFonts w:asciiTheme="majorHAnsi" w:hAnsiTheme="majorHAnsi" w:cstheme="majorHAnsi"/>
          <w:lang w:val="en"/>
        </w:rPr>
        <w:t xml:space="preserve"> GH from urine with</w:t>
      </w:r>
      <w:r w:rsidR="004A3B66" w:rsidRPr="00F9359C">
        <w:rPr>
          <w:rFonts w:asciiTheme="majorHAnsi" w:hAnsiTheme="majorHAnsi" w:cstheme="majorHAnsi"/>
          <w:lang w:val="en"/>
        </w:rPr>
        <w:t xml:space="preserve"> hydrogel nanoparticles</w:t>
      </w:r>
      <w:r w:rsidR="0092429D" w:rsidRPr="00F9359C">
        <w:rPr>
          <w:rFonts w:asciiTheme="majorHAnsi" w:hAnsiTheme="majorHAnsi" w:cstheme="majorHAnsi"/>
          <w:lang w:val="en"/>
        </w:rPr>
        <w:t>,</w:t>
      </w:r>
      <w:r w:rsidR="004A3B66" w:rsidRPr="00F9359C">
        <w:rPr>
          <w:rFonts w:asciiTheme="majorHAnsi" w:hAnsiTheme="majorHAnsi" w:cstheme="majorHAnsi"/>
          <w:lang w:val="en"/>
        </w:rPr>
        <w:t xml:space="preserve"> it is possible to </w:t>
      </w:r>
      <w:r w:rsidR="00181087" w:rsidRPr="00F9359C">
        <w:rPr>
          <w:rFonts w:asciiTheme="majorHAnsi" w:hAnsiTheme="majorHAnsi" w:cstheme="majorHAnsi"/>
          <w:lang w:val="en"/>
        </w:rPr>
        <w:t>apply the GH-isof</w:t>
      </w:r>
      <w:r w:rsidR="0019050B" w:rsidRPr="00F9359C">
        <w:rPr>
          <w:rFonts w:asciiTheme="majorHAnsi" w:hAnsiTheme="majorHAnsi" w:cstheme="majorHAnsi"/>
          <w:lang w:val="en"/>
        </w:rPr>
        <w:t>orm method reagents to detec</w:t>
      </w:r>
      <w:r w:rsidR="007D0A02" w:rsidRPr="00F9359C">
        <w:rPr>
          <w:rFonts w:asciiTheme="majorHAnsi" w:hAnsiTheme="majorHAnsi" w:cstheme="majorHAnsi"/>
          <w:lang w:val="en"/>
        </w:rPr>
        <w:t>t the presence of 22</w:t>
      </w:r>
      <w:r w:rsidR="0092429D" w:rsidRPr="00F9359C">
        <w:rPr>
          <w:rFonts w:asciiTheme="majorHAnsi" w:hAnsiTheme="majorHAnsi" w:cstheme="majorHAnsi"/>
          <w:lang w:val="en"/>
        </w:rPr>
        <w:t xml:space="preserve"> kD</w:t>
      </w:r>
      <w:r w:rsidR="007D0A02" w:rsidRPr="00F9359C">
        <w:rPr>
          <w:rFonts w:asciiTheme="majorHAnsi" w:hAnsiTheme="majorHAnsi" w:cstheme="majorHAnsi"/>
          <w:lang w:val="en"/>
        </w:rPr>
        <w:t xml:space="preserve"> </w:t>
      </w:r>
      <w:r w:rsidR="00E83906" w:rsidRPr="00F9359C">
        <w:rPr>
          <w:rFonts w:asciiTheme="majorHAnsi" w:hAnsiTheme="majorHAnsi" w:cstheme="majorHAnsi"/>
          <w:lang w:val="en"/>
        </w:rPr>
        <w:t>rh</w:t>
      </w:r>
      <w:r w:rsidR="007D0A02" w:rsidRPr="00F9359C">
        <w:rPr>
          <w:rFonts w:asciiTheme="majorHAnsi" w:hAnsiTheme="majorHAnsi" w:cstheme="majorHAnsi"/>
          <w:lang w:val="en"/>
        </w:rPr>
        <w:t>GH</w:t>
      </w:r>
      <w:r w:rsidR="00E83906" w:rsidRPr="00F9359C">
        <w:rPr>
          <w:rFonts w:asciiTheme="majorHAnsi" w:hAnsiTheme="majorHAnsi" w:cstheme="majorHAnsi"/>
          <w:lang w:val="en"/>
        </w:rPr>
        <w:t xml:space="preserve"> </w:t>
      </w:r>
      <w:r w:rsidR="00D30461" w:rsidRPr="00F9359C">
        <w:fldChar w:fldCharType="begin">
          <w:fldData xml:space="preserve">PEVuZE5vdGU+PENpdGU+PEF1dGhvcj5Cb3NjaDwvQXV0aG9yPjxZZWFyPjIwMTM8L1llYXI+PFJl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==
</w:fldData>
        </w:fldChar>
      </w:r>
      <w:r w:rsidR="00D30461" w:rsidRPr="00F9359C">
        <w:instrText xml:space="preserve"> ADDIN EN.CITE </w:instrText>
      </w:r>
      <w:r w:rsidR="00D30461" w:rsidRPr="00F9359C">
        <w:fldChar w:fldCharType="begin">
          <w:fldData xml:space="preserve">PEVuZE5vdGU+PENpdGU+PEF1dGhvcj5Cb3NjaDwvQXV0aG9yPjxZZWFyPjIwMTM8L1llYXI+PFJl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==
</w:fldData>
        </w:fldChar>
      </w:r>
      <w:r w:rsidR="00D30461" w:rsidRPr="00F9359C">
        <w:instrText xml:space="preserve"> ADDIN EN.CITE.DATA </w:instrText>
      </w:r>
      <w:r w:rsidR="00D30461" w:rsidRPr="00F9359C">
        <w:fldChar w:fldCharType="end"/>
      </w:r>
      <w:r w:rsidR="00D30461" w:rsidRPr="00F9359C">
        <w:fldChar w:fldCharType="separate"/>
      </w:r>
      <w:r w:rsidR="00D30461" w:rsidRPr="00F9359C">
        <w:rPr>
          <w:noProof/>
        </w:rPr>
        <w:t>(151)</w:t>
      </w:r>
      <w:r w:rsidR="00D30461" w:rsidRPr="00F9359C">
        <w:fldChar w:fldCharType="end"/>
      </w:r>
      <w:r w:rsidR="009C4FFD" w:rsidRPr="00F9359C">
        <w:rPr>
          <w:rFonts w:asciiTheme="majorHAnsi" w:hAnsiTheme="majorHAnsi" w:cstheme="majorHAnsi"/>
          <w:lang w:val="en"/>
        </w:rPr>
        <w:t xml:space="preserve">. </w:t>
      </w:r>
      <w:r w:rsidR="009A26D3" w:rsidRPr="00F9359C">
        <w:rPr>
          <w:rFonts w:asciiTheme="majorHAnsi" w:hAnsiTheme="majorHAnsi" w:cstheme="majorHAnsi"/>
          <w:lang w:val="en"/>
        </w:rPr>
        <w:t>Although</w:t>
      </w:r>
      <w:r w:rsidR="00AC69BD" w:rsidRPr="00F9359C">
        <w:rPr>
          <w:rFonts w:asciiTheme="majorHAnsi" w:hAnsiTheme="majorHAnsi" w:cstheme="majorHAnsi"/>
          <w:lang w:val="en"/>
        </w:rPr>
        <w:t xml:space="preserve"> urine is not a good medium for mirroring </w:t>
      </w:r>
      <w:r w:rsidR="00FA4185" w:rsidRPr="00F9359C">
        <w:rPr>
          <w:rFonts w:asciiTheme="majorHAnsi" w:hAnsiTheme="majorHAnsi" w:cstheme="majorHAnsi"/>
          <w:lang w:val="en"/>
        </w:rPr>
        <w:t xml:space="preserve">blood GH (since renal clearance </w:t>
      </w:r>
      <w:r w:rsidR="002F5989" w:rsidRPr="00F9359C">
        <w:rPr>
          <w:rFonts w:asciiTheme="majorHAnsi" w:hAnsiTheme="majorHAnsi" w:cstheme="majorHAnsi"/>
          <w:lang w:val="en"/>
        </w:rPr>
        <w:t xml:space="preserve">of GH </w:t>
      </w:r>
      <w:r w:rsidR="00FA4185" w:rsidRPr="00F9359C">
        <w:rPr>
          <w:rFonts w:asciiTheme="majorHAnsi" w:hAnsiTheme="majorHAnsi" w:cstheme="majorHAnsi"/>
          <w:lang w:val="en"/>
        </w:rPr>
        <w:t>is profoundly altered by exercise</w:t>
      </w:r>
      <w:r w:rsidR="002F5989" w:rsidRPr="00F9359C">
        <w:rPr>
          <w:rFonts w:asciiTheme="majorHAnsi" w:hAnsiTheme="majorHAnsi" w:cstheme="majorHAnsi"/>
          <w:lang w:val="en"/>
        </w:rPr>
        <w:t xml:space="preserve">) it is possible that this method could prove useful </w:t>
      </w:r>
      <w:r w:rsidR="007E3AAE" w:rsidRPr="00F9359C">
        <w:rPr>
          <w:rFonts w:asciiTheme="majorHAnsi" w:hAnsiTheme="majorHAnsi" w:cstheme="majorHAnsi"/>
          <w:lang w:val="en"/>
        </w:rPr>
        <w:t xml:space="preserve">as it relies on ratios </w:t>
      </w:r>
      <w:r w:rsidR="0092429D" w:rsidRPr="00F9359C">
        <w:rPr>
          <w:rFonts w:asciiTheme="majorHAnsi" w:hAnsiTheme="majorHAnsi" w:cstheme="majorHAnsi"/>
          <w:lang w:val="en"/>
        </w:rPr>
        <w:t xml:space="preserve">and </w:t>
      </w:r>
      <w:r w:rsidR="007E3AAE" w:rsidRPr="00F9359C">
        <w:rPr>
          <w:rFonts w:asciiTheme="majorHAnsi" w:hAnsiTheme="majorHAnsi" w:cstheme="majorHAnsi"/>
          <w:lang w:val="en"/>
        </w:rPr>
        <w:t xml:space="preserve">not absolute concentrations </w:t>
      </w:r>
      <w:r w:rsidR="002F5989" w:rsidRPr="00F9359C">
        <w:rPr>
          <w:rFonts w:asciiTheme="majorHAnsi" w:hAnsiTheme="majorHAnsi" w:cstheme="majorHAnsi"/>
          <w:lang w:val="en"/>
        </w:rPr>
        <w:t>but much</w:t>
      </w:r>
      <w:r w:rsidR="007E3AAE" w:rsidRPr="00F9359C">
        <w:rPr>
          <w:rFonts w:asciiTheme="majorHAnsi" w:hAnsiTheme="majorHAnsi" w:cstheme="majorHAnsi"/>
          <w:lang w:val="en"/>
        </w:rPr>
        <w:t xml:space="preserve"> validation work </w:t>
      </w:r>
      <w:r w:rsidR="0092429D" w:rsidRPr="00F9359C">
        <w:rPr>
          <w:rFonts w:asciiTheme="majorHAnsi" w:hAnsiTheme="majorHAnsi" w:cstheme="majorHAnsi"/>
          <w:lang w:val="en"/>
        </w:rPr>
        <w:t>is</w:t>
      </w:r>
      <w:r w:rsidR="007E3AAE" w:rsidRPr="00F9359C">
        <w:rPr>
          <w:rFonts w:asciiTheme="majorHAnsi" w:hAnsiTheme="majorHAnsi" w:cstheme="majorHAnsi"/>
          <w:lang w:val="en"/>
        </w:rPr>
        <w:t xml:space="preserve"> needed </w:t>
      </w:r>
      <w:r w:rsidR="0092429D" w:rsidRPr="00F9359C">
        <w:rPr>
          <w:rFonts w:asciiTheme="majorHAnsi" w:hAnsiTheme="majorHAnsi" w:cstheme="majorHAnsi"/>
          <w:lang w:val="en"/>
        </w:rPr>
        <w:t>however</w:t>
      </w:r>
      <w:r w:rsidR="00CE4683" w:rsidRPr="00F9359C">
        <w:rPr>
          <w:rFonts w:asciiTheme="majorHAnsi" w:hAnsiTheme="majorHAnsi" w:cstheme="majorHAnsi"/>
          <w:lang w:val="en"/>
        </w:rPr>
        <w:t>.</w:t>
      </w:r>
      <w:r w:rsidR="0092429D" w:rsidRPr="00F9359C">
        <w:rPr>
          <w:rFonts w:asciiTheme="majorHAnsi" w:hAnsiTheme="majorHAnsi" w:cstheme="majorHAnsi"/>
          <w:lang w:val="en"/>
        </w:rPr>
        <w:t xml:space="preserve"> </w:t>
      </w:r>
      <w:r w:rsidR="00CE4683" w:rsidRPr="00F9359C">
        <w:rPr>
          <w:rFonts w:asciiTheme="majorHAnsi" w:hAnsiTheme="majorHAnsi" w:cstheme="majorHAnsi"/>
          <w:lang w:val="en"/>
        </w:rPr>
        <w:t>It</w:t>
      </w:r>
      <w:r w:rsidR="0092429D" w:rsidRPr="00F9359C">
        <w:rPr>
          <w:rFonts w:asciiTheme="majorHAnsi" w:hAnsiTheme="majorHAnsi" w:cstheme="majorHAnsi"/>
          <w:lang w:val="en"/>
        </w:rPr>
        <w:t xml:space="preserve"> is unlikely to </w:t>
      </w:r>
      <w:r w:rsidR="00BE2572" w:rsidRPr="00F9359C">
        <w:rPr>
          <w:rFonts w:asciiTheme="majorHAnsi" w:hAnsiTheme="majorHAnsi" w:cstheme="majorHAnsi"/>
          <w:lang w:val="en"/>
        </w:rPr>
        <w:t xml:space="preserve">add any useful information </w:t>
      </w:r>
      <w:r w:rsidR="00DD7698" w:rsidRPr="00F9359C">
        <w:rPr>
          <w:rFonts w:asciiTheme="majorHAnsi" w:hAnsiTheme="majorHAnsi" w:cstheme="majorHAnsi"/>
          <w:lang w:val="en"/>
        </w:rPr>
        <w:t>to the accepted blood-based method.</w:t>
      </w:r>
    </w:p>
    <w:p w14:paraId="4B49E47B" w14:textId="77777777" w:rsidR="00483A1E" w:rsidRPr="00F9359C" w:rsidRDefault="00483A1E" w:rsidP="00BF6704">
      <w:pPr>
        <w:spacing w:line="480" w:lineRule="auto"/>
        <w:jc w:val="both"/>
        <w:rPr>
          <w:rFonts w:asciiTheme="majorHAnsi" w:hAnsiTheme="majorHAnsi" w:cstheme="majorHAnsi"/>
          <w:lang w:val="en"/>
        </w:rPr>
      </w:pPr>
    </w:p>
    <w:p w14:paraId="0BC818FD" w14:textId="77777777" w:rsidR="00483A1E" w:rsidRPr="00F9359C" w:rsidRDefault="00483A1E" w:rsidP="006C52BF">
      <w:pPr>
        <w:pStyle w:val="Heading3"/>
        <w:rPr>
          <w:color w:val="auto"/>
        </w:rPr>
      </w:pPr>
      <w:r w:rsidRPr="00F9359C">
        <w:rPr>
          <w:color w:val="auto"/>
        </w:rPr>
        <w:t>MicroRNA as a Biomarker of GH administration</w:t>
      </w:r>
    </w:p>
    <w:p w14:paraId="600ADBFB" w14:textId="77777777" w:rsidR="00483A1E" w:rsidRPr="00F9359C" w:rsidRDefault="00483A1E" w:rsidP="00CE4683"/>
    <w:p w14:paraId="59038DCD" w14:textId="55A6CC2D" w:rsidR="00C63C88" w:rsidRPr="00F9359C" w:rsidRDefault="00922D5F" w:rsidP="00BF6704">
      <w:pPr>
        <w:spacing w:line="480" w:lineRule="auto"/>
        <w:jc w:val="both"/>
        <w:rPr>
          <w:rFonts w:cstheme="majorHAnsi"/>
          <w:lang w:val="en"/>
        </w:rPr>
      </w:pPr>
      <w:r w:rsidRPr="00F9359C">
        <w:rPr>
          <w:rFonts w:cstheme="majorHAnsi"/>
          <w:lang w:val="en"/>
        </w:rPr>
        <w:lastRenderedPageBreak/>
        <w:t>Circulating</w:t>
      </w:r>
      <w:r w:rsidR="00D61C07" w:rsidRPr="00F9359C">
        <w:rPr>
          <w:rFonts w:cstheme="majorHAnsi"/>
          <w:lang w:val="en"/>
        </w:rPr>
        <w:t xml:space="preserve"> microRNAs in plasma are being studied for use as biomarkers </w:t>
      </w:r>
      <w:r w:rsidR="002E48C3" w:rsidRPr="00F9359C">
        <w:rPr>
          <w:rFonts w:cstheme="majorHAnsi"/>
          <w:lang w:val="en"/>
        </w:rPr>
        <w:t>of administration of GH</w:t>
      </w:r>
      <w:r w:rsidR="009C4FFD" w:rsidRPr="00F9359C">
        <w:rPr>
          <w:rFonts w:cstheme="majorHAnsi"/>
          <w:lang w:val="en"/>
        </w:rPr>
        <w:t xml:space="preserve"> </w:t>
      </w:r>
      <w:r w:rsidR="00D30461" w:rsidRPr="00F9359C">
        <w:fldChar w:fldCharType="begin"/>
      </w:r>
      <w:r w:rsidR="00D30461" w:rsidRPr="00F9359C">
        <w:instrText xml:space="preserve"> ADDIN EN.CITE &lt;EndNote&gt;&lt;Cite&gt;&lt;Author&gt;Kelly&lt;/Author&gt;&lt;Year&gt;2014&lt;/Year&gt;&lt;RecNum&gt;3828&lt;/RecNum&gt;&lt;DisplayText&gt;(152)&lt;/DisplayText&gt;&lt;record&gt;&lt;rec-number&gt;3828&lt;/rec-number&gt;&lt;foreign-keys&gt;&lt;key app="EN" db-id="fs9wtzp5czpxase9tzlv2dwmf29seseaxzz5" timestamp="1547518092"&gt;3828&lt;/key&gt;&lt;/foreign-keys&gt;&lt;ref-type name="Journal Article"&gt;17&lt;/ref-type&gt;&lt;contributors&gt;&lt;authors&gt;&lt;author&gt;Kelly, B. N.&lt;/author&gt;&lt;author&gt;Haverstick, D. M.&lt;/author&gt;&lt;author&gt;Lee, J. K.&lt;/author&gt;&lt;author&gt;Thorner, M. O.&lt;/author&gt;&lt;author&gt;Vance, M. L.&lt;/author&gt;&lt;author&gt;Xin, W.&lt;/author&gt;&lt;author&gt;Bruns, D. E.&lt;/author&gt;&lt;/authors&gt;&lt;/contributors&gt;&lt;auth-address&gt;University of Virginia School of Medicine, Charlottesville, VA, USA.&lt;/auth-address&gt;&lt;titles&gt;&lt;title&gt;Circulating microRNA as a biomarker of human growth hormone administration to patients&lt;/title&gt;&lt;secondary-title&gt;Drug Test Anal&lt;/secondary-title&gt;&lt;/titles&gt;&lt;periodical&gt;&lt;full-title&gt;Drug Test Anal&lt;/full-title&gt;&lt;abbr-1&gt;Drug testing and analysis&lt;/abbr-1&gt;&lt;/periodical&gt;&lt;pages&gt;234-8&lt;/pages&gt;&lt;volume&gt;6&lt;/volume&gt;&lt;number&gt;3&lt;/number&gt;&lt;keywords&gt;&lt;keyword&gt;Doping in Sports&lt;/keyword&gt;&lt;keyword&gt;Human Growth Hormone/*administration &amp;amp; dosage&lt;/keyword&gt;&lt;keyword&gt;Humans&lt;/keyword&gt;&lt;keyword&gt;MicroRNAs/analysis/*blood&lt;/keyword&gt;&lt;keyword&gt;Real-Time Polymerase Chain Reaction&lt;/keyword&gt;&lt;keyword&gt;Recombinant Proteins/administration &amp;amp; dosage&lt;/keyword&gt;&lt;keyword&gt;Substance Abuse Detection/*methods&lt;/keyword&gt;&lt;keyword&gt;acromegaly&lt;/keyword&gt;&lt;keyword&gt;circulating nucleic acids&lt;/keyword&gt;&lt;keyword&gt;doping&lt;/keyword&gt;&lt;keyword&gt;growth hormone&lt;/keyword&gt;&lt;keyword&gt;microRNA&lt;/keyword&gt;&lt;keyword&gt;performance enhancement&lt;/keyword&gt;&lt;keyword&gt;sports&lt;/keyword&gt;&lt;/keywords&gt;&lt;dates&gt;&lt;year&gt;2014&lt;/year&gt;&lt;pub-dates&gt;&lt;date&gt;Mar&lt;/date&gt;&lt;/pub-dates&gt;&lt;/dates&gt;&lt;isbn&gt;1942-7611 (Electronic)&amp;#xD;1942-7603 (Linking)&lt;/isbn&gt;&lt;accession-num&gt;23495241&lt;/accession-num&gt;&lt;urls&gt;&lt;related-urls&gt;&lt;url&gt;http://www.ncbi.nlm.nih.gov/pubmed/23495241&lt;/url&gt;&lt;/related-urls&gt;&lt;/urls&gt;&lt;electronic-resource-num&gt;10.1002/dta.1469&lt;/electronic-resource-num&gt;&lt;/record&gt;&lt;/Cite&gt;&lt;/EndNote&gt;</w:instrText>
      </w:r>
      <w:r w:rsidR="00D30461" w:rsidRPr="00F9359C">
        <w:fldChar w:fldCharType="separate"/>
      </w:r>
      <w:r w:rsidR="00D30461" w:rsidRPr="00F9359C">
        <w:rPr>
          <w:noProof/>
        </w:rPr>
        <w:t>(152)</w:t>
      </w:r>
      <w:r w:rsidR="00D30461" w:rsidRPr="00F9359C">
        <w:fldChar w:fldCharType="end"/>
      </w:r>
      <w:r w:rsidR="009C4FFD" w:rsidRPr="00F9359C">
        <w:t>.</w:t>
      </w:r>
      <w:r w:rsidR="009C4FFD" w:rsidRPr="00F9359C" w:rsidDel="009C4FFD">
        <w:rPr>
          <w:rFonts w:cstheme="majorHAnsi"/>
          <w:lang w:val="en"/>
        </w:rPr>
        <w:t xml:space="preserve"> </w:t>
      </w:r>
      <w:r w:rsidR="009D2CAC" w:rsidRPr="00F9359C">
        <w:rPr>
          <w:rFonts w:cstheme="majorHAnsi"/>
          <w:lang w:val="en"/>
        </w:rPr>
        <w:t>Four microRNAs were</w:t>
      </w:r>
      <w:r w:rsidR="00FA077B" w:rsidRPr="00F9359C">
        <w:rPr>
          <w:rFonts w:cstheme="majorHAnsi"/>
          <w:lang w:val="en"/>
        </w:rPr>
        <w:t xml:space="preserve"> identified </w:t>
      </w:r>
      <w:r w:rsidR="007617DD" w:rsidRPr="00F9359C">
        <w:rPr>
          <w:rFonts w:cstheme="majorHAnsi"/>
          <w:lang w:val="en"/>
        </w:rPr>
        <w:t xml:space="preserve">that were </w:t>
      </w:r>
      <w:r w:rsidR="00F43A98" w:rsidRPr="00F9359C">
        <w:rPr>
          <w:rFonts w:cstheme="majorHAnsi"/>
          <w:lang w:val="en"/>
        </w:rPr>
        <w:t>differentially</w:t>
      </w:r>
      <w:r w:rsidR="007617DD" w:rsidRPr="00F9359C">
        <w:rPr>
          <w:rFonts w:cstheme="majorHAnsi"/>
          <w:lang w:val="en"/>
        </w:rPr>
        <w:t xml:space="preserve"> expressed after</w:t>
      </w:r>
      <w:r w:rsidR="00F43A98" w:rsidRPr="00F9359C">
        <w:rPr>
          <w:rFonts w:cstheme="majorHAnsi"/>
          <w:lang w:val="en"/>
        </w:rPr>
        <w:t xml:space="preserve"> administration </w:t>
      </w:r>
      <w:r w:rsidR="00E12722" w:rsidRPr="00F9359C">
        <w:rPr>
          <w:rFonts w:cstheme="majorHAnsi"/>
          <w:lang w:val="en"/>
        </w:rPr>
        <w:t>of therapeutic d</w:t>
      </w:r>
      <w:r w:rsidR="00BE2AA6" w:rsidRPr="00F9359C">
        <w:rPr>
          <w:rFonts w:cstheme="majorHAnsi"/>
          <w:lang w:val="en"/>
        </w:rPr>
        <w:t>o</w:t>
      </w:r>
      <w:r w:rsidR="00E12722" w:rsidRPr="00F9359C">
        <w:rPr>
          <w:rFonts w:cstheme="majorHAnsi"/>
          <w:lang w:val="en"/>
        </w:rPr>
        <w:t xml:space="preserve">ses of rhGH. </w:t>
      </w:r>
      <w:r w:rsidR="00BE2AA6" w:rsidRPr="00F9359C">
        <w:rPr>
          <w:rFonts w:cstheme="majorHAnsi"/>
          <w:lang w:val="en"/>
        </w:rPr>
        <w:t xml:space="preserve">Further validation studies will be needed to </w:t>
      </w:r>
      <w:r w:rsidR="00A94003" w:rsidRPr="00F9359C">
        <w:rPr>
          <w:rFonts w:cstheme="majorHAnsi"/>
          <w:lang w:val="en"/>
        </w:rPr>
        <w:t>ascertain</w:t>
      </w:r>
      <w:r w:rsidR="006A2617" w:rsidRPr="00F9359C">
        <w:rPr>
          <w:rFonts w:cstheme="majorHAnsi"/>
          <w:lang w:val="en"/>
        </w:rPr>
        <w:t xml:space="preserve"> usefulness for detecting GH abuse</w:t>
      </w:r>
      <w:r w:rsidR="00A94003" w:rsidRPr="00F9359C">
        <w:rPr>
          <w:rFonts w:cstheme="majorHAnsi"/>
          <w:lang w:val="en"/>
        </w:rPr>
        <w:t xml:space="preserve"> </w:t>
      </w:r>
      <w:r w:rsidR="006A2617" w:rsidRPr="00F9359C">
        <w:rPr>
          <w:rFonts w:cstheme="majorHAnsi"/>
          <w:lang w:val="en"/>
        </w:rPr>
        <w:t>in sport.</w:t>
      </w:r>
    </w:p>
    <w:p w14:paraId="7BDDE7A6" w14:textId="77777777" w:rsidR="00922D5F" w:rsidRPr="009F6E1E" w:rsidRDefault="00922D5F" w:rsidP="00BF6704">
      <w:pPr>
        <w:spacing w:line="480" w:lineRule="auto"/>
        <w:jc w:val="both"/>
        <w:rPr>
          <w:rFonts w:cstheme="majorHAnsi"/>
          <w:b/>
          <w:color w:val="31849B" w:themeColor="accent5" w:themeShade="BF"/>
          <w:lang w:val="en"/>
        </w:rPr>
      </w:pPr>
    </w:p>
    <w:p w14:paraId="4122595B" w14:textId="77777777" w:rsidR="00483A1E" w:rsidRDefault="00483A1E" w:rsidP="006C52BF">
      <w:pPr>
        <w:pStyle w:val="Heading3"/>
      </w:pPr>
      <w:r w:rsidRPr="00483A1E">
        <w:t>Growth Hormone Secretagogues (GHS)</w:t>
      </w:r>
    </w:p>
    <w:p w14:paraId="7C23C3FB" w14:textId="77777777" w:rsidR="00483A1E" w:rsidRPr="00483A1E" w:rsidRDefault="00483A1E" w:rsidP="00483A1E"/>
    <w:p w14:paraId="5DCAD664" w14:textId="77777777" w:rsidR="00483A1E" w:rsidRDefault="00483A1E" w:rsidP="00483A1E">
      <w:pPr>
        <w:spacing w:line="480" w:lineRule="auto"/>
        <w:jc w:val="both"/>
      </w:pPr>
      <w:r w:rsidRPr="00C4693F">
        <w:t>A host of secretagogues of GHRH and ghrelin have been developed, with analogues chemically modified for oral activity and prolonged action (see above and Table 3). Detection of GH secretagogues is easier than for GH as these are foreign substances and successful methods have already been developed. These secretagogues have been picked up by the WADA testing programme: In 2017, 19 adverse analytical findings (AAFs; ‘positives’) for GHS/GHRP were found in 49,521 (0.04%) urine analyses while in 8,348 urines tested for GHRH, none were positive.</w:t>
      </w:r>
    </w:p>
    <w:p w14:paraId="67129EA4" w14:textId="77777777" w:rsidR="00483A1E" w:rsidRPr="00C4693F" w:rsidRDefault="00483A1E" w:rsidP="00483A1E">
      <w:pPr>
        <w:spacing w:line="480" w:lineRule="auto"/>
        <w:jc w:val="both"/>
      </w:pPr>
    </w:p>
    <w:p w14:paraId="5E6845A5" w14:textId="77777777" w:rsidR="00483A1E" w:rsidRDefault="00483A1E" w:rsidP="006C52BF">
      <w:pPr>
        <w:pStyle w:val="Heading3"/>
      </w:pPr>
      <w:r w:rsidRPr="00483A1E">
        <w:t>Growth Hormone Analogues</w:t>
      </w:r>
    </w:p>
    <w:p w14:paraId="655938A3" w14:textId="77777777" w:rsidR="00483A1E" w:rsidRPr="00483A1E" w:rsidRDefault="00483A1E" w:rsidP="00483A1E"/>
    <w:p w14:paraId="6144B56A" w14:textId="15B73DEF" w:rsidR="00483A1E" w:rsidRDefault="00483A1E" w:rsidP="00BF6704">
      <w:pPr>
        <w:spacing w:line="480" w:lineRule="auto"/>
        <w:jc w:val="both"/>
      </w:pPr>
      <w:r w:rsidRPr="00C4693F">
        <w:t>The last two decades have seen the development of long acting GH formulations to overcome the inconvenience of daily GH injections and reduce non-adherence of daily therapy</w:t>
      </w:r>
      <w:r w:rsidRPr="00C4693F">
        <w:rPr>
          <w:color w:val="A6A6A6" w:themeColor="background1" w:themeShade="A6"/>
        </w:rPr>
        <w:t xml:space="preserve">. </w:t>
      </w:r>
      <w:r w:rsidRPr="00C4693F">
        <w:t xml:space="preserve">The first to market, Genentech’s Nutropin Depot, was discontinued in 2004 (approved by FDA in 1999) because of manufacturing difficulties, injection site reactions and initial burst release </w:t>
      </w:r>
      <w:r w:rsidR="00D30461">
        <w:fldChar w:fldCharType="begin">
          <w:fldData xml:space="preserve">PEVuZE5vdGU+PENpdGU+PEF1dGhvcj5HZW5lbnRlY2g8L0F1dGhvcj48WWVhcj4yMDA0PC9ZZWFy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</w:fldData>
        </w:fldChar>
      </w:r>
      <w:r w:rsidR="00D30461">
        <w:instrText xml:space="preserve"> ADDIN EN.CITE </w:instrText>
      </w:r>
      <w:r w:rsidR="00D30461">
        <w:fldChar w:fldCharType="begin">
          <w:fldData xml:space="preserve">PEVuZE5vdGU+PENpdGU+PEF1dGhvcj5HZW5lbnRlY2g8L0F1dGhvcj48WWVhcj4yMDA0PC9ZZWFy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</w:fldData>
        </w:fldChar>
      </w:r>
      <w:r w:rsidR="00D30461">
        <w:instrText xml:space="preserve"> ADDIN EN.CITE.DATA </w:instrText>
      </w:r>
      <w:r w:rsidR="00D30461">
        <w:fldChar w:fldCharType="end"/>
      </w:r>
      <w:r w:rsidR="00D30461">
        <w:fldChar w:fldCharType="separate"/>
      </w:r>
      <w:r w:rsidR="00D30461">
        <w:rPr>
          <w:noProof/>
        </w:rPr>
        <w:t>(153,154)</w:t>
      </w:r>
      <w:r w:rsidR="00D30461">
        <w:fldChar w:fldCharType="end"/>
      </w:r>
      <w:r w:rsidRPr="00C4693F">
        <w:t xml:space="preserve">. </w:t>
      </w:r>
      <w:r w:rsidRPr="00C4693F">
        <w:rPr>
          <w:color w:val="000000" w:themeColor="text1"/>
        </w:rPr>
        <w:t>There are currently several long-acting GH preparations in development. The various technologies employed are (i) depot formulations containing encapsulated GH polymer microspheres; (ii) pegylation of GH; (iii) non-covalent binding of GH to albumin; (iv) prodrug formulations and (v) GH fusion proteins</w:t>
      </w:r>
      <w:r w:rsidRPr="00C4693F">
        <w:t xml:space="preserve"> </w:t>
      </w:r>
      <w:r w:rsidR="00D30461">
        <w:fldChar w:fldCharType="begin">
          <w:fldData xml:space="preserve">PEVuZE5vdGU+PENpdGUgRXhjbHVkZVllYXI9IjEiPjxBdXRob3I+Q2hyaXN0aWFuc2VuPC9BdXRo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</w:fldData>
        </w:fldChar>
      </w:r>
      <w:r w:rsidR="00D30461">
        <w:instrText xml:space="preserve"> ADDIN EN.CITE </w:instrText>
      </w:r>
      <w:r w:rsidR="00D30461">
        <w:fldChar w:fldCharType="begin">
          <w:fldData xml:space="preserve">PEVuZE5vdGU+PENpdGUgRXhjbHVkZVllYXI9IjEiPjxBdXRob3I+Q2hyaXN0aWFuc2VuPC9BdXRo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</w:fldData>
        </w:fldChar>
      </w:r>
      <w:r w:rsidR="00D30461">
        <w:instrText xml:space="preserve"> ADDIN EN.CITE.DATA </w:instrText>
      </w:r>
      <w:r w:rsidR="00D30461">
        <w:fldChar w:fldCharType="end"/>
      </w:r>
      <w:r w:rsidR="00D30461">
        <w:fldChar w:fldCharType="separate"/>
      </w:r>
      <w:r w:rsidR="00D30461">
        <w:rPr>
          <w:noProof/>
        </w:rPr>
        <w:t>(155)</w:t>
      </w:r>
      <w:r w:rsidR="00D30461">
        <w:fldChar w:fldCharType="end"/>
      </w:r>
      <w:r w:rsidRPr="00C4693F">
        <w:t xml:space="preserve">. The frequency of administration for most is once a week.  A number of these are undergoing advanced efficacy and safety testing in the clinic </w:t>
      </w:r>
      <w:r w:rsidR="00D30461">
        <w:fldChar w:fldCharType="begin">
          <w:fldData xml:space="preserve">PEVuZE5vdGU+PENpdGU+PEF1dGhvcj5CaWxsZXI8L0F1dGhvcj48WWVhcj4yMDExPC9ZZWFyPjxS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xNzE4LTI2PC9wYWdlcz48dm9sdW1lPjk2PC92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==
</w:fldData>
        </w:fldChar>
      </w:r>
      <w:r w:rsidR="00D30461">
        <w:instrText xml:space="preserve"> ADDIN EN.CITE </w:instrText>
      </w:r>
      <w:r w:rsidR="00D30461">
        <w:fldChar w:fldCharType="begin">
          <w:fldData xml:space="preserve">PEVuZE5vdGU+PENpdGU+PEF1dGhvcj5CaWxsZXI8L0F1dGhvcj48WWVhcj4yMDExPC9ZZWFyPjxS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xNzE4LTI2PC9wYWdlcz48dm9sdW1lPjk2PC92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==
</w:fldData>
        </w:fldChar>
      </w:r>
      <w:r w:rsidR="00D30461">
        <w:instrText xml:space="preserve"> ADDIN EN.CITE.DATA </w:instrText>
      </w:r>
      <w:r w:rsidR="00D30461">
        <w:fldChar w:fldCharType="end"/>
      </w:r>
      <w:r w:rsidR="00D30461">
        <w:fldChar w:fldCharType="separate"/>
      </w:r>
      <w:r w:rsidR="00D30461">
        <w:rPr>
          <w:noProof/>
        </w:rPr>
        <w:t>(156-160)</w:t>
      </w:r>
      <w:r w:rsidR="00D30461">
        <w:fldChar w:fldCharType="end"/>
      </w:r>
      <w:r w:rsidRPr="00C4693F">
        <w:t>. These long acting analogues of GH lend themselves to detection by the isoform and GH marker methods.</w:t>
      </w:r>
    </w:p>
    <w:p w14:paraId="23F0819F" w14:textId="77777777" w:rsidR="00483A1E" w:rsidRPr="00C4693F" w:rsidRDefault="00483A1E" w:rsidP="00BF6704">
      <w:pPr>
        <w:spacing w:line="480" w:lineRule="auto"/>
        <w:jc w:val="both"/>
      </w:pPr>
    </w:p>
    <w:p w14:paraId="298FC829" w14:textId="73FEACFE" w:rsidR="00F40CD2" w:rsidRPr="00483A1E" w:rsidRDefault="006C52BF" w:rsidP="006C52BF">
      <w:pPr>
        <w:pStyle w:val="Heading3"/>
      </w:pPr>
      <w:r>
        <w:lastRenderedPageBreak/>
        <w:t>IGF-I</w:t>
      </w:r>
    </w:p>
    <w:p w14:paraId="63A5F718" w14:textId="77777777" w:rsidR="00483A1E" w:rsidRPr="00483A1E" w:rsidRDefault="00483A1E" w:rsidP="00483A1E"/>
    <w:p w14:paraId="0BFE85FE" w14:textId="7C1FB612" w:rsidR="00F40CD2" w:rsidRPr="00C4693F" w:rsidRDefault="006C52BF" w:rsidP="00BF6704">
      <w:pPr>
        <w:spacing w:line="480" w:lineRule="auto"/>
        <w:jc w:val="both"/>
        <w:rPr>
          <w:rFonts w:cs="Arial"/>
          <w:lang w:val="en"/>
        </w:rPr>
      </w:pPr>
      <w:r>
        <w:rPr>
          <w:rFonts w:cs="Arial"/>
          <w:lang w:val="en"/>
        </w:rPr>
        <w:t>IGF-I</w:t>
      </w:r>
      <w:r w:rsidR="00F40CD2" w:rsidRPr="00C4693F">
        <w:rPr>
          <w:rFonts w:cs="Arial"/>
          <w:lang w:val="en"/>
        </w:rPr>
        <w:t xml:space="preserve"> is an attractive alternative to </w:t>
      </w:r>
      <w:r w:rsidR="00D62FCF" w:rsidRPr="00C4693F">
        <w:rPr>
          <w:rFonts w:cs="Arial"/>
          <w:lang w:val="en"/>
        </w:rPr>
        <w:t>GH</w:t>
      </w:r>
      <w:r w:rsidR="00F40CD2" w:rsidRPr="00C4693F">
        <w:rPr>
          <w:rFonts w:cs="Arial"/>
          <w:lang w:val="en"/>
        </w:rPr>
        <w:t xml:space="preserve"> because IGF-I mediates many of the anabolic actions of GH </w:t>
      </w:r>
      <w:r w:rsidR="00D30461">
        <w:rPr>
          <w:rFonts w:cs="Arial"/>
          <w:lang w:val="en"/>
        </w:rPr>
        <w:fldChar w:fldCharType="begin"/>
      </w:r>
      <w:r w:rsidR="00D30461">
        <w:rPr>
          <w:rFonts w:cs="Arial"/>
          <w:lang w:val="en"/>
        </w:rPr>
        <w:instrText xml:space="preserve"> ADDIN EN.CITE &lt;EndNote&gt;&lt;Cite&gt;&lt;Author&gt;Guha&lt;/Author&gt;&lt;Year&gt;2013&lt;/Year&gt;&lt;RecNum&gt;3779&lt;/RecNum&gt;&lt;DisplayText&gt;(137)&lt;/DisplayText&gt;&lt;record&gt;&lt;rec-number&gt;3779&lt;/rec-number&gt;&lt;foreign-keys&gt;&lt;key app="EN" db-id="fs9wtzp5czpxase9tzlv2dwmf29seseaxzz5" timestamp="1539841998"&gt;3779&lt;/key&gt;&lt;/foreign-keys&gt;&lt;ref-type name="Journal Article"&gt;17&lt;/ref-type&gt;&lt;contributors&gt;&lt;authors&gt;&lt;author&gt;Guha, N.&lt;/author&gt;&lt;author&gt;Cowan, D. A.&lt;/author&gt;&lt;author&gt;Sonksen, P. H.&lt;/author&gt;&lt;author&gt;Holt, R. I.&lt;/author&gt;&lt;/authors&gt;&lt;/contributors&gt;&lt;auth-address&gt;Human Development and Health Academic Unit, Faculty of Medicine, University of Southampton, IDS Building, MP 887 Southampton General Hospital, Tremona Road, Southampton, SO16 6YD, UK, ng1g08@soton.ac.uk.&lt;/auth-address&gt;&lt;titles&gt;&lt;title&gt;Insulin-like growth factor-I (IGF-I) misuse in athletes and potential methods for detection&lt;/title&gt;&lt;secondary-title&gt;Anal Bioanal Chem&lt;/secondary-title&gt;&lt;/titles&gt;&lt;periodical&gt;&lt;full-title&gt;Anal Bioanal Chem&lt;/full-title&gt;&lt;/periodical&gt;&lt;pages&gt;9669-83&lt;/pages&gt;&lt;volume&gt;405&lt;/volume&gt;&lt;number&gt;30&lt;/number&gt;&lt;edition&gt;2013/08/13&lt;/edition&gt;&lt;keywords&gt;&lt;keyword&gt;*Athletes&lt;/keyword&gt;&lt;keyword&gt;Biomarkers/*analysis&lt;/keyword&gt;&lt;keyword&gt;Doping in Sports/*methods&lt;/keyword&gt;&lt;keyword&gt;Humans&lt;/keyword&gt;&lt;keyword&gt;Insulin-Like Growth Factor I/*administration &amp;amp; dosage/analysis&lt;/keyword&gt;&lt;keyword&gt;Performance-Enhancing Substances/*analysis&lt;/keyword&gt;&lt;keyword&gt;Substance Abuse Detection/*methods&lt;/keyword&gt;&lt;/keywords&gt;&lt;dates&gt;&lt;year&gt;2013&lt;/year&gt;&lt;pub-dates&gt;&lt;date&gt;Dec&lt;/date&gt;&lt;/pub-dates&gt;&lt;/dates&gt;&lt;isbn&gt;1618-2650 (Electronic)&amp;#xD;1618-2642 (Linking)&lt;/isbn&gt;&lt;accession-num&gt;23934394&lt;/accession-num&gt;&lt;urls&gt;&lt;related-urls&gt;&lt;url&gt;https://www.ncbi.nlm.nih.gov/pubmed/23934394&lt;/url&gt;&lt;/related-urls&gt;&lt;/urls&gt;&lt;electronic-resource-num&gt;10.1007/s00216-013-7229-y&lt;/electronic-resource-num&gt;&lt;/record&gt;&lt;/Cite&gt;&lt;/EndNote&gt;</w:instrText>
      </w:r>
      <w:r w:rsidR="00D30461">
        <w:rPr>
          <w:rFonts w:cs="Arial"/>
          <w:lang w:val="en"/>
        </w:rPr>
        <w:fldChar w:fldCharType="separate"/>
      </w:r>
      <w:r w:rsidR="00D30461">
        <w:rPr>
          <w:rFonts w:cs="Arial"/>
          <w:noProof/>
          <w:lang w:val="en"/>
        </w:rPr>
        <w:t>(137)</w:t>
      </w:r>
      <w:r w:rsidR="00D30461">
        <w:rPr>
          <w:rFonts w:cs="Arial"/>
          <w:lang w:val="en"/>
        </w:rPr>
        <w:fldChar w:fldCharType="end"/>
      </w:r>
      <w:r w:rsidR="00F40CD2" w:rsidRPr="00C4693F">
        <w:rPr>
          <w:rFonts w:cs="Arial"/>
          <w:lang w:val="en"/>
        </w:rPr>
        <w:t>. It promotes muscle protein synthesis and has beneficial effects on glycogen storage that could enhance perfor</w:t>
      </w:r>
      <w:r w:rsidR="00D62FCF" w:rsidRPr="00C4693F">
        <w:rPr>
          <w:rFonts w:cs="Arial"/>
          <w:lang w:val="en"/>
        </w:rPr>
        <w:t xml:space="preserve">mance. Recombinant human IGF-I </w:t>
      </w:r>
      <w:r w:rsidR="00F40CD2" w:rsidRPr="00C4693F">
        <w:rPr>
          <w:rFonts w:cs="Arial"/>
          <w:lang w:val="en"/>
        </w:rPr>
        <w:t xml:space="preserve">is available for use in clinical practice and several other IGF-I compounds and IGF-I analogues have been advertised on the internet and may be available on the black market. The GH-2004 team has demonstrated </w:t>
      </w:r>
      <w:r w:rsidR="00CE4683">
        <w:rPr>
          <w:rFonts w:cs="Arial"/>
          <w:lang w:val="en"/>
        </w:rPr>
        <w:t>an increase in VO</w:t>
      </w:r>
      <w:r w:rsidR="00CE4683" w:rsidRPr="000A61FB">
        <w:rPr>
          <w:rFonts w:cs="Arial"/>
          <w:vertAlign w:val="subscript"/>
          <w:lang w:val="en"/>
        </w:rPr>
        <w:t>2</w:t>
      </w:r>
      <w:r w:rsidR="00CE4683">
        <w:rPr>
          <w:rFonts w:cs="Arial"/>
          <w:lang w:val="en"/>
        </w:rPr>
        <w:t>max</w:t>
      </w:r>
      <w:r w:rsidR="00F40CD2" w:rsidRPr="00C4693F">
        <w:rPr>
          <w:rFonts w:cs="Arial"/>
          <w:lang w:val="en"/>
        </w:rPr>
        <w:t xml:space="preserve"> following the use of IGF-I-IGFBP-3 for one month </w:t>
      </w:r>
      <w:r w:rsidR="00D30461">
        <w:rPr>
          <w:rFonts w:cs="Arial"/>
          <w:lang w:val="en"/>
        </w:rPr>
        <w:fldChar w:fldCharType="begin"/>
      </w:r>
      <w:r w:rsidR="00D30461">
        <w:rPr>
          <w:rFonts w:cs="Arial"/>
          <w:lang w:val="en"/>
        </w:rPr>
        <w:instrText xml:space="preserve"> ADDIN EN.CITE &lt;EndNote&gt;&lt;Cite&gt;&lt;Author&gt;Guha&lt;/Author&gt;&lt;Year&gt;2015&lt;/Year&gt;&lt;RecNum&gt;3780&lt;/RecNum&gt;&lt;DisplayText&gt;(105)&lt;/DisplayText&gt;&lt;record&gt;&lt;rec-number&gt;3780&lt;/rec-number&gt;&lt;foreign-keys&gt;&lt;key app="EN" db-id="fs9wtzp5czpxase9tzlv2dwmf29seseaxzz5" timestamp="1539841998"&gt;3780&lt;/key&gt;&lt;/foreign-keys&gt;&lt;ref-type name="Journal Article"&gt;17&lt;/ref-type&gt;&lt;contributors&gt;&lt;authors&gt;&lt;author&gt;Guha, N.&lt;/author&gt;&lt;author&gt;Nevitt, S.P.&lt;/author&gt;&lt;author&gt;Francis, M.&lt;/author&gt;&lt;author&gt;Woodland, J.A.&lt;/author&gt;&lt;author&gt;Böhning, D.&lt;/author&gt;&lt;author&gt;Sönksen, P.H.&lt;/author&gt;&lt;author&gt;Holt, R.I.G.&lt;/author&gt;&lt;/authors&gt;&lt;/contributors&gt;&lt;titles&gt;&lt;title&gt;The effects of recombinant human insulin-like growth factor-I/insulin-like growth factor binding protein-3 administration on body composition and physical fitness in recreational athletes&lt;/title&gt;&lt;secondary-title&gt;Journal of Clinical Endocrinology and Metabolism&lt;/secondary-title&gt;&lt;/titles&gt;&lt;periodical&gt;&lt;full-title&gt;Journal of Clinical Endocrinology and Metabolism&lt;/full-title&gt;&lt;/periodical&gt;&lt;pages&gt;3126-31&lt;/pages&gt;&lt;volume&gt;100&lt;/volume&gt;&lt;number&gt;8&lt;/number&gt;&lt;dates&gt;&lt;year&gt;2015&lt;/year&gt;&lt;/dates&gt;&lt;urls&gt;&lt;/urls&gt;&lt;electronic-resource-num&gt;10.1210/jc.2015-1996&lt;/electronic-resource-num&gt;&lt;/record&gt;&lt;/Cite&gt;&lt;/EndNote&gt;</w:instrText>
      </w:r>
      <w:r w:rsidR="00D30461">
        <w:rPr>
          <w:rFonts w:cs="Arial"/>
          <w:lang w:val="en"/>
        </w:rPr>
        <w:fldChar w:fldCharType="separate"/>
      </w:r>
      <w:r w:rsidR="00D30461">
        <w:rPr>
          <w:rFonts w:cs="Arial"/>
          <w:noProof/>
          <w:lang w:val="en"/>
        </w:rPr>
        <w:t>(105)</w:t>
      </w:r>
      <w:r w:rsidR="00D30461">
        <w:rPr>
          <w:rFonts w:cs="Arial"/>
          <w:lang w:val="en"/>
        </w:rPr>
        <w:fldChar w:fldCharType="end"/>
      </w:r>
      <w:r w:rsidR="00F40CD2" w:rsidRPr="00C4693F">
        <w:rPr>
          <w:rFonts w:cs="Arial"/>
          <w:lang w:val="en"/>
        </w:rPr>
        <w:t xml:space="preserve">.  The use of IGF-I can be detected by measuring the IGF-I concentration. The GH-2000 biomarker score also rises but IGF-I has a much lower effect on P-III-NP than GH </w:t>
      </w:r>
      <w:r w:rsidR="00D30461">
        <w:rPr>
          <w:rFonts w:cs="Arial"/>
          <w:lang w:val="en"/>
        </w:rPr>
        <w:fldChar w:fldCharType="begin"/>
      </w:r>
      <w:r w:rsidR="00D30461">
        <w:rPr>
          <w:rFonts w:cs="Arial"/>
          <w:lang w:val="en"/>
        </w:rPr>
        <w:instrText xml:space="preserve"> ADDIN EN.CITE &lt;EndNote&gt;&lt;Cite&gt;&lt;Author&gt;Guha&lt;/Author&gt;&lt;Year&gt;2014&lt;/Year&gt;&lt;RecNum&gt;3781&lt;/RecNum&gt;&lt;DisplayText&gt;(161)&lt;/DisplayText&gt;&lt;record&gt;&lt;rec-number&gt;3781&lt;/rec-number&gt;&lt;foreign-keys&gt;&lt;key app="EN" db-id="fs9wtzp5czpxase9tzlv2dwmf29seseaxzz5" timestamp="1539841998"&gt;3781&lt;/key&gt;&lt;/foreign-keys&gt;&lt;ref-type name="Journal Article"&gt;17&lt;/ref-type&gt;&lt;contributors&gt;&lt;authors&gt;&lt;author&gt;Guha, N.&lt;/author&gt;&lt;author&gt;Erotokritou-Mulligan, I.&lt;/author&gt;&lt;author&gt;Bartlett, C.&lt;/author&gt;&lt;author&gt;Nevitt, S.P.&lt;/author&gt;&lt;author&gt;Francis, M.&lt;/author&gt;&lt;author&gt;Bassett, E.E.&lt;/author&gt;&lt;author&gt;Cowan, D.A.&lt;/author&gt;&lt;author&gt;Sönksen, P.H.&lt;/author&gt;&lt;author&gt;Holt, R.I.G.&lt;/author&gt;&lt;/authors&gt;&lt;/contributors&gt;&lt;titles&gt;&lt;title&gt;Biochemical markers of insulin-like growth factor-I misuse in athletes: The response of serum IGF-I, procollagen type III amino-terminal propeptide, and the GH-2000 score to the administration of rhIGF-I/rhIGF binding protein-3 complex&lt;/title&gt;&lt;secondary-title&gt;Journal of Clinical Endocrinology and Metabolism&lt;/secondary-title&gt;&lt;/titles&gt;&lt;periodical&gt;&lt;full-title&gt;Journal of Clinical Endocrinology and Metabolism&lt;/full-title&gt;&lt;/periodical&gt;&lt;pages&gt;2259-68&lt;/pages&gt;&lt;volume&gt;99&lt;/volume&gt;&lt;number&gt;6&lt;/number&gt;&lt;dates&gt;&lt;year&gt;2014&lt;/year&gt;&lt;/dates&gt;&lt;urls&gt;&lt;/urls&gt;&lt;electronic-resource-num&gt;10.1210/jc.2013-3897&lt;/electronic-resource-num&gt;&lt;/record&gt;&lt;/Cite&gt;&lt;/EndNote&gt;</w:instrText>
      </w:r>
      <w:r w:rsidR="00D30461">
        <w:rPr>
          <w:rFonts w:cs="Arial"/>
          <w:lang w:val="en"/>
        </w:rPr>
        <w:fldChar w:fldCharType="separate"/>
      </w:r>
      <w:r w:rsidR="00D30461">
        <w:rPr>
          <w:rFonts w:cs="Arial"/>
          <w:noProof/>
          <w:lang w:val="en"/>
        </w:rPr>
        <w:t>(161)</w:t>
      </w:r>
      <w:r w:rsidR="00D30461">
        <w:rPr>
          <w:rFonts w:cs="Arial"/>
          <w:lang w:val="en"/>
        </w:rPr>
        <w:fldChar w:fldCharType="end"/>
      </w:r>
      <w:r w:rsidR="00F40CD2" w:rsidRPr="00C4693F">
        <w:rPr>
          <w:rFonts w:cs="Arial"/>
          <w:lang w:val="en"/>
        </w:rPr>
        <w:t>.</w:t>
      </w:r>
    </w:p>
    <w:p w14:paraId="07BEF0C0" w14:textId="77777777" w:rsidR="00F40CD2" w:rsidRPr="00C4693F" w:rsidRDefault="00F40CD2" w:rsidP="00BF6704">
      <w:pPr>
        <w:spacing w:line="480" w:lineRule="auto"/>
        <w:jc w:val="both"/>
      </w:pPr>
    </w:p>
    <w:p w14:paraId="4326B19E" w14:textId="77777777" w:rsidR="00F40CD2" w:rsidRPr="00CE4683" w:rsidRDefault="00F40CD2" w:rsidP="006C52BF">
      <w:pPr>
        <w:pStyle w:val="Heading3"/>
      </w:pPr>
      <w:r w:rsidRPr="00CE4683">
        <w:t>Gene therapy</w:t>
      </w:r>
    </w:p>
    <w:p w14:paraId="5E7AC39A" w14:textId="77777777" w:rsidR="00CE4683" w:rsidRPr="00CE4683" w:rsidRDefault="00CE4683" w:rsidP="00CE4683"/>
    <w:p w14:paraId="3E78D942" w14:textId="61BEA420" w:rsidR="00F40CD2" w:rsidRPr="00C4693F" w:rsidRDefault="00F40CD2" w:rsidP="00BF6704">
      <w:pPr>
        <w:spacing w:line="480" w:lineRule="auto"/>
        <w:jc w:val="both"/>
      </w:pPr>
      <w:r w:rsidRPr="00C4693F">
        <w:t xml:space="preserve">There is considerable potential for gene therapy to enhance athletic performance and this has already been demonstrated in experimental animals with ‘Schwarzenegger’ and ‘Marathon’ mice </w:t>
      </w:r>
      <w:r w:rsidR="00D30461">
        <w:fldChar w:fldCharType="begin"/>
      </w:r>
      <w:r w:rsidR="00D30461">
        <w:instrText xml:space="preserve"> ADDIN EN.CITE &lt;EndNote&gt;&lt;Cite&gt;&lt;Author&gt;Pray&lt;/Author&gt;&lt;Year&gt;2008&lt;/Year&gt;&lt;RecNum&gt;3786&lt;/RecNum&gt;&lt;DisplayText&gt;(162)&lt;/DisplayText&gt;&lt;record&gt;&lt;rec-number&gt;3786&lt;/rec-number&gt;&lt;foreign-keys&gt;&lt;key app="EN" db-id="fs9wtzp5czpxase9tzlv2dwmf29seseaxzz5" timestamp="1539841998"&gt;3786&lt;/key&gt;&lt;/foreign-keys&gt;&lt;ref-type name="Web Page"&gt;12&lt;/ref-type&gt;&lt;contributors&gt;&lt;authors&gt;&lt;author&gt;Pray, LA&lt;/author&gt;&lt;/authors&gt;&lt;secondary-authors&gt;&lt;author&gt;Scacheri, C&lt;/author&gt;&lt;/secondary-authors&gt;&lt;/contributors&gt;&lt;titles&gt;&lt;title&gt;Sports, Gene Doping and WADA&lt;/title&gt;&lt;secondary-title&gt;Genetics and Society&lt;/secondary-title&gt;&lt;/titles&gt;&lt;volume&gt;2018&lt;/volume&gt;&lt;number&gt;9th September&lt;/number&gt;&lt;dates&gt;&lt;year&gt;2008&lt;/year&gt;&lt;/dates&gt;&lt;publisher&gt;Nature Education&lt;/publisher&gt;&lt;urls&gt;&lt;related-urls&gt;&lt;url&gt;https://www.nature.com/scitable/topicpage/sports-gene-doping-and-wada-764&lt;/url&gt;&lt;/related-urls&gt;&lt;/urls&gt;&lt;/record&gt;&lt;/Cite&gt;&lt;/EndNote&gt;</w:instrText>
      </w:r>
      <w:r w:rsidR="00D30461">
        <w:fldChar w:fldCharType="separate"/>
      </w:r>
      <w:r w:rsidR="00D30461">
        <w:rPr>
          <w:noProof/>
        </w:rPr>
        <w:t>(162)</w:t>
      </w:r>
      <w:r w:rsidR="00D30461">
        <w:fldChar w:fldCharType="end"/>
      </w:r>
      <w:r w:rsidRPr="00C4693F">
        <w:t xml:space="preserve">. This is a rapidly developing field and experience has shown that amoral coaches and athletes are always looking for new methods of gaining advantage even if it includes significant risks to their health. This is a huge area beyond the scope of this paper but has been recently reviewed </w:t>
      </w:r>
      <w:r w:rsidR="00D30461">
        <w:fldChar w:fldCharType="begin"/>
      </w:r>
      <w:r w:rsidR="00D30461">
        <w:instrText xml:space="preserve"> ADDIN EN.CITE &lt;EndNote&gt;&lt;Cite&gt;&lt;Author&gt;Brzezianska&lt;/Author&gt;&lt;Year&gt;2014&lt;/Year&gt;&lt;RecNum&gt;3787&lt;/RecNum&gt;&lt;DisplayText&gt;(163)&lt;/DisplayText&gt;&lt;record&gt;&lt;rec-number&gt;3787&lt;/rec-number&gt;&lt;foreign-keys&gt;&lt;key app="EN" db-id="fs9wtzp5czpxase9tzlv2dwmf29seseaxzz5" timestamp="1539841998"&gt;3787&lt;/key&gt;&lt;/foreign-keys&gt;&lt;ref-type name="Journal Article"&gt;17&lt;/ref-type&gt;&lt;contributors&gt;&lt;authors&gt;&lt;author&gt;Brzezianska, E.&lt;/author&gt;&lt;author&gt;Domanska, D.&lt;/author&gt;&lt;author&gt;Jegier, A.&lt;/author&gt;&lt;/authors&gt;&lt;/contributors&gt;&lt;auth-address&gt;Department of Molecular Bases of Medicine, Medical University of Lodz.&amp;#xD;Department of Sports Medicine, Medical University of Lodz.&lt;/auth-address&gt;&lt;titles&gt;&lt;title&gt;Gene doping in sport - perspectives and risks&lt;/title&gt;&lt;secondary-title&gt;Biol Sport&lt;/secondary-title&gt;&lt;/titles&gt;&lt;periodical&gt;&lt;full-title&gt;Biol Sport&lt;/full-title&gt;&lt;/periodical&gt;&lt;pages&gt;251-9&lt;/pages&gt;&lt;volume&gt;31&lt;/volume&gt;&lt;number&gt;4&lt;/number&gt;&lt;edition&gt;2014/12/02&lt;/edition&gt;&lt;keywords&gt;&lt;keyword&gt;Wada&lt;/keyword&gt;&lt;keyword&gt;gene doping&lt;/keyword&gt;&lt;keyword&gt;methods of gene doping&lt;/keyword&gt;&lt;keyword&gt;methods of proteomic profiling&lt;/keyword&gt;&lt;keyword&gt;sport&lt;/keyword&gt;&lt;/keywords&gt;&lt;dates&gt;&lt;year&gt;2014&lt;/year&gt;&lt;pub-dates&gt;&lt;date&gt;Dec&lt;/date&gt;&lt;/pub-dates&gt;&lt;/dates&gt;&lt;isbn&gt;0860-021X (Print)&amp;#xD;0860-021X (Linking)&lt;/isbn&gt;&lt;accession-num&gt;25435666&lt;/accession-num&gt;&lt;urls&gt;&lt;related-urls&gt;&lt;url&gt;https://www.ncbi.nlm.nih.gov/pubmed/25435666&lt;/url&gt;&lt;/related-urls&gt;&lt;/urls&gt;&lt;custom2&gt;PMC4203840&lt;/custom2&gt;&lt;electronic-resource-num&gt;10.5604/20831862.1120931&lt;/electronic-resource-num&gt;&lt;/record&gt;&lt;/Cite&gt;&lt;/EndNote&gt;</w:instrText>
      </w:r>
      <w:r w:rsidR="00D30461">
        <w:fldChar w:fldCharType="separate"/>
      </w:r>
      <w:r w:rsidR="00D30461">
        <w:rPr>
          <w:noProof/>
        </w:rPr>
        <w:t>(163)</w:t>
      </w:r>
      <w:r w:rsidR="00D30461">
        <w:fldChar w:fldCharType="end"/>
      </w:r>
      <w:r w:rsidRPr="00C4693F">
        <w:t>.</w:t>
      </w:r>
    </w:p>
    <w:p w14:paraId="2351BAAE" w14:textId="77777777" w:rsidR="007644EC" w:rsidRPr="00CE4683" w:rsidRDefault="007644EC" w:rsidP="006C52BF">
      <w:pPr>
        <w:pStyle w:val="Heading3"/>
      </w:pPr>
      <w:r w:rsidRPr="00CE4683">
        <w:t>Athlete’s Biological Passport</w:t>
      </w:r>
    </w:p>
    <w:p w14:paraId="22591C84" w14:textId="7BD6D730" w:rsidR="005572CE" w:rsidRDefault="007644EC" w:rsidP="007644EC">
      <w:pPr>
        <w:spacing w:line="480" w:lineRule="auto"/>
        <w:jc w:val="both"/>
      </w:pPr>
      <w:r>
        <w:t>T</w:t>
      </w:r>
      <w:r w:rsidRPr="00C4693F">
        <w:t xml:space="preserve">he Athlete’s Biological Passport (ABP) </w:t>
      </w:r>
      <w:r w:rsidR="0052226A">
        <w:t>is a</w:t>
      </w:r>
      <w:r>
        <w:t xml:space="preserve"> novel approach for the detection of doping</w:t>
      </w:r>
      <w:r w:rsidRPr="00C4693F">
        <w:t xml:space="preserve"> </w:t>
      </w:r>
      <w:r w:rsidR="00D30461">
        <w:fldChar w:fldCharType="begin"/>
      </w:r>
      <w:r w:rsidR="00D30461">
        <w:instrText xml:space="preserve"> ADDIN EN.CITE &lt;EndNote&gt;&lt;Cite&gt;&lt;Author&gt;Sottas&lt;/Author&gt;&lt;Year&gt;2011&lt;/Year&gt;&lt;RecNum&gt;3740&lt;/RecNum&gt;&lt;DisplayText&gt;(164)&lt;/DisplayText&gt;&lt;record&gt;&lt;rec-number&gt;3740&lt;/rec-number&gt;&lt;foreign-keys&gt;&lt;key app="EN" db-id="fs9wtzp5czpxase9tzlv2dwmf29seseaxzz5" timestamp="1539841997"&gt;3740&lt;/key&gt;&lt;/foreign-keys&gt;&lt;ref-type name="Journal Article"&gt;17&lt;/ref-type&gt;&lt;contributors&gt;&lt;authors&gt;&lt;author&gt;Sottas, P E&lt;/author&gt;&lt;author&gt;Robinson, N&lt;/author&gt;&lt;author&gt;Rabin, O&lt;/author&gt;&lt;author&gt;Saugy, M&lt;/author&gt;&lt;/authors&gt;&lt;/contributors&gt;&lt;titles&gt;&lt;title&gt;The athlete biological passport&lt;/title&gt;&lt;secondary-title&gt;Clin.Chem.&lt;/secondary-title&gt;&lt;/titles&gt;&lt;periodical&gt;&lt;full-title&gt;Clin.Chem.&lt;/full-title&gt;&lt;/periodical&gt;&lt;pages&gt;969-976&lt;/pages&gt;&lt;volume&gt;57&lt;/volume&gt;&lt;keywords&gt;&lt;keyword&gt;Athletes&lt;/keyword&gt;&lt;keyword&gt;Biological Markers&lt;/keyword&gt;&lt;keyword&gt;Doping in Sports&lt;/keyword&gt;&lt;keyword&gt;Erythropoiesis&lt;/keyword&gt;&lt;keyword&gt;Forensic Toxicology&lt;/keyword&gt;&lt;keyword&gt;Health&lt;/keyword&gt;&lt;keyword&gt;Hematinics&lt;/keyword&gt;&lt;keyword&gt;Humans&lt;/keyword&gt;&lt;keyword&gt;Sports&lt;/keyword&gt;&lt;keyword&gt;Substance Abuse Detection&lt;/keyword&gt;&lt;keyword&gt;Switzerland&lt;/keyword&gt;&lt;keyword&gt;administration &amp;amp; dosage&lt;/keyword&gt;&lt;keyword&gt;analysis&lt;/keyword&gt;&lt;keyword&gt;diagnosis&lt;/keyword&gt;&lt;keyword&gt;drug effects&lt;/keyword&gt;&lt;keyword&gt;ethics&lt;/keyword&gt;&lt;keyword&gt;methods&lt;/keyword&gt;&lt;keyword&gt;pathology&lt;/keyword&gt;&lt;/keywords&gt;&lt;dates&gt;&lt;year&gt;2011&lt;/year&gt;&lt;/dates&gt;&lt;accession-num&gt;21596947&lt;/accession-num&gt;&lt;urls&gt;&lt;/urls&gt;&lt;research-notes&gt;DA - 20110629IS - 1530-8561 (Electronic)IS - 0009-9147 (Linking)LA - engPT - Journal ArticlePT - ReviewRN - 0 (Biological Markers)RN - 0 (Hematinics)SB - IM&lt;/research-notes&gt;&lt;/record&gt;&lt;/Cite&gt;&lt;/EndNote&gt;</w:instrText>
      </w:r>
      <w:r w:rsidR="00D30461">
        <w:fldChar w:fldCharType="separate"/>
      </w:r>
      <w:r w:rsidR="00D30461">
        <w:rPr>
          <w:noProof/>
        </w:rPr>
        <w:t>(164)</w:t>
      </w:r>
      <w:r w:rsidR="00D30461">
        <w:fldChar w:fldCharType="end"/>
      </w:r>
      <w:r w:rsidRPr="00C4693F">
        <w:t xml:space="preserve">. </w:t>
      </w:r>
      <w:r>
        <w:t>It</w:t>
      </w:r>
      <w:r w:rsidRPr="00C4693F">
        <w:t xml:space="preserve"> is based on the inherent stability of </w:t>
      </w:r>
      <w:r w:rsidR="00CE4683">
        <w:t xml:space="preserve">many </w:t>
      </w:r>
      <w:r w:rsidRPr="00C4693F">
        <w:t>human physiological processes and measures</w:t>
      </w:r>
      <w:r>
        <w:t xml:space="preserve"> of specific analytes of interest</w:t>
      </w:r>
      <w:r w:rsidRPr="00C4693F">
        <w:t>.</w:t>
      </w:r>
      <w:r w:rsidR="0052226A">
        <w:t xml:space="preserve"> The underlying concept is very similar to that of ‘personalised medicine’ that is exploiting personalised physiology as a forensic tool. </w:t>
      </w:r>
      <w:r w:rsidR="0052226A" w:rsidRPr="00C4693F">
        <w:t xml:space="preserve">The introduction of </w:t>
      </w:r>
      <w:r w:rsidR="0052226A">
        <w:t>an</w:t>
      </w:r>
      <w:r w:rsidR="0052226A" w:rsidRPr="00C4693F">
        <w:t xml:space="preserve"> ABP</w:t>
      </w:r>
      <w:r w:rsidR="0052226A">
        <w:t xml:space="preserve"> module</w:t>
      </w:r>
      <w:r w:rsidR="00784116">
        <w:t xml:space="preserve"> for hematology in</w:t>
      </w:r>
      <w:r w:rsidR="0052226A">
        <w:t xml:space="preserve"> 2009</w:t>
      </w:r>
      <w:r w:rsidR="0052226A" w:rsidRPr="00C4693F">
        <w:t xml:space="preserve"> resulted in more than 100 athletes being sanctioned </w:t>
      </w:r>
      <w:r w:rsidR="0052226A">
        <w:t xml:space="preserve">over </w:t>
      </w:r>
      <w:r w:rsidR="00CE4683">
        <w:t>the</w:t>
      </w:r>
      <w:r w:rsidR="0052226A">
        <w:t xml:space="preserve"> 2 year period 2008 to 2010 </w:t>
      </w:r>
      <w:r w:rsidR="00D30461">
        <w:fldChar w:fldCharType="begin">
          <w:fldData xml:space="preserve">PEVuZE5vdGU+PENpdGU+PEF1dGhvcj5JbGp1a292PC9BdXRob3I+PFllYXI+MjAxODwvWWVhcj48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</w:fldData>
        </w:fldChar>
      </w:r>
      <w:r w:rsidR="00D30461">
        <w:instrText xml:space="preserve"> ADDIN EN.CITE </w:instrText>
      </w:r>
      <w:r w:rsidR="00D30461">
        <w:fldChar w:fldCharType="begin">
          <w:fldData xml:space="preserve">PEVuZE5vdGU+PENpdGU+PEF1dGhvcj5JbGp1a292PC9BdXRob3I+PFllYXI+MjAxODwvWWVhcj48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</w:fldData>
        </w:fldChar>
      </w:r>
      <w:r w:rsidR="00D30461">
        <w:instrText xml:space="preserve"> ADDIN EN.CITE.DATA </w:instrText>
      </w:r>
      <w:r w:rsidR="00D30461">
        <w:fldChar w:fldCharType="end"/>
      </w:r>
      <w:r w:rsidR="00D30461">
        <w:fldChar w:fldCharType="separate"/>
      </w:r>
      <w:r w:rsidR="00D30461">
        <w:rPr>
          <w:noProof/>
        </w:rPr>
        <w:t>(165,166)</w:t>
      </w:r>
      <w:r w:rsidR="00D30461">
        <w:fldChar w:fldCharType="end"/>
      </w:r>
      <w:r w:rsidR="0052226A" w:rsidRPr="00C4693F">
        <w:t xml:space="preserve">. </w:t>
      </w:r>
      <w:r w:rsidR="0052226A">
        <w:t>An ABP</w:t>
      </w:r>
      <w:r w:rsidR="0052226A" w:rsidRPr="00C4693F">
        <w:t xml:space="preserve"> ‘Ster</w:t>
      </w:r>
      <w:r w:rsidR="0016143E">
        <w:t xml:space="preserve">oidal Module’ was added in 2014. </w:t>
      </w:r>
      <w:r>
        <w:t xml:space="preserve">In the case of GH, this entails </w:t>
      </w:r>
      <w:r w:rsidR="00CE4683">
        <w:t xml:space="preserve">adding </w:t>
      </w:r>
      <w:r>
        <w:t xml:space="preserve">the blood levels of </w:t>
      </w:r>
      <w:r w:rsidR="00CE4683">
        <w:t xml:space="preserve">the </w:t>
      </w:r>
      <w:r>
        <w:t xml:space="preserve">GH responsive markers </w:t>
      </w:r>
      <w:r w:rsidR="00B85F34">
        <w:t xml:space="preserve">IGF-I </w:t>
      </w:r>
      <w:r w:rsidR="00CE4683">
        <w:t xml:space="preserve">and P-III-NP to the ABP </w:t>
      </w:r>
      <w:r w:rsidR="00D30461">
        <w:fldChar w:fldCharType="begin"/>
      </w:r>
      <w:r w:rsidR="00D30461">
        <w:instrText xml:space="preserve"> ADDIN EN.CITE &lt;EndNote&gt;&lt;Cite&gt;&lt;Author&gt;Erotokritou-Mulligan&lt;/Author&gt;&lt;Year&gt;2010&lt;/Year&gt;&lt;RecNum&gt;3741&lt;/RecNum&gt;&lt;DisplayText&gt;(167)&lt;/DisplayText&gt;&lt;record&gt;&lt;rec-number&gt;3741&lt;/rec-number&gt;&lt;foreign-keys&gt;&lt;key app="EN" db-id="fs9wtzp5czpxase9tzlv2dwmf29seseaxzz5" timestamp="1539841997"&gt;3741&lt;/key&gt;&lt;/foreign-keys&gt;&lt;ref-type name="Journal Article"&gt;17&lt;/ref-type&gt;&lt;contributors&gt;&lt;authors&gt;&lt;author&gt;Erotokritou-Mulligan, I.&lt;/author&gt;&lt;author&gt;Eryl Bassett, E.&lt;/author&gt;&lt;author&gt;Cowan, D.A.&lt;/author&gt;&lt;author&gt;Bartlett, C.&lt;/author&gt;&lt;author&gt;Milward, P.&lt;/author&gt;&lt;author&gt;Sartorio, A.&lt;/author&gt;&lt;author&gt;Sönksen, P.H.&lt;/author&gt;&lt;author&gt;Holt, R.I.G.&lt;/author&gt;&lt;/authors&gt;&lt;/contributors&gt;&lt;titles&gt;&lt;title&gt;The use of growth hormone (GH)-dependent markers in the detection of GH abuse in sport: Physiological intra-individual variation of IGF-I, type 3 pro-collagen (P-III-P) and the GH-2000 detection score&lt;/title&gt;&lt;secondary-title&gt;Clinical Endocrinology&lt;/secondary-title&gt;&lt;/titles&gt;&lt;periodical&gt;&lt;full-title&gt;Clinical Endocrinology&lt;/full-title&gt;&lt;/periodical&gt;&lt;pages&gt;520-6&lt;/pages&gt;&lt;volume&gt;72&lt;/volume&gt;&lt;number&gt;4&lt;/number&gt;&lt;dates&gt;&lt;year&gt;2010&lt;/year&gt;&lt;/dates&gt;&lt;urls&gt;&lt;/urls&gt;&lt;electronic-resource-num&gt;10.1111/j.1365-2265.2009.03668.x&lt;/electronic-resource-num&gt;&lt;/record&gt;&lt;/Cite&gt;&lt;/EndNote&gt;</w:instrText>
      </w:r>
      <w:r w:rsidR="00D30461">
        <w:fldChar w:fldCharType="separate"/>
      </w:r>
      <w:r w:rsidR="00D30461">
        <w:rPr>
          <w:noProof/>
        </w:rPr>
        <w:t>(167)</w:t>
      </w:r>
      <w:r w:rsidR="00D30461">
        <w:fldChar w:fldCharType="end"/>
      </w:r>
      <w:r w:rsidRPr="00C4693F">
        <w:t xml:space="preserve">. </w:t>
      </w:r>
      <w:r w:rsidR="00B85F34">
        <w:t>Two large studies have reported the</w:t>
      </w:r>
      <w:r w:rsidR="00B85F34" w:rsidRPr="00C4693F">
        <w:t xml:space="preserve"> </w:t>
      </w:r>
      <w:r w:rsidRPr="00C4693F">
        <w:t xml:space="preserve">intra-individual variability for </w:t>
      </w:r>
      <w:r w:rsidRPr="00C4693F">
        <w:lastRenderedPageBreak/>
        <w:t xml:space="preserve">serum IGF-I </w:t>
      </w:r>
      <w:r w:rsidR="00B85F34">
        <w:t>to be</w:t>
      </w:r>
      <w:r w:rsidR="00B85F34" w:rsidRPr="00C4693F">
        <w:t xml:space="preserve"> </w:t>
      </w:r>
      <w:r w:rsidRPr="00C4693F">
        <w:t xml:space="preserve">between 14-16% and for PIIINP 7-18% while the between-individuals ranges were 44-71% and 31-58% respectively </w:t>
      </w:r>
      <w:r w:rsidR="00D30461">
        <w:fldChar w:fldCharType="begin">
          <w:fldData xml:space="preserve">PEVuZE5vdGU+PENpdGU+PEF1dGhvcj5OZ3V5ZW48L0F1dGhvcj48WWVhcj4yMDA4PC9ZZWFyPjxS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</w:fldData>
        </w:fldChar>
      </w:r>
      <w:r w:rsidR="00D30461">
        <w:instrText xml:space="preserve"> ADDIN EN.CITE </w:instrText>
      </w:r>
      <w:r w:rsidR="00D30461">
        <w:fldChar w:fldCharType="begin">
          <w:fldData xml:space="preserve">PEVuZE5vdGU+PENpdGU+PEF1dGhvcj5OZ3V5ZW48L0F1dGhvcj48WWVhcj4yMDA4PC9ZZWFyPjxS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</w:fldData>
        </w:fldChar>
      </w:r>
      <w:r w:rsidR="00D30461">
        <w:instrText xml:space="preserve"> ADDIN EN.CITE.DATA </w:instrText>
      </w:r>
      <w:r w:rsidR="00D30461">
        <w:fldChar w:fldCharType="end"/>
      </w:r>
      <w:r w:rsidR="00D30461">
        <w:fldChar w:fldCharType="separate"/>
      </w:r>
      <w:r w:rsidR="00D30461">
        <w:rPr>
          <w:noProof/>
        </w:rPr>
        <w:t>(167,168)</w:t>
      </w:r>
      <w:r w:rsidR="00D30461">
        <w:fldChar w:fldCharType="end"/>
      </w:r>
      <w:r w:rsidRPr="00C4693F">
        <w:t>.</w:t>
      </w:r>
      <w:r w:rsidR="0016143E">
        <w:t xml:space="preserve"> </w:t>
      </w:r>
      <w:r w:rsidR="00CE4683" w:rsidRPr="00F9359C">
        <w:t xml:space="preserve">This </w:t>
      </w:r>
      <w:r w:rsidR="0016143E" w:rsidRPr="00F9359C">
        <w:t>ABP for GH</w:t>
      </w:r>
      <w:r w:rsidR="00CE4683" w:rsidRPr="00F9359C">
        <w:t xml:space="preserve"> doping</w:t>
      </w:r>
      <w:r w:rsidR="0016143E" w:rsidRPr="00F9359C">
        <w:t xml:space="preserve"> is </w:t>
      </w:r>
      <w:r w:rsidR="00CE4683" w:rsidRPr="00F9359C">
        <w:t xml:space="preserve">currently </w:t>
      </w:r>
      <w:r w:rsidR="00E612D3" w:rsidRPr="00F9359C">
        <w:t>under</w:t>
      </w:r>
      <w:r w:rsidR="0016143E" w:rsidRPr="00F9359C">
        <w:t xml:space="preserve"> develop</w:t>
      </w:r>
      <w:r w:rsidR="00E612D3" w:rsidRPr="00F9359C">
        <w:t>ment</w:t>
      </w:r>
    </w:p>
    <w:p w14:paraId="11737876" w14:textId="000FFD1A" w:rsidR="007644EC" w:rsidRPr="00C4693F" w:rsidRDefault="007644EC" w:rsidP="007644EC">
      <w:pPr>
        <w:spacing w:line="480" w:lineRule="auto"/>
        <w:jc w:val="both"/>
      </w:pPr>
    </w:p>
    <w:p w14:paraId="7E54F070" w14:textId="77777777" w:rsidR="00F40CD2" w:rsidRPr="00C4693F" w:rsidRDefault="00F40CD2" w:rsidP="00CE4683">
      <w:pPr>
        <w:pStyle w:val="Heading1"/>
      </w:pPr>
      <w:r w:rsidRPr="00C4693F">
        <w:t xml:space="preserve">Legal Framework </w:t>
      </w:r>
    </w:p>
    <w:p w14:paraId="58967D4C" w14:textId="3233DDA5" w:rsidR="00F40CD2" w:rsidRPr="009F6E1E" w:rsidRDefault="0086267F" w:rsidP="00BF6704">
      <w:pPr>
        <w:spacing w:line="480" w:lineRule="auto"/>
        <w:jc w:val="both"/>
        <w:rPr>
          <w:rFonts w:cstheme="minorHAnsi"/>
        </w:rPr>
      </w:pPr>
      <w:r>
        <w:rPr>
          <w:rFonts w:cstheme="minorHAnsi"/>
        </w:rPr>
        <w:t>The detection of, sanctions</w:t>
      </w:r>
      <w:r w:rsidR="0016143E">
        <w:rPr>
          <w:rFonts w:cstheme="minorHAnsi"/>
        </w:rPr>
        <w:t xml:space="preserve"> on</w:t>
      </w:r>
      <w:r>
        <w:rPr>
          <w:rFonts w:cstheme="minorHAnsi"/>
        </w:rPr>
        <w:t xml:space="preserve"> an</w:t>
      </w:r>
      <w:r w:rsidR="0016143E">
        <w:rPr>
          <w:rFonts w:cstheme="minorHAnsi"/>
        </w:rPr>
        <w:t xml:space="preserve">d prosecution </w:t>
      </w:r>
      <w:r w:rsidR="006D5B7E">
        <w:rPr>
          <w:rFonts w:cstheme="minorHAnsi"/>
        </w:rPr>
        <w:t>of</w:t>
      </w:r>
      <w:r w:rsidR="0016143E">
        <w:rPr>
          <w:rFonts w:cstheme="minorHAnsi"/>
        </w:rPr>
        <w:t xml:space="preserve"> GH doping sit</w:t>
      </w:r>
      <w:r>
        <w:rPr>
          <w:rFonts w:cstheme="minorHAnsi"/>
        </w:rPr>
        <w:t xml:space="preserve"> within a complex </w:t>
      </w:r>
      <w:r w:rsidR="00C46C60">
        <w:rPr>
          <w:rFonts w:cstheme="minorHAnsi"/>
        </w:rPr>
        <w:t>governance framework</w:t>
      </w:r>
      <w:r>
        <w:rPr>
          <w:rFonts w:cstheme="minorHAnsi"/>
        </w:rPr>
        <w:t xml:space="preserve"> </w:t>
      </w:r>
      <w:r w:rsidR="004F0770">
        <w:rPr>
          <w:rFonts w:cstheme="minorHAnsi"/>
        </w:rPr>
        <w:t>that covers the full spectrum of doping in sports</w:t>
      </w:r>
      <w:r w:rsidR="006D5B7E">
        <w:rPr>
          <w:rFonts w:cstheme="minorHAnsi"/>
        </w:rPr>
        <w:t>.</w:t>
      </w:r>
      <w:r w:rsidR="004F0770">
        <w:rPr>
          <w:rFonts w:cstheme="minorHAnsi"/>
        </w:rPr>
        <w:t xml:space="preserve"> </w:t>
      </w:r>
      <w:r w:rsidR="006D5B7E">
        <w:rPr>
          <w:rFonts w:cstheme="minorHAnsi"/>
        </w:rPr>
        <w:t>An increasing</w:t>
      </w:r>
      <w:r w:rsidR="006D5B7E" w:rsidRPr="006D5B7E">
        <w:rPr>
          <w:rFonts w:cstheme="minorHAnsi"/>
        </w:rPr>
        <w:t xml:space="preserve"> number of international sports-related disputes </w:t>
      </w:r>
      <w:r w:rsidR="00CE4683">
        <w:rPr>
          <w:rFonts w:cstheme="minorHAnsi"/>
        </w:rPr>
        <w:t>with</w:t>
      </w:r>
      <w:r w:rsidR="00CE4683" w:rsidRPr="006D5B7E">
        <w:rPr>
          <w:rFonts w:cstheme="minorHAnsi"/>
        </w:rPr>
        <w:t xml:space="preserve"> </w:t>
      </w:r>
      <w:r w:rsidR="006D5B7E" w:rsidRPr="006D5B7E">
        <w:rPr>
          <w:rFonts w:cstheme="minorHAnsi"/>
        </w:rPr>
        <w:t xml:space="preserve">the absence of any independent authority overseeing sports dispute resolution, led to the formation of the he “Court of Arbitration for Sport” by the IOC in 1984. </w:t>
      </w:r>
      <w:r w:rsidR="00CE4683">
        <w:rPr>
          <w:rFonts w:cstheme="minorHAnsi"/>
        </w:rPr>
        <w:t xml:space="preserve">Subsequently there was a call </w:t>
      </w:r>
      <w:r w:rsidR="006D5B7E" w:rsidRPr="006D5B7E">
        <w:rPr>
          <w:rFonts w:cstheme="minorHAnsi"/>
        </w:rPr>
        <w:t xml:space="preserve">for greater </w:t>
      </w:r>
      <w:r w:rsidR="006D5B7E">
        <w:rPr>
          <w:rFonts w:cstheme="minorHAnsi"/>
        </w:rPr>
        <w:t xml:space="preserve">independence </w:t>
      </w:r>
      <w:r w:rsidR="00CE4683">
        <w:rPr>
          <w:rFonts w:cstheme="minorHAnsi"/>
        </w:rPr>
        <w:t xml:space="preserve">from </w:t>
      </w:r>
      <w:r w:rsidR="006D5B7E">
        <w:rPr>
          <w:rFonts w:cstheme="minorHAnsi"/>
        </w:rPr>
        <w:t xml:space="preserve">the IOC. </w:t>
      </w:r>
      <w:r w:rsidR="004F0770">
        <w:rPr>
          <w:rFonts w:cstheme="minorHAnsi"/>
        </w:rPr>
        <w:t>T</w:t>
      </w:r>
      <w:r w:rsidR="00F40CD2" w:rsidRPr="00C4693F">
        <w:rPr>
          <w:rFonts w:cstheme="minorHAnsi"/>
        </w:rPr>
        <w:t xml:space="preserve">o </w:t>
      </w:r>
      <w:r w:rsidR="00CE4683">
        <w:rPr>
          <w:rFonts w:cstheme="minorHAnsi"/>
        </w:rPr>
        <w:t>satisfy this</w:t>
      </w:r>
      <w:r w:rsidR="004F0770">
        <w:rPr>
          <w:rFonts w:cstheme="minorHAnsi"/>
        </w:rPr>
        <w:t>,</w:t>
      </w:r>
      <w:r w:rsidR="00F40CD2" w:rsidRPr="00C4693F">
        <w:rPr>
          <w:rFonts w:cstheme="minorHAnsi"/>
        </w:rPr>
        <w:t xml:space="preserve"> CAS was </w:t>
      </w:r>
      <w:r w:rsidR="004F0770">
        <w:rPr>
          <w:rFonts w:cstheme="minorHAnsi"/>
        </w:rPr>
        <w:t xml:space="preserve">reformed </w:t>
      </w:r>
      <w:r w:rsidR="00F40CD2" w:rsidRPr="00C4693F">
        <w:rPr>
          <w:rFonts w:cstheme="minorHAnsi"/>
        </w:rPr>
        <w:t>in 2003 by a Swiss Federal Tribunal</w:t>
      </w:r>
      <w:r w:rsidR="004F0770">
        <w:t xml:space="preserve"> </w:t>
      </w:r>
      <w:r w:rsidR="00D30461">
        <w:fldChar w:fldCharType="begin"/>
      </w:r>
      <w:r w:rsidR="00D30461">
        <w:instrText xml:space="preserve"> ADDIN EN.CITE &lt;EndNote&gt;&lt;Cite&gt;&lt;Author&gt;(CAS)&lt;/Author&gt;&lt;Year&gt;2018&lt;/Year&gt;&lt;RecNum&gt;3791&lt;/RecNum&gt;&lt;DisplayText&gt;(169)&lt;/DisplayText&gt;&lt;record&gt;&lt;rec-number&gt;3791&lt;/rec-number&gt;&lt;foreign-keys&gt;&lt;key app="EN" db-id="fs9wtzp5czpxase9tzlv2dwmf29seseaxzz5" timestamp="1539841998"&gt;3791&lt;/key&gt;&lt;/foreign-keys&gt;&lt;ref-type name="Web Page"&gt;12&lt;/ref-type&gt;&lt;contributors&gt;&lt;authors&gt;&lt;author&gt;Court of Arbitration for Sport (CAS)&lt;/author&gt;&lt;/authors&gt;&lt;/contributors&gt;&lt;titles&gt;&lt;title&gt;History of CAS&lt;/title&gt;&lt;/titles&gt;&lt;volume&gt;2018&lt;/volume&gt;&lt;number&gt;15th September&lt;/number&gt;&lt;dates&gt;&lt;year&gt;2018&lt;/year&gt;&lt;/dates&gt;&lt;urls&gt;&lt;related-urls&gt;&lt;url&gt;http://www.tas-cas.org/en/general-information/history-of-the-cas.html&lt;/url&gt;&lt;/related-urls&gt;&lt;/urls&gt;&lt;/record&gt;&lt;/Cite&gt;&lt;/EndNote&gt;</w:instrText>
      </w:r>
      <w:r w:rsidR="00D30461">
        <w:fldChar w:fldCharType="separate"/>
      </w:r>
      <w:r w:rsidR="00D30461">
        <w:rPr>
          <w:noProof/>
        </w:rPr>
        <w:t>(169)</w:t>
      </w:r>
      <w:r w:rsidR="00D30461">
        <w:fldChar w:fldCharType="end"/>
      </w:r>
      <w:r w:rsidR="004F0770" w:rsidRPr="00C4693F">
        <w:t xml:space="preserve">. </w:t>
      </w:r>
      <w:r w:rsidR="00F40CD2" w:rsidRPr="00C4693F">
        <w:rPr>
          <w:rFonts w:cstheme="minorHAnsi"/>
        </w:rPr>
        <w:t xml:space="preserve"> It is the ‘high court’ for all sporting disputes, including doping violations</w:t>
      </w:r>
      <w:r w:rsidR="00C46C60" w:rsidRPr="00F9359C">
        <w:rPr>
          <w:rFonts w:cstheme="minorHAnsi"/>
        </w:rPr>
        <w:t xml:space="preserve"> </w:t>
      </w:r>
      <w:r w:rsidR="00F40CD2" w:rsidRPr="00F9359C">
        <w:rPr>
          <w:rFonts w:cstheme="minorHAnsi"/>
        </w:rPr>
        <w:t xml:space="preserve">(Appendix </w:t>
      </w:r>
      <w:r w:rsidR="00AD6AC8" w:rsidRPr="00F9359C">
        <w:rPr>
          <w:rFonts w:cstheme="minorHAnsi"/>
        </w:rPr>
        <w:t>2</w:t>
      </w:r>
      <w:r w:rsidR="00F40CD2" w:rsidRPr="00F9359C">
        <w:rPr>
          <w:rFonts w:cstheme="minorHAnsi"/>
        </w:rPr>
        <w:t>).</w:t>
      </w:r>
    </w:p>
    <w:p w14:paraId="2051A015" w14:textId="77777777" w:rsidR="00F40CD2" w:rsidRPr="00C4693F" w:rsidRDefault="00F40CD2" w:rsidP="00BF6704">
      <w:pPr>
        <w:spacing w:line="480" w:lineRule="auto"/>
        <w:jc w:val="both"/>
        <w:rPr>
          <w:rFonts w:cstheme="minorHAnsi"/>
          <w:color w:val="000000" w:themeColor="text1"/>
        </w:rPr>
      </w:pPr>
    </w:p>
    <w:p w14:paraId="76770670" w14:textId="77777777" w:rsidR="00F40CD2" w:rsidRPr="00E612D3" w:rsidRDefault="00F40CD2">
      <w:pPr>
        <w:pStyle w:val="Heading1"/>
      </w:pPr>
      <w:r w:rsidRPr="00E612D3">
        <w:t>Political Imperatives</w:t>
      </w:r>
    </w:p>
    <w:p w14:paraId="3E41B29D" w14:textId="77777777" w:rsidR="00F40CD2" w:rsidRPr="00C4693F" w:rsidRDefault="00F40CD2" w:rsidP="00BF6704">
      <w:pPr>
        <w:spacing w:line="480" w:lineRule="auto"/>
        <w:jc w:val="both"/>
        <w:rPr>
          <w:rFonts w:cstheme="majorHAnsi"/>
          <w:color w:val="000000"/>
        </w:rPr>
      </w:pPr>
      <w:r w:rsidRPr="00C4693F">
        <w:rPr>
          <w:rFonts w:cstheme="majorHAnsi"/>
          <w:color w:val="000000"/>
        </w:rPr>
        <w:t>The cleaning up of sports doping operates under commercial and political forces.</w:t>
      </w:r>
    </w:p>
    <w:p w14:paraId="796DF537" w14:textId="77777777" w:rsidR="00F40CD2" w:rsidRPr="00E612D3" w:rsidRDefault="00F40CD2" w:rsidP="00263F2B">
      <w:pPr>
        <w:pStyle w:val="Heading2"/>
        <w:spacing w:line="240" w:lineRule="auto"/>
      </w:pPr>
      <w:r w:rsidRPr="00E612D3">
        <w:t>Business</w:t>
      </w:r>
    </w:p>
    <w:p w14:paraId="0A654A6D" w14:textId="69C4A047" w:rsidR="00F40CD2" w:rsidRPr="00C4693F" w:rsidRDefault="00F40CD2" w:rsidP="00BF6704">
      <w:pPr>
        <w:spacing w:line="480" w:lineRule="auto"/>
        <w:jc w:val="both"/>
      </w:pPr>
      <w:r w:rsidRPr="00C4693F">
        <w:rPr>
          <w:rFonts w:cstheme="majorHAnsi"/>
        </w:rPr>
        <w:t>Olympic Sports is big business run by</w:t>
      </w:r>
      <w:r w:rsidRPr="00C4693F">
        <w:t xml:space="preserve"> private organisation Revenues from TV rights at Olympic Games account for 47% of income while ‘sponsorship’ accounts for another 45% </w:t>
      </w:r>
      <w:r w:rsidR="00D30461">
        <w:fldChar w:fldCharType="begin"/>
      </w:r>
      <w:r w:rsidR="00D30461">
        <w:instrText xml:space="preserve"> ADDIN EN.CITE &lt;EndNote&gt;&lt;Cite&gt;&lt;Author&gt;International Olympic Committee&lt;/Author&gt;&lt;Year&gt;2015&lt;/Year&gt;&lt;RecNum&gt;3731&lt;/RecNum&gt;&lt;DisplayText&gt;(170)&lt;/DisplayText&gt;&lt;record&gt;&lt;rec-number&gt;3731&lt;/rec-number&gt;&lt;foreign-keys&gt;&lt;key app="EN" db-id="fs9wtzp5czpxase9tzlv2dwmf29seseaxzz5" timestamp="1539841997"&gt;3731&lt;/key&gt;&lt;/foreign-keys&gt;&lt;ref-type name="Web Page"&gt;12&lt;/ref-type&gt;&lt;contributors&gt;&lt;authors&gt;&lt;author&gt;International Olympic Committee,&lt;/author&gt;&lt;/authors&gt;&lt;/contributors&gt;&lt;titles&gt;&lt;title&gt;Olympic Charter&lt;/title&gt;&lt;/titles&gt;&lt;volume&gt;2018&lt;/volume&gt;&lt;number&gt;25th August&lt;/number&gt;&lt;dates&gt;&lt;year&gt;2015&lt;/year&gt;&lt;/dates&gt;&lt;urls&gt;&lt;related-urls&gt;&lt;url&gt;https://stillmed.olympic.org/Documents/olympic_charter_en.pdf&lt;/url&gt;&lt;/related-urls&gt;&lt;/urls&gt;&lt;/record&gt;&lt;/Cite&gt;&lt;/EndNote&gt;</w:instrText>
      </w:r>
      <w:r w:rsidR="00D30461">
        <w:fldChar w:fldCharType="separate"/>
      </w:r>
      <w:r w:rsidR="00D30461">
        <w:rPr>
          <w:noProof/>
        </w:rPr>
        <w:t>(170)</w:t>
      </w:r>
      <w:r w:rsidR="00D30461">
        <w:fldChar w:fldCharType="end"/>
      </w:r>
      <w:r w:rsidRPr="00C4693F">
        <w:t xml:space="preserve">. Their total revenue is kept very secret but income for the Winter Games in 2018 has been estimated at US$ 2billion </w:t>
      </w:r>
      <w:r w:rsidR="00D30461">
        <w:fldChar w:fldCharType="begin"/>
      </w:r>
      <w:r w:rsidR="00D30461">
        <w:instrText xml:space="preserve"> ADDIN EN.CITE &lt;EndNote&gt;&lt;Cite&gt;&lt;Author&gt;Melville&lt;/Author&gt;&lt;Year&gt;2018&lt;/Year&gt;&lt;RecNum&gt;3789&lt;/RecNum&gt;&lt;DisplayText&gt;(171)&lt;/DisplayText&gt;&lt;record&gt;&lt;rec-number&gt;3789&lt;/rec-number&gt;&lt;foreign-keys&gt;&lt;key app="EN" db-id="fs9wtzp5czpxase9tzlv2dwmf29seseaxzz5" timestamp="1539841998"&gt;3789&lt;/key&gt;&lt;/foreign-keys&gt;&lt;ref-type name="Web Page"&gt;12&lt;/ref-type&gt;&lt;contributors&gt;&lt;authors&gt;&lt;author&gt;Melville, Toby (Reuters)&lt;/author&gt;&lt;/authors&gt;&lt;/contributors&gt;&lt;titles&gt;&lt;title&gt;World’s biggest franchise: Who profits from the Olympic Games?&lt;/title&gt;&lt;secondary-title&gt;RT Question More/Business News&lt;/secondary-title&gt;&lt;/titles&gt;&lt;volume&gt;2018&lt;/volume&gt;&lt;number&gt;14th September&lt;/number&gt;&lt;dates&gt;&lt;year&gt;2018&lt;/year&gt;&lt;/dates&gt;&lt;pub-location&gt;USA&lt;/pub-location&gt;&lt;publisher&gt;RT&lt;/publisher&gt;&lt;urls&gt;&lt;related-urls&gt;&lt;url&gt;https://www.rt.com/business/418322-olympic-games-money-profits/&lt;/url&gt;&lt;/related-urls&gt;&lt;/urls&gt;&lt;/record&gt;&lt;/Cite&gt;&lt;/EndNote&gt;</w:instrText>
      </w:r>
      <w:r w:rsidR="00D30461">
        <w:fldChar w:fldCharType="separate"/>
      </w:r>
      <w:r w:rsidR="00D30461">
        <w:rPr>
          <w:noProof/>
        </w:rPr>
        <w:t>(171)</w:t>
      </w:r>
      <w:r w:rsidR="00D30461">
        <w:fldChar w:fldCharType="end"/>
      </w:r>
      <w:r w:rsidRPr="00C4693F">
        <w:t>. The Summer Olympic Games in Rio brought in US</w:t>
      </w:r>
      <w:r w:rsidR="004237ED" w:rsidRPr="00C4693F">
        <w:t xml:space="preserve"> </w:t>
      </w:r>
      <w:r w:rsidRPr="00C4693F">
        <w:t>$4.1 billion and assuming this is around 47% of total income, places that at just over US</w:t>
      </w:r>
      <w:r w:rsidR="004237ED" w:rsidRPr="00C4693F">
        <w:t xml:space="preserve"> </w:t>
      </w:r>
      <w:r w:rsidRPr="00C4693F">
        <w:t>$9 billion</w:t>
      </w:r>
      <w:r w:rsidR="001F0256" w:rsidRPr="00C4693F">
        <w:t xml:space="preserve"> </w:t>
      </w:r>
      <w:r w:rsidR="00D30461">
        <w:fldChar w:fldCharType="begin"/>
      </w:r>
      <w:r w:rsidR="00D30461">
        <w:instrText xml:space="preserve"> ADDIN EN.CITE &lt;EndNote&gt;&lt;Cite&gt;&lt;Author&gt;Chapman&lt;/Author&gt;&lt;Year&gt;2016&lt;/Year&gt;&lt;RecNum&gt;3790&lt;/RecNum&gt;&lt;DisplayText&gt;(172)&lt;/DisplayText&gt;&lt;record&gt;&lt;rec-number&gt;3790&lt;/rec-number&gt;&lt;foreign-keys&gt;&lt;key app="EN" db-id="fs9wtzp5czpxase9tzlv2dwmf29seseaxzz5" timestamp="1539841998"&gt;3790&lt;/key&gt;&lt;/foreign-keys&gt;&lt;ref-type name="Web Page"&gt;12&lt;/ref-type&gt;&lt;contributors&gt;&lt;authors&gt;&lt;author&gt;Chapman, Ben&lt;/author&gt;&lt;/authors&gt;&lt;/contributors&gt;&lt;titles&gt;&lt;title&gt;Rio 2016: The richest Games in 120 years of Olympic history&lt;/title&gt;&lt;/titles&gt;&lt;volume&gt;2018&lt;/volume&gt;&lt;number&gt;15th September&lt;/number&gt;&lt;dates&gt;&lt;year&gt;2016&lt;/year&gt;&lt;/dates&gt;&lt;pub-location&gt;London&lt;/pub-location&gt;&lt;publisher&gt;INDEPENDENT Newspaper&lt;/publisher&gt;&lt;urls&gt;&lt;related-urls&gt;&lt;url&gt;https://www.independent.co.uk/news/business/analysis-and-features/rio-2016-olympic-games-richest-ever-usain-bolt-mo-farah-a7171811.html&lt;/url&gt;&lt;/related-urls&gt;&lt;/urls&gt;&lt;/record&gt;&lt;/Cite&gt;&lt;/EndNote&gt;</w:instrText>
      </w:r>
      <w:r w:rsidR="00D30461">
        <w:fldChar w:fldCharType="separate"/>
      </w:r>
      <w:r w:rsidR="00D30461">
        <w:rPr>
          <w:noProof/>
        </w:rPr>
        <w:t>(172)</w:t>
      </w:r>
      <w:r w:rsidR="00D30461">
        <w:fldChar w:fldCharType="end"/>
      </w:r>
      <w:r w:rsidRPr="00C4693F">
        <w:t>(</w:t>
      </w:r>
      <w:r w:rsidR="004237ED" w:rsidRPr="00C4693F">
        <w:t>Figure 1</w:t>
      </w:r>
      <w:r w:rsidR="006141D1">
        <w:t>0</w:t>
      </w:r>
      <w:r w:rsidRPr="00C4693F">
        <w:t>)</w:t>
      </w:r>
      <w:r w:rsidR="008409AE">
        <w:t>. As publicity on doping is a commercial liability</w:t>
      </w:r>
      <w:r w:rsidR="00C46C60">
        <w:t>, conflicts</w:t>
      </w:r>
      <w:r w:rsidR="008409AE">
        <w:t xml:space="preserve"> of interests are at play </w:t>
      </w:r>
      <w:r w:rsidR="00A15287">
        <w:t xml:space="preserve">in providing transparency </w:t>
      </w:r>
      <w:r w:rsidR="008409AE">
        <w:t>on the cleanliness of big sports.</w:t>
      </w:r>
    </w:p>
    <w:p w14:paraId="3057CAC6" w14:textId="77777777" w:rsidR="00F40CD2" w:rsidRPr="00C4693F" w:rsidRDefault="00F40CD2" w:rsidP="00BF6704">
      <w:pPr>
        <w:spacing w:line="480" w:lineRule="auto"/>
        <w:jc w:val="both"/>
        <w:rPr>
          <w:rFonts w:cs="Arial"/>
          <w:color w:val="000000"/>
        </w:rPr>
      </w:pPr>
      <w:r w:rsidRPr="00C4693F">
        <w:rPr>
          <w:rFonts w:cstheme="majorHAnsi"/>
          <w:color w:val="000000"/>
        </w:rPr>
        <w:t> </w:t>
      </w:r>
    </w:p>
    <w:p w14:paraId="330AE320" w14:textId="77777777" w:rsidR="00F40CD2" w:rsidRPr="00E612D3" w:rsidRDefault="00F40CD2" w:rsidP="00263F2B">
      <w:pPr>
        <w:pStyle w:val="Heading2"/>
        <w:spacing w:line="240" w:lineRule="auto"/>
        <w:rPr>
          <w:rFonts w:cs="Arial"/>
        </w:rPr>
      </w:pPr>
      <w:r w:rsidRPr="00E612D3">
        <w:lastRenderedPageBreak/>
        <w:t>State-Sponsored Doping</w:t>
      </w:r>
    </w:p>
    <w:p w14:paraId="43B80A42" w14:textId="5ABB0D50" w:rsidR="00F40CD2" w:rsidRPr="00C4693F" w:rsidRDefault="00F40CD2" w:rsidP="00BF6704">
      <w:pPr>
        <w:spacing w:line="480" w:lineRule="auto"/>
        <w:jc w:val="both"/>
        <w:rPr>
          <w:rFonts w:cs="Arial"/>
          <w:color w:val="3366FF"/>
        </w:rPr>
      </w:pPr>
      <w:r w:rsidRPr="00C4693F">
        <w:rPr>
          <w:rFonts w:cstheme="majorHAnsi"/>
          <w:color w:val="000000"/>
        </w:rPr>
        <w:t>It was the exposure of the extent of the East German state-sponsored doping after the collapse of the Berlin Wall that shocked the world</w:t>
      </w:r>
      <w:r w:rsidR="005B4652">
        <w:rPr>
          <w:rFonts w:cstheme="majorHAnsi"/>
          <w:color w:val="000000"/>
        </w:rPr>
        <w:t xml:space="preserve"> </w:t>
      </w:r>
      <w:r w:rsidR="00D30461">
        <w:rPr>
          <w:rFonts w:cstheme="majorHAnsi"/>
          <w:color w:val="000000"/>
        </w:rPr>
        <w:fldChar w:fldCharType="begin"/>
      </w:r>
      <w:r w:rsidR="00D30461">
        <w:rPr>
          <w:rFonts w:cstheme="majorHAnsi"/>
          <w:color w:val="000000"/>
        </w:rPr>
        <w:instrText xml:space="preserve"> ADDIN EN.CITE &lt;EndNote&gt;&lt;Cite&gt;&lt;Author&gt;Franke&lt;/Author&gt;&lt;Year&gt;1997&lt;/Year&gt;&lt;RecNum&gt;3748&lt;/RecNum&gt;&lt;DisplayText&gt;(173)&lt;/DisplayText&gt;&lt;record&gt;&lt;rec-number&gt;3748&lt;/rec-number&gt;&lt;foreign-keys&gt;&lt;key app="EN" db-id="fs9wtzp5czpxase9tzlv2dwmf29seseaxzz5" timestamp="1539841997"&gt;3748&lt;/key&gt;&lt;/foreign-keys&gt;&lt;ref-type name="Journal Article"&gt;17&lt;/ref-type&gt;&lt;contributors&gt;&lt;authors&gt;&lt;author&gt;Franke, Werner W.&lt;/author&gt;&lt;author&gt;Berendonk, Brigitte&lt;/author&gt;&lt;/authors&gt;&lt;/contributors&gt;&lt;titles&gt;&lt;title&gt;Hormonal doping and androgenization of athletes: a secret program of the German Democratic Republic government&lt;/title&gt;&lt;secondary-title&gt;Clinical Chemistry&lt;/secondary-title&gt;&lt;/titles&gt;&lt;periodical&gt;&lt;full-title&gt;Clinical Chemistry&lt;/full-title&gt;&lt;/periodical&gt;&lt;pages&gt;1262-1279&lt;/pages&gt;&lt;volume&gt;43&lt;/volume&gt;&lt;dates&gt;&lt;year&gt;1997&lt;/year&gt;&lt;/dates&gt;&lt;urls&gt;&lt;/urls&gt;&lt;/record&gt;&lt;/Cite&gt;&lt;/EndNote&gt;</w:instrText>
      </w:r>
      <w:r w:rsidR="00D30461">
        <w:rPr>
          <w:rFonts w:cstheme="majorHAnsi"/>
          <w:color w:val="000000"/>
        </w:rPr>
        <w:fldChar w:fldCharType="separate"/>
      </w:r>
      <w:r w:rsidR="00D30461">
        <w:rPr>
          <w:rFonts w:cstheme="majorHAnsi"/>
          <w:noProof/>
          <w:color w:val="000000"/>
        </w:rPr>
        <w:t>(173)</w:t>
      </w:r>
      <w:r w:rsidR="00D30461">
        <w:rPr>
          <w:rFonts w:cstheme="majorHAnsi"/>
          <w:color w:val="000000"/>
        </w:rPr>
        <w:fldChar w:fldCharType="end"/>
      </w:r>
      <w:r w:rsidRPr="00C4693F">
        <w:rPr>
          <w:rFonts w:cstheme="majorHAnsi"/>
          <w:color w:val="000000"/>
        </w:rPr>
        <w:t xml:space="preserve">, More recently </w:t>
      </w:r>
      <w:r w:rsidR="001D7EC1">
        <w:rPr>
          <w:rFonts w:cstheme="majorHAnsi"/>
          <w:color w:val="000000"/>
        </w:rPr>
        <w:t>there has been involvement at</w:t>
      </w:r>
      <w:r w:rsidRPr="00C4693F">
        <w:rPr>
          <w:rFonts w:cstheme="majorHAnsi"/>
          <w:color w:val="000000"/>
        </w:rPr>
        <w:t xml:space="preserve"> the highest political level with systematic doping of Russian athletes in the Winter Olympic Games at Sochi in 2014</w:t>
      </w:r>
      <w:r w:rsidR="00D12E1E">
        <w:rPr>
          <w:rFonts w:cstheme="majorHAnsi"/>
          <w:color w:val="000000"/>
        </w:rPr>
        <w:t xml:space="preserve"> </w:t>
      </w:r>
      <w:r w:rsidR="00D30461">
        <w:rPr>
          <w:rFonts w:cstheme="majorHAnsi"/>
          <w:color w:val="000000"/>
        </w:rPr>
        <w:fldChar w:fldCharType="begin"/>
      </w:r>
      <w:r w:rsidR="00D30461">
        <w:rPr>
          <w:rFonts w:cstheme="majorHAnsi"/>
          <w:color w:val="000000"/>
        </w:rPr>
        <w:instrText xml:space="preserve"> ADDIN EN.CITE &lt;EndNote&gt;&lt;Cite&gt;&lt;Author&gt;Rafferty&lt;/Author&gt;&lt;Year&gt;2017&lt;/Year&gt;&lt;RecNum&gt;3794&lt;/RecNum&gt;&lt;DisplayText&gt;(174)&lt;/DisplayText&gt;&lt;record&gt;&lt;rec-number&gt;3794&lt;/rec-number&gt;&lt;foreign-keys&gt;&lt;key app="EN" db-id="fs9wtzp5czpxase9tzlv2dwmf29seseaxzz5" timestamp="1539841998"&gt;3794&lt;/key&gt;&lt;/foreign-keys&gt;&lt;ref-type name="Web Page"&gt;12&lt;/ref-type&gt;&lt;contributors&gt;&lt;authors&gt;&lt;author&gt;Rafferty, Scott&lt;/author&gt;&lt;/authors&gt;&lt;/contributors&gt;&lt;titles&gt;&lt;title&gt;Russia Apologises for State-Run Doping Scandal&lt;/title&gt;&lt;/titles&gt;&lt;volume&gt;2018&lt;/volume&gt;&lt;number&gt;8th October 2018&lt;/number&gt;&lt;dates&gt;&lt;year&gt;2017&lt;/year&gt;&lt;/dates&gt;&lt;urls&gt;&lt;related-urls&gt;&lt;url&gt;https://www.rollingstone.com/culture/culture-sports/russia-apologizes-for-state-run-doping-scandal-195211/&lt;/url&gt;&lt;/related-urls&gt;&lt;/urls&gt;&lt;/record&gt;&lt;/Cite&gt;&lt;/EndNote&gt;</w:instrText>
      </w:r>
      <w:r w:rsidR="00D30461">
        <w:rPr>
          <w:rFonts w:cstheme="majorHAnsi"/>
          <w:color w:val="000000"/>
        </w:rPr>
        <w:fldChar w:fldCharType="separate"/>
      </w:r>
      <w:r w:rsidR="00D30461">
        <w:rPr>
          <w:rFonts w:cstheme="majorHAnsi"/>
          <w:noProof/>
          <w:color w:val="000000"/>
        </w:rPr>
        <w:t>(174)</w:t>
      </w:r>
      <w:r w:rsidR="00D30461">
        <w:rPr>
          <w:rFonts w:cstheme="majorHAnsi"/>
          <w:color w:val="000000"/>
        </w:rPr>
        <w:fldChar w:fldCharType="end"/>
      </w:r>
      <w:r w:rsidRPr="00C4693F">
        <w:rPr>
          <w:rFonts w:cstheme="majorHAnsi"/>
          <w:color w:val="000000"/>
        </w:rPr>
        <w:t>.</w:t>
      </w:r>
      <w:r w:rsidRPr="00C4693F">
        <w:rPr>
          <w:rFonts w:cs="Arial"/>
          <w:color w:val="000000"/>
        </w:rPr>
        <w:t xml:space="preserve"> </w:t>
      </w:r>
      <w:r w:rsidR="001D7EC1">
        <w:rPr>
          <w:rFonts w:cstheme="majorHAnsi"/>
          <w:color w:val="000000"/>
        </w:rPr>
        <w:t>I</w:t>
      </w:r>
      <w:r w:rsidRPr="00C4693F">
        <w:rPr>
          <w:rFonts w:cstheme="majorHAnsi"/>
          <w:color w:val="000000"/>
        </w:rPr>
        <w:t xml:space="preserve">nvestigations </w:t>
      </w:r>
      <w:r w:rsidR="001D7EC1" w:rsidRPr="00C4693F">
        <w:rPr>
          <w:rFonts w:cstheme="majorHAnsi"/>
          <w:color w:val="000000"/>
        </w:rPr>
        <w:t xml:space="preserve">by WADA </w:t>
      </w:r>
      <w:r w:rsidR="00D30461">
        <w:rPr>
          <w:rFonts w:cstheme="majorHAnsi"/>
          <w:color w:val="000000"/>
        </w:rPr>
        <w:fldChar w:fldCharType="begin"/>
      </w:r>
      <w:r w:rsidR="00D30461">
        <w:rPr>
          <w:rFonts w:cstheme="majorHAnsi"/>
          <w:color w:val="000000"/>
        </w:rPr>
        <w:instrText xml:space="preserve"> ADDIN EN.CITE &lt;EndNote&gt;&lt;Cite&gt;&lt;Author&gt;McLaren&lt;/Author&gt;&lt;Year&gt;2016&lt;/Year&gt;&lt;RecNum&gt;3795&lt;/RecNum&gt;&lt;DisplayText&gt;(175)&lt;/DisplayText&gt;&lt;record&gt;&lt;rec-number&gt;3795&lt;/rec-number&gt;&lt;foreign-keys&gt;&lt;key app="EN" db-id="fs9wtzp5czpxase9tzlv2dwmf29seseaxzz5" timestamp="1539841998"&gt;3795&lt;/key&gt;&lt;/foreign-keys&gt;&lt;ref-type name="Web Page"&gt;12&lt;/ref-type&gt;&lt;contributors&gt;&lt;authors&gt;&lt;author&gt;McLaren, Richard&lt;/author&gt;&lt;/authors&gt;&lt;/contributors&gt;&lt;titles&gt;&lt;title&gt;Report to the President of WADA by the Independent Person Part 1&lt;/title&gt;&lt;/titles&gt;&lt;volume&gt;2018&lt;/volume&gt;&lt;number&gt;23rd September&lt;/number&gt;&lt;dates&gt;&lt;year&gt;2016&lt;/year&gt;&lt;/dates&gt;&lt;pub-location&gt;WADA&lt;/pub-location&gt;&lt;publisher&gt;WADA&lt;/publisher&gt;&lt;urls&gt;&lt;related-urls&gt;&lt;url&gt;https://www.wada-ama.org/sites/default/files/resources/files/20160718_ip_report_newfinal.pdf&lt;/url&gt;&lt;/related-urls&gt;&lt;/urls&gt;&lt;/record&gt;&lt;/Cite&gt;&lt;Cite&gt;&lt;Author&gt;McLaren&lt;/Author&gt;&lt;Year&gt;2016&lt;/Year&gt;&lt;RecNum&gt;3795&lt;/RecNum&gt;&lt;record&gt;&lt;rec-number&gt;3795&lt;/rec-number&gt;&lt;foreign-keys&gt;&lt;key app="EN" db-id="fs9wtzp5czpxase9tzlv2dwmf29seseaxzz5" timestamp="1539841998"&gt;3795&lt;/key&gt;&lt;/foreign-keys&gt;&lt;ref-type name="Web Page"&gt;12&lt;/ref-type&gt;&lt;contributors&gt;&lt;authors&gt;&lt;author&gt;McLaren, Richard&lt;/author&gt;&lt;/authors&gt;&lt;/contributors&gt;&lt;titles&gt;&lt;title&gt;Report to the President of WADA by the Independent Person Part 1&lt;/title&gt;&lt;/titles&gt;&lt;volume&gt;2018&lt;/volume&gt;&lt;number&gt;23rd September&lt;/number&gt;&lt;dates&gt;&lt;year&gt;2016&lt;/year&gt;&lt;/dates&gt;&lt;pub-location&gt;WADA&lt;/pub-location&gt;&lt;publisher&gt;WADA&lt;/publisher&gt;&lt;urls&gt;&lt;related-urls&gt;&lt;url&gt;https://www.wada-ama.org/sites/default/files/resources/files/20160718_ip_report_newfinal.pdf&lt;/url&gt;&lt;/related-urls&gt;&lt;/urls&gt;&lt;/record&gt;&lt;/Cite&gt;&lt;/EndNote&gt;</w:instrText>
      </w:r>
      <w:r w:rsidR="00D30461">
        <w:rPr>
          <w:rFonts w:cstheme="majorHAnsi"/>
          <w:color w:val="000000"/>
        </w:rPr>
        <w:fldChar w:fldCharType="separate"/>
      </w:r>
      <w:r w:rsidR="00D30461">
        <w:rPr>
          <w:rFonts w:cstheme="majorHAnsi"/>
          <w:noProof/>
          <w:color w:val="000000"/>
        </w:rPr>
        <w:t>(175)</w:t>
      </w:r>
      <w:r w:rsidR="00D30461">
        <w:rPr>
          <w:rFonts w:cstheme="majorHAnsi"/>
          <w:color w:val="000000"/>
        </w:rPr>
        <w:fldChar w:fldCharType="end"/>
      </w:r>
      <w:r w:rsidRPr="00C4693F">
        <w:rPr>
          <w:rFonts w:cstheme="majorHAnsi"/>
          <w:color w:val="000000"/>
        </w:rPr>
        <w:t xml:space="preserve"> resulted in Russia being banned from the 2018 Winter Olympic Games in Pyeongchang, South Korea </w:t>
      </w:r>
      <w:r w:rsidR="00D30461">
        <w:rPr>
          <w:rFonts w:cstheme="majorHAnsi"/>
          <w:color w:val="000000"/>
        </w:rPr>
        <w:fldChar w:fldCharType="begin"/>
      </w:r>
      <w:r w:rsidR="00D30461">
        <w:rPr>
          <w:rFonts w:cstheme="majorHAnsi"/>
          <w:color w:val="000000"/>
        </w:rPr>
        <w:instrText xml:space="preserve"> ADDIN EN.CITE &lt;EndNote&gt;&lt;Cite&gt;&lt;Author&gt;Ingle&lt;/Author&gt;&lt;Year&gt;2017&lt;/Year&gt;&lt;RecNum&gt;3751&lt;/RecNum&gt;&lt;DisplayText&gt;(176)&lt;/DisplayText&gt;&lt;record&gt;&lt;rec-number&gt;3751&lt;/rec-number&gt;&lt;foreign-keys&gt;&lt;key app="EN" db-id="fs9wtzp5czpxase9tzlv2dwmf29seseaxzz5" timestamp="1539841997"&gt;3751&lt;/key&gt;&lt;/foreign-keys&gt;&lt;ref-type name="Web Page"&gt;12&lt;/ref-type&gt;&lt;contributors&gt;&lt;authors&gt;&lt;author&gt;Ingle, Sean&lt;/author&gt;&lt;/authors&gt;&lt;/contributors&gt;&lt;titles&gt;&lt;title&gt;Russia banned from Winter Olympics over state-sponsored doping&lt;/title&gt;&lt;/titles&gt;&lt;volume&gt;2018&lt;/volume&gt;&lt;number&gt;25th August&lt;/number&gt;&lt;dates&gt;&lt;year&gt;2017&lt;/year&gt;&lt;/dates&gt;&lt;urls&gt;&lt;related-urls&gt;&lt;url&gt;https://www.theguardian.com/sport/2017/dec/05/russian-olympic-committee-banned-winter-games-doping&lt;/url&gt;&lt;/related-urls&gt;&lt;/urls&gt;&lt;/record&gt;&lt;/Cite&gt;&lt;/EndNote&gt;</w:instrText>
      </w:r>
      <w:r w:rsidR="00D30461">
        <w:rPr>
          <w:rFonts w:cstheme="majorHAnsi"/>
          <w:color w:val="000000"/>
        </w:rPr>
        <w:fldChar w:fldCharType="separate"/>
      </w:r>
      <w:r w:rsidR="00D30461">
        <w:rPr>
          <w:rFonts w:cstheme="majorHAnsi"/>
          <w:noProof/>
          <w:color w:val="000000"/>
        </w:rPr>
        <w:t>(176)</w:t>
      </w:r>
      <w:r w:rsidR="00D30461">
        <w:rPr>
          <w:rFonts w:cstheme="majorHAnsi"/>
          <w:color w:val="000000"/>
        </w:rPr>
        <w:fldChar w:fldCharType="end"/>
      </w:r>
      <w:r w:rsidRPr="00C4693F">
        <w:rPr>
          <w:rFonts w:cstheme="majorHAnsi"/>
          <w:color w:val="000000"/>
        </w:rPr>
        <w:t>. However, in September</w:t>
      </w:r>
      <w:r w:rsidR="00273846" w:rsidRPr="00C4693F">
        <w:rPr>
          <w:rFonts w:cstheme="majorHAnsi"/>
          <w:color w:val="000000"/>
        </w:rPr>
        <w:t xml:space="preserve"> 2018</w:t>
      </w:r>
      <w:r w:rsidR="00AD62A8" w:rsidRPr="00C4693F">
        <w:rPr>
          <w:rFonts w:cstheme="majorHAnsi"/>
          <w:color w:val="000000"/>
        </w:rPr>
        <w:t>,</w:t>
      </w:r>
      <w:r w:rsidRPr="00C4693F">
        <w:rPr>
          <w:rFonts w:cstheme="majorHAnsi"/>
          <w:color w:val="000000"/>
        </w:rPr>
        <w:t xml:space="preserve"> WADA a</w:t>
      </w:r>
      <w:r w:rsidR="00AD62A8" w:rsidRPr="00C4693F">
        <w:rPr>
          <w:rFonts w:cstheme="majorHAnsi"/>
          <w:color w:val="000000"/>
        </w:rPr>
        <w:t>nnounced the lifting of a three-</w:t>
      </w:r>
      <w:r w:rsidRPr="00C4693F">
        <w:rPr>
          <w:rFonts w:cstheme="majorHAnsi"/>
          <w:color w:val="000000"/>
        </w:rPr>
        <w:t xml:space="preserve">year suspension of Russia amidst much controversy. This decision has been viewed by </w:t>
      </w:r>
      <w:r w:rsidR="00887320" w:rsidRPr="00C4693F">
        <w:rPr>
          <w:rFonts w:eastAsia="Times New Roman" w:cs="Times New Roman"/>
        </w:rPr>
        <w:t xml:space="preserve">UK Anti-Doping, </w:t>
      </w:r>
      <w:r w:rsidRPr="00C4693F">
        <w:rPr>
          <w:rFonts w:eastAsia="Times New Roman" w:cs="Times New Roman"/>
        </w:rPr>
        <w:t>chief executive Nicole Sapstead</w:t>
      </w:r>
      <w:r w:rsidR="00887320" w:rsidRPr="00C4693F">
        <w:rPr>
          <w:rFonts w:eastAsia="Times New Roman" w:cs="Times New Roman"/>
        </w:rPr>
        <w:t>,</w:t>
      </w:r>
      <w:r w:rsidRPr="00C4693F">
        <w:rPr>
          <w:rFonts w:eastAsia="Times New Roman" w:cs="Times New Roman"/>
        </w:rPr>
        <w:t xml:space="preserve"> as </w:t>
      </w:r>
      <w:r w:rsidR="00887320" w:rsidRPr="00C4693F">
        <w:rPr>
          <w:rFonts w:eastAsia="Times New Roman" w:cs="Times New Roman"/>
        </w:rPr>
        <w:t>“</w:t>
      </w:r>
      <w:r w:rsidRPr="00C4693F">
        <w:rPr>
          <w:rFonts w:eastAsia="Times New Roman" w:cs="Times New Roman"/>
        </w:rPr>
        <w:t>WADA casting</w:t>
      </w:r>
      <w:r w:rsidRPr="00C4693F">
        <w:rPr>
          <w:rFonts w:cstheme="majorHAnsi"/>
          <w:color w:val="000000"/>
        </w:rPr>
        <w:t xml:space="preserve"> </w:t>
      </w:r>
      <w:r w:rsidRPr="00C4693F">
        <w:rPr>
          <w:rFonts w:eastAsia="Times New Roman" w:cs="Times New Roman"/>
        </w:rPr>
        <w:t xml:space="preserve">aside its responsibilities to clean athletes, sports fans and those who work tirelessly for clean sport". </w:t>
      </w:r>
      <w:r w:rsidRPr="00C4693F">
        <w:rPr>
          <w:rFonts w:eastAsia="Times New Roman" w:cs="Times New Roman"/>
          <w:color w:val="000000" w:themeColor="text1"/>
        </w:rPr>
        <w:t xml:space="preserve">Professor Richard McLaren, whose report said Russia operated a state-sponsored doping programme, criticised </w:t>
      </w:r>
      <w:r w:rsidR="00887320" w:rsidRPr="00C4693F">
        <w:rPr>
          <w:rFonts w:eastAsia="Times New Roman" w:cs="Times New Roman"/>
          <w:color w:val="000000" w:themeColor="text1"/>
        </w:rPr>
        <w:t xml:space="preserve">WADA's </w:t>
      </w:r>
      <w:r w:rsidRPr="00C4693F">
        <w:rPr>
          <w:rFonts w:eastAsia="Times New Roman" w:cs="Times New Roman"/>
          <w:color w:val="000000" w:themeColor="text1"/>
        </w:rPr>
        <w:t>decision by adding that ‘Politics is dictating this decision’ (https://www.bbc.com/sport/45565273).</w:t>
      </w:r>
    </w:p>
    <w:p w14:paraId="066E5255" w14:textId="77777777" w:rsidR="00F40CD2" w:rsidRPr="00C4693F" w:rsidRDefault="00F40CD2" w:rsidP="00BF6704">
      <w:pPr>
        <w:spacing w:line="480" w:lineRule="auto"/>
        <w:jc w:val="both"/>
        <w:rPr>
          <w:rFonts w:cs="Arial"/>
          <w:color w:val="000000"/>
        </w:rPr>
      </w:pPr>
      <w:r w:rsidRPr="00C4693F">
        <w:rPr>
          <w:rFonts w:cstheme="majorHAnsi"/>
          <w:color w:val="000000"/>
        </w:rPr>
        <w:t> </w:t>
      </w:r>
    </w:p>
    <w:p w14:paraId="51593DE0" w14:textId="3252C42C" w:rsidR="00F40CD2" w:rsidRPr="00E612D3" w:rsidRDefault="00DB6A50" w:rsidP="00263F2B">
      <w:pPr>
        <w:pStyle w:val="Heading2"/>
        <w:spacing w:line="240" w:lineRule="auto"/>
        <w:rPr>
          <w:rFonts w:cs="Arial"/>
        </w:rPr>
      </w:pPr>
      <w:r w:rsidRPr="00E612D3">
        <w:t>Lack of Cooperation</w:t>
      </w:r>
    </w:p>
    <w:p w14:paraId="74024FF9" w14:textId="03A8EC46" w:rsidR="009F6E1E" w:rsidRDefault="00F40CD2" w:rsidP="00E131C1">
      <w:pPr>
        <w:spacing w:line="480" w:lineRule="auto"/>
        <w:jc w:val="both"/>
        <w:rPr>
          <w:rFonts w:cstheme="majorHAnsi"/>
          <w:color w:val="000000"/>
        </w:rPr>
      </w:pPr>
      <w:r w:rsidRPr="00C4693F">
        <w:rPr>
          <w:rFonts w:cstheme="minorHAnsi"/>
          <w:color w:val="000000" w:themeColor="text1"/>
        </w:rPr>
        <w:t xml:space="preserve">The real prevalence of doping in elite sport is unknown </w:t>
      </w:r>
      <w:r w:rsidR="00D30461">
        <w:rPr>
          <w:rFonts w:cstheme="minorHAnsi"/>
          <w:color w:val="000000" w:themeColor="text1"/>
        </w:rPr>
        <w:fldChar w:fldCharType="begin">
          <w:fldData xml:space="preserve">PEVuZE5vdGU+PENpdGU+PEF1dGhvcj5TYWdvZTwvQXV0aG9yPjxZZWFyPjIwMTQ8L1llYXI+PFJl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</w:fldData>
        </w:fldChar>
      </w:r>
      <w:r w:rsidR="00D30461">
        <w:rPr>
          <w:rFonts w:cstheme="minorHAnsi"/>
          <w:color w:val="000000" w:themeColor="text1"/>
        </w:rPr>
        <w:instrText xml:space="preserve"> ADDIN EN.CITE </w:instrText>
      </w:r>
      <w:r w:rsidR="00D30461">
        <w:rPr>
          <w:rFonts w:cstheme="minorHAnsi"/>
          <w:color w:val="000000" w:themeColor="text1"/>
        </w:rPr>
        <w:fldChar w:fldCharType="begin">
          <w:fldData xml:space="preserve">PEVuZE5vdGU+PENpdGU+PEF1dGhvcj5TYWdvZTwvQXV0aG9yPjxZZWFyPjIwMTQ8L1llYXI+PFJl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</w:fldData>
        </w:fldChar>
      </w:r>
      <w:r w:rsidR="00D30461">
        <w:rPr>
          <w:rFonts w:cstheme="minorHAnsi"/>
          <w:color w:val="000000" w:themeColor="text1"/>
        </w:rPr>
        <w:instrText xml:space="preserve"> ADDIN EN.CITE.DATA </w:instrText>
      </w:r>
      <w:r w:rsidR="00D30461">
        <w:rPr>
          <w:rFonts w:cstheme="minorHAnsi"/>
          <w:color w:val="000000" w:themeColor="text1"/>
        </w:rPr>
      </w:r>
      <w:r w:rsidR="00D30461">
        <w:rPr>
          <w:rFonts w:cstheme="minorHAnsi"/>
          <w:color w:val="000000" w:themeColor="text1"/>
        </w:rPr>
        <w:fldChar w:fldCharType="end"/>
      </w:r>
      <w:r w:rsidR="00D30461">
        <w:rPr>
          <w:rFonts w:cstheme="minorHAnsi"/>
          <w:color w:val="000000" w:themeColor="text1"/>
        </w:rPr>
      </w:r>
      <w:r w:rsidR="00D30461">
        <w:rPr>
          <w:rFonts w:cstheme="minorHAnsi"/>
          <w:color w:val="000000" w:themeColor="text1"/>
        </w:rPr>
        <w:fldChar w:fldCharType="separate"/>
      </w:r>
      <w:r w:rsidR="00D30461">
        <w:rPr>
          <w:rFonts w:cstheme="minorHAnsi"/>
          <w:noProof/>
          <w:color w:val="000000" w:themeColor="text1"/>
        </w:rPr>
        <w:t>(177)</w:t>
      </w:r>
      <w:r w:rsidR="00D30461">
        <w:rPr>
          <w:rFonts w:cstheme="minorHAnsi"/>
          <w:color w:val="000000" w:themeColor="text1"/>
        </w:rPr>
        <w:fldChar w:fldCharType="end"/>
      </w:r>
      <w:r w:rsidRPr="00C4693F">
        <w:rPr>
          <w:rFonts w:cstheme="minorHAnsi"/>
          <w:color w:val="000000" w:themeColor="text1"/>
        </w:rPr>
        <w:t>.</w:t>
      </w:r>
      <w:r w:rsidRPr="00C4693F">
        <w:rPr>
          <w:rFonts w:cstheme="minorHAnsi"/>
        </w:rPr>
        <w:t xml:space="preserve"> </w:t>
      </w:r>
      <w:r w:rsidRPr="00C4693F">
        <w:rPr>
          <w:rFonts w:cstheme="majorHAnsi"/>
          <w:color w:val="000000"/>
        </w:rPr>
        <w:t>Despite the increase in funding for anti-doping activities since the creation of WADA in 1999, the proportion of athletes caught doping through analysis of blood and urine samples has remained around 2% (Table 4). This figure appears too</w:t>
      </w:r>
      <w:r w:rsidR="00E131C1">
        <w:rPr>
          <w:rFonts w:cstheme="majorHAnsi"/>
          <w:color w:val="000000"/>
        </w:rPr>
        <w:t xml:space="preserve"> </w:t>
      </w:r>
      <w:r w:rsidRPr="00C4693F">
        <w:rPr>
          <w:rFonts w:cstheme="majorHAnsi"/>
          <w:color w:val="000000"/>
        </w:rPr>
        <w:t xml:space="preserve">low figure given that the best estimates of the prevalence of doping </w:t>
      </w:r>
      <w:r w:rsidR="00AD6AC8">
        <w:rPr>
          <w:rFonts w:cstheme="majorHAnsi"/>
          <w:color w:val="000000"/>
        </w:rPr>
        <w:t xml:space="preserve">in </w:t>
      </w:r>
      <w:r w:rsidRPr="00C4693F">
        <w:rPr>
          <w:rFonts w:cstheme="majorHAnsi"/>
          <w:color w:val="000000"/>
        </w:rPr>
        <w:t xml:space="preserve">elite sport appears to be between 14 and 39% </w:t>
      </w:r>
      <w:r w:rsidR="00D30461">
        <w:rPr>
          <w:rFonts w:cstheme="majorHAnsi"/>
          <w:color w:val="000000"/>
        </w:rPr>
        <w:fldChar w:fldCharType="begin"/>
      </w:r>
      <w:r w:rsidR="00D30461">
        <w:rPr>
          <w:rFonts w:cstheme="majorHAnsi"/>
          <w:color w:val="000000"/>
        </w:rPr>
        <w:instrText xml:space="preserve"> ADDIN EN.CITE &lt;EndNote&gt;&lt;Cite&gt;&lt;Author&gt;de Hon&lt;/Author&gt;&lt;Year&gt;2015&lt;/Year&gt;&lt;RecNum&gt;3798&lt;/RecNum&gt;&lt;DisplayText&gt;(178)&lt;/DisplayText&gt;&lt;record&gt;&lt;rec-number&gt;3798&lt;/rec-number&gt;&lt;foreign-keys&gt;&lt;key app="EN" db-id="fs9wtzp5czpxase9tzlv2dwmf29seseaxzz5" timestamp="1539841998"&gt;3798&lt;/key&gt;&lt;/foreign-keys&gt;&lt;ref-type name="Journal Article"&gt;17&lt;/ref-type&gt;&lt;contributors&gt;&lt;authors&gt;&lt;author&gt;de Hon, O.&lt;/author&gt;&lt;author&gt;Kuipers, H.&lt;/author&gt;&lt;author&gt;van Bottenburg, M.&lt;/author&gt;&lt;/authors&gt;&lt;/contributors&gt;&lt;auth-address&gt;Anti-Doping Authority The Netherlands, P.O. Box 5000, 2900 EA, Capelle aan den IJssel, The Netherlands, o.dehon@dopingautoriteit.nl.&lt;/auth-address&gt;&lt;titles&gt;&lt;title&gt;Prevalence of doping use in elite sports: a review of numbers and methods&lt;/title&gt;&lt;secondary-title&gt;Sports Med&lt;/secondary-title&gt;&lt;/titles&gt;&lt;periodical&gt;&lt;full-title&gt;Sports Med&lt;/full-title&gt;&lt;abbr-1&gt;Sports medicine (Auckland, N.Z.)&lt;/abbr-1&gt;&lt;/periodical&gt;&lt;pages&gt;57-69&lt;/pages&gt;&lt;volume&gt;45&lt;/volume&gt;&lt;number&gt;1&lt;/number&gt;&lt;edition&gt;2014/08/30&lt;/edition&gt;&lt;keywords&gt;&lt;keyword&gt;Athletic Performance/psychology&lt;/keyword&gt;&lt;keyword&gt;Chemistry Techniques, Analytical&lt;/keyword&gt;&lt;keyword&gt;Doping in Sports/*statistics &amp;amp; numerical data&lt;/keyword&gt;&lt;keyword&gt;Ego&lt;/keyword&gt;&lt;keyword&gt;Humans&lt;/keyword&gt;&lt;keyword&gt;Prevalence&lt;/keyword&gt;&lt;keyword&gt;Surveys and Questionnaires&lt;/keyword&gt;&lt;/keywords&gt;&lt;dates&gt;&lt;year&gt;2015&lt;/year&gt;&lt;pub-dates&gt;&lt;date&gt;Jan&lt;/date&gt;&lt;/pub-dates&gt;&lt;/dates&gt;&lt;isbn&gt;1179-2035 (Electronic)&amp;#xD;0112-1642 (Linking)&lt;/isbn&gt;&lt;accession-num&gt;25169441&lt;/accession-num&gt;&lt;urls&gt;&lt;related-urls&gt;&lt;url&gt;https://www.ncbi.nlm.nih.gov/pubmed/25169441&lt;/url&gt;&lt;/related-urls&gt;&lt;/urls&gt;&lt;electronic-resource-num&gt;10.1007/s40279-014-0247-x&lt;/electronic-resource-num&gt;&lt;/record&gt;&lt;/Cite&gt;&lt;/EndNote&gt;</w:instrText>
      </w:r>
      <w:r w:rsidR="00D30461">
        <w:rPr>
          <w:rFonts w:cstheme="majorHAnsi"/>
          <w:color w:val="000000"/>
        </w:rPr>
        <w:fldChar w:fldCharType="separate"/>
      </w:r>
      <w:r w:rsidR="00D30461">
        <w:rPr>
          <w:rFonts w:cstheme="majorHAnsi"/>
          <w:noProof/>
          <w:color w:val="000000"/>
        </w:rPr>
        <w:t>(178)</w:t>
      </w:r>
      <w:r w:rsidR="00D30461">
        <w:rPr>
          <w:rFonts w:cstheme="majorHAnsi"/>
          <w:color w:val="000000"/>
        </w:rPr>
        <w:fldChar w:fldCharType="end"/>
      </w:r>
      <w:r w:rsidRPr="00C4693F">
        <w:rPr>
          <w:rFonts w:cstheme="majorHAnsi"/>
          <w:color w:val="000000"/>
        </w:rPr>
        <w:t>. The reasons for the discrepancy are difficult to understand and is the subject of an important report commissioned by WADA from a group of experts representing the key ‘stake-holders’</w:t>
      </w:r>
      <w:r w:rsidR="00855C06">
        <w:rPr>
          <w:rFonts w:cstheme="majorHAnsi"/>
          <w:color w:val="000000"/>
        </w:rPr>
        <w:t xml:space="preserve"> </w:t>
      </w:r>
      <w:r w:rsidR="00D30461">
        <w:rPr>
          <w:rFonts w:cstheme="majorHAnsi"/>
          <w:color w:val="000000"/>
        </w:rPr>
        <w:fldChar w:fldCharType="begin"/>
      </w:r>
      <w:r w:rsidR="00D30461">
        <w:rPr>
          <w:rFonts w:cstheme="majorHAnsi"/>
          <w:color w:val="000000"/>
        </w:rPr>
        <w:instrText xml:space="preserve"> ADDIN EN.CITE &lt;EndNote&gt;&lt;Cite&gt;&lt;Author&gt;Pound&lt;/Author&gt;&lt;Year&gt;2013&lt;/Year&gt;&lt;RecNum&gt;3799&lt;/RecNum&gt;&lt;DisplayText&gt;(179)&lt;/DisplayText&gt;&lt;record&gt;&lt;rec-number&gt;3799&lt;/rec-number&gt;&lt;foreign-keys&gt;&lt;key app="EN" db-id="fs9wtzp5czpxase9tzlv2dwmf29seseaxzz5" timestamp="1539841998"&gt;3799&lt;/key&gt;&lt;/foreign-keys&gt;&lt;ref-type name="Web Page"&gt;12&lt;/ref-type&gt;&lt;contributors&gt;&lt;authors&gt;&lt;author&gt;Pound, RW&lt;/author&gt;&lt;author&gt;Ayotte, C&lt;/author&gt;&lt;author&gt;Parkinson, A&lt;/author&gt;&lt;author&gt;Pengilly, A &lt;/author&gt;&lt;author&gt;Ryan, A&lt;/author&gt;&lt;/authors&gt;&lt;/contributors&gt;&lt;titles&gt;&lt;title&gt;REPORT TO WADA EXECUTIVE COMMITTEE on LACK OF EFFECTIVENESS OF TESTING PROGRAMS &lt;/title&gt;&lt;/titles&gt;&lt;dates&gt;&lt;year&gt;2013&lt;/year&gt;&lt;/dates&gt;&lt;publisher&gt;WADA&lt;/publisher&gt;&lt;urls&gt;&lt;related-urls&gt;&lt;url&gt;https://www.wada-ama.org/sites/default/files/resources/files/2013-05-12-Lack-of-effectiveness-of-testing-WG-Report-Final.pdf&lt;/url&gt;&lt;/related-urls&gt;&lt;/urls&gt;&lt;/record&gt;&lt;/Cite&gt;&lt;/EndNote&gt;</w:instrText>
      </w:r>
      <w:r w:rsidR="00D30461">
        <w:rPr>
          <w:rFonts w:cstheme="majorHAnsi"/>
          <w:color w:val="000000"/>
        </w:rPr>
        <w:fldChar w:fldCharType="separate"/>
      </w:r>
      <w:r w:rsidR="00D30461">
        <w:rPr>
          <w:rFonts w:cstheme="majorHAnsi"/>
          <w:noProof/>
          <w:color w:val="000000"/>
        </w:rPr>
        <w:t>(179)</w:t>
      </w:r>
      <w:r w:rsidR="00D30461">
        <w:rPr>
          <w:rFonts w:cstheme="majorHAnsi"/>
          <w:color w:val="000000"/>
        </w:rPr>
        <w:fldChar w:fldCharType="end"/>
      </w:r>
      <w:r w:rsidRPr="00C4693F">
        <w:rPr>
          <w:rFonts w:cstheme="majorHAnsi"/>
          <w:color w:val="000000"/>
        </w:rPr>
        <w:t>.</w:t>
      </w:r>
      <w:r w:rsidR="003B1BB5">
        <w:rPr>
          <w:rFonts w:cstheme="majorHAnsi"/>
          <w:color w:val="000000"/>
        </w:rPr>
        <w:t xml:space="preserve"> </w:t>
      </w:r>
      <w:r w:rsidRPr="00C4693F">
        <w:rPr>
          <w:rFonts w:cstheme="majorHAnsi"/>
          <w:color w:val="000000"/>
        </w:rPr>
        <w:t xml:space="preserve">An effective anti-doping strategy must include not only an effective laboratory but also close co-operation between a number of the other agencies capable of making a contribution. </w:t>
      </w:r>
      <w:r w:rsidR="00E57028" w:rsidRPr="00F9359C">
        <w:rPr>
          <w:rFonts w:cstheme="majorHAnsi"/>
        </w:rPr>
        <w:t xml:space="preserve">The situation is especially true for GH. Since implementation in 2004, only </w:t>
      </w:r>
      <w:r w:rsidR="00734825" w:rsidRPr="00F9359C">
        <w:rPr>
          <w:rFonts w:cstheme="majorHAnsi"/>
        </w:rPr>
        <w:t>19</w:t>
      </w:r>
      <w:r w:rsidR="00E57028" w:rsidRPr="00F9359C">
        <w:rPr>
          <w:rFonts w:cstheme="majorHAnsi"/>
        </w:rPr>
        <w:t xml:space="preserve"> have </w:t>
      </w:r>
      <w:r w:rsidR="00C46C60" w:rsidRPr="00F9359C">
        <w:rPr>
          <w:rFonts w:cstheme="majorHAnsi"/>
        </w:rPr>
        <w:t>returned positive</w:t>
      </w:r>
      <w:r w:rsidR="00E57028" w:rsidRPr="00F9359C">
        <w:rPr>
          <w:rFonts w:cstheme="majorHAnsi"/>
        </w:rPr>
        <w:t xml:space="preserve"> </w:t>
      </w:r>
      <w:r w:rsidR="00AD6AC8" w:rsidRPr="00F9359C">
        <w:rPr>
          <w:rFonts w:cstheme="majorHAnsi"/>
        </w:rPr>
        <w:t>of</w:t>
      </w:r>
      <w:r w:rsidR="00E57028" w:rsidRPr="00F9359C">
        <w:rPr>
          <w:rFonts w:cstheme="majorHAnsi"/>
        </w:rPr>
        <w:t xml:space="preserve"> over 15000 GH doping tests undertaken among athletes competing internationally and nationally. In the US, the National Football League (NFL) has not yet implemented random GH testing despite the NFL’s commitment to undertake this in 2011 </w:t>
      </w:r>
      <w:r w:rsidR="00AD6AC8" w:rsidRPr="00F9359C">
        <w:rPr>
          <w:rFonts w:cstheme="majorHAnsi"/>
        </w:rPr>
        <w:t>in response to</w:t>
      </w:r>
      <w:r w:rsidR="00E57028" w:rsidRPr="00F9359C">
        <w:rPr>
          <w:rFonts w:cstheme="majorHAnsi"/>
        </w:rPr>
        <w:t xml:space="preserve"> claims that half of the league players use GH. </w:t>
      </w:r>
      <w:r w:rsidR="00E57028" w:rsidRPr="00F9359C">
        <w:rPr>
          <w:rFonts w:cstheme="majorHAnsi"/>
        </w:rPr>
        <w:lastRenderedPageBreak/>
        <w:t xml:space="preserve">(https://sports.vice.com/en_us/article/jpz3eg/living-in-the-dark-ages-why-scientists-say-the-nfls-hgh-test-is-bs).   The ABP </w:t>
      </w:r>
      <w:r w:rsidR="00AD6AC8" w:rsidRPr="00F9359C">
        <w:rPr>
          <w:rFonts w:cstheme="majorHAnsi"/>
        </w:rPr>
        <w:t>is likely to</w:t>
      </w:r>
      <w:r w:rsidR="00E57028" w:rsidRPr="00F9359C">
        <w:rPr>
          <w:rFonts w:cstheme="majorHAnsi"/>
        </w:rPr>
        <w:t xml:space="preserve"> improve the efficiency in catching athletes </w:t>
      </w:r>
      <w:r w:rsidR="00A94858" w:rsidRPr="00F9359C">
        <w:rPr>
          <w:rFonts w:cstheme="majorHAnsi"/>
        </w:rPr>
        <w:t>who dope</w:t>
      </w:r>
      <w:r w:rsidR="00A94858" w:rsidRPr="00F9359C">
        <w:rPr>
          <w:rFonts w:cstheme="majorHAnsi"/>
          <w:i/>
        </w:rPr>
        <w:t xml:space="preserve"> </w:t>
      </w:r>
      <w:r w:rsidR="00A94858" w:rsidRPr="00F9359C">
        <w:rPr>
          <w:rFonts w:cstheme="majorHAnsi"/>
        </w:rPr>
        <w:t xml:space="preserve">as each athlete in the program will be tested regularly and the hope and expectation is that it will be easier to detect a shift </w:t>
      </w:r>
      <w:r w:rsidR="00766A67" w:rsidRPr="00F9359C">
        <w:rPr>
          <w:rFonts w:cstheme="majorHAnsi"/>
        </w:rPr>
        <w:t>in</w:t>
      </w:r>
      <w:r w:rsidR="00A94858" w:rsidRPr="00F9359C">
        <w:rPr>
          <w:rFonts w:cstheme="majorHAnsi"/>
        </w:rPr>
        <w:t xml:space="preserve"> biomarker level that signals that a banned substance has been taken</w:t>
      </w:r>
      <w:r w:rsidR="00561199" w:rsidRPr="00F9359C">
        <w:rPr>
          <w:rFonts w:cstheme="majorHAnsi"/>
        </w:rPr>
        <w:t>.</w:t>
      </w:r>
      <w:r w:rsidR="00E57028">
        <w:rPr>
          <w:rFonts w:cstheme="majorHAnsi"/>
          <w:color w:val="000000"/>
        </w:rPr>
        <w:t xml:space="preserve"> </w:t>
      </w:r>
      <w:r w:rsidRPr="00C4693F">
        <w:rPr>
          <w:rFonts w:cstheme="majorHAnsi"/>
          <w:color w:val="000000"/>
        </w:rPr>
        <w:t xml:space="preserve">Some countries have made doping a crime, for example Austria, France and Italy </w:t>
      </w:r>
      <w:r w:rsidR="00D30461">
        <w:rPr>
          <w:rFonts w:cstheme="majorHAnsi"/>
          <w:color w:val="000000"/>
        </w:rPr>
        <w:fldChar w:fldCharType="begin"/>
      </w:r>
      <w:r w:rsidR="00D30461">
        <w:rPr>
          <w:rFonts w:cstheme="majorHAnsi"/>
          <w:color w:val="000000"/>
        </w:rPr>
        <w:instrText xml:space="preserve"> ADDIN EN.CITE &lt;EndNote&gt;&lt;Cite&gt;&lt;Author&gt;Murphy&lt;/Author&gt;&lt;Year&gt;2013&lt;/Year&gt;&lt;RecNum&gt;3800&lt;/RecNum&gt;&lt;DisplayText&gt;(180)&lt;/DisplayText&gt;&lt;record&gt;&lt;rec-number&gt;3800&lt;/rec-number&gt;&lt;foreign-keys&gt;&lt;key app="EN" db-id="fs9wtzp5czpxase9tzlv2dwmf29seseaxzz5" timestamp="1539841998"&gt;3800&lt;/key&gt;&lt;/foreign-keys&gt;&lt;ref-type name="Web Page"&gt;12&lt;/ref-type&gt;&lt;contributors&gt;&lt;authors&gt;&lt;author&gt;Murphy, Joan&lt;/author&gt;&lt;/authors&gt;&lt;/contributors&gt;&lt;titles&gt;&lt;title&gt;Where in the world is doping a crime? (doping in sports pt. 6)&lt;/title&gt;&lt;/titles&gt;&lt;dates&gt;&lt;year&gt;2013&lt;/year&gt;&lt;/dates&gt;&lt;pub-location&gt;Parliament of Australia&lt;/pub-location&gt;&lt;urls&gt;&lt;related-urls&gt;&lt;url&gt;https://www.aph.gov.au/About_Parliament/Parliamentary_Departments/Parliamentary_Library/FlagPost/2013/April/Where_in_the_world_is_doping_a_crime_doping_in_sports_pt_6&lt;/url&gt;&lt;/related-urls&gt;&lt;/urls&gt;&lt;access-date&gt;8th October 2018&lt;/access-date&gt;&lt;/record&gt;&lt;/Cite&gt;&lt;/EndNote&gt;</w:instrText>
      </w:r>
      <w:r w:rsidR="00D30461">
        <w:rPr>
          <w:rFonts w:cstheme="majorHAnsi"/>
          <w:color w:val="000000"/>
        </w:rPr>
        <w:fldChar w:fldCharType="separate"/>
      </w:r>
      <w:r w:rsidR="00D30461">
        <w:rPr>
          <w:rFonts w:cstheme="majorHAnsi"/>
          <w:noProof/>
          <w:color w:val="000000"/>
        </w:rPr>
        <w:t>(180)</w:t>
      </w:r>
      <w:r w:rsidR="00D30461">
        <w:rPr>
          <w:rFonts w:cstheme="majorHAnsi"/>
          <w:color w:val="000000"/>
        </w:rPr>
        <w:fldChar w:fldCharType="end"/>
      </w:r>
      <w:r w:rsidRPr="00C4693F">
        <w:rPr>
          <w:rFonts w:cstheme="majorHAnsi"/>
          <w:color w:val="000000"/>
        </w:rPr>
        <w:t xml:space="preserve"> while others have debated the issues and decided against doing so</w:t>
      </w:r>
      <w:r w:rsidR="004237ED" w:rsidRPr="00C4693F">
        <w:rPr>
          <w:rFonts w:cstheme="majorHAnsi"/>
          <w:color w:val="000000"/>
        </w:rPr>
        <w:t xml:space="preserve"> </w:t>
      </w:r>
      <w:r w:rsidR="00D30461">
        <w:rPr>
          <w:rFonts w:cstheme="majorHAnsi"/>
          <w:color w:val="000000"/>
        </w:rPr>
        <w:fldChar w:fldCharType="begin"/>
      </w:r>
      <w:r w:rsidR="00D30461">
        <w:rPr>
          <w:rFonts w:cstheme="majorHAnsi"/>
          <w:color w:val="000000"/>
        </w:rPr>
        <w:instrText xml:space="preserve"> ADDIN EN.CITE &lt;EndNote&gt;&lt;Cite&gt;&lt;Author&gt;Department for Digital&lt;/Author&gt;&lt;Year&gt;2017&lt;/Year&gt;&lt;RecNum&gt;3801&lt;/RecNum&gt;&lt;DisplayText&gt;(181)&lt;/DisplayText&gt;&lt;record&gt;&lt;rec-number&gt;3801&lt;/rec-number&gt;&lt;foreign-keys&gt;&lt;key app="EN" db-id="fs9wtzp5czpxase9tzlv2dwmf29seseaxzz5" timestamp="1539841998"&gt;3801&lt;/key&gt;&lt;/foreign-keys&gt;&lt;ref-type name="Web Page"&gt;12&lt;/ref-type&gt;&lt;contributors&gt;&lt;authors&gt;&lt;author&gt;Department for Digital, Culture Media and Sport (UK)&lt;/author&gt;&lt;/authors&gt;&lt;secondary-authors&gt;&lt;author&gt;Department for Digital, Culture Media and Sport (UK)&lt;/author&gt;&lt;/secondary-authors&gt;&lt;/contributors&gt;&lt;titles&gt;&lt;title&gt;Review of Criminalisation of Doping in Sport&lt;/title&gt;&lt;/titles&gt;&lt;dates&gt;&lt;year&gt;2017&lt;/year&gt;&lt;/dates&gt;&lt;pub-location&gt;London, UK&lt;/pub-location&gt;&lt;urls&gt;&lt;related-urls&gt;&lt;url&gt;https://assets.publishing.service.gov.uk/government/uploads/system/uploads/attachment_data/file/654240/Review_of_Criminalisation_of_Doping_in_Sport.pdf&lt;/url&gt;&lt;/related-urls&gt;&lt;/urls&gt;&lt;/record&gt;&lt;/Cite&gt;&lt;/EndNote&gt;</w:instrText>
      </w:r>
      <w:r w:rsidR="00D30461">
        <w:rPr>
          <w:rFonts w:cstheme="majorHAnsi"/>
          <w:color w:val="000000"/>
        </w:rPr>
        <w:fldChar w:fldCharType="separate"/>
      </w:r>
      <w:r w:rsidR="00D30461">
        <w:rPr>
          <w:rFonts w:cstheme="majorHAnsi"/>
          <w:noProof/>
          <w:color w:val="000000"/>
        </w:rPr>
        <w:t>(181)</w:t>
      </w:r>
      <w:r w:rsidR="00D30461">
        <w:rPr>
          <w:rFonts w:cstheme="majorHAnsi"/>
          <w:color w:val="000000"/>
        </w:rPr>
        <w:fldChar w:fldCharType="end"/>
      </w:r>
      <w:r w:rsidRPr="00C4693F">
        <w:rPr>
          <w:rFonts w:cstheme="majorHAnsi"/>
          <w:color w:val="000000"/>
        </w:rPr>
        <w:t xml:space="preserve">. In keeping with these recommendations, many anti-doping agencies have spread their net wider with some success. </w:t>
      </w:r>
    </w:p>
    <w:p w14:paraId="290F1A56" w14:textId="17C2FAE5" w:rsidR="00F40CD2" w:rsidRPr="00C4693F" w:rsidRDefault="00F40CD2">
      <w:pPr>
        <w:pStyle w:val="Heading1"/>
      </w:pPr>
      <w:r w:rsidRPr="00C4693F">
        <w:t>Conclusion</w:t>
      </w:r>
    </w:p>
    <w:p w14:paraId="437217DB" w14:textId="74ACC444" w:rsidR="00F40CD2" w:rsidRPr="00C4693F" w:rsidRDefault="00F40CD2" w:rsidP="00BF6704">
      <w:pPr>
        <w:spacing w:line="480" w:lineRule="auto"/>
        <w:jc w:val="both"/>
        <w:rPr>
          <w:bCs/>
        </w:rPr>
      </w:pPr>
      <w:r w:rsidRPr="00C4693F">
        <w:rPr>
          <w:bCs/>
        </w:rPr>
        <w:t xml:space="preserve">Performance enhancement is an enduring goal for </w:t>
      </w:r>
      <w:r w:rsidR="00CD7482">
        <w:rPr>
          <w:bCs/>
        </w:rPr>
        <w:t xml:space="preserve"> athletes </w:t>
      </w:r>
      <w:r w:rsidRPr="00C4693F">
        <w:rPr>
          <w:bCs/>
        </w:rPr>
        <w:t>in search of fame and glory. Covert use of prohibited drugs is rampant, nece</w:t>
      </w:r>
      <w:r w:rsidR="006E4604" w:rsidRPr="00C4693F">
        <w:rPr>
          <w:bCs/>
        </w:rPr>
        <w:t xml:space="preserve">ssitating the establishment of </w:t>
      </w:r>
      <w:r w:rsidR="00887320" w:rsidRPr="00C4693F">
        <w:rPr>
          <w:bCs/>
        </w:rPr>
        <w:t>an anti</w:t>
      </w:r>
      <w:r w:rsidRPr="00C4693F">
        <w:rPr>
          <w:bCs/>
        </w:rPr>
        <w:t xml:space="preserve">doping control agency, the WADA, for fair play. GH </w:t>
      </w:r>
      <w:r w:rsidR="006E4604" w:rsidRPr="00C4693F">
        <w:rPr>
          <w:bCs/>
        </w:rPr>
        <w:t>abuse</w:t>
      </w:r>
      <w:r w:rsidR="00887320" w:rsidRPr="00C4693F">
        <w:rPr>
          <w:bCs/>
        </w:rPr>
        <w:t xml:space="preserve"> </w:t>
      </w:r>
      <w:r w:rsidRPr="00C4693F">
        <w:rPr>
          <w:bCs/>
        </w:rPr>
        <w:t xml:space="preserve">in sports is widespread because of </w:t>
      </w:r>
      <w:r w:rsidR="00E131C1">
        <w:rPr>
          <w:bCs/>
        </w:rPr>
        <w:t>its perceived anabolic potency</w:t>
      </w:r>
      <w:r w:rsidRPr="00C4693F">
        <w:rPr>
          <w:bCs/>
        </w:rPr>
        <w:t xml:space="preserve"> and </w:t>
      </w:r>
      <w:r w:rsidR="00551ADE" w:rsidRPr="00C4693F">
        <w:rPr>
          <w:bCs/>
        </w:rPr>
        <w:t xml:space="preserve">the </w:t>
      </w:r>
      <w:r w:rsidRPr="00C4693F">
        <w:rPr>
          <w:bCs/>
        </w:rPr>
        <w:t xml:space="preserve">difficulty </w:t>
      </w:r>
      <w:r w:rsidR="00551ADE" w:rsidRPr="00C4693F">
        <w:rPr>
          <w:bCs/>
        </w:rPr>
        <w:t xml:space="preserve">of </w:t>
      </w:r>
      <w:r w:rsidRPr="00C4693F">
        <w:rPr>
          <w:bCs/>
        </w:rPr>
        <w:t xml:space="preserve">detection. When evaluated in doses under controlled supervision, GH does not affect strength or endurance but selectively improves sprint capacity. However, the doses typically used in the underground </w:t>
      </w:r>
      <w:r w:rsidR="00E131C1">
        <w:rPr>
          <w:bCs/>
        </w:rPr>
        <w:t xml:space="preserve">and the way GH is combined with other doping agents </w:t>
      </w:r>
      <w:r w:rsidR="00E131C1" w:rsidRPr="00C4693F">
        <w:rPr>
          <w:bCs/>
        </w:rPr>
        <w:t xml:space="preserve">are </w:t>
      </w:r>
      <w:r w:rsidR="00E131C1">
        <w:rPr>
          <w:bCs/>
        </w:rPr>
        <w:t>largely</w:t>
      </w:r>
      <w:r w:rsidR="00E131C1" w:rsidRPr="00C4693F">
        <w:rPr>
          <w:bCs/>
        </w:rPr>
        <w:t xml:space="preserve"> </w:t>
      </w:r>
      <w:r w:rsidRPr="00C4693F">
        <w:rPr>
          <w:bCs/>
        </w:rPr>
        <w:t xml:space="preserve">not known. The WADA has implemented two tests which have successfully detected GH </w:t>
      </w:r>
      <w:r w:rsidR="006E4604" w:rsidRPr="00C4693F">
        <w:rPr>
          <w:bCs/>
        </w:rPr>
        <w:t>abuse</w:t>
      </w:r>
      <w:r w:rsidRPr="00C4693F">
        <w:rPr>
          <w:bCs/>
        </w:rPr>
        <w:t>. GH secretagogues, agents that stimulate the secretion of GH are banned</w:t>
      </w:r>
      <w:r w:rsidR="00551ADE" w:rsidRPr="00C4693F">
        <w:rPr>
          <w:bCs/>
        </w:rPr>
        <w:t>,</w:t>
      </w:r>
      <w:r w:rsidRPr="00C4693F">
        <w:rPr>
          <w:bCs/>
        </w:rPr>
        <w:t xml:space="preserve"> however</w:t>
      </w:r>
      <w:r w:rsidR="00551ADE" w:rsidRPr="00C4693F">
        <w:rPr>
          <w:bCs/>
        </w:rPr>
        <w:t>,</w:t>
      </w:r>
      <w:r w:rsidRPr="00C4693F">
        <w:rPr>
          <w:bCs/>
        </w:rPr>
        <w:t xml:space="preserve"> there is no evidence as yet supporting performance benefit. The detection rate of GH </w:t>
      </w:r>
      <w:r w:rsidR="006E4604" w:rsidRPr="00C4693F">
        <w:rPr>
          <w:bCs/>
        </w:rPr>
        <w:t>abuse</w:t>
      </w:r>
      <w:r w:rsidR="00551ADE" w:rsidRPr="00C4693F">
        <w:rPr>
          <w:bCs/>
        </w:rPr>
        <w:t xml:space="preserve"> </w:t>
      </w:r>
      <w:r w:rsidRPr="00C4693F">
        <w:rPr>
          <w:bCs/>
        </w:rPr>
        <w:t xml:space="preserve">is low but may be improved by implementing out-of-competition testing, using biological passports and enhancing cooperation between jurisdictions. The success of GH and other anti-doping programs is influenced by commercial, marketing and political factors. </w:t>
      </w:r>
    </w:p>
    <w:p w14:paraId="1AD47F61" w14:textId="77777777" w:rsidR="009F6E1E" w:rsidRDefault="009F6E1E">
      <w:pPr>
        <w:rPr>
          <w:rFonts w:asciiTheme="majorHAnsi" w:eastAsiaTheme="majorEastAsia" w:hAnsiTheme="majorHAnsi" w:cstheme="majorBidi"/>
          <w:bCs/>
          <w:color w:val="345A8A" w:themeColor="accent1" w:themeShade="B5"/>
          <w:sz w:val="32"/>
          <w:szCs w:val="32"/>
        </w:rPr>
      </w:pPr>
      <w:r>
        <w:rPr>
          <w:b/>
        </w:rPr>
        <w:br w:type="page"/>
      </w:r>
    </w:p>
    <w:p w14:paraId="5B3D9754" w14:textId="51F74A54" w:rsidR="000F7A21" w:rsidRDefault="000F7A21">
      <w:pPr>
        <w:pStyle w:val="Heading1"/>
      </w:pPr>
      <w:r>
        <w:lastRenderedPageBreak/>
        <w:t>Appendices</w:t>
      </w:r>
    </w:p>
    <w:p w14:paraId="27AF54C7" w14:textId="5DE133B4" w:rsidR="00E612D3" w:rsidRPr="00E612D3" w:rsidRDefault="00F40CD2" w:rsidP="00BF56DD">
      <w:pPr>
        <w:pStyle w:val="Heading2"/>
        <w:spacing w:line="240" w:lineRule="auto"/>
      </w:pPr>
      <w:r w:rsidRPr="00C4693F">
        <w:rPr>
          <w:rFonts w:cstheme="minorHAnsi"/>
        </w:rPr>
        <w:t xml:space="preserve">Appendix </w:t>
      </w:r>
      <w:r w:rsidR="00BE22F2">
        <w:rPr>
          <w:rFonts w:cstheme="minorHAnsi"/>
        </w:rPr>
        <w:t>1</w:t>
      </w:r>
      <w:r w:rsidR="000F7A21">
        <w:t xml:space="preserve">: </w:t>
      </w:r>
      <w:r w:rsidR="00FB37BA" w:rsidRPr="00784116">
        <w:t>Athlete’s Biological Passport</w:t>
      </w:r>
      <w:r w:rsidR="008F705E">
        <w:t xml:space="preserve"> </w:t>
      </w:r>
      <w:r w:rsidR="00D30461">
        <w:fldChar w:fldCharType="begin"/>
      </w:r>
      <w:r w:rsidR="00D30461">
        <w:instrText xml:space="preserve"> ADDIN EN.CITE &lt;EndNote&gt;&lt;Cite&gt;&lt;Author&gt;World Anti-Doping Agency&lt;/Author&gt;&lt;Year&gt;2018&lt;/Year&gt;&lt;RecNum&gt;3750&lt;/RecNum&gt;&lt;DisplayText&gt;(182)&lt;/DisplayText&gt;&lt;record&gt;&lt;rec-number&gt;3750&lt;/rec-number&gt;&lt;foreign-keys&gt;&lt;key app="EN" db-id="fs9wtzp5czpxase9tzlv2dwmf29seseaxzz5" timestamp="1539841997"&gt;3750&lt;/key&gt;&lt;/foreign-keys&gt;&lt;ref-type name="Web Page"&gt;12&lt;/ref-type&gt;&lt;contributors&gt;&lt;authors&gt;&lt;author&gt;World Anti-Doping Agency, (WADA)&lt;/author&gt;&lt;/authors&gt;&lt;/contributors&gt;&lt;titles&gt;&lt;title&gt;2018 List of Prohibited Substances and Methods&lt;/title&gt;&lt;/titles&gt;&lt;volume&gt;2018&lt;/volume&gt;&lt;number&gt;25th August&lt;/number&gt;&lt;dates&gt;&lt;year&gt;2018&lt;/year&gt;&lt;/dates&gt;&lt;urls&gt;&lt;related-urls&gt;&lt;url&gt;https://www.wada-ama.org/en/content/what-is-prohibited&lt;/url&gt;&lt;/related-urls&gt;&lt;/urls&gt;&lt;/record&gt;&lt;/Cite&gt;&lt;/EndNote&gt;</w:instrText>
      </w:r>
      <w:r w:rsidR="00D30461">
        <w:fldChar w:fldCharType="separate"/>
      </w:r>
      <w:r w:rsidR="00D30461">
        <w:rPr>
          <w:noProof/>
        </w:rPr>
        <w:t>(182)</w:t>
      </w:r>
      <w:r w:rsidR="00D30461">
        <w:fldChar w:fldCharType="end"/>
      </w:r>
    </w:p>
    <w:p w14:paraId="2A983124" w14:textId="07C03585" w:rsidR="00FB37BA" w:rsidRPr="00DA1C6E" w:rsidRDefault="00DA1C6E" w:rsidP="00F56D55">
      <w:pPr>
        <w:spacing w:line="480" w:lineRule="auto"/>
        <w:jc w:val="both"/>
        <w:rPr>
          <w:rFonts w:cstheme="minorHAnsi"/>
          <w:b/>
          <w:color w:val="000000" w:themeColor="text1"/>
        </w:rPr>
      </w:pPr>
      <w:r w:rsidRPr="00F56D55">
        <w:rPr>
          <w:rFonts w:cs="Helvetica"/>
          <w:color w:val="000000"/>
          <w:shd w:val="clear" w:color="auto" w:fill="FFFFFF"/>
        </w:rPr>
        <w:t>The fundamental principle of the Athlete Biological Passport (ABP) is to monitor selected biological variables over time that indirectly reveal the effects of doping rather than attempting to detect the doping substance or method itself.</w:t>
      </w:r>
    </w:p>
    <w:p w14:paraId="7311F347" w14:textId="77777777" w:rsidR="00681F0D" w:rsidRPr="00F56D55" w:rsidRDefault="00681F0D" w:rsidP="009F6E1E">
      <w:pPr>
        <w:pStyle w:val="NormalWeb"/>
        <w:shd w:val="clear" w:color="auto" w:fill="FFFFFF"/>
        <w:spacing w:before="0" w:beforeAutospacing="0" w:after="300" w:afterAutospacing="0" w:line="480" w:lineRule="auto"/>
        <w:jc w:val="both"/>
        <w:rPr>
          <w:rFonts w:asciiTheme="minorHAnsi" w:hAnsiTheme="minorHAnsi" w:cs="Helvetica"/>
          <w:color w:val="000000"/>
          <w:sz w:val="24"/>
          <w:szCs w:val="24"/>
          <w:lang w:val="en-GB"/>
        </w:rPr>
      </w:pPr>
      <w:r w:rsidRPr="00F56D55">
        <w:rPr>
          <w:rFonts w:asciiTheme="minorHAnsi" w:hAnsiTheme="minorHAnsi" w:cs="Helvetica"/>
          <w:color w:val="000000"/>
          <w:sz w:val="24"/>
          <w:szCs w:val="24"/>
        </w:rPr>
        <w:t>Anti-doping organizations can integrate the Athlete Biological Passport into the larger framework of a robust anti-doping program in order to:</w:t>
      </w:r>
    </w:p>
    <w:p w14:paraId="12AED951" w14:textId="77777777" w:rsidR="00681F0D" w:rsidRPr="00F56D55" w:rsidRDefault="00681F0D" w:rsidP="009F6E1E">
      <w:pPr>
        <w:numPr>
          <w:ilvl w:val="0"/>
          <w:numId w:val="14"/>
        </w:numPr>
        <w:shd w:val="clear" w:color="auto" w:fill="FFFFFF"/>
        <w:spacing w:after="150" w:line="480" w:lineRule="auto"/>
        <w:ind w:left="225"/>
        <w:jc w:val="both"/>
        <w:rPr>
          <w:rFonts w:cs="Helvetica"/>
          <w:color w:val="000000"/>
        </w:rPr>
      </w:pPr>
      <w:r w:rsidRPr="00F56D55">
        <w:rPr>
          <w:rFonts w:cs="Helvetica"/>
          <w:color w:val="000000"/>
        </w:rPr>
        <w:t>Identify and target athletes for specific analytical testing by intelligent and timely interpretation of Passport data; and</w:t>
      </w:r>
    </w:p>
    <w:p w14:paraId="58D3A8E7" w14:textId="77777777" w:rsidR="00681F0D" w:rsidRPr="00F56D55" w:rsidRDefault="00681F0D" w:rsidP="009F6E1E">
      <w:pPr>
        <w:numPr>
          <w:ilvl w:val="0"/>
          <w:numId w:val="14"/>
        </w:numPr>
        <w:shd w:val="clear" w:color="auto" w:fill="FFFFFF"/>
        <w:spacing w:after="150" w:line="480" w:lineRule="auto"/>
        <w:ind w:left="225"/>
        <w:jc w:val="both"/>
        <w:rPr>
          <w:rFonts w:cs="Helvetica"/>
          <w:color w:val="000000"/>
        </w:rPr>
      </w:pPr>
      <w:r w:rsidRPr="00F56D55">
        <w:rPr>
          <w:rFonts w:cs="Helvetica"/>
          <w:color w:val="000000"/>
        </w:rPr>
        <w:t>Pursue possible anti-doping rule violations based on an atypical passport, in accordance with Article 2.2: Use or attempted use by an athlete of a prohibited substance or a prohibited method of the </w:t>
      </w:r>
      <w:hyperlink r:id="rId9" w:history="1">
        <w:r w:rsidRPr="00F56D55">
          <w:rPr>
            <w:rStyle w:val="Hyperlink"/>
            <w:rFonts w:cs="Helvetica"/>
            <w:color w:val="0066CC"/>
          </w:rPr>
          <w:t>World Anti-Doping Code (Code)</w:t>
        </w:r>
      </w:hyperlink>
      <w:r w:rsidRPr="00F56D55">
        <w:rPr>
          <w:rFonts w:cs="Helvetica"/>
          <w:color w:val="000000"/>
        </w:rPr>
        <w:t>.</w:t>
      </w:r>
    </w:p>
    <w:p w14:paraId="4B0393C3" w14:textId="77777777" w:rsidR="00681F0D" w:rsidRPr="00F56D55" w:rsidRDefault="00681F0D" w:rsidP="009F6E1E">
      <w:pPr>
        <w:pStyle w:val="NormalWeb"/>
        <w:shd w:val="clear" w:color="auto" w:fill="FFFFFF"/>
        <w:spacing w:before="0" w:beforeAutospacing="0" w:after="300" w:afterAutospacing="0" w:line="480" w:lineRule="auto"/>
        <w:jc w:val="both"/>
        <w:rPr>
          <w:rFonts w:asciiTheme="minorHAnsi" w:hAnsiTheme="minorHAnsi" w:cs="Helvetica"/>
          <w:color w:val="000000"/>
          <w:sz w:val="24"/>
          <w:szCs w:val="24"/>
        </w:rPr>
      </w:pPr>
      <w:r w:rsidRPr="00F56D55">
        <w:rPr>
          <w:rFonts w:asciiTheme="minorHAnsi" w:hAnsiTheme="minorHAnsi" w:cs="Helvetica"/>
          <w:color w:val="000000"/>
          <w:sz w:val="24"/>
          <w:szCs w:val="24"/>
        </w:rPr>
        <w:t>As the international independent organization responsible for coordinating and monitoring the global fight against doping in sport, WADA has taken the lead in the development of the Athlete Biological Passport concept</w:t>
      </w:r>
      <w:r w:rsidRPr="00F9359C">
        <w:rPr>
          <w:rFonts w:asciiTheme="minorHAnsi" w:hAnsiTheme="minorHAnsi" w:cs="Helvetica"/>
          <w:sz w:val="24"/>
          <w:szCs w:val="24"/>
        </w:rPr>
        <w:t>. </w:t>
      </w:r>
      <w:hyperlink r:id="rId10" w:history="1">
        <w:r w:rsidRPr="00F9359C">
          <w:rPr>
            <w:rStyle w:val="Hyperlink"/>
            <w:rFonts w:asciiTheme="minorHAnsi" w:hAnsiTheme="minorHAnsi" w:cs="Helvetica"/>
            <w:color w:val="auto"/>
            <w:sz w:val="24"/>
            <w:szCs w:val="24"/>
          </w:rPr>
          <w:t>WADA’s Athlete Biological Passport Operating Guidelines (ABP Guidelines)</w:t>
        </w:r>
      </w:hyperlink>
      <w:r w:rsidRPr="00F9359C">
        <w:rPr>
          <w:rFonts w:asciiTheme="minorHAnsi" w:hAnsiTheme="minorHAnsi" w:cs="Helvetica"/>
          <w:sz w:val="24"/>
          <w:szCs w:val="24"/>
        </w:rPr>
        <w:t> were approved by </w:t>
      </w:r>
      <w:hyperlink r:id="rId11" w:history="1">
        <w:r w:rsidRPr="00F9359C">
          <w:rPr>
            <w:rStyle w:val="Hyperlink"/>
            <w:rFonts w:asciiTheme="minorHAnsi" w:hAnsiTheme="minorHAnsi" w:cs="Helvetica"/>
            <w:color w:val="auto"/>
            <w:sz w:val="24"/>
            <w:szCs w:val="24"/>
          </w:rPr>
          <w:t>WADA’s Executive Committee</w:t>
        </w:r>
      </w:hyperlink>
      <w:r w:rsidRPr="00F56D55">
        <w:rPr>
          <w:rFonts w:asciiTheme="minorHAnsi" w:hAnsiTheme="minorHAnsi" w:cs="Helvetica"/>
          <w:color w:val="000000"/>
          <w:sz w:val="24"/>
          <w:szCs w:val="24"/>
        </w:rPr>
        <w:t> and took effect on December 1st, 2009. This first version contained a standardized approach to the profiling of individual Athlete Haematological variables for the detection of blood doping (the ‘Haematological Module’ or ‘blood module’).</w:t>
      </w:r>
    </w:p>
    <w:p w14:paraId="6ED90F79" w14:textId="12A80FA2" w:rsidR="00F56D55" w:rsidRPr="001B6B97" w:rsidRDefault="00F56D55" w:rsidP="009F6E1E">
      <w:pPr>
        <w:shd w:val="clear" w:color="auto" w:fill="FFFFFF"/>
        <w:spacing w:before="100" w:beforeAutospacing="1" w:after="24" w:line="480" w:lineRule="auto"/>
        <w:ind w:left="24"/>
        <w:jc w:val="both"/>
        <w:rPr>
          <w:rFonts w:cs="Arial"/>
          <w:i/>
          <w:color w:val="222222"/>
        </w:rPr>
      </w:pPr>
      <w:r w:rsidRPr="00F9359C">
        <w:rPr>
          <w:rFonts w:cs="Arial"/>
          <w:color w:val="222222"/>
        </w:rPr>
        <w:t xml:space="preserve">During the first three years </w:t>
      </w:r>
      <w:r w:rsidR="00761C69" w:rsidRPr="00F9359C">
        <w:rPr>
          <w:rFonts w:cs="Arial"/>
          <w:color w:val="222222"/>
        </w:rPr>
        <w:t>of a bio</w:t>
      </w:r>
      <w:r w:rsidRPr="00F9359C">
        <w:rPr>
          <w:rFonts w:cs="Arial"/>
          <w:color w:val="222222"/>
        </w:rPr>
        <w:t>-passport program of the Union Cycliste Internationale (UCI), 26 riders were found positive for erythropoietin (EPO). In twenty out of the 26 cases, it was the abnormal blood profile which raised suspicions leading to a targeted doping test</w:t>
      </w:r>
      <w:r w:rsidR="007D7370" w:rsidRPr="00F9359C">
        <w:rPr>
          <w:rFonts w:cs="Arial"/>
          <w:color w:val="222222"/>
        </w:rPr>
        <w:t xml:space="preserve"> (https://en.wikipedia.org/wiki/Biological_passport#Cyclists_sanctioned_on_basis_of_biological_passports)</w:t>
      </w:r>
      <w:r w:rsidRPr="00F9359C">
        <w:rPr>
          <w:rFonts w:cs="Arial"/>
          <w:color w:val="222222"/>
        </w:rPr>
        <w:t xml:space="preserve">. </w:t>
      </w:r>
      <w:hyperlink r:id="rId12" w:tooltip="Manuel Beltran" w:history="1">
        <w:r w:rsidRPr="00F9359C">
          <w:rPr>
            <w:rStyle w:val="Hyperlink"/>
            <w:rFonts w:cs="Arial"/>
            <w:color w:val="0B0080"/>
          </w:rPr>
          <w:t>Manuel Beltran</w:t>
        </w:r>
      </w:hyperlink>
      <w:r w:rsidRPr="00F9359C">
        <w:rPr>
          <w:rFonts w:cs="Arial"/>
          <w:color w:val="222222"/>
        </w:rPr>
        <w:t> (Liquigas) tested positive for </w:t>
      </w:r>
      <w:hyperlink r:id="rId13" w:tooltip="Erythropoietin" w:history="1">
        <w:r w:rsidRPr="00F9359C">
          <w:rPr>
            <w:rStyle w:val="Hyperlink"/>
            <w:rFonts w:cs="Arial"/>
            <w:color w:val="0B0080"/>
          </w:rPr>
          <w:t>EPO</w:t>
        </w:r>
      </w:hyperlink>
      <w:r w:rsidRPr="00F9359C">
        <w:rPr>
          <w:rFonts w:cs="Arial"/>
          <w:color w:val="222222"/>
        </w:rPr>
        <w:t> at the </w:t>
      </w:r>
      <w:hyperlink r:id="rId14" w:tooltip="2008 Tour de France" w:history="1">
        <w:r w:rsidRPr="00F9359C">
          <w:rPr>
            <w:rStyle w:val="Hyperlink"/>
            <w:rFonts w:cs="Arial"/>
            <w:color w:val="0B0080"/>
          </w:rPr>
          <w:t>2008 Tour de France</w:t>
        </w:r>
      </w:hyperlink>
      <w:r w:rsidRPr="00F9359C">
        <w:rPr>
          <w:rFonts w:cs="Arial"/>
          <w:color w:val="222222"/>
        </w:rPr>
        <w:t> in a targeted test after anomalies appeared in a blood sample taken at the start of the Tour. The pre-Tour blood samples were collected by the French Anti-</w:t>
      </w:r>
      <w:r w:rsidRPr="00F9359C">
        <w:rPr>
          <w:rFonts w:cs="Arial"/>
          <w:color w:val="222222"/>
        </w:rPr>
        <w:lastRenderedPageBreak/>
        <w:t>doping Agency (</w:t>
      </w:r>
      <w:hyperlink r:id="rId15" w:tooltip="Agence Française de Lutte contre le Dopage" w:history="1">
        <w:r w:rsidRPr="00F9359C">
          <w:rPr>
            <w:rStyle w:val="Hyperlink"/>
            <w:rFonts w:cs="Arial"/>
            <w:color w:val="0B0080"/>
          </w:rPr>
          <w:t>AFLD</w:t>
        </w:r>
      </w:hyperlink>
      <w:r w:rsidRPr="00F9359C">
        <w:rPr>
          <w:rFonts w:cs="Arial"/>
          <w:color w:val="222222"/>
        </w:rPr>
        <w:t>) and the results from the testings were submitted to the UCI to form part of their database of profiles for their biological passport programme.</w:t>
      </w:r>
    </w:p>
    <w:p w14:paraId="6348849E" w14:textId="372927A5" w:rsidR="00681F0D" w:rsidRPr="009341E2" w:rsidRDefault="00681F0D" w:rsidP="009F6E1E">
      <w:pPr>
        <w:pStyle w:val="NormalWeb"/>
        <w:shd w:val="clear" w:color="auto" w:fill="FFFFFF"/>
        <w:spacing w:before="0" w:beforeAutospacing="0" w:after="300" w:afterAutospacing="0" w:line="480" w:lineRule="auto"/>
        <w:jc w:val="both"/>
        <w:rPr>
          <w:rFonts w:asciiTheme="minorHAnsi" w:hAnsiTheme="minorHAnsi" w:cs="Helvetica"/>
          <w:color w:val="000000"/>
          <w:sz w:val="24"/>
          <w:szCs w:val="24"/>
        </w:rPr>
      </w:pPr>
      <w:r w:rsidRPr="009F6E1E">
        <w:rPr>
          <w:rFonts w:asciiTheme="minorHAnsi" w:hAnsiTheme="minorHAnsi" w:cs="Helvetica"/>
          <w:color w:val="000000"/>
          <w:sz w:val="24"/>
          <w:szCs w:val="24"/>
        </w:rPr>
        <w:t>WADA ABP Guidelines have been continuously refined and the ABP approach has been successfully integrated into the anti-doping strategies of numerous </w:t>
      </w:r>
      <w:hyperlink r:id="rId16" w:history="1">
        <w:r w:rsidRPr="009F6E1E">
          <w:rPr>
            <w:rStyle w:val="Hyperlink"/>
            <w:rFonts w:asciiTheme="minorHAnsi" w:hAnsiTheme="minorHAnsi" w:cs="Helvetica"/>
            <w:color w:val="0066CC"/>
            <w:sz w:val="24"/>
            <w:szCs w:val="24"/>
          </w:rPr>
          <w:t>International Federation (IF)</w:t>
        </w:r>
      </w:hyperlink>
      <w:r w:rsidRPr="009F6E1E">
        <w:rPr>
          <w:rFonts w:asciiTheme="minorHAnsi" w:hAnsiTheme="minorHAnsi" w:cs="Helvetica"/>
          <w:color w:val="000000"/>
          <w:sz w:val="24"/>
          <w:szCs w:val="24"/>
        </w:rPr>
        <w:t> and </w:t>
      </w:r>
      <w:hyperlink r:id="rId17" w:history="1">
        <w:r w:rsidRPr="009F6E1E">
          <w:rPr>
            <w:rStyle w:val="Hyperlink"/>
            <w:rFonts w:asciiTheme="minorHAnsi" w:hAnsiTheme="minorHAnsi" w:cs="Helvetica"/>
            <w:color w:val="0066CC"/>
            <w:sz w:val="24"/>
            <w:szCs w:val="24"/>
          </w:rPr>
          <w:t>National Anti-Doping Agency (NADO)</w:t>
        </w:r>
      </w:hyperlink>
      <w:r w:rsidR="009341E2">
        <w:rPr>
          <w:rFonts w:asciiTheme="minorHAnsi" w:hAnsiTheme="minorHAnsi" w:cs="Helvetica"/>
          <w:color w:val="000000"/>
          <w:sz w:val="24"/>
          <w:szCs w:val="24"/>
        </w:rPr>
        <w:t xml:space="preserve"> </w:t>
      </w:r>
      <w:r w:rsidRPr="009341E2">
        <w:rPr>
          <w:rFonts w:asciiTheme="minorHAnsi" w:hAnsiTheme="minorHAnsi" w:cs="Helvetica"/>
          <w:color w:val="000000"/>
          <w:sz w:val="24"/>
          <w:szCs w:val="24"/>
        </w:rPr>
        <w:t>programs, resulting in a significant increase in the number of adverse analytical findings (AAFs) that are a result of targeting by the ABP as well as a number of direct anti-doping rule violations (ADRVs).</w:t>
      </w:r>
    </w:p>
    <w:p w14:paraId="70148700" w14:textId="31FA6FC6" w:rsidR="00681F0D" w:rsidRPr="009F6E1E" w:rsidRDefault="00681F0D" w:rsidP="009F6E1E">
      <w:pPr>
        <w:pStyle w:val="NormalWeb"/>
        <w:shd w:val="clear" w:color="auto" w:fill="FFFFFF"/>
        <w:spacing w:before="0" w:beforeAutospacing="0" w:after="300" w:afterAutospacing="0" w:line="480" w:lineRule="auto"/>
        <w:jc w:val="both"/>
        <w:rPr>
          <w:rFonts w:asciiTheme="minorHAnsi" w:hAnsiTheme="minorHAnsi" w:cs="Helvetica"/>
          <w:color w:val="000000"/>
          <w:sz w:val="24"/>
          <w:szCs w:val="24"/>
        </w:rPr>
      </w:pPr>
      <w:r w:rsidRPr="009341E2">
        <w:rPr>
          <w:rFonts w:asciiTheme="minorHAnsi" w:hAnsiTheme="minorHAnsi" w:cs="Helvetica"/>
          <w:color w:val="000000"/>
          <w:sz w:val="24"/>
          <w:szCs w:val="24"/>
        </w:rPr>
        <w:t>The 4th version of the WADA ABP Guidelines, which were approved by WADA’s Executive Committee in November 2013, introduced a second module, the `Steroidal Module´, which bec</w:t>
      </w:r>
      <w:r w:rsidR="00DC07AB">
        <w:rPr>
          <w:rFonts w:asciiTheme="minorHAnsi" w:hAnsiTheme="minorHAnsi" w:cs="Helvetica"/>
          <w:color w:val="000000"/>
          <w:sz w:val="24"/>
          <w:szCs w:val="24"/>
        </w:rPr>
        <w:t>a</w:t>
      </w:r>
      <w:r w:rsidRPr="009F6E1E">
        <w:rPr>
          <w:rFonts w:asciiTheme="minorHAnsi" w:hAnsiTheme="minorHAnsi" w:cs="Helvetica"/>
          <w:color w:val="000000"/>
          <w:sz w:val="24"/>
          <w:szCs w:val="24"/>
        </w:rPr>
        <w:t>me operational on January 1st, 2014. The Steroidal Module monitors selected urinary steroid concentrations over time in order to detect steroid doping.</w:t>
      </w:r>
    </w:p>
    <w:p w14:paraId="2B03AE7D" w14:textId="5B8016A0" w:rsidR="00693625" w:rsidRDefault="00681F0D" w:rsidP="009F6E1E">
      <w:pPr>
        <w:pStyle w:val="NormalWeb"/>
        <w:shd w:val="clear" w:color="auto" w:fill="FFFFFF"/>
        <w:spacing w:before="0" w:beforeAutospacing="0" w:after="300" w:afterAutospacing="0" w:line="480" w:lineRule="auto"/>
        <w:jc w:val="both"/>
        <w:rPr>
          <w:rFonts w:asciiTheme="minorHAnsi" w:hAnsiTheme="minorHAnsi" w:cs="Helvetica"/>
          <w:color w:val="000000"/>
          <w:sz w:val="24"/>
          <w:szCs w:val="24"/>
        </w:rPr>
      </w:pPr>
      <w:r w:rsidRPr="009F6E1E">
        <w:rPr>
          <w:rFonts w:asciiTheme="minorHAnsi" w:hAnsiTheme="minorHAnsi" w:cs="Helvetica"/>
          <w:color w:val="000000"/>
          <w:sz w:val="24"/>
          <w:szCs w:val="24"/>
        </w:rPr>
        <w:t>WADA will continue to develop the ABP in consultation with stakeholders, by refining the present modules as well as adding new ones as they are finalized.</w:t>
      </w:r>
    </w:p>
    <w:p w14:paraId="779FBAAB" w14:textId="77777777" w:rsidR="00EB3120" w:rsidRPr="00EB3120" w:rsidRDefault="00EB3120" w:rsidP="00EB3120">
      <w:pPr>
        <w:pStyle w:val="NormalWeb"/>
        <w:shd w:val="clear" w:color="auto" w:fill="FFFFFF"/>
        <w:spacing w:before="0" w:beforeAutospacing="0" w:after="300" w:afterAutospacing="0" w:line="480" w:lineRule="auto"/>
        <w:rPr>
          <w:rFonts w:asciiTheme="minorHAnsi" w:hAnsiTheme="minorHAnsi" w:cs="Helvetica"/>
          <w:color w:val="000000"/>
          <w:sz w:val="24"/>
          <w:szCs w:val="24"/>
        </w:rPr>
      </w:pPr>
    </w:p>
    <w:p w14:paraId="3C98FD99" w14:textId="77777777" w:rsidR="00EB3120" w:rsidRDefault="00EB3120">
      <w:pPr>
        <w:rPr>
          <w:rFonts w:asciiTheme="majorHAnsi" w:eastAsiaTheme="majorEastAsia" w:hAnsiTheme="majorHAnsi" w:cstheme="minorHAnsi"/>
          <w:bCs/>
          <w:color w:val="000000" w:themeColor="text1"/>
          <w:sz w:val="26"/>
          <w:szCs w:val="26"/>
        </w:rPr>
      </w:pPr>
      <w:r>
        <w:rPr>
          <w:rFonts w:cstheme="minorHAnsi"/>
          <w:b/>
          <w:color w:val="000000" w:themeColor="text1"/>
        </w:rPr>
        <w:br w:type="page"/>
      </w:r>
    </w:p>
    <w:p w14:paraId="65BA2461" w14:textId="40E2B38B" w:rsidR="00F40CD2" w:rsidRPr="009A5540" w:rsidRDefault="007558D4" w:rsidP="00BF56DD">
      <w:pPr>
        <w:pStyle w:val="Heading2"/>
        <w:spacing w:line="240" w:lineRule="auto"/>
      </w:pPr>
      <w:r>
        <w:lastRenderedPageBreak/>
        <w:t xml:space="preserve">Appendix </w:t>
      </w:r>
      <w:r w:rsidR="00BE22F2">
        <w:t>2</w:t>
      </w:r>
      <w:r w:rsidR="009A5540">
        <w:t xml:space="preserve">: </w:t>
      </w:r>
      <w:r w:rsidR="00F40CD2" w:rsidRPr="00C4693F">
        <w:t>Legal Governan</w:t>
      </w:r>
      <w:r w:rsidR="00EB3120">
        <w:t>ce Framework for international Sports F</w:t>
      </w:r>
      <w:r w:rsidR="00F40CD2" w:rsidRPr="00C4693F">
        <w:t>ederations.</w:t>
      </w:r>
    </w:p>
    <w:p w14:paraId="3B2EDAE1" w14:textId="77777777" w:rsidR="005572CE" w:rsidRDefault="005572CE" w:rsidP="00EB3120">
      <w:pPr>
        <w:spacing w:line="480" w:lineRule="auto"/>
        <w:jc w:val="both"/>
      </w:pPr>
    </w:p>
    <w:p w14:paraId="2E211869" w14:textId="0DDD4327" w:rsidR="00F40CD2" w:rsidRPr="00C4693F" w:rsidRDefault="00F40CD2" w:rsidP="00EB3120">
      <w:pPr>
        <w:spacing w:line="480" w:lineRule="auto"/>
        <w:jc w:val="both"/>
        <w:rPr>
          <w:rStyle w:val="Strong"/>
          <w:rFonts w:cs="Arial"/>
          <w:b w:val="0"/>
          <w:shd w:val="clear" w:color="auto" w:fill="FFFFFF"/>
        </w:rPr>
      </w:pPr>
      <w:r w:rsidRPr="00C4693F">
        <w:t xml:space="preserve">The various Olympic Sports are governed by their international sports federations (IFs) which are independent but affiliated to the IOC. If they wish to be recognised by the IOC they must ensure that their statutes, practice and activities conform with the Olympic Charter. </w:t>
      </w:r>
      <w:r w:rsidRPr="00C4693F">
        <w:rPr>
          <w:rStyle w:val="Strong"/>
          <w:rFonts w:cs="Arial"/>
          <w:b w:val="0"/>
          <w:shd w:val="clear" w:color="auto" w:fill="FFFFFF"/>
        </w:rPr>
        <w:t>The International Sports Federations are responsible for the integrity of their sport on the international level</w:t>
      </w:r>
      <w:r w:rsidR="00273846" w:rsidRPr="00C4693F">
        <w:rPr>
          <w:rStyle w:val="Strong"/>
          <w:rFonts w:cs="Arial"/>
          <w:b w:val="0"/>
          <w:shd w:val="clear" w:color="auto" w:fill="FFFFFF"/>
        </w:rPr>
        <w:t xml:space="preserve"> i</w:t>
      </w:r>
      <w:r w:rsidRPr="00C4693F">
        <w:rPr>
          <w:rStyle w:val="Strong"/>
          <w:rFonts w:cs="Arial"/>
          <w:b w:val="0"/>
          <w:shd w:val="clear" w:color="auto" w:fill="FFFFFF"/>
        </w:rPr>
        <w:t xml:space="preserve">n accordance with the Paris Agreement </w:t>
      </w:r>
    </w:p>
    <w:p w14:paraId="46B24511" w14:textId="77777777" w:rsidR="00F40CD2" w:rsidRPr="00C4693F" w:rsidRDefault="00F40CD2" w:rsidP="00EB3120">
      <w:pPr>
        <w:spacing w:line="480" w:lineRule="auto"/>
        <w:jc w:val="both"/>
        <w:rPr>
          <w:b/>
        </w:rPr>
      </w:pPr>
    </w:p>
    <w:p w14:paraId="53AF9ABE" w14:textId="77777777" w:rsidR="00F40CD2" w:rsidRPr="00C4693F" w:rsidRDefault="00F40CD2" w:rsidP="00EB3120">
      <w:pPr>
        <w:pStyle w:val="bodytext"/>
        <w:shd w:val="clear" w:color="auto" w:fill="FFFFFF"/>
        <w:spacing w:before="0" w:beforeAutospacing="0" w:after="150" w:afterAutospacing="0" w:line="480" w:lineRule="auto"/>
        <w:jc w:val="both"/>
        <w:rPr>
          <w:rFonts w:asciiTheme="minorHAnsi" w:hAnsiTheme="minorHAnsi" w:cs="Helvetica"/>
        </w:rPr>
      </w:pPr>
      <w:r w:rsidRPr="00C4693F">
        <w:rPr>
          <w:rFonts w:asciiTheme="minorHAnsi" w:hAnsiTheme="minorHAnsi" w:cs="Helvetica"/>
        </w:rPr>
        <w:t>The preamble of the so-called ‘Paris Agreement’ states that</w:t>
      </w:r>
    </w:p>
    <w:p w14:paraId="12D05965" w14:textId="77777777" w:rsidR="00F40CD2" w:rsidRPr="00C4693F" w:rsidRDefault="00F40CD2" w:rsidP="00EB3120">
      <w:pPr>
        <w:pStyle w:val="bodytext"/>
        <w:shd w:val="clear" w:color="auto" w:fill="FFFFFF"/>
        <w:spacing w:before="0" w:beforeAutospacing="0" w:after="0" w:afterAutospacing="0" w:line="480" w:lineRule="auto"/>
        <w:jc w:val="both"/>
        <w:rPr>
          <w:rFonts w:asciiTheme="minorHAnsi" w:hAnsiTheme="minorHAnsi" w:cs="Helvetica"/>
          <w:i/>
          <w:sz w:val="21"/>
          <w:szCs w:val="21"/>
        </w:rPr>
      </w:pPr>
      <w:r w:rsidRPr="00C4693F">
        <w:rPr>
          <w:rFonts w:asciiTheme="minorHAnsi" w:hAnsiTheme="minorHAnsi" w:cs="Helvetica"/>
          <w:i/>
          <w:sz w:val="21"/>
          <w:szCs w:val="21"/>
        </w:rPr>
        <w:t>“with the aim of facilitating the resolution of disputes in the field of sport, an arbitration institution entitled the “Court of Arbitration for Sport" (hereinafter the CAS) has been created, and that, with the aim of ensuring the protection of the rights of the parties before the CAS and the absolute independence of this institution, the parties have decided by mutual agreement to create a Foundation for international sports-related arbitration, called the “International Council of Arbitration for Sport” (hereinafter the ICAS), under the aegis of which the CAS will henceforth be placed.”</w:t>
      </w:r>
    </w:p>
    <w:p w14:paraId="5E024085" w14:textId="77777777" w:rsidR="00F40CD2" w:rsidRPr="00C4693F" w:rsidRDefault="00F40CD2" w:rsidP="00EB3120">
      <w:pPr>
        <w:pStyle w:val="bodytext"/>
        <w:shd w:val="clear" w:color="auto" w:fill="FFFFFF"/>
        <w:spacing w:before="0" w:beforeAutospacing="0" w:after="0" w:afterAutospacing="0" w:line="480" w:lineRule="auto"/>
        <w:jc w:val="both"/>
        <w:rPr>
          <w:rFonts w:asciiTheme="minorHAnsi" w:hAnsiTheme="minorHAnsi" w:cs="Helvetica"/>
          <w:i/>
          <w:sz w:val="21"/>
          <w:szCs w:val="21"/>
        </w:rPr>
      </w:pPr>
    </w:p>
    <w:p w14:paraId="17721D70" w14:textId="77777777" w:rsidR="00F40CD2" w:rsidRPr="00C4693F" w:rsidRDefault="00F40CD2" w:rsidP="00EB3120">
      <w:pPr>
        <w:pStyle w:val="bodytext"/>
        <w:shd w:val="clear" w:color="auto" w:fill="FFFFFF"/>
        <w:spacing w:before="0" w:beforeAutospacing="0" w:after="0" w:afterAutospacing="0" w:line="480" w:lineRule="auto"/>
        <w:jc w:val="both"/>
        <w:rPr>
          <w:rFonts w:asciiTheme="minorHAnsi" w:hAnsiTheme="minorHAnsi" w:cstheme="majorHAnsi"/>
        </w:rPr>
      </w:pPr>
      <w:r w:rsidRPr="00C4693F">
        <w:rPr>
          <w:rFonts w:asciiTheme="minorHAnsi" w:hAnsiTheme="minorHAnsi" w:cstheme="majorHAnsi"/>
        </w:rPr>
        <w:t>Organisation and structure of the ICAS and CAS:</w:t>
      </w:r>
    </w:p>
    <w:p w14:paraId="2257F53B" w14:textId="77777777" w:rsidR="00F40CD2" w:rsidRPr="00C4693F" w:rsidRDefault="00F40CD2" w:rsidP="00BF6704">
      <w:pPr>
        <w:pStyle w:val="bodytext"/>
        <w:numPr>
          <w:ilvl w:val="0"/>
          <w:numId w:val="3"/>
        </w:numPr>
        <w:shd w:val="clear" w:color="auto" w:fill="FFFFFF"/>
        <w:spacing w:before="0" w:beforeAutospacing="0" w:after="0" w:afterAutospacing="0" w:line="480" w:lineRule="auto"/>
        <w:jc w:val="both"/>
        <w:rPr>
          <w:rFonts w:asciiTheme="minorHAnsi" w:hAnsiTheme="minorHAnsi" w:cstheme="majorHAnsi"/>
        </w:rPr>
      </w:pPr>
      <w:r w:rsidRPr="00C4693F">
        <w:rPr>
          <w:rFonts w:asciiTheme="minorHAnsi" w:hAnsiTheme="minorHAnsi" w:cstheme="majorHAnsi"/>
        </w:rPr>
        <w:t>The code of Sports-related Arbitration of 22</w:t>
      </w:r>
      <w:r w:rsidRPr="00C4693F">
        <w:rPr>
          <w:rFonts w:asciiTheme="minorHAnsi" w:hAnsiTheme="minorHAnsi" w:cstheme="majorHAnsi"/>
          <w:vertAlign w:val="superscript"/>
        </w:rPr>
        <w:t>nd</w:t>
      </w:r>
      <w:r w:rsidRPr="00C4693F">
        <w:rPr>
          <w:rFonts w:asciiTheme="minorHAnsi" w:hAnsiTheme="minorHAnsi" w:cstheme="majorHAnsi"/>
        </w:rPr>
        <w:t xml:space="preserve"> November 1994 - governs the organisation and arbitration procedures of the CAS</w:t>
      </w:r>
    </w:p>
    <w:p w14:paraId="23679DF8" w14:textId="77777777" w:rsidR="00F40CD2" w:rsidRPr="00C4693F" w:rsidRDefault="00F40CD2" w:rsidP="00BF6704">
      <w:pPr>
        <w:pStyle w:val="bodytext"/>
        <w:numPr>
          <w:ilvl w:val="0"/>
          <w:numId w:val="3"/>
        </w:numPr>
        <w:shd w:val="clear" w:color="auto" w:fill="FFFFFF"/>
        <w:spacing w:before="0" w:beforeAutospacing="0" w:after="0" w:afterAutospacing="0" w:line="480" w:lineRule="auto"/>
        <w:jc w:val="both"/>
        <w:rPr>
          <w:rFonts w:asciiTheme="minorHAnsi" w:hAnsiTheme="minorHAnsi" w:cstheme="majorHAnsi"/>
        </w:rPr>
      </w:pPr>
      <w:r w:rsidRPr="00C4693F">
        <w:rPr>
          <w:rFonts w:asciiTheme="minorHAnsi" w:hAnsiTheme="minorHAnsi" w:cstheme="majorHAnsi"/>
        </w:rPr>
        <w:t xml:space="preserve">The International Council of Arbitration for Sport (ICAS) – The ICAS </w:t>
      </w:r>
      <w:r w:rsidRPr="00C4693F">
        <w:rPr>
          <w:rFonts w:asciiTheme="minorHAnsi" w:hAnsiTheme="minorHAnsi" w:cs="Helvetica"/>
          <w:shd w:val="clear" w:color="auto" w:fill="FFFFFF"/>
        </w:rPr>
        <w:t>is the supreme organ of the CAS. The main task of the ICAS is to safeguard the independence of the CAS and the rights of the parties. To this end, it looks after the administration and financing of the CAS.</w:t>
      </w:r>
    </w:p>
    <w:p w14:paraId="5923FC26" w14:textId="77777777" w:rsidR="00F40CD2" w:rsidRPr="00C4693F" w:rsidRDefault="00F40CD2" w:rsidP="00BF6704">
      <w:pPr>
        <w:pStyle w:val="bodytext"/>
        <w:numPr>
          <w:ilvl w:val="0"/>
          <w:numId w:val="3"/>
        </w:numPr>
        <w:shd w:val="clear" w:color="auto" w:fill="FFFFFF"/>
        <w:spacing w:before="0" w:beforeAutospacing="0" w:after="0" w:afterAutospacing="0" w:line="480" w:lineRule="auto"/>
        <w:jc w:val="both"/>
        <w:rPr>
          <w:rFonts w:asciiTheme="minorHAnsi" w:hAnsiTheme="minorHAnsi" w:cstheme="majorHAnsi"/>
        </w:rPr>
      </w:pPr>
      <w:r w:rsidRPr="00C4693F">
        <w:rPr>
          <w:rFonts w:asciiTheme="minorHAnsi" w:hAnsiTheme="minorHAnsi" w:cstheme="majorHAnsi"/>
        </w:rPr>
        <w:t xml:space="preserve">The Court of Arbitration for Sport (CAS) - </w:t>
      </w:r>
      <w:r w:rsidRPr="00C4693F">
        <w:rPr>
          <w:rFonts w:asciiTheme="minorHAnsi" w:hAnsiTheme="minorHAnsi" w:cs="Helvetica"/>
          <w:shd w:val="clear" w:color="auto" w:fill="FFFFFF"/>
        </w:rPr>
        <w:t xml:space="preserve">The CAS performs its functions through the intermediary of arbitrators, of whom there are at least 150, with the aid of its court office, which is headed by the Secretary General. One of the major new features following the reform of the CAS was the creation of two divisions: an “Ordinary Arbitration Division”, for </w:t>
      </w:r>
      <w:r w:rsidRPr="00C4693F">
        <w:rPr>
          <w:rFonts w:asciiTheme="minorHAnsi" w:hAnsiTheme="minorHAnsi" w:cs="Helvetica"/>
          <w:shd w:val="clear" w:color="auto" w:fill="FFFFFF"/>
        </w:rPr>
        <w:lastRenderedPageBreak/>
        <w:t>sole-instance disputes submitted to the CAS, and an “Appeals Arbitration Division”, for disputes resulting from final-instance decisions taken by sports organisations. Each division is headed by a president.</w:t>
      </w:r>
    </w:p>
    <w:p w14:paraId="548D1B77" w14:textId="77777777" w:rsidR="00F40CD2" w:rsidRPr="00C4693F" w:rsidRDefault="00F40CD2" w:rsidP="00BF6704">
      <w:pPr>
        <w:pStyle w:val="bodytext"/>
        <w:shd w:val="clear" w:color="auto" w:fill="FFFFFF"/>
        <w:spacing w:before="0" w:beforeAutospacing="0" w:after="0" w:afterAutospacing="0" w:line="480" w:lineRule="auto"/>
        <w:ind w:left="360"/>
        <w:jc w:val="both"/>
        <w:rPr>
          <w:rFonts w:asciiTheme="minorHAnsi" w:hAnsiTheme="minorHAnsi" w:cstheme="majorHAnsi"/>
        </w:rPr>
      </w:pPr>
    </w:p>
    <w:p w14:paraId="02CE006E" w14:textId="026A3A07" w:rsidR="00BF6704" w:rsidRPr="00543F13" w:rsidRDefault="00F40CD2" w:rsidP="00543F13">
      <w:pPr>
        <w:pStyle w:val="bodytext"/>
        <w:shd w:val="clear" w:color="auto" w:fill="FFFFFF"/>
        <w:spacing w:before="0" w:beforeAutospacing="0" w:after="150" w:afterAutospacing="0" w:line="480" w:lineRule="auto"/>
        <w:jc w:val="both"/>
        <w:rPr>
          <w:rFonts w:asciiTheme="minorHAnsi" w:hAnsiTheme="minorHAnsi" w:cs="Helvetica"/>
        </w:rPr>
      </w:pPr>
      <w:r w:rsidRPr="00C4693F">
        <w:rPr>
          <w:rFonts w:asciiTheme="minorHAnsi" w:hAnsiTheme="minorHAnsi" w:cstheme="majorHAnsi"/>
        </w:rPr>
        <w:t xml:space="preserve">CAS judges on </w:t>
      </w:r>
      <w:r w:rsidRPr="00C4693F">
        <w:rPr>
          <w:rFonts w:asciiTheme="minorHAnsi" w:hAnsiTheme="minorHAnsi" w:cs="Helvetica"/>
          <w:shd w:val="clear" w:color="auto" w:fill="FFFFFF"/>
        </w:rPr>
        <w:t>two types of dispute that may be submitted to the court: those of a commercial nature, and those of a disciplinary nature</w:t>
      </w:r>
      <w:r w:rsidRPr="00C4693F">
        <w:rPr>
          <w:rFonts w:asciiTheme="minorHAnsi" w:hAnsiTheme="minorHAnsi" w:cs="Helvetica"/>
        </w:rPr>
        <w:t>, of which a large number are doping-related. Disciplinary cases are generally dealt with in the first instance by the competent sports authorities, and subsequently become the subject of an appeal to the CAS, which then acts as a court of last instance</w:t>
      </w:r>
      <w:r w:rsidR="009F6E1E">
        <w:rPr>
          <w:rFonts w:asciiTheme="minorHAnsi" w:hAnsiTheme="minorHAnsi" w:cs="Helvetica"/>
        </w:rPr>
        <w:t xml:space="preserve"> </w:t>
      </w:r>
      <w:r w:rsidR="00D30461">
        <w:rPr>
          <w:rFonts w:asciiTheme="minorHAnsi" w:hAnsiTheme="minorHAnsi" w:cs="Helvetica"/>
        </w:rPr>
        <w:fldChar w:fldCharType="begin"/>
      </w:r>
      <w:r w:rsidR="00D30461">
        <w:rPr>
          <w:rFonts w:asciiTheme="minorHAnsi" w:hAnsiTheme="minorHAnsi" w:cs="Helvetica"/>
        </w:rPr>
        <w:instrText xml:space="preserve"> ADDIN EN.CITE &lt;EndNote&gt;&lt;Cite&gt;&lt;Author&gt;(CAS)&lt;/Author&gt;&lt;Year&gt;2018&lt;/Year&gt;&lt;RecNum&gt;3791&lt;/RecNum&gt;&lt;DisplayText&gt;(169)&lt;/DisplayText&gt;&lt;record&gt;&lt;rec-number&gt;3791&lt;/rec-number&gt;&lt;foreign-keys&gt;&lt;key app="EN" db-id="fs9wtzp5czpxase9tzlv2dwmf29seseaxzz5" timestamp="1539841998"&gt;3791&lt;/key&gt;&lt;/foreign-keys&gt;&lt;ref-type name="Web Page"&gt;12&lt;/ref-type&gt;&lt;contributors&gt;&lt;authors&gt;&lt;author&gt;Court of Arbitration for Sport (CAS)&lt;/author&gt;&lt;/authors&gt;&lt;/contributors&gt;&lt;titles&gt;&lt;title&gt;History of CAS&lt;/title&gt;&lt;/titles&gt;&lt;volume&gt;2018&lt;/volume&gt;&lt;number&gt;15th September&lt;/number&gt;&lt;dates&gt;&lt;year&gt;2018&lt;/year&gt;&lt;/dates&gt;&lt;urls&gt;&lt;related-urls&gt;&lt;url&gt;http://www.tas-cas.org/en/general-information/history-of-the-cas.html&lt;/url&gt;&lt;/related-urls&gt;&lt;/urls&gt;&lt;/record&gt;&lt;/Cite&gt;&lt;/EndNote&gt;</w:instrText>
      </w:r>
      <w:r w:rsidR="00D30461">
        <w:rPr>
          <w:rFonts w:asciiTheme="minorHAnsi" w:hAnsiTheme="minorHAnsi" w:cs="Helvetica"/>
        </w:rPr>
        <w:fldChar w:fldCharType="separate"/>
      </w:r>
      <w:r w:rsidR="00D30461">
        <w:rPr>
          <w:rFonts w:asciiTheme="minorHAnsi" w:hAnsiTheme="minorHAnsi" w:cs="Helvetica"/>
          <w:noProof/>
        </w:rPr>
        <w:t>(169)</w:t>
      </w:r>
      <w:r w:rsidR="00D30461">
        <w:rPr>
          <w:rFonts w:asciiTheme="minorHAnsi" w:hAnsiTheme="minorHAnsi" w:cs="Helvetica"/>
        </w:rPr>
        <w:fldChar w:fldCharType="end"/>
      </w:r>
      <w:r w:rsidRPr="00C4693F">
        <w:rPr>
          <w:rFonts w:asciiTheme="minorHAnsi" w:hAnsiTheme="minorHAnsi" w:cs="Helvetica"/>
        </w:rPr>
        <w:t>.</w:t>
      </w:r>
      <w:r w:rsidR="00BF6704">
        <w:rPr>
          <w:b/>
        </w:rPr>
        <w:br w:type="page"/>
      </w:r>
    </w:p>
    <w:p w14:paraId="7D32E738" w14:textId="00A987DE" w:rsidR="00F40CD2" w:rsidRPr="00C4693F" w:rsidRDefault="00F40CD2" w:rsidP="00EC7E00">
      <w:pPr>
        <w:rPr>
          <w:b/>
        </w:rPr>
      </w:pPr>
      <w:r w:rsidRPr="00C4693F">
        <w:rPr>
          <w:b/>
        </w:rPr>
        <w:lastRenderedPageBreak/>
        <w:t>Figure Legends</w:t>
      </w:r>
    </w:p>
    <w:p w14:paraId="24DD58FD" w14:textId="77777777" w:rsidR="00F40CD2" w:rsidRPr="00C4693F" w:rsidRDefault="00F40CD2" w:rsidP="00EC7E00">
      <w:pPr>
        <w:rPr>
          <w:b/>
        </w:rPr>
      </w:pPr>
    </w:p>
    <w:p w14:paraId="5F106D8C" w14:textId="4E1EB5AF" w:rsidR="00975A58" w:rsidRPr="00C4693F" w:rsidRDefault="00975A58" w:rsidP="00543F13">
      <w:pPr>
        <w:jc w:val="both"/>
      </w:pPr>
      <w:r w:rsidRPr="00C4693F">
        <w:t>Figure 1</w:t>
      </w:r>
    </w:p>
    <w:p w14:paraId="14477AE4" w14:textId="77777777" w:rsidR="00975A58" w:rsidRPr="00C4693F" w:rsidRDefault="00975A58" w:rsidP="00543F13">
      <w:pPr>
        <w:jc w:val="both"/>
      </w:pPr>
    </w:p>
    <w:p w14:paraId="154226F1" w14:textId="77777777" w:rsidR="00975A58" w:rsidRPr="00C4693F" w:rsidRDefault="00975A58" w:rsidP="00543F13">
      <w:pPr>
        <w:jc w:val="both"/>
      </w:pPr>
      <w:r w:rsidRPr="00C4693F">
        <w:t>Olympic shot-put distances for women since 1948 in relation to chronological history of doping with anabolic steroids</w:t>
      </w:r>
    </w:p>
    <w:p w14:paraId="32E497A9" w14:textId="77777777" w:rsidR="00975A58" w:rsidRPr="00C4693F" w:rsidRDefault="00975A58" w:rsidP="00543F13">
      <w:pPr>
        <w:jc w:val="both"/>
      </w:pPr>
    </w:p>
    <w:p w14:paraId="3A17A577" w14:textId="77777777" w:rsidR="00975A58" w:rsidRPr="00C4693F" w:rsidRDefault="00975A58" w:rsidP="00543F13">
      <w:pPr>
        <w:jc w:val="both"/>
      </w:pPr>
    </w:p>
    <w:p w14:paraId="07715BE5" w14:textId="26972FC1" w:rsidR="00F40CD2" w:rsidRPr="00C4693F" w:rsidRDefault="00F40CD2" w:rsidP="00543F13">
      <w:pPr>
        <w:jc w:val="both"/>
      </w:pPr>
      <w:r w:rsidRPr="00C4693F">
        <w:t xml:space="preserve">Figure </w:t>
      </w:r>
      <w:r w:rsidR="00975A58" w:rsidRPr="00C4693F">
        <w:t>2</w:t>
      </w:r>
    </w:p>
    <w:p w14:paraId="22DF0CC7" w14:textId="77777777" w:rsidR="00F40CD2" w:rsidRPr="00C4693F" w:rsidRDefault="00F40CD2" w:rsidP="00543F13">
      <w:pPr>
        <w:jc w:val="both"/>
      </w:pPr>
    </w:p>
    <w:p w14:paraId="13F8D5BD" w14:textId="68CD3CED" w:rsidR="00F40CD2" w:rsidRPr="00C4693F" w:rsidRDefault="00F40CD2" w:rsidP="00543F13">
      <w:pPr>
        <w:jc w:val="both"/>
      </w:pPr>
      <w:r w:rsidRPr="00C4693F">
        <w:t>Proportion of GH isoforms secreted by the pituitary gland from post-transcriptional and post-translation modification. The isoforms are 22</w:t>
      </w:r>
      <w:r w:rsidR="00084C24">
        <w:t>k</w:t>
      </w:r>
      <w:r w:rsidRPr="00C4693F">
        <w:t xml:space="preserve"> GH, 20</w:t>
      </w:r>
      <w:r w:rsidR="00084C24">
        <w:t>k</w:t>
      </w:r>
      <w:r w:rsidRPr="00C4693F">
        <w:t xml:space="preserve"> GH as monomers, dimers and oligomers and acidic and acetylated forms of GH.</w:t>
      </w:r>
      <w:r w:rsidR="0000681B" w:rsidRPr="00C4693F">
        <w:t xml:space="preserve"> Drawn from </w:t>
      </w:r>
      <w:r w:rsidR="00D30461">
        <w:fldChar w:fldCharType="begin"/>
      </w:r>
      <w:r w:rsidR="00D30461">
        <w:instrText xml:space="preserve"> ADDIN EN.CITE &lt;EndNote&gt;&lt;Cite&gt;&lt;Author&gt;Baumann&lt;/Author&gt;&lt;Year&gt;1991&lt;/Year&gt;&lt;RecNum&gt;3687&lt;/RecNum&gt;&lt;DisplayText&gt;(15)&lt;/DisplayText&gt;&lt;record&gt;&lt;rec-number&gt;3687&lt;/rec-number&gt;&lt;foreign-keys&gt;&lt;key app="EN" db-id="fs9wtzp5czpxase9tzlv2dwmf29seseaxzz5" timestamp="1539514624"&gt;3687&lt;/key&gt;&lt;/foreign-keys&gt;&lt;ref-type name="Journal Article"&gt;17&lt;/ref-type&gt;&lt;contributors&gt;&lt;authors&gt;&lt;author&gt;Baumann, G.&lt;/author&gt;&lt;/authors&gt;&lt;/contributors&gt;&lt;auth-address&gt;Department of Medicine, Northwestern University Medical School, Chicago, Illinois 60611.&lt;/auth-address&gt;&lt;titles&gt;&lt;title&gt;Growth hormone heterogeneity: genes, isohormones, variants, and binding proteins&lt;/title&gt;&lt;secondary-title&gt;Endocr Rev&lt;/secondary-title&gt;&lt;alt-title&gt;Endocrine reviews&lt;/alt-title&gt;&lt;/titles&gt;&lt;periodical&gt;&lt;full-title&gt;Endocr Rev&lt;/full-title&gt;&lt;/periodical&gt;&lt;pages&gt;424-49&lt;/pages&gt;&lt;volume&gt;12&lt;/volume&gt;&lt;number&gt;4&lt;/number&gt;&lt;edition&gt;1991/11/01&lt;/edition&gt;&lt;keywords&gt;&lt;keyword&gt;Amino Acid Sequence&lt;/keyword&gt;&lt;keyword&gt;Animals&lt;/keyword&gt;&lt;keyword&gt;Carrier Proteins/ metabolism&lt;/keyword&gt;&lt;keyword&gt;Female&lt;/keyword&gt;&lt;keyword&gt;Gene Expression&lt;/keyword&gt;&lt;keyword&gt;Genetic Variation&lt;/keyword&gt;&lt;keyword&gt;Growth Hormone/blood/chemistry/ genetics/metabolism/urine&lt;/keyword&gt;&lt;keyword&gt;Humans&lt;/keyword&gt;&lt;keyword&gt;Molecular Sequence Data&lt;/keyword&gt;&lt;keyword&gt;Peptide Fragments/chemistry&lt;/keyword&gt;&lt;keyword&gt;Placenta/metabolism&lt;/keyword&gt;&lt;/keywords&gt;&lt;dates&gt;&lt;year&gt;1991&lt;/year&gt;&lt;pub-dates&gt;&lt;date&gt;Nov&lt;/date&gt;&lt;/pub-dates&gt;&lt;/dates&gt;&lt;isbn&gt;0163-769X (Print)&amp;#xD;0163-769X (Linking)&lt;/isbn&gt;&lt;accession-num&gt;1760996&lt;/accession-num&gt;&lt;urls&gt;&lt;related-urls&gt;&lt;url&gt;https://academic.oup.com/edrv/article-abstract/12/4/424/2548661?redirectedFrom=fulltext&lt;/url&gt;&lt;/related-urls&gt;&lt;/urls&gt;&lt;electronic-resource-num&gt;10.1210/edrv-12-4-424&lt;/electronic-resource-num&gt;&lt;remote-database-provider&gt;NLM&lt;/remote-database-provider&gt;&lt;language&gt;eng&lt;/language&gt;&lt;/record&gt;&lt;/Cite&gt;&lt;/EndNote&gt;</w:instrText>
      </w:r>
      <w:r w:rsidR="00D30461">
        <w:fldChar w:fldCharType="separate"/>
      </w:r>
      <w:r w:rsidR="00D30461">
        <w:rPr>
          <w:noProof/>
        </w:rPr>
        <w:t>(15)</w:t>
      </w:r>
      <w:r w:rsidR="00D30461">
        <w:fldChar w:fldCharType="end"/>
      </w:r>
    </w:p>
    <w:p w14:paraId="3FA0F802" w14:textId="77777777" w:rsidR="00EB3120" w:rsidRDefault="00EB3120" w:rsidP="00543F13">
      <w:pPr>
        <w:jc w:val="both"/>
      </w:pPr>
    </w:p>
    <w:p w14:paraId="4C2C6A82" w14:textId="77777777" w:rsidR="00F40CD2" w:rsidRPr="00C4693F" w:rsidRDefault="00F40CD2" w:rsidP="00543F13">
      <w:pPr>
        <w:jc w:val="both"/>
      </w:pPr>
      <w:r w:rsidRPr="00C4693F">
        <w:t>Figure 3</w:t>
      </w:r>
    </w:p>
    <w:p w14:paraId="5EFED591" w14:textId="77777777" w:rsidR="00F40CD2" w:rsidRPr="00C4693F" w:rsidRDefault="00F40CD2" w:rsidP="00543F13">
      <w:pPr>
        <w:jc w:val="both"/>
      </w:pPr>
    </w:p>
    <w:p w14:paraId="7153FB6E" w14:textId="4F862304" w:rsidR="00F40CD2" w:rsidRPr="00C4693F" w:rsidRDefault="00F40CD2" w:rsidP="00543F13">
      <w:pPr>
        <w:jc w:val="both"/>
      </w:pPr>
      <w:r w:rsidRPr="00C4693F">
        <w:t>A. Concentration of 22</w:t>
      </w:r>
      <w:r w:rsidR="00084C24">
        <w:t>k</w:t>
      </w:r>
      <w:r w:rsidRPr="00C4693F">
        <w:t xml:space="preserve"> and 20</w:t>
      </w:r>
      <w:r w:rsidR="00084C24">
        <w:t>k</w:t>
      </w:r>
      <w:r w:rsidRPr="00C4693F">
        <w:t xml:space="preserve"> GH in a normal subject showing co</w:t>
      </w:r>
      <w:r w:rsidR="007A7D69">
        <w:t>-</w:t>
      </w:r>
      <w:r w:rsidRPr="00C4693F">
        <w:t>secretion of both isoforms over 24 hours. B. Concentrations of 22</w:t>
      </w:r>
      <w:r w:rsidR="00084C24">
        <w:t>k</w:t>
      </w:r>
      <w:r w:rsidRPr="00C4693F">
        <w:t xml:space="preserve"> and 20</w:t>
      </w:r>
      <w:r w:rsidR="00084C24">
        <w:t>k</w:t>
      </w:r>
      <w:r w:rsidRPr="00C4693F">
        <w:t xml:space="preserve"> GH in 6 normal subjects showing the suppression of 20</w:t>
      </w:r>
      <w:r w:rsidR="00BB3B46">
        <w:t>k</w:t>
      </w:r>
      <w:r w:rsidRPr="00C4693F">
        <w:t xml:space="preserve"> GH after a subcutaneous injection of rhGH</w:t>
      </w:r>
      <w:r w:rsidR="001E70DC">
        <w:t xml:space="preserve"> (22</w:t>
      </w:r>
      <w:r w:rsidR="00C46C60">
        <w:t>k</w:t>
      </w:r>
      <w:r w:rsidR="001E70DC">
        <w:t>)</w:t>
      </w:r>
      <w:r w:rsidRPr="00C4693F">
        <w:t xml:space="preserve">. From Leung et al </w: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 </w:instrText>
      </w:r>
      <w:r w:rsidR="00D30461">
        <w:fldChar w:fldCharType="begin">
          <w:fldData xml:space="preserve">PEVuZE5vdGU+PENpdGU+PEF1dGhvcj5MZXVuZzwvQXV0aG9yPjxZZWFyPjIwMDI8L1llYXI+PFJl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</w:fldData>
        </w:fldChar>
      </w:r>
      <w:r w:rsidR="00D30461">
        <w:instrText xml:space="preserve"> ADDIN EN.CITE.DATA </w:instrText>
      </w:r>
      <w:r w:rsidR="00D30461">
        <w:fldChar w:fldCharType="end"/>
      </w:r>
      <w:r w:rsidR="00D30461">
        <w:fldChar w:fldCharType="separate"/>
      </w:r>
      <w:r w:rsidR="00D30461">
        <w:rPr>
          <w:noProof/>
        </w:rPr>
        <w:t>(17)</w:t>
      </w:r>
      <w:r w:rsidR="00D30461">
        <w:fldChar w:fldCharType="end"/>
      </w:r>
    </w:p>
    <w:p w14:paraId="3DE1B069" w14:textId="10846765" w:rsidR="00F40CD2" w:rsidRDefault="00F40CD2" w:rsidP="00543F13">
      <w:pPr>
        <w:jc w:val="both"/>
      </w:pPr>
    </w:p>
    <w:p w14:paraId="5D2E79A5" w14:textId="3B84F2E2" w:rsidR="00D75A10" w:rsidRPr="00C4693F" w:rsidRDefault="00D75A10" w:rsidP="00D75A10">
      <w:pPr>
        <w:jc w:val="both"/>
        <w:rPr>
          <w:lang w:val="en-US"/>
        </w:rPr>
      </w:pPr>
      <w:r w:rsidRPr="00C4693F">
        <w:rPr>
          <w:lang w:val="en-US"/>
        </w:rPr>
        <w:t xml:space="preserve">Figure </w:t>
      </w:r>
      <w:r>
        <w:rPr>
          <w:lang w:val="en-US"/>
        </w:rPr>
        <w:t>4</w:t>
      </w:r>
    </w:p>
    <w:p w14:paraId="5AFD8914" w14:textId="77777777" w:rsidR="00D75A10" w:rsidRPr="00C4693F" w:rsidRDefault="00D75A10" w:rsidP="00D75A10">
      <w:pPr>
        <w:jc w:val="both"/>
        <w:rPr>
          <w:lang w:val="en-US"/>
        </w:rPr>
      </w:pPr>
    </w:p>
    <w:p w14:paraId="4B80B1CF" w14:textId="6809016B" w:rsidR="00D75A10" w:rsidRPr="00C4693F" w:rsidRDefault="00D75A10" w:rsidP="00D75A10">
      <w:pPr>
        <w:jc w:val="both"/>
      </w:pPr>
      <w:r w:rsidRPr="00C4693F">
        <w:t>Schematic representation of the stimulation by endogenous GH or exogenous GH (rh 22k GH) of proteins</w:t>
      </w:r>
      <w:r w:rsidR="00A07EED">
        <w:t xml:space="preserve"> derived from the liver (IGF-I</w:t>
      </w:r>
      <w:r w:rsidRPr="00C4693F">
        <w:t>, IGFBP3 and ALS) or from b</w:t>
      </w:r>
      <w:r>
        <w:t xml:space="preserve">one (P-III-NP, PICP and ICTP). </w:t>
      </w:r>
    </w:p>
    <w:p w14:paraId="23324178" w14:textId="2F10FDAC" w:rsidR="00D75A10" w:rsidRPr="00C4693F" w:rsidRDefault="00D75A10" w:rsidP="00D75A10">
      <w:pPr>
        <w:jc w:val="both"/>
        <w:rPr>
          <w:bCs/>
        </w:rPr>
      </w:pPr>
      <w:r w:rsidRPr="00C4693F">
        <w:t xml:space="preserve">IGFBP3 = IGF binding protein 3; ALS = acid labile subunit; P-III-P = N-terminal pro-peptide of type III collagen; PINP = N-terminal pro-peptide of type 1 procollagen; ICTP = </w:t>
      </w:r>
      <w:r w:rsidRPr="00C4693F">
        <w:rPr>
          <w:bCs/>
        </w:rPr>
        <w:t>Carboxyterminal telopeptide of type I collagen</w:t>
      </w:r>
    </w:p>
    <w:p w14:paraId="427F3E8B" w14:textId="77777777" w:rsidR="00D75A10" w:rsidRPr="00C4693F" w:rsidRDefault="00D75A10" w:rsidP="00543F13">
      <w:pPr>
        <w:jc w:val="both"/>
      </w:pPr>
    </w:p>
    <w:p w14:paraId="163972F4" w14:textId="77777777" w:rsidR="00F40CD2" w:rsidRPr="00C4693F" w:rsidRDefault="00F40CD2" w:rsidP="00543F13">
      <w:pPr>
        <w:jc w:val="both"/>
      </w:pPr>
    </w:p>
    <w:p w14:paraId="34FBC712" w14:textId="72E40325" w:rsidR="00F40CD2" w:rsidRPr="00C4693F" w:rsidRDefault="00F40CD2" w:rsidP="00543F13">
      <w:pPr>
        <w:jc w:val="both"/>
      </w:pPr>
      <w:r w:rsidRPr="00C4693F">
        <w:t xml:space="preserve">Figure </w:t>
      </w:r>
      <w:r w:rsidR="00BB3B46">
        <w:t>5</w:t>
      </w:r>
    </w:p>
    <w:p w14:paraId="3A10BB81" w14:textId="77777777" w:rsidR="00F40CD2" w:rsidRPr="00C4693F" w:rsidRDefault="00F40CD2" w:rsidP="00543F13">
      <w:pPr>
        <w:jc w:val="both"/>
      </w:pPr>
    </w:p>
    <w:p w14:paraId="2EF62605" w14:textId="77777777" w:rsidR="00F40CD2" w:rsidRPr="00C4693F" w:rsidRDefault="00F40CD2" w:rsidP="00543F13">
      <w:pPr>
        <w:jc w:val="both"/>
        <w:rPr>
          <w:lang w:val="en-US"/>
        </w:rPr>
      </w:pPr>
      <w:r w:rsidRPr="00C4693F">
        <w:rPr>
          <w:lang w:val="en-US"/>
        </w:rPr>
        <w:t>Time course of the contributions by anaerobic and aerobic energy systems in the provision of energy as ATP during exercise. AA, amino acid; FA, fatty acid; TCA, tricarboxylic acid cycle; O</w:t>
      </w:r>
      <w:r w:rsidRPr="009F6E1E">
        <w:rPr>
          <w:vertAlign w:val="subscript"/>
          <w:lang w:val="en-US"/>
        </w:rPr>
        <w:t>2</w:t>
      </w:r>
      <w:r w:rsidRPr="00C4693F">
        <w:rPr>
          <w:lang w:val="en-US"/>
        </w:rPr>
        <w:t>, oxygen.</w:t>
      </w:r>
    </w:p>
    <w:p w14:paraId="341D65B5" w14:textId="77777777" w:rsidR="00F40CD2" w:rsidRPr="00C4693F" w:rsidRDefault="00F40CD2" w:rsidP="00543F13">
      <w:pPr>
        <w:jc w:val="both"/>
        <w:rPr>
          <w:lang w:val="en-US"/>
        </w:rPr>
      </w:pPr>
    </w:p>
    <w:p w14:paraId="6FF595F3" w14:textId="77777777" w:rsidR="00946242" w:rsidRPr="00C4693F" w:rsidRDefault="00946242" w:rsidP="00543F13">
      <w:pPr>
        <w:jc w:val="both"/>
        <w:rPr>
          <w:lang w:val="en-US"/>
        </w:rPr>
      </w:pPr>
    </w:p>
    <w:p w14:paraId="7CE88D34" w14:textId="77777777" w:rsidR="003626E0" w:rsidRPr="00C4693F" w:rsidRDefault="003626E0" w:rsidP="00543F13">
      <w:pPr>
        <w:jc w:val="both"/>
        <w:rPr>
          <w:lang w:val="en-US"/>
        </w:rPr>
      </w:pPr>
      <w:r w:rsidRPr="00C4693F">
        <w:rPr>
          <w:lang w:val="en-US"/>
        </w:rPr>
        <w:t>Figure 6</w:t>
      </w:r>
    </w:p>
    <w:p w14:paraId="6BD65C03" w14:textId="77777777" w:rsidR="003626E0" w:rsidRPr="00C4693F" w:rsidRDefault="003626E0" w:rsidP="00543F13">
      <w:pPr>
        <w:jc w:val="both"/>
        <w:rPr>
          <w:lang w:val="en-US"/>
        </w:rPr>
      </w:pPr>
    </w:p>
    <w:p w14:paraId="4D735C9C" w14:textId="6A2237B7" w:rsidR="00F40CD2" w:rsidRPr="00C4693F" w:rsidRDefault="00F40CD2" w:rsidP="00543F13">
      <w:pPr>
        <w:jc w:val="both"/>
        <w:rPr>
          <w:lang w:val="en-US"/>
        </w:rPr>
      </w:pPr>
      <w:r w:rsidRPr="00C4693F">
        <w:rPr>
          <w:lang w:val="en-US"/>
        </w:rPr>
        <w:t>Meta-analysis of the effect of GH treatment on muscle strength (top panel) and on maximum oxy</w:t>
      </w:r>
      <w:r w:rsidR="00273846" w:rsidRPr="00C4693F">
        <w:rPr>
          <w:lang w:val="en-US"/>
        </w:rPr>
        <w:t>gen uptake (VO</w:t>
      </w:r>
      <w:r w:rsidR="00273846" w:rsidRPr="00E9161D">
        <w:rPr>
          <w:vertAlign w:val="subscript"/>
          <w:lang w:val="en-US"/>
        </w:rPr>
        <w:t xml:space="preserve">2 </w:t>
      </w:r>
      <w:r w:rsidR="00273846" w:rsidRPr="00C4693F">
        <w:rPr>
          <w:lang w:val="en-US"/>
        </w:rPr>
        <w:t>max) in placebo-</w:t>
      </w:r>
      <w:r w:rsidRPr="00C4693F">
        <w:rPr>
          <w:lang w:val="en-US"/>
        </w:rPr>
        <w:t>controlled trials of recreational athletes.</w:t>
      </w:r>
    </w:p>
    <w:p w14:paraId="56FE3D82" w14:textId="6A1A71A8" w:rsidR="00543F13" w:rsidRDefault="00F40CD2" w:rsidP="00543F13">
      <w:pPr>
        <w:jc w:val="both"/>
        <w:rPr>
          <w:lang w:val="en-US"/>
        </w:rPr>
      </w:pPr>
      <w:r w:rsidRPr="00C4693F">
        <w:rPr>
          <w:lang w:val="en-US"/>
        </w:rPr>
        <w:t xml:space="preserve">Data are shown as forest plots with point estimates and 95% confidence limits. From Hermanssen et al </w: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 </w:instrText>
      </w:r>
      <w:r w:rsidR="00D30461">
        <w:fldChar w:fldCharType="begin">
          <w:fldData xml:space="preserve">PEVuZE5vdGU+PENpdGU+PEF1dGhvcj5IZXJtYW5zZW48L0F1dGhvcj48WWVhcj4yMDE3PC9ZZWFy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</w:fldData>
        </w:fldChar>
      </w:r>
      <w:r w:rsidR="00D30461">
        <w:instrText xml:space="preserve"> ADDIN EN.CITE.DATA </w:instrText>
      </w:r>
      <w:r w:rsidR="00D30461">
        <w:fldChar w:fldCharType="end"/>
      </w:r>
      <w:r w:rsidR="00D30461">
        <w:fldChar w:fldCharType="separate"/>
      </w:r>
      <w:r w:rsidR="00D30461">
        <w:rPr>
          <w:noProof/>
        </w:rPr>
        <w:t>(97)</w:t>
      </w:r>
      <w:r w:rsidR="00D30461">
        <w:fldChar w:fldCharType="end"/>
      </w:r>
      <w:r w:rsidRPr="00C4693F">
        <w:rPr>
          <w:lang w:val="en-US"/>
        </w:rPr>
        <w:t>.</w:t>
      </w:r>
    </w:p>
    <w:p w14:paraId="2D984B47" w14:textId="468CAC5F" w:rsidR="00AE6E64" w:rsidRDefault="00AE6E64" w:rsidP="00543F13">
      <w:pPr>
        <w:jc w:val="both"/>
        <w:rPr>
          <w:lang w:val="en-US"/>
        </w:rPr>
      </w:pPr>
    </w:p>
    <w:p w14:paraId="1DBDA097" w14:textId="77777777" w:rsidR="00AE6E64" w:rsidRDefault="00AE6E64" w:rsidP="00543F13">
      <w:pPr>
        <w:jc w:val="both"/>
        <w:rPr>
          <w:lang w:val="en-US"/>
        </w:rPr>
      </w:pPr>
    </w:p>
    <w:p w14:paraId="54AEB0C1" w14:textId="77777777" w:rsidR="00AD1F1F" w:rsidRDefault="00AD1F1F" w:rsidP="00543F13">
      <w:pPr>
        <w:jc w:val="both"/>
        <w:rPr>
          <w:lang w:val="en-US"/>
        </w:rPr>
      </w:pPr>
    </w:p>
    <w:p w14:paraId="007DF6D6" w14:textId="656EF9D5" w:rsidR="003626E0" w:rsidRPr="00C4693F" w:rsidRDefault="003626E0" w:rsidP="00543F13">
      <w:pPr>
        <w:jc w:val="both"/>
        <w:rPr>
          <w:lang w:val="en-US"/>
        </w:rPr>
      </w:pPr>
      <w:r w:rsidRPr="00C4693F">
        <w:rPr>
          <w:lang w:val="en-US"/>
        </w:rPr>
        <w:t>Figure 7</w:t>
      </w:r>
    </w:p>
    <w:p w14:paraId="4FBEF643" w14:textId="77777777" w:rsidR="00F40CD2" w:rsidRPr="00C4693F" w:rsidRDefault="00F40CD2" w:rsidP="00543F13">
      <w:pPr>
        <w:jc w:val="both"/>
        <w:rPr>
          <w:lang w:val="en-US"/>
        </w:rPr>
      </w:pPr>
    </w:p>
    <w:p w14:paraId="6BFA3E35" w14:textId="2E737912" w:rsidR="00F40CD2" w:rsidRPr="00C4693F" w:rsidRDefault="00F40CD2" w:rsidP="00543F13">
      <w:pPr>
        <w:jc w:val="both"/>
      </w:pPr>
      <w:r w:rsidRPr="00C4693F">
        <w:rPr>
          <w:lang w:val="en-US"/>
        </w:rPr>
        <w:t>GH effects on physical performance in recreational athletes. This figure illustrates the percent change after GH or placebo treatments in 96 subjects for four measures of physical performance: VO</w:t>
      </w:r>
      <w:r w:rsidRPr="00C4693F">
        <w:rPr>
          <w:vertAlign w:val="subscript"/>
          <w:lang w:val="en-US"/>
        </w:rPr>
        <w:t>2</w:t>
      </w:r>
      <w:r w:rsidRPr="00C4693F">
        <w:rPr>
          <w:lang w:val="en-US"/>
        </w:rPr>
        <w:t xml:space="preserve"> max, strength (dynamometry), jump height and Wingate test.  Data from Meinhardt et al. </w: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 </w:instrText>
      </w:r>
      <w:r w:rsidR="00D30461">
        <w:fldChar w:fldCharType="begin">
          <w:fldData xml:space="preserve">PEVuZE5vdGU+PENpdGU+PEF1dGhvcj5NZWluaGFyZHQ8L0F1dGhvcj48WWVhcj4yMDEwPC9ZZWFy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</w:fldData>
        </w:fldChar>
      </w:r>
      <w:r w:rsidR="00D30461">
        <w:instrText xml:space="preserve"> ADDIN EN.CITE.DATA </w:instrText>
      </w:r>
      <w:r w:rsidR="00D30461">
        <w:fldChar w:fldCharType="end"/>
      </w:r>
      <w:r w:rsidR="00D30461">
        <w:fldChar w:fldCharType="separate"/>
      </w:r>
      <w:r w:rsidR="00D30461">
        <w:rPr>
          <w:noProof/>
        </w:rPr>
        <w:t>(100)</w:t>
      </w:r>
      <w:r w:rsidR="00D30461">
        <w:fldChar w:fldCharType="end"/>
      </w:r>
      <w:r w:rsidRPr="00C4693F">
        <w:t>.</w:t>
      </w:r>
    </w:p>
    <w:p w14:paraId="7A31573C" w14:textId="77777777" w:rsidR="00F40CD2" w:rsidRPr="00C4693F" w:rsidRDefault="00F40CD2" w:rsidP="00543F13">
      <w:pPr>
        <w:jc w:val="both"/>
      </w:pPr>
    </w:p>
    <w:p w14:paraId="38A14AFE" w14:textId="77777777" w:rsidR="003626E0" w:rsidRPr="00C4693F" w:rsidRDefault="003626E0" w:rsidP="00543F13">
      <w:pPr>
        <w:jc w:val="both"/>
      </w:pPr>
    </w:p>
    <w:p w14:paraId="51EC8CDC" w14:textId="6D734CA6" w:rsidR="00F40CD2" w:rsidRPr="00C4693F" w:rsidRDefault="003626E0" w:rsidP="00543F13">
      <w:pPr>
        <w:jc w:val="both"/>
      </w:pPr>
      <w:r w:rsidRPr="00C4693F">
        <w:t>Figure 8</w:t>
      </w:r>
    </w:p>
    <w:p w14:paraId="7AE4BBB2" w14:textId="77777777" w:rsidR="00F40CD2" w:rsidRPr="00C4693F" w:rsidRDefault="00F40CD2" w:rsidP="00543F13">
      <w:pPr>
        <w:jc w:val="both"/>
      </w:pPr>
    </w:p>
    <w:p w14:paraId="34018B75" w14:textId="077A33F8" w:rsidR="00F40CD2" w:rsidRPr="00C4693F" w:rsidRDefault="00F40CD2" w:rsidP="00543F13">
      <w:pPr>
        <w:jc w:val="both"/>
        <w:rPr>
          <w:lang w:val="en-US"/>
        </w:rPr>
      </w:pPr>
      <w:r w:rsidRPr="00C4693F">
        <w:rPr>
          <w:lang w:val="en-US"/>
        </w:rPr>
        <w:t>Changes in measured performance in placebo-treated recreational athletes participating in a double-blind controlled study who thought they were on GH (black) and those who thought they were on placebo (white). The performance measures were VO</w:t>
      </w:r>
      <w:r w:rsidRPr="00E9161D">
        <w:rPr>
          <w:vertAlign w:val="subscript"/>
          <w:lang w:val="en-US"/>
        </w:rPr>
        <w:t>2</w:t>
      </w:r>
      <w:r w:rsidR="00E9161D">
        <w:rPr>
          <w:vertAlign w:val="subscript"/>
          <w:lang w:val="en-US"/>
        </w:rPr>
        <w:t xml:space="preserve"> </w:t>
      </w:r>
      <w:r w:rsidRPr="00C4693F">
        <w:rPr>
          <w:lang w:val="en-US"/>
        </w:rPr>
        <w:t>max, dead lift dynamometry, jump height and sprint capacity (Wingate test)</w:t>
      </w:r>
      <w:r w:rsidR="006E4604" w:rsidRPr="00C4693F">
        <w:rPr>
          <w:lang w:val="en-US"/>
        </w:rPr>
        <w:t xml:space="preserve"> </w:t>
      </w:r>
      <w:r w:rsidR="00D30461">
        <w:fldChar w:fldCharType="begin"/>
      </w:r>
      <w:r w:rsidR="00D30461">
        <w:instrText xml:space="preserve"> ADDIN EN.CITE &lt;EndNote&gt;&lt;Cite&gt;&lt;Author&gt;Hansen&lt;/Author&gt;&lt;Year&gt;2008&lt;/Year&gt;&lt;RecNum&gt;1232&lt;/RecNum&gt;&lt;DisplayText&gt;(126)&lt;/DisplayText&gt;&lt;record&gt;&lt;rec-number&gt;1232&lt;/rec-number&gt;&lt;foreign-keys&gt;&lt;key app="EN" db-id="fs9wtzp5czpxase9tzlv2dwmf29seseaxzz5" timestamp="0"&gt;1232&lt;/key&gt;&lt;/foreign-keys&gt;&lt;ref-type name="Journal Article"&gt;17&lt;/ref-type&gt;&lt;contributors&gt;&lt;authors&gt;&lt;author&gt;Meinhardt, U.&lt;/author&gt;&lt;author&gt;Nelson, A. E.&lt;/author&gt;&lt;author&gt;Hansen, J. L.&lt;/author&gt;&lt;author&gt;Walker, I. H.&lt;/author&gt;&lt;author&gt;Ho, K. K. Y.&lt;/author&gt;&lt;/authors&gt;&lt;/contributors&gt;&lt;titles&gt;&lt;title&gt;The power of the mind: an evaluation of the placebo effect in a study of GH on physical performance.&lt;/title&gt;&lt;secondary-title&gt;Growth Hormone and IGF Research&lt;/secondary-title&gt;&lt;/titles&gt;&lt;periodical&gt;&lt;full-title&gt;Growth Hormone and IGF Research&lt;/full-title&gt;&lt;/periodical&gt;&lt;pages&gt;P-24&lt;/pages&gt;&lt;volume&gt;18&lt;/volume&gt;&lt;number&gt;1&lt;/number&gt;&lt;dates&gt;&lt;year&gt;2008&lt;/year&gt;&lt;/dates&gt;&lt;urls&gt;&lt;/urls&gt;&lt;/record&gt;&lt;/Cite&gt;&lt;/EndNote&gt;</w:instrText>
      </w:r>
      <w:r w:rsidR="00D30461">
        <w:fldChar w:fldCharType="separate"/>
      </w:r>
      <w:r w:rsidR="00D30461">
        <w:rPr>
          <w:noProof/>
        </w:rPr>
        <w:t>(126)</w:t>
      </w:r>
      <w:r w:rsidR="00D30461">
        <w:fldChar w:fldCharType="end"/>
      </w:r>
      <w:r w:rsidRPr="00C4693F">
        <w:rPr>
          <w:lang w:val="en-US"/>
        </w:rPr>
        <w:t>.</w:t>
      </w:r>
    </w:p>
    <w:p w14:paraId="3A4FE1A5" w14:textId="77777777" w:rsidR="00F40CD2" w:rsidRPr="00C4693F" w:rsidRDefault="00F40CD2" w:rsidP="00543F13">
      <w:pPr>
        <w:jc w:val="both"/>
        <w:rPr>
          <w:lang w:val="en-US"/>
        </w:rPr>
      </w:pPr>
    </w:p>
    <w:p w14:paraId="696D7440" w14:textId="77777777" w:rsidR="00946242" w:rsidRPr="00C4693F" w:rsidRDefault="00946242" w:rsidP="00543F13">
      <w:pPr>
        <w:jc w:val="both"/>
        <w:rPr>
          <w:lang w:val="en-US"/>
        </w:rPr>
      </w:pPr>
    </w:p>
    <w:p w14:paraId="25903E20" w14:textId="7B506833" w:rsidR="00F40CD2" w:rsidRPr="00C4693F" w:rsidRDefault="003626E0" w:rsidP="00543F13">
      <w:pPr>
        <w:jc w:val="both"/>
        <w:rPr>
          <w:lang w:val="en-US"/>
        </w:rPr>
      </w:pPr>
      <w:r w:rsidRPr="00C4693F">
        <w:rPr>
          <w:lang w:val="en-US"/>
        </w:rPr>
        <w:t>Figure 9</w:t>
      </w:r>
    </w:p>
    <w:p w14:paraId="29AC1A88" w14:textId="77777777" w:rsidR="00F40CD2" w:rsidRPr="00C4693F" w:rsidRDefault="00F40CD2" w:rsidP="00543F13">
      <w:pPr>
        <w:jc w:val="both"/>
        <w:rPr>
          <w:lang w:val="en-US"/>
        </w:rPr>
      </w:pPr>
    </w:p>
    <w:p w14:paraId="4A82A321" w14:textId="5B7C76C5" w:rsidR="00F40CD2" w:rsidRPr="00C4693F" w:rsidRDefault="00F40CD2" w:rsidP="00543F13">
      <w:pPr>
        <w:jc w:val="both"/>
        <w:rPr>
          <w:lang w:val="en-US"/>
        </w:rPr>
      </w:pPr>
      <w:r w:rsidRPr="00C4693F">
        <w:rPr>
          <w:lang w:val="en-US"/>
        </w:rPr>
        <w:t>G</w:t>
      </w:r>
      <w:r w:rsidR="00273846" w:rsidRPr="00C4693F">
        <w:rPr>
          <w:lang w:val="en-US"/>
        </w:rPr>
        <w:t xml:space="preserve">H Isoform test: Changes in the </w:t>
      </w:r>
      <w:r w:rsidRPr="00C4693F">
        <w:rPr>
          <w:lang w:val="en-US"/>
        </w:rPr>
        <w:t>mean ratio of 22</w:t>
      </w:r>
      <w:r w:rsidR="00BE22F2">
        <w:rPr>
          <w:lang w:val="en-US"/>
        </w:rPr>
        <w:t xml:space="preserve"> kD</w:t>
      </w:r>
      <w:r w:rsidRPr="00C4693F">
        <w:rPr>
          <w:lang w:val="en-US"/>
        </w:rPr>
        <w:t xml:space="preserve"> GH (Rec A) to pituitary GH (Pit A) a</w:t>
      </w:r>
      <w:r w:rsidR="00273846" w:rsidRPr="00C4693F">
        <w:rPr>
          <w:lang w:val="en-US"/>
        </w:rPr>
        <w:t xml:space="preserve">fter subcutaneous injection of </w:t>
      </w:r>
      <w:r w:rsidRPr="00C4693F">
        <w:rPr>
          <w:lang w:val="en-US"/>
        </w:rPr>
        <w:t xml:space="preserve">0,033 and 0.088 mg/kg of rhGH in 10 healthy subjects showing </w:t>
      </w:r>
      <w:r w:rsidR="00663953" w:rsidRPr="00C4693F">
        <w:rPr>
          <w:lang w:val="en-US"/>
        </w:rPr>
        <w:t xml:space="preserve">a </w:t>
      </w:r>
      <w:r w:rsidR="007006F1" w:rsidRPr="00C4693F">
        <w:rPr>
          <w:lang w:val="en-US"/>
        </w:rPr>
        <w:t>rise in</w:t>
      </w:r>
      <w:r w:rsidRPr="00C4693F">
        <w:rPr>
          <w:lang w:val="en-US"/>
        </w:rPr>
        <w:t xml:space="preserve"> the ratios for up to 30 hours. Reproduced from Bidlingmaier et al. </w:t>
      </w:r>
      <w:r w:rsidR="00D30461">
        <w:fldChar w:fldCharType="begin">
          <w:fldData xml:space="preserve">PEVuZE5vdGU+PENpdGU+PEF1dGhvcj5CaWRsaW5nbWFpZXI8L0F1dGhvcj48WWVhcj4yMDA5PC9Z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</w:fldData>
        </w:fldChar>
      </w:r>
      <w:r w:rsidR="00D30461">
        <w:instrText xml:space="preserve"> ADDIN EN.CITE </w:instrText>
      </w:r>
      <w:r w:rsidR="00D30461">
        <w:fldChar w:fldCharType="begin">
          <w:fldData xml:space="preserve">PEVuZE5vdGU+PENpdGU+PEF1dGhvcj5CaWRsaW5nbWFpZXI8L0F1dGhvcj48WWVhcj4yMDA5PC9Z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</w:fldData>
        </w:fldChar>
      </w:r>
      <w:r w:rsidR="00D30461">
        <w:instrText xml:space="preserve"> ADDIN EN.CITE.DATA </w:instrText>
      </w:r>
      <w:r w:rsidR="00D30461">
        <w:fldChar w:fldCharType="end"/>
      </w:r>
      <w:r w:rsidR="00D30461">
        <w:fldChar w:fldCharType="separate"/>
      </w:r>
      <w:r w:rsidR="00D30461">
        <w:rPr>
          <w:noProof/>
        </w:rPr>
        <w:t>(139)</w:t>
      </w:r>
      <w:r w:rsidR="00D30461">
        <w:fldChar w:fldCharType="end"/>
      </w:r>
      <w:r w:rsidRPr="00C4693F">
        <w:t>.</w:t>
      </w:r>
    </w:p>
    <w:p w14:paraId="10B90D05" w14:textId="77777777" w:rsidR="00F40CD2" w:rsidRPr="00C4693F" w:rsidRDefault="00F40CD2" w:rsidP="00543F13">
      <w:pPr>
        <w:jc w:val="both"/>
        <w:rPr>
          <w:lang w:val="en-US"/>
        </w:rPr>
      </w:pPr>
    </w:p>
    <w:p w14:paraId="26353F1A" w14:textId="77777777" w:rsidR="00F40CD2" w:rsidRPr="00C4693F" w:rsidRDefault="00F40CD2" w:rsidP="00543F13">
      <w:pPr>
        <w:jc w:val="both"/>
        <w:rPr>
          <w:lang w:val="en-US"/>
        </w:rPr>
      </w:pPr>
    </w:p>
    <w:p w14:paraId="2711B755" w14:textId="77777777" w:rsidR="00946242" w:rsidRPr="00C4693F" w:rsidRDefault="00946242" w:rsidP="00543F13">
      <w:pPr>
        <w:jc w:val="both"/>
        <w:rPr>
          <w:lang w:val="en-US"/>
        </w:rPr>
      </w:pPr>
    </w:p>
    <w:p w14:paraId="63C28A75" w14:textId="5965330F" w:rsidR="00F40CD2" w:rsidRPr="00C4693F" w:rsidRDefault="003626E0" w:rsidP="00543F13">
      <w:pPr>
        <w:jc w:val="both"/>
        <w:rPr>
          <w:lang w:val="en-US"/>
        </w:rPr>
      </w:pPr>
      <w:r w:rsidRPr="00C4693F">
        <w:rPr>
          <w:lang w:val="en-US"/>
        </w:rPr>
        <w:t>Figure 10</w:t>
      </w:r>
    </w:p>
    <w:p w14:paraId="39468551" w14:textId="77777777" w:rsidR="00F40CD2" w:rsidRPr="00C4693F" w:rsidRDefault="00F40CD2" w:rsidP="00543F13">
      <w:pPr>
        <w:jc w:val="both"/>
        <w:rPr>
          <w:lang w:val="en-US"/>
        </w:rPr>
      </w:pPr>
    </w:p>
    <w:p w14:paraId="617553F5" w14:textId="573CADDB" w:rsidR="00F40CD2" w:rsidRPr="00C4693F" w:rsidRDefault="00946242" w:rsidP="00543F13">
      <w:pPr>
        <w:jc w:val="both"/>
      </w:pPr>
      <w:r w:rsidRPr="00C4693F">
        <w:rPr>
          <w:lang w:val="en-US"/>
        </w:rPr>
        <w:t>Monetary value</w:t>
      </w:r>
      <w:r w:rsidR="00F40CD2" w:rsidRPr="00C4693F">
        <w:rPr>
          <w:lang w:val="en-US"/>
        </w:rPr>
        <w:t xml:space="preserve"> o</w:t>
      </w:r>
      <w:r w:rsidR="003626E0" w:rsidRPr="00C4693F">
        <w:rPr>
          <w:lang w:val="en-US"/>
        </w:rPr>
        <w:t>f commercial rights of Olympic G</w:t>
      </w:r>
      <w:r w:rsidR="00F40CD2" w:rsidRPr="00C4693F">
        <w:rPr>
          <w:lang w:val="en-US"/>
        </w:rPr>
        <w:t>ames</w:t>
      </w:r>
      <w:r w:rsidR="006E4604" w:rsidRPr="00C4693F">
        <w:rPr>
          <w:lang w:val="en-US"/>
        </w:rPr>
        <w:t xml:space="preserve">. From </w:t>
      </w:r>
      <w:r w:rsidR="00D30461">
        <w:fldChar w:fldCharType="begin"/>
      </w:r>
      <w:r w:rsidR="00D30461">
        <w:instrText xml:space="preserve"> ADDIN EN.CITE &lt;EndNote&gt;&lt;Cite&gt;&lt;Author&gt;Chapman&lt;/Author&gt;&lt;Year&gt;2016&lt;/Year&gt;&lt;RecNum&gt;3790&lt;/RecNum&gt;&lt;DisplayText&gt;(172)&lt;/DisplayText&gt;&lt;record&gt;&lt;rec-number&gt;3790&lt;/rec-number&gt;&lt;foreign-keys&gt;&lt;key app="EN" db-id="fs9wtzp5czpxase9tzlv2dwmf29seseaxzz5" timestamp="1539841998"&gt;3790&lt;/key&gt;&lt;/foreign-keys&gt;&lt;ref-type name="Web Page"&gt;12&lt;/ref-type&gt;&lt;contributors&gt;&lt;authors&gt;&lt;author&gt;Chapman, Ben&lt;/author&gt;&lt;/authors&gt;&lt;/contributors&gt;&lt;titles&gt;&lt;title&gt;Rio 2016: The richest Games in 120 years of Olympic history&lt;/title&gt;&lt;/titles&gt;&lt;volume&gt;2018&lt;/volume&gt;&lt;number&gt;15th September&lt;/number&gt;&lt;dates&gt;&lt;year&gt;2016&lt;/year&gt;&lt;/dates&gt;&lt;pub-location&gt;London&lt;/pub-location&gt;&lt;publisher&gt;INDEPENDENT Newspaper&lt;/publisher&gt;&lt;urls&gt;&lt;related-urls&gt;&lt;url&gt;https://www.independent.co.uk/news/business/analysis-and-features/rio-2016-olympic-games-richest-ever-usain-bolt-mo-farah-a7171811.html&lt;/url&gt;&lt;/related-urls&gt;&lt;/urls&gt;&lt;/record&gt;&lt;/Cite&gt;&lt;/EndNote&gt;</w:instrText>
      </w:r>
      <w:r w:rsidR="00D30461">
        <w:fldChar w:fldCharType="separate"/>
      </w:r>
      <w:r w:rsidR="00D30461">
        <w:rPr>
          <w:noProof/>
        </w:rPr>
        <w:t>(172)</w:t>
      </w:r>
      <w:r w:rsidR="00D30461">
        <w:fldChar w:fldCharType="end"/>
      </w:r>
    </w:p>
    <w:p w14:paraId="04004E7B" w14:textId="77777777" w:rsidR="00200286" w:rsidRPr="00C4693F" w:rsidRDefault="00200286" w:rsidP="00EC7E00"/>
    <w:p w14:paraId="1ACF83EE" w14:textId="77777777" w:rsidR="00200286" w:rsidRPr="00C4693F" w:rsidRDefault="00200286" w:rsidP="00EC7E00"/>
    <w:p w14:paraId="2604F142" w14:textId="26A83739" w:rsidR="00200286" w:rsidRPr="00C4693F" w:rsidRDefault="00200286" w:rsidP="00EC7E00">
      <w:pPr>
        <w:rPr>
          <w:lang w:val="en-US"/>
        </w:rPr>
      </w:pPr>
      <w:r w:rsidRPr="00C4693F">
        <w:rPr>
          <w:lang w:val="en-US"/>
        </w:rPr>
        <w:br w:type="page"/>
      </w:r>
    </w:p>
    <w:p w14:paraId="378F43AC" w14:textId="6A76C004" w:rsidR="003569B8" w:rsidRPr="00C4693F" w:rsidRDefault="003569B8" w:rsidP="00EC7E00">
      <w:pPr>
        <w:rPr>
          <w:rFonts w:asciiTheme="majorHAnsi" w:hAnsiTheme="majorHAnsi" w:cs="Arial"/>
          <w:b/>
        </w:rPr>
      </w:pPr>
      <w:r w:rsidRPr="00C4693F">
        <w:rPr>
          <w:b/>
        </w:rPr>
        <w:lastRenderedPageBreak/>
        <w:t>Table 1</w:t>
      </w:r>
      <w:r w:rsidR="00E553FB" w:rsidRPr="00C4693F">
        <w:rPr>
          <w:b/>
        </w:rPr>
        <w:t>:</w:t>
      </w:r>
      <w:r w:rsidRPr="00C4693F">
        <w:rPr>
          <w:rFonts w:asciiTheme="majorHAnsi" w:hAnsiTheme="majorHAnsi" w:cs="Arial"/>
          <w:b/>
        </w:rPr>
        <w:t>Drugs appearing on the 2018 WADA List of Prohibited substances</w:t>
      </w:r>
    </w:p>
    <w:p w14:paraId="0E23FC92" w14:textId="77777777" w:rsidR="003569B8" w:rsidRPr="00C4693F" w:rsidRDefault="003569B8" w:rsidP="00EC7E00">
      <w:pPr>
        <w:rPr>
          <w:rFonts w:cstheme="minorHAnsi"/>
        </w:rPr>
      </w:pPr>
      <w:r w:rsidRPr="00C4693F">
        <w:rPr>
          <w:rFonts w:cstheme="minorHAnsi"/>
        </w:rPr>
        <w:t>(</w:t>
      </w:r>
      <w:hyperlink r:id="rId18" w:history="1">
        <w:r w:rsidRPr="00C4693F">
          <w:rPr>
            <w:rStyle w:val="Hyperlink"/>
            <w:rFonts w:cstheme="minorHAnsi"/>
          </w:rPr>
          <w:t>https://www.wada-ama.org/sites/default/files/prohibited_list_2018_en.pdf</w:t>
        </w:r>
      </w:hyperlink>
      <w:r w:rsidRPr="00C4693F">
        <w:rPr>
          <w:rFonts w:cstheme="minorHAnsi"/>
        </w:rPr>
        <w:t>)</w:t>
      </w:r>
    </w:p>
    <w:p w14:paraId="159D33C6" w14:textId="77777777" w:rsidR="003569B8" w:rsidRPr="00C4693F" w:rsidRDefault="003569B8" w:rsidP="00EC7E00">
      <w:r w:rsidRPr="00C4693F">
        <w:rPr>
          <w:rFonts w:asciiTheme="majorHAnsi" w:hAnsiTheme="majorHAnsi"/>
        </w:rPr>
        <w:t>Substances and methods prohibited at all times</w:t>
      </w:r>
    </w:p>
    <w:p w14:paraId="6A93E34D" w14:textId="77777777" w:rsidR="00663953" w:rsidRPr="00C4693F" w:rsidRDefault="00663953" w:rsidP="00EC7E00">
      <w:pPr>
        <w:rPr>
          <w:rFonts w:asciiTheme="majorHAnsi" w:hAnsiTheme="majorHAnsi"/>
        </w:rPr>
      </w:pPr>
    </w:p>
    <w:p w14:paraId="4AD7F863" w14:textId="77777777" w:rsidR="003569B8" w:rsidRPr="00C4693F" w:rsidRDefault="003569B8" w:rsidP="00EC7E00">
      <w:pPr>
        <w:rPr>
          <w:rFonts w:asciiTheme="majorHAnsi" w:hAnsiTheme="majorHAnsi"/>
          <w:b/>
        </w:rPr>
      </w:pPr>
      <w:r w:rsidRPr="00C4693F">
        <w:rPr>
          <w:rFonts w:asciiTheme="majorHAnsi" w:hAnsiTheme="majorHAnsi"/>
          <w:b/>
        </w:rPr>
        <w:t>S1 Anabolic Agents:</w:t>
      </w:r>
    </w:p>
    <w:p w14:paraId="5A60D66A" w14:textId="77777777" w:rsidR="003569B8" w:rsidRPr="00C4693F" w:rsidRDefault="003569B8" w:rsidP="00EC7E00">
      <w:r w:rsidRPr="00C4693F">
        <w:t>Anabolic Androgenic Steroids (AAS)</w:t>
      </w:r>
    </w:p>
    <w:p w14:paraId="500E824A" w14:textId="77777777" w:rsidR="003569B8" w:rsidRPr="00C4693F" w:rsidRDefault="003569B8" w:rsidP="00EC7E00">
      <w:r w:rsidRPr="00C4693F">
        <w:t>Exogenous AAS</w:t>
      </w:r>
    </w:p>
    <w:p w14:paraId="57A92C4B" w14:textId="77777777" w:rsidR="003569B8" w:rsidRPr="00C4693F" w:rsidRDefault="003569B8" w:rsidP="00EC7E00">
      <w:r w:rsidRPr="00C4693F">
        <w:t>Endogenous AAS when administered exogenously</w:t>
      </w:r>
    </w:p>
    <w:p w14:paraId="10152A2B" w14:textId="77777777" w:rsidR="003569B8" w:rsidRPr="00C4693F" w:rsidRDefault="003569B8" w:rsidP="00EC7E00">
      <w:r w:rsidRPr="00C4693F">
        <w:t xml:space="preserve">Other Anabolic Agents: Including but not limited to: Clenbuterol, SARMs </w:t>
      </w:r>
    </w:p>
    <w:p w14:paraId="4683FC4E" w14:textId="77777777" w:rsidR="00663953" w:rsidRPr="00C4693F" w:rsidRDefault="00663953" w:rsidP="00EC7E00">
      <w:pPr>
        <w:rPr>
          <w:rFonts w:asciiTheme="majorHAnsi" w:hAnsiTheme="majorHAnsi"/>
        </w:rPr>
      </w:pPr>
    </w:p>
    <w:p w14:paraId="16FF5CD6" w14:textId="77777777" w:rsidR="003569B8" w:rsidRPr="00C4693F" w:rsidRDefault="003569B8" w:rsidP="00EC7E00">
      <w:pPr>
        <w:rPr>
          <w:rFonts w:asciiTheme="majorHAnsi" w:hAnsiTheme="majorHAnsi"/>
          <w:b/>
        </w:rPr>
      </w:pPr>
      <w:r w:rsidRPr="00C4693F">
        <w:rPr>
          <w:rFonts w:asciiTheme="majorHAnsi" w:hAnsiTheme="majorHAnsi"/>
          <w:b/>
        </w:rPr>
        <w:t>S2 Peptide Hormones, Growth Factors, Related substances and mimetics:</w:t>
      </w:r>
    </w:p>
    <w:p w14:paraId="5D992D78" w14:textId="77777777" w:rsidR="003569B8" w:rsidRPr="00C4693F" w:rsidRDefault="003569B8" w:rsidP="00EC7E00">
      <w:r w:rsidRPr="00C4693F">
        <w:t>Erythropoietins (EPO)</w:t>
      </w:r>
    </w:p>
    <w:p w14:paraId="5872497B" w14:textId="77777777" w:rsidR="003569B8" w:rsidRPr="00C4693F" w:rsidRDefault="003569B8" w:rsidP="00EC7E00">
      <w:r w:rsidRPr="00C4693F">
        <w:t>EPO receptor agonists</w:t>
      </w:r>
    </w:p>
    <w:p w14:paraId="3379DB4F" w14:textId="77777777" w:rsidR="003569B8" w:rsidRPr="00C4693F" w:rsidRDefault="003569B8" w:rsidP="00EC7E00">
      <w:r w:rsidRPr="00C4693F">
        <w:t>Hypoxia-inducing factor (HIF) activating agents</w:t>
      </w:r>
    </w:p>
    <w:p w14:paraId="64DF478E" w14:textId="77777777" w:rsidR="003569B8" w:rsidRPr="00C4693F" w:rsidRDefault="003569B8" w:rsidP="00EC7E00">
      <w:r w:rsidRPr="00C4693F">
        <w:t>GATA inhibitors</w:t>
      </w:r>
    </w:p>
    <w:p w14:paraId="64C8F4F7" w14:textId="77777777" w:rsidR="003569B8" w:rsidRPr="00C4693F" w:rsidRDefault="003569B8" w:rsidP="00EC7E00">
      <w:r w:rsidRPr="00C4693F">
        <w:t>TGF-beta (TGF-</w:t>
      </w:r>
      <w:r w:rsidRPr="00C4693F">
        <w:rPr>
          <w:rFonts w:cstheme="minorHAnsi"/>
        </w:rPr>
        <w:t>β</w:t>
      </w:r>
      <w:r w:rsidRPr="00C4693F">
        <w:t>) inhibitors</w:t>
      </w:r>
    </w:p>
    <w:p w14:paraId="0C6A9488" w14:textId="77777777" w:rsidR="003569B8" w:rsidRPr="00C4693F" w:rsidRDefault="003569B8" w:rsidP="00EC7E00">
      <w:r w:rsidRPr="00C4693F">
        <w:t>Innate repair receptor agonists</w:t>
      </w:r>
    </w:p>
    <w:p w14:paraId="6FD0CEFD" w14:textId="77777777" w:rsidR="003569B8" w:rsidRPr="00C4693F" w:rsidRDefault="003569B8" w:rsidP="00EC7E00">
      <w:r w:rsidRPr="00C4693F">
        <w:t>Peptide hormones and hormone modulators</w:t>
      </w:r>
    </w:p>
    <w:p w14:paraId="38A1B8D8" w14:textId="77777777" w:rsidR="003569B8" w:rsidRPr="00C4693F" w:rsidRDefault="003569B8" w:rsidP="00EC7E00">
      <w:r w:rsidRPr="00C4693F">
        <w:t>Chorionic gonadotrophin (CG) and Luteinizing Hormone (LH) and their releasing factors</w:t>
      </w:r>
    </w:p>
    <w:p w14:paraId="2F3D16E7" w14:textId="77777777" w:rsidR="003569B8" w:rsidRPr="00C4693F" w:rsidRDefault="003569B8" w:rsidP="00EC7E00">
      <w:r w:rsidRPr="00C4693F">
        <w:t>Corticotrophins and their releasing factors</w:t>
      </w:r>
    </w:p>
    <w:p w14:paraId="55A46CFD" w14:textId="77777777" w:rsidR="003569B8" w:rsidRPr="00C4693F" w:rsidRDefault="003569B8" w:rsidP="00EC7E00">
      <w:r w:rsidRPr="00C4693F">
        <w:t>Growth hormone (GH), its fragments and releasing factors</w:t>
      </w:r>
    </w:p>
    <w:p w14:paraId="1FF61448" w14:textId="77777777" w:rsidR="003569B8" w:rsidRPr="00C4693F" w:rsidRDefault="003569B8" w:rsidP="00EC7E00">
      <w:r w:rsidRPr="00C4693F">
        <w:t>Growth Factors and Growth Factor Modulators</w:t>
      </w:r>
      <w:r w:rsidRPr="00C4693F">
        <w:tab/>
      </w:r>
    </w:p>
    <w:p w14:paraId="5073156D" w14:textId="77777777" w:rsidR="00663953" w:rsidRPr="00C4693F" w:rsidRDefault="00663953" w:rsidP="00EC7E00">
      <w:pPr>
        <w:rPr>
          <w:rFonts w:asciiTheme="majorHAnsi" w:hAnsiTheme="majorHAnsi"/>
        </w:rPr>
      </w:pPr>
    </w:p>
    <w:p w14:paraId="3E74D6FD" w14:textId="77777777" w:rsidR="003569B8" w:rsidRPr="00C4693F" w:rsidRDefault="003569B8" w:rsidP="00EC7E00">
      <w:pPr>
        <w:rPr>
          <w:rFonts w:asciiTheme="majorHAnsi" w:hAnsiTheme="majorHAnsi"/>
          <w:b/>
        </w:rPr>
      </w:pPr>
      <w:r w:rsidRPr="00C4693F">
        <w:rPr>
          <w:rFonts w:asciiTheme="majorHAnsi" w:hAnsiTheme="majorHAnsi"/>
          <w:b/>
        </w:rPr>
        <w:t>S3 Beta-2 Agonists:</w:t>
      </w:r>
    </w:p>
    <w:p w14:paraId="236870AB" w14:textId="77777777" w:rsidR="003569B8" w:rsidRPr="00C4693F" w:rsidRDefault="003569B8" w:rsidP="00EC7E00">
      <w:r w:rsidRPr="00C4693F">
        <w:tab/>
        <w:t>Except:</w:t>
      </w:r>
      <w:r w:rsidRPr="00C4693F">
        <w:tab/>
      </w:r>
    </w:p>
    <w:p w14:paraId="78B711E8" w14:textId="77777777" w:rsidR="003569B8" w:rsidRPr="00C4693F" w:rsidRDefault="003569B8" w:rsidP="00EC7E00">
      <w:r w:rsidRPr="00C4693F">
        <w:t>Inhaled salbutamol – restricted amount</w:t>
      </w:r>
    </w:p>
    <w:p w14:paraId="2236DD8E" w14:textId="77777777" w:rsidR="003569B8" w:rsidRPr="00C4693F" w:rsidRDefault="003569B8" w:rsidP="00EC7E00">
      <w:r w:rsidRPr="00C4693F">
        <w:t>Inhaled formoterol – restricted amount</w:t>
      </w:r>
    </w:p>
    <w:p w14:paraId="2DDE5632" w14:textId="77777777" w:rsidR="003569B8" w:rsidRPr="00C4693F" w:rsidRDefault="003569B8" w:rsidP="00EC7E00">
      <w:r w:rsidRPr="00C4693F">
        <w:t>Inhaled salmeterol – restricted amount</w:t>
      </w:r>
    </w:p>
    <w:p w14:paraId="6A09CF4F" w14:textId="77777777" w:rsidR="00663953" w:rsidRPr="00C4693F" w:rsidRDefault="00663953" w:rsidP="00EC7E00">
      <w:pPr>
        <w:rPr>
          <w:rFonts w:asciiTheme="majorHAnsi" w:hAnsiTheme="majorHAnsi"/>
        </w:rPr>
      </w:pPr>
    </w:p>
    <w:p w14:paraId="459D8C30" w14:textId="77777777" w:rsidR="003569B8" w:rsidRPr="00C4693F" w:rsidRDefault="003569B8" w:rsidP="00EC7E00">
      <w:pPr>
        <w:rPr>
          <w:rFonts w:asciiTheme="majorHAnsi" w:hAnsiTheme="majorHAnsi"/>
          <w:b/>
        </w:rPr>
      </w:pPr>
      <w:r w:rsidRPr="00C4693F">
        <w:rPr>
          <w:rFonts w:asciiTheme="majorHAnsi" w:hAnsiTheme="majorHAnsi"/>
          <w:b/>
        </w:rPr>
        <w:t>S4 Hormone and Metabolic Modulators:</w:t>
      </w:r>
    </w:p>
    <w:p w14:paraId="4817E6FA" w14:textId="77777777" w:rsidR="003569B8" w:rsidRPr="00C4693F" w:rsidRDefault="003569B8" w:rsidP="00EC7E00">
      <w:r w:rsidRPr="00C4693F">
        <w:t>Aromatase inhibitors</w:t>
      </w:r>
    </w:p>
    <w:p w14:paraId="5804E0FB" w14:textId="77777777" w:rsidR="003569B8" w:rsidRPr="00C4693F" w:rsidRDefault="003569B8" w:rsidP="00EC7E00">
      <w:r w:rsidRPr="00C4693F">
        <w:t>Selective oestrogen receptor modulators (SERMS)</w:t>
      </w:r>
    </w:p>
    <w:p w14:paraId="4E37E70F" w14:textId="77777777" w:rsidR="003569B8" w:rsidRPr="00C4693F" w:rsidRDefault="003569B8" w:rsidP="00EC7E00">
      <w:r w:rsidRPr="00C4693F">
        <w:t>Other anti-oestrogen substances</w:t>
      </w:r>
    </w:p>
    <w:p w14:paraId="51A7F72D" w14:textId="77777777" w:rsidR="003569B8" w:rsidRPr="00C4693F" w:rsidRDefault="003569B8" w:rsidP="00EC7E00">
      <w:r w:rsidRPr="00C4693F">
        <w:t>Agents modifying myostatin function</w:t>
      </w:r>
    </w:p>
    <w:p w14:paraId="33C25330" w14:textId="77777777" w:rsidR="003569B8" w:rsidRPr="00C4693F" w:rsidRDefault="003569B8" w:rsidP="00EC7E00">
      <w:r w:rsidRPr="00C4693F">
        <w:t>Metabolic modulators</w:t>
      </w:r>
    </w:p>
    <w:p w14:paraId="40FE2A1C" w14:textId="77777777" w:rsidR="003569B8" w:rsidRPr="00C4693F" w:rsidRDefault="003569B8" w:rsidP="00EC7E00">
      <w:r w:rsidRPr="00C4693F">
        <w:t>Activators of the AMP-activated protein kinase (AMPK)</w:t>
      </w:r>
    </w:p>
    <w:p w14:paraId="71A24D8F" w14:textId="77777777" w:rsidR="003569B8" w:rsidRPr="00C4693F" w:rsidRDefault="003569B8" w:rsidP="00EC7E00">
      <w:r w:rsidRPr="00C4693F">
        <w:t>Insulins and insulin-mimetics</w:t>
      </w:r>
    </w:p>
    <w:p w14:paraId="7A865B89" w14:textId="77777777" w:rsidR="003569B8" w:rsidRPr="00C4693F" w:rsidRDefault="003569B8" w:rsidP="00EC7E00">
      <w:r w:rsidRPr="00C4693F">
        <w:t>Meldonium</w:t>
      </w:r>
    </w:p>
    <w:p w14:paraId="0F7288E3" w14:textId="77777777" w:rsidR="003569B8" w:rsidRPr="00C4693F" w:rsidRDefault="003569B8" w:rsidP="00EC7E00">
      <w:r w:rsidRPr="00C4693F">
        <w:t>Trimatazine</w:t>
      </w:r>
    </w:p>
    <w:p w14:paraId="37FA3885" w14:textId="77777777" w:rsidR="003569B8" w:rsidRPr="00C4693F" w:rsidRDefault="003569B8" w:rsidP="00EC7E00">
      <w:r w:rsidRPr="00C4693F">
        <w:t xml:space="preserve"> </w:t>
      </w:r>
    </w:p>
    <w:p w14:paraId="1E5B576B" w14:textId="155707CF" w:rsidR="003569B8" w:rsidRPr="00C4693F" w:rsidRDefault="003569B8" w:rsidP="00EC7E00">
      <w:pPr>
        <w:rPr>
          <w:lang w:val="en-US"/>
        </w:rPr>
      </w:pPr>
      <w:r w:rsidRPr="00C4693F">
        <w:rPr>
          <w:lang w:val="en-US"/>
        </w:rPr>
        <w:br w:type="page"/>
      </w:r>
    </w:p>
    <w:p w14:paraId="029747B0" w14:textId="1A84565E" w:rsidR="003569B8" w:rsidRPr="00C4693F" w:rsidRDefault="003569B8" w:rsidP="00EC7E00">
      <w:pPr>
        <w:rPr>
          <w:rFonts w:asciiTheme="majorHAnsi" w:hAnsiTheme="majorHAnsi"/>
          <w:b/>
        </w:rPr>
      </w:pPr>
      <w:r w:rsidRPr="00C4693F">
        <w:rPr>
          <w:rFonts w:asciiTheme="majorHAnsi" w:hAnsiTheme="majorHAnsi"/>
          <w:b/>
        </w:rPr>
        <w:lastRenderedPageBreak/>
        <w:t xml:space="preserve">Table 2: </w:t>
      </w:r>
      <w:r w:rsidR="00CE49AA">
        <w:rPr>
          <w:rFonts w:asciiTheme="majorHAnsi" w:hAnsiTheme="majorHAnsi"/>
          <w:b/>
        </w:rPr>
        <w:t xml:space="preserve">Conditions Included in </w:t>
      </w:r>
      <w:r w:rsidRPr="00C4693F">
        <w:rPr>
          <w:rFonts w:asciiTheme="majorHAnsi" w:hAnsiTheme="majorHAnsi"/>
          <w:b/>
        </w:rPr>
        <w:t>Therapeutic Use Exemptions (TUEs)</w:t>
      </w:r>
    </w:p>
    <w:p w14:paraId="00A5E84F" w14:textId="77777777" w:rsidR="003569B8" w:rsidRPr="00C4693F" w:rsidRDefault="003569B8" w:rsidP="00EC7E00">
      <w:pPr>
        <w:rPr>
          <w:rFonts w:asciiTheme="majorHAnsi" w:hAnsiTheme="majorHAnsi"/>
        </w:rPr>
      </w:pPr>
      <w:r w:rsidRPr="00C4693F">
        <w:rPr>
          <w:rFonts w:asciiTheme="majorHAnsi" w:hAnsiTheme="majorHAnsi"/>
        </w:rPr>
        <w:fldChar w:fldCharType="begin"/>
      </w:r>
      <w:r w:rsidRPr="00C4693F">
        <w:rPr>
          <w:rFonts w:asciiTheme="majorHAnsi" w:hAnsiTheme="majorHAnsi"/>
        </w:rPr>
        <w:instrText xml:space="preserve">https://www.wada-ama.org/en/what-we-do/science-medical/therapeutic-use-exemptions" </w:instrText>
      </w:r>
      <w:r w:rsidRPr="00C4693F">
        <w:rPr>
          <w:rFonts w:asciiTheme="majorHAnsi" w:hAnsiTheme="majorHAnsi"/>
        </w:rPr>
        <w:fldChar w:fldCharType="separate"/>
      </w:r>
      <w:r w:rsidRPr="00C4693F">
        <w:rPr>
          <w:rStyle w:val="Hyperlink"/>
        </w:rPr>
        <w:t>https://www.wada-ama.org/en/what-we-do/science-medical/therapeutic-use-exemptions</w:t>
      </w:r>
      <w:r w:rsidRPr="00C4693F">
        <w:rPr>
          <w:rFonts w:asciiTheme="majorHAnsi" w:hAnsiTheme="majorHAnsi"/>
        </w:rPr>
        <w:fldChar w:fldCharType="end"/>
      </w:r>
    </w:p>
    <w:p w14:paraId="77CDC91C" w14:textId="77777777" w:rsidR="003569B8" w:rsidRPr="00F11E5D" w:rsidRDefault="003569B8" w:rsidP="00F11E5D">
      <w:pPr>
        <w:spacing w:line="480" w:lineRule="auto"/>
        <w:rPr>
          <w:rFonts w:ascii="Helvetica" w:eastAsia="Times New Roman" w:hAnsi="Helvetica" w:cs="Times New Roman"/>
          <w:color w:val="000000"/>
          <w:lang w:eastAsia="en-GB"/>
        </w:rPr>
      </w:pPr>
      <w:r w:rsidRPr="00F11E5D">
        <w:rPr>
          <w:rFonts w:ascii="Helvetica" w:eastAsia="Times New Roman" w:hAnsi="Helvetica" w:cs="Times New Roman"/>
          <w:color w:val="000000"/>
          <w:lang w:eastAsia="en-GB"/>
        </w:rPr>
        <w:t>The following Medical information documents (also called TUE Physician Guidelines) are available from WADA:</w:t>
      </w:r>
    </w:p>
    <w:p w14:paraId="15630C4D" w14:textId="77777777" w:rsidR="00663953" w:rsidRPr="00C4693F" w:rsidRDefault="00663953" w:rsidP="00EC7E00">
      <w:pPr>
        <w:rPr>
          <w:rFonts w:ascii="Helvetica" w:eastAsia="Times New Roman" w:hAnsi="Helvetica" w:cs="Times New Roman"/>
          <w:color w:val="000000"/>
          <w:sz w:val="20"/>
          <w:szCs w:val="20"/>
          <w:lang w:eastAsia="en-GB"/>
        </w:rPr>
      </w:pPr>
    </w:p>
    <w:p w14:paraId="2CA920AB" w14:textId="77777777" w:rsidR="003569B8" w:rsidRPr="00C4693F" w:rsidRDefault="003569B8" w:rsidP="00F11E5D">
      <w:pPr>
        <w:spacing w:line="480" w:lineRule="auto"/>
        <w:rPr>
          <w:rFonts w:cstheme="minorHAnsi"/>
        </w:rPr>
      </w:pPr>
      <w:r w:rsidRPr="00C4693F">
        <w:rPr>
          <w:rFonts w:cstheme="minorHAnsi"/>
        </w:rPr>
        <w:t>ADHD (Attention Deficit Hyperactivity Disorder) in Children and Adults</w:t>
      </w:r>
    </w:p>
    <w:p w14:paraId="6F56FD56" w14:textId="77777777" w:rsidR="003569B8" w:rsidRPr="00C4693F" w:rsidRDefault="003569B8" w:rsidP="00F11E5D">
      <w:pPr>
        <w:spacing w:line="480" w:lineRule="auto"/>
        <w:rPr>
          <w:rFonts w:cstheme="minorHAnsi"/>
        </w:rPr>
      </w:pPr>
      <w:r w:rsidRPr="00C4693F">
        <w:rPr>
          <w:rFonts w:cstheme="minorHAnsi"/>
        </w:rPr>
        <w:t>Adrenal Insufficiency</w:t>
      </w:r>
    </w:p>
    <w:p w14:paraId="7741B570" w14:textId="77777777" w:rsidR="003569B8" w:rsidRPr="00C4693F" w:rsidRDefault="003569B8" w:rsidP="00F11E5D">
      <w:pPr>
        <w:spacing w:line="480" w:lineRule="auto"/>
        <w:rPr>
          <w:rFonts w:cstheme="minorHAnsi"/>
        </w:rPr>
      </w:pPr>
      <w:r w:rsidRPr="00C4693F">
        <w:rPr>
          <w:rFonts w:cstheme="minorHAnsi"/>
        </w:rPr>
        <w:t>Anaphylaxis</w:t>
      </w:r>
    </w:p>
    <w:p w14:paraId="2EDA8ACA" w14:textId="77777777" w:rsidR="003569B8" w:rsidRPr="00C4693F" w:rsidRDefault="003569B8" w:rsidP="00F11E5D">
      <w:pPr>
        <w:spacing w:line="480" w:lineRule="auto"/>
        <w:rPr>
          <w:rFonts w:cstheme="minorHAnsi"/>
        </w:rPr>
      </w:pPr>
      <w:r w:rsidRPr="00C4693F">
        <w:rPr>
          <w:rFonts w:cstheme="minorHAnsi"/>
        </w:rPr>
        <w:t>Asthma</w:t>
      </w:r>
    </w:p>
    <w:p w14:paraId="110B4007" w14:textId="77777777" w:rsidR="003569B8" w:rsidRPr="00C4693F" w:rsidRDefault="003569B8" w:rsidP="00F11E5D">
      <w:pPr>
        <w:spacing w:line="480" w:lineRule="auto"/>
        <w:rPr>
          <w:rFonts w:cstheme="minorHAnsi"/>
        </w:rPr>
      </w:pPr>
      <w:r w:rsidRPr="00C4693F">
        <w:rPr>
          <w:rFonts w:cstheme="minorHAnsi"/>
        </w:rPr>
        <w:t>Cardiovascular Conditions: The Therapeutic Use of Beta-blockers in Athletes</w:t>
      </w:r>
    </w:p>
    <w:p w14:paraId="77A3FB72" w14:textId="77777777" w:rsidR="003569B8" w:rsidRPr="00C4693F" w:rsidRDefault="003569B8" w:rsidP="00F11E5D">
      <w:pPr>
        <w:spacing w:line="480" w:lineRule="auto"/>
        <w:rPr>
          <w:rFonts w:cstheme="minorHAnsi"/>
        </w:rPr>
      </w:pPr>
      <w:r w:rsidRPr="00C4693F">
        <w:rPr>
          <w:rFonts w:cstheme="minorHAnsi"/>
        </w:rPr>
        <w:t>Diabetes Mellitus</w:t>
      </w:r>
    </w:p>
    <w:p w14:paraId="68F23960" w14:textId="77777777" w:rsidR="003569B8" w:rsidRPr="00C4693F" w:rsidRDefault="003569B8" w:rsidP="00F11E5D">
      <w:pPr>
        <w:spacing w:line="480" w:lineRule="auto"/>
        <w:rPr>
          <w:rFonts w:cstheme="minorHAnsi"/>
        </w:rPr>
      </w:pPr>
      <w:r w:rsidRPr="00C4693F">
        <w:rPr>
          <w:rFonts w:cstheme="minorHAnsi"/>
        </w:rPr>
        <w:t>Growth Hormone Deficiency in Adults</w:t>
      </w:r>
    </w:p>
    <w:p w14:paraId="2F90068C" w14:textId="77777777" w:rsidR="003569B8" w:rsidRPr="00C4693F" w:rsidRDefault="003569B8" w:rsidP="00F11E5D">
      <w:pPr>
        <w:spacing w:line="480" w:lineRule="auto"/>
        <w:rPr>
          <w:rFonts w:cstheme="minorHAnsi"/>
        </w:rPr>
      </w:pPr>
      <w:r w:rsidRPr="00C4693F">
        <w:rPr>
          <w:rFonts w:cstheme="minorHAnsi"/>
        </w:rPr>
        <w:t>Growth Hormone Deficiency in Children and Adolescents</w:t>
      </w:r>
    </w:p>
    <w:p w14:paraId="4357E733" w14:textId="77777777" w:rsidR="003569B8" w:rsidRPr="00C4693F" w:rsidRDefault="003569B8" w:rsidP="00F11E5D">
      <w:pPr>
        <w:spacing w:line="480" w:lineRule="auto"/>
        <w:rPr>
          <w:rFonts w:cstheme="minorHAnsi"/>
        </w:rPr>
      </w:pPr>
      <w:r w:rsidRPr="00C4693F">
        <w:rPr>
          <w:rFonts w:cstheme="minorHAnsi"/>
        </w:rPr>
        <w:t>Infertility/Polycystic Ovarian Syndrome</w:t>
      </w:r>
    </w:p>
    <w:p w14:paraId="1E4D6E2A" w14:textId="77777777" w:rsidR="003569B8" w:rsidRPr="00C4693F" w:rsidRDefault="003569B8" w:rsidP="00F11E5D">
      <w:pPr>
        <w:spacing w:line="480" w:lineRule="auto"/>
        <w:rPr>
          <w:rFonts w:cstheme="minorHAnsi"/>
        </w:rPr>
      </w:pPr>
      <w:r w:rsidRPr="00C4693F">
        <w:rPr>
          <w:rFonts w:cstheme="minorHAnsi"/>
        </w:rPr>
        <w:t>Inflammatory Bowel Disease</w:t>
      </w:r>
    </w:p>
    <w:p w14:paraId="1B88048C" w14:textId="77777777" w:rsidR="003569B8" w:rsidRPr="00C4693F" w:rsidRDefault="003569B8" w:rsidP="00F11E5D">
      <w:pPr>
        <w:spacing w:line="480" w:lineRule="auto"/>
        <w:rPr>
          <w:rFonts w:cstheme="minorHAnsi"/>
        </w:rPr>
      </w:pPr>
      <w:r w:rsidRPr="00C4693F">
        <w:rPr>
          <w:rFonts w:cstheme="minorHAnsi"/>
        </w:rPr>
        <w:t>Intravenous Infusion</w:t>
      </w:r>
    </w:p>
    <w:p w14:paraId="4C2326AE" w14:textId="77777777" w:rsidR="003569B8" w:rsidRPr="00C4693F" w:rsidRDefault="003569B8" w:rsidP="00F11E5D">
      <w:pPr>
        <w:spacing w:line="480" w:lineRule="auto"/>
        <w:rPr>
          <w:rFonts w:cstheme="minorHAnsi"/>
        </w:rPr>
      </w:pPr>
      <w:r w:rsidRPr="00C4693F">
        <w:rPr>
          <w:rFonts w:cstheme="minorHAnsi"/>
        </w:rPr>
        <w:t>Intrinsic Sleep Disorders</w:t>
      </w:r>
    </w:p>
    <w:p w14:paraId="7B8FC769" w14:textId="77777777" w:rsidR="003569B8" w:rsidRPr="00C4693F" w:rsidRDefault="003569B8" w:rsidP="00F11E5D">
      <w:pPr>
        <w:spacing w:line="480" w:lineRule="auto"/>
        <w:rPr>
          <w:rFonts w:cstheme="minorHAnsi"/>
        </w:rPr>
      </w:pPr>
      <w:r w:rsidRPr="00C4693F">
        <w:rPr>
          <w:rFonts w:cstheme="minorHAnsi"/>
        </w:rPr>
        <w:t>Male Hypogonadism</w:t>
      </w:r>
    </w:p>
    <w:p w14:paraId="55E1FE0E" w14:textId="77777777" w:rsidR="003569B8" w:rsidRPr="00C4693F" w:rsidRDefault="003569B8" w:rsidP="00F11E5D">
      <w:pPr>
        <w:spacing w:line="480" w:lineRule="auto"/>
        <w:rPr>
          <w:rFonts w:cstheme="minorHAnsi"/>
        </w:rPr>
      </w:pPr>
      <w:r w:rsidRPr="00C4693F">
        <w:rPr>
          <w:rFonts w:cstheme="minorHAnsi"/>
        </w:rPr>
        <w:t>Musculoskeletal Conditions</w:t>
      </w:r>
    </w:p>
    <w:p w14:paraId="59DC431D" w14:textId="77777777" w:rsidR="003569B8" w:rsidRPr="00C4693F" w:rsidRDefault="003569B8" w:rsidP="00F11E5D">
      <w:pPr>
        <w:spacing w:line="480" w:lineRule="auto"/>
        <w:rPr>
          <w:rFonts w:cstheme="minorHAnsi"/>
        </w:rPr>
      </w:pPr>
      <w:r w:rsidRPr="00C4693F">
        <w:rPr>
          <w:rFonts w:cstheme="minorHAnsi"/>
        </w:rPr>
        <w:t>Neuropathic Pain</w:t>
      </w:r>
    </w:p>
    <w:p w14:paraId="72079C2E" w14:textId="77777777" w:rsidR="003569B8" w:rsidRPr="00C4693F" w:rsidRDefault="003569B8" w:rsidP="00F11E5D">
      <w:pPr>
        <w:spacing w:line="480" w:lineRule="auto"/>
        <w:rPr>
          <w:rFonts w:cstheme="minorHAnsi"/>
        </w:rPr>
      </w:pPr>
      <w:r w:rsidRPr="00C4693F">
        <w:rPr>
          <w:rFonts w:cstheme="minorHAnsi"/>
        </w:rPr>
        <w:t>Post Infectious Cough</w:t>
      </w:r>
    </w:p>
    <w:p w14:paraId="28FF7916" w14:textId="77777777" w:rsidR="003569B8" w:rsidRPr="00C4693F" w:rsidRDefault="003569B8" w:rsidP="00F11E5D">
      <w:pPr>
        <w:spacing w:line="480" w:lineRule="auto"/>
        <w:rPr>
          <w:rFonts w:cstheme="minorHAnsi"/>
        </w:rPr>
      </w:pPr>
      <w:r w:rsidRPr="00C4693F">
        <w:rPr>
          <w:rFonts w:cstheme="minorHAnsi"/>
        </w:rPr>
        <w:t>Renal Transplantation</w:t>
      </w:r>
    </w:p>
    <w:p w14:paraId="6BD51BE1" w14:textId="77777777" w:rsidR="003569B8" w:rsidRPr="00C4693F" w:rsidRDefault="003569B8" w:rsidP="00F11E5D">
      <w:pPr>
        <w:spacing w:line="480" w:lineRule="auto"/>
        <w:rPr>
          <w:rFonts w:cstheme="minorHAnsi"/>
        </w:rPr>
      </w:pPr>
      <w:r w:rsidRPr="00C4693F">
        <w:rPr>
          <w:rFonts w:cstheme="minorHAnsi"/>
        </w:rPr>
        <w:t>Sinusitis/Rhinosinusitis</w:t>
      </w:r>
    </w:p>
    <w:p w14:paraId="699B6D3D" w14:textId="77777777" w:rsidR="003569B8" w:rsidRPr="00C4693F" w:rsidRDefault="003569B8" w:rsidP="00F11E5D">
      <w:pPr>
        <w:spacing w:line="480" w:lineRule="auto"/>
        <w:rPr>
          <w:rFonts w:cstheme="minorHAnsi"/>
        </w:rPr>
      </w:pPr>
      <w:r w:rsidRPr="00C4693F">
        <w:rPr>
          <w:rFonts w:cstheme="minorHAnsi"/>
        </w:rPr>
        <w:t>Transgender Athletes</w:t>
      </w:r>
    </w:p>
    <w:p w14:paraId="0ABAA996" w14:textId="77777777" w:rsidR="003569B8" w:rsidRPr="00C4693F" w:rsidRDefault="003569B8" w:rsidP="00EC7E00">
      <w:pPr>
        <w:rPr>
          <w:rFonts w:cstheme="minorHAnsi"/>
        </w:rPr>
      </w:pPr>
    </w:p>
    <w:p w14:paraId="38C07D51" w14:textId="4B9468E3" w:rsidR="003569B8" w:rsidRPr="00C4693F" w:rsidRDefault="003569B8" w:rsidP="00EC7E00">
      <w:pPr>
        <w:rPr>
          <w:rFonts w:cstheme="minorHAnsi"/>
        </w:rPr>
      </w:pPr>
      <w:r w:rsidRPr="00C4693F">
        <w:rPr>
          <w:rFonts w:cstheme="minorHAnsi"/>
        </w:rPr>
        <w:br w:type="page"/>
      </w:r>
    </w:p>
    <w:p w14:paraId="7135866F" w14:textId="77777777" w:rsidR="003569B8" w:rsidRPr="00C4693F" w:rsidRDefault="003569B8" w:rsidP="00EC7E00">
      <w:pPr>
        <w:rPr>
          <w:b/>
        </w:rPr>
      </w:pPr>
      <w:r w:rsidRPr="00C4693F">
        <w:rPr>
          <w:b/>
        </w:rPr>
        <w:lastRenderedPageBreak/>
        <w:t>Table 3: World Anti-Doping Agency List of Prohibited Substances. Growth Hormone is listed within the section on Peptide Hormones, Growth Factors, Related substances and Mimetics</w:t>
      </w:r>
    </w:p>
    <w:p w14:paraId="51A3975A" w14:textId="77777777" w:rsidR="003569B8" w:rsidRPr="00C4693F" w:rsidRDefault="003569B8" w:rsidP="00EC7E00"/>
    <w:p w14:paraId="0127135D" w14:textId="77777777" w:rsidR="00596063" w:rsidRPr="00C4693F" w:rsidRDefault="00596063" w:rsidP="00EC7E00"/>
    <w:p w14:paraId="0BF24552" w14:textId="77777777" w:rsidR="003569B8" w:rsidRPr="00C4693F" w:rsidRDefault="003569B8" w:rsidP="00EC7E00"/>
    <w:p w14:paraId="2D735207" w14:textId="0FD7B2AB" w:rsidR="003569B8" w:rsidRPr="00A102F4" w:rsidRDefault="003569B8" w:rsidP="00A102F4">
      <w:pPr>
        <w:pStyle w:val="ListParagraph"/>
        <w:numPr>
          <w:ilvl w:val="0"/>
          <w:numId w:val="17"/>
        </w:numPr>
        <w:spacing w:line="480" w:lineRule="auto"/>
        <w:rPr>
          <w:rFonts w:cs="DIN OT"/>
          <w:color w:val="221E1F"/>
        </w:rPr>
      </w:pPr>
      <w:r w:rsidRPr="00A102F4">
        <w:rPr>
          <w:rFonts w:cs="DIN OT"/>
          <w:color w:val="000000"/>
        </w:rPr>
        <w:t xml:space="preserve">Growth Hormone (GH), its fragments and releasing </w:t>
      </w:r>
      <w:r w:rsidRPr="00A102F4">
        <w:rPr>
          <w:rFonts w:cs="DIN OT"/>
          <w:color w:val="221E1F"/>
        </w:rPr>
        <w:t>factors</w:t>
      </w:r>
      <w:r w:rsidR="00596063" w:rsidRPr="00A102F4">
        <w:rPr>
          <w:rFonts w:cs="DIN OT"/>
          <w:color w:val="221E1F"/>
        </w:rPr>
        <w:t>, including, but not limited to</w:t>
      </w:r>
    </w:p>
    <w:p w14:paraId="744F3758" w14:textId="77777777" w:rsidR="00596063" w:rsidRPr="00C4693F" w:rsidRDefault="00596063" w:rsidP="00A102F4">
      <w:pPr>
        <w:spacing w:line="480" w:lineRule="auto"/>
        <w:rPr>
          <w:rFonts w:cs="DIN OT"/>
          <w:color w:val="221E1F"/>
        </w:rPr>
      </w:pPr>
    </w:p>
    <w:p w14:paraId="3C1E9A34" w14:textId="77777777" w:rsidR="003569B8" w:rsidRPr="00A102F4" w:rsidRDefault="003569B8" w:rsidP="00A102F4">
      <w:pPr>
        <w:pStyle w:val="ListParagraph"/>
        <w:numPr>
          <w:ilvl w:val="0"/>
          <w:numId w:val="17"/>
        </w:numPr>
        <w:spacing w:line="480" w:lineRule="auto"/>
        <w:rPr>
          <w:rFonts w:cs="DIN OT"/>
          <w:color w:val="221E1F"/>
        </w:rPr>
      </w:pPr>
      <w:r w:rsidRPr="00A102F4">
        <w:rPr>
          <w:rFonts w:cs="DIN OT"/>
          <w:color w:val="221E1F"/>
        </w:rPr>
        <w:t xml:space="preserve">Growth Hormone fragments, e.g. AOD-9604 and hGH 176-191; </w:t>
      </w:r>
    </w:p>
    <w:p w14:paraId="1E0B221B" w14:textId="77777777" w:rsidR="00596063" w:rsidRPr="00C4693F" w:rsidRDefault="00596063" w:rsidP="00A102F4">
      <w:pPr>
        <w:spacing w:line="480" w:lineRule="auto"/>
        <w:rPr>
          <w:rFonts w:cs="DIN OT"/>
          <w:color w:val="221E1F"/>
        </w:rPr>
      </w:pPr>
    </w:p>
    <w:p w14:paraId="7D0E978D" w14:textId="77777777" w:rsidR="003569B8" w:rsidRPr="00A102F4" w:rsidRDefault="003569B8" w:rsidP="00A102F4">
      <w:pPr>
        <w:pStyle w:val="ListParagraph"/>
        <w:numPr>
          <w:ilvl w:val="0"/>
          <w:numId w:val="17"/>
        </w:numPr>
        <w:spacing w:line="480" w:lineRule="auto"/>
        <w:rPr>
          <w:rFonts w:cs="DIN OT"/>
          <w:color w:val="221E1F"/>
        </w:rPr>
      </w:pPr>
      <w:r w:rsidRPr="00A102F4">
        <w:rPr>
          <w:rFonts w:cs="DIN OT"/>
          <w:color w:val="221E1F"/>
        </w:rPr>
        <w:t>Growth Hormone Releasing Hormone (GHRH) and its analogues, e.g. CJC-1293, CJC-1295, sermorelin and tesamorelin;</w:t>
      </w:r>
    </w:p>
    <w:p w14:paraId="2C283875" w14:textId="77777777" w:rsidR="00596063" w:rsidRPr="00C4693F" w:rsidRDefault="00596063" w:rsidP="00A102F4">
      <w:pPr>
        <w:spacing w:line="480" w:lineRule="auto"/>
        <w:rPr>
          <w:rFonts w:cs="DIN OT"/>
          <w:color w:val="221E1F"/>
        </w:rPr>
      </w:pPr>
    </w:p>
    <w:p w14:paraId="1A58C9A2" w14:textId="77777777" w:rsidR="004471B7" w:rsidRPr="00A102F4" w:rsidRDefault="003569B8" w:rsidP="00A102F4">
      <w:pPr>
        <w:pStyle w:val="ListParagraph"/>
        <w:numPr>
          <w:ilvl w:val="0"/>
          <w:numId w:val="17"/>
        </w:numPr>
        <w:spacing w:line="480" w:lineRule="auto"/>
        <w:rPr>
          <w:rFonts w:cs="DIN OT"/>
          <w:color w:val="221E1F"/>
        </w:rPr>
      </w:pPr>
      <w:r w:rsidRPr="00A102F4">
        <w:rPr>
          <w:rFonts w:cs="DIN OT"/>
          <w:color w:val="221E1F"/>
        </w:rPr>
        <w:t>Growth Hormone Secretagogues (GHS), e.g. lenomorelin (ghrelin) and its mimetics, e.g. anamorelin, ipamorelin, macimorelin and tabimorelin; GH-Releasing Peptides (GHRPs), e.g. alexamorelin, GHRP-1, GHRP-2 (pralmorelin), GHRP-3, GHRP-4, GHRP-5, GHRP-6, and examorelin (hexarelin).</w:t>
      </w:r>
    </w:p>
    <w:p w14:paraId="779898A7" w14:textId="77777777" w:rsidR="004471B7" w:rsidRDefault="004471B7" w:rsidP="004471B7">
      <w:pPr>
        <w:spacing w:line="480" w:lineRule="auto"/>
        <w:rPr>
          <w:lang w:val="en-US"/>
        </w:rPr>
        <w:sectPr w:rsidR="004471B7" w:rsidSect="004471B7">
          <w:headerReference w:type="default" r:id="rId19"/>
          <w:footerReference w:type="even" r:id="rId20"/>
          <w:footerReference w:type="default" r:id="rId21"/>
          <w:pgSz w:w="11900" w:h="16840"/>
          <w:pgMar w:top="1440" w:right="1440" w:bottom="1440" w:left="1440" w:header="709" w:footer="709" w:gutter="0"/>
          <w:lnNumType w:countBy="1" w:restart="continuous"/>
          <w:cols w:space="708"/>
          <w:docGrid w:linePitch="326"/>
        </w:sectPr>
      </w:pPr>
    </w:p>
    <w:p w14:paraId="4924C86E" w14:textId="77777777" w:rsidR="004471B7" w:rsidRDefault="004471B7" w:rsidP="004471B7">
      <w:pPr>
        <w:spacing w:line="480" w:lineRule="auto"/>
        <w:rPr>
          <w:lang w:val="en-US"/>
        </w:rPr>
        <w:sectPr w:rsidR="004471B7" w:rsidSect="004471B7">
          <w:type w:val="continuous"/>
          <w:pgSz w:w="11900" w:h="16840"/>
          <w:pgMar w:top="1440" w:right="1440" w:bottom="1440" w:left="1440" w:header="709" w:footer="709" w:gutter="0"/>
          <w:lnNumType w:countBy="1" w:restart="continuous"/>
          <w:cols w:space="708"/>
          <w:docGrid w:linePitch="326"/>
        </w:sectPr>
      </w:pPr>
    </w:p>
    <w:p w14:paraId="56D6DC78" w14:textId="366F3584" w:rsidR="00C63D38" w:rsidRPr="00F9359C" w:rsidRDefault="00C63D38" w:rsidP="004471B7">
      <w:pPr>
        <w:spacing w:line="480" w:lineRule="auto"/>
        <w:rPr>
          <w:b/>
          <w:lang w:val="en-US"/>
        </w:rPr>
      </w:pPr>
      <w:r w:rsidRPr="00F9359C">
        <w:rPr>
          <w:b/>
          <w:lang w:val="en-US"/>
        </w:rPr>
        <w:lastRenderedPageBreak/>
        <w:t>Table 4</w:t>
      </w:r>
      <w:r w:rsidR="005C49CA" w:rsidRPr="00F9359C">
        <w:rPr>
          <w:b/>
          <w:lang w:val="en-US"/>
        </w:rPr>
        <w:t>: Percentage of</w:t>
      </w:r>
      <w:r w:rsidRPr="00F9359C">
        <w:rPr>
          <w:b/>
          <w:lang w:val="en-US"/>
        </w:rPr>
        <w:t xml:space="preserve"> Adverse or Atypical Doping Tests Among Olympic and non-Olympic Sports from 2013-2017</w:t>
      </w:r>
    </w:p>
    <w:p w14:paraId="1645CCBA" w14:textId="79751161" w:rsidR="00C63D38" w:rsidRPr="00F9359C" w:rsidRDefault="00A102F4" w:rsidP="004471B7">
      <w:pPr>
        <w:spacing w:line="480" w:lineRule="auto"/>
        <w:rPr>
          <w:lang w:val="en-US"/>
        </w:rPr>
      </w:pPr>
      <w:r w:rsidRPr="00F9359C">
        <w:rPr>
          <w:lang w:val="en-US"/>
        </w:rPr>
        <w:t>(</w:t>
      </w:r>
      <w:r w:rsidR="00642E3D" w:rsidRPr="00F9359C">
        <w:rPr>
          <w:lang w:val="en-US"/>
        </w:rPr>
        <w:t>https://www.wada-ama.org/en/resources/laboratories/anti-doping-testing-figures-report</w:t>
      </w:r>
      <w:r w:rsidRPr="00F9359C">
        <w:rPr>
          <w:lang w:val="en-US"/>
        </w:rPr>
        <w:t>)</w:t>
      </w:r>
    </w:p>
    <w:tbl>
      <w:tblPr>
        <w:tblW w:w="13380" w:type="dxa"/>
        <w:tblCellMar>
          <w:left w:w="0" w:type="dxa"/>
          <w:right w:w="0" w:type="dxa"/>
        </w:tblCellMar>
        <w:tblLook w:val="04A0" w:firstRow="1" w:lastRow="0" w:firstColumn="1" w:lastColumn="0" w:noHBand="0" w:noVBand="1"/>
      </w:tblPr>
      <w:tblGrid>
        <w:gridCol w:w="2380"/>
        <w:gridCol w:w="996"/>
        <w:gridCol w:w="1204"/>
        <w:gridCol w:w="996"/>
        <w:gridCol w:w="1204"/>
        <w:gridCol w:w="996"/>
        <w:gridCol w:w="1204"/>
        <w:gridCol w:w="996"/>
        <w:gridCol w:w="1204"/>
        <w:gridCol w:w="996"/>
        <w:gridCol w:w="1204"/>
      </w:tblGrid>
      <w:tr w:rsidR="00C63D38" w:rsidRPr="00F9359C" w14:paraId="3084F5B2" w14:textId="77777777" w:rsidTr="00C63D38">
        <w:trPr>
          <w:trHeight w:val="820"/>
        </w:trPr>
        <w:tc>
          <w:tcPr>
            <w:tcW w:w="2380"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7F6D2A22"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 </w:t>
            </w:r>
          </w:p>
        </w:tc>
        <w:tc>
          <w:tcPr>
            <w:tcW w:w="2200"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9F65443"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2013</w:t>
            </w:r>
          </w:p>
        </w:tc>
        <w:tc>
          <w:tcPr>
            <w:tcW w:w="2200"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A0B5633"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2014</w:t>
            </w:r>
          </w:p>
        </w:tc>
        <w:tc>
          <w:tcPr>
            <w:tcW w:w="2200"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F69D6C"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2015</w:t>
            </w:r>
          </w:p>
        </w:tc>
        <w:tc>
          <w:tcPr>
            <w:tcW w:w="2200"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02093B"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2016</w:t>
            </w:r>
          </w:p>
        </w:tc>
        <w:tc>
          <w:tcPr>
            <w:tcW w:w="2200" w:type="dxa"/>
            <w:gridSpan w:val="2"/>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302903D6" w14:textId="77777777" w:rsidR="00C63D38" w:rsidRPr="00F9359C" w:rsidRDefault="00C63D38">
            <w:pPr>
              <w:jc w:val="center"/>
              <w:rPr>
                <w:rFonts w:ascii="Calibri" w:eastAsia="Times New Roman" w:hAnsi="Calibri" w:cs="Times New Roman"/>
                <w:b/>
                <w:bCs/>
                <w:sz w:val="28"/>
                <w:szCs w:val="28"/>
              </w:rPr>
            </w:pPr>
            <w:r w:rsidRPr="00F9359C">
              <w:rPr>
                <w:rFonts w:ascii="Calibri" w:eastAsia="Times New Roman" w:hAnsi="Calibri" w:cs="Times New Roman"/>
                <w:b/>
                <w:bCs/>
                <w:sz w:val="28"/>
                <w:szCs w:val="28"/>
              </w:rPr>
              <w:t>2017</w:t>
            </w:r>
          </w:p>
        </w:tc>
      </w:tr>
      <w:tr w:rsidR="00C63D38" w:rsidRPr="00F9359C" w14:paraId="0469354B" w14:textId="77777777" w:rsidTr="00C63D38">
        <w:trPr>
          <w:trHeight w:val="82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7D2760B"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76FAB"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AAF</w:t>
            </w:r>
            <w:r w:rsidRPr="00F9359C">
              <w:rPr>
                <w:rFonts w:ascii="Calibri" w:eastAsia="Times New Roman" w:hAnsi="Calibri" w:cs="Times New Roman"/>
                <w:b/>
                <w:bCs/>
                <w:vertAlign w:val="superscript"/>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3CDB6"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Total</w:t>
            </w:r>
            <w:r w:rsidRPr="00F9359C">
              <w:rPr>
                <w:rFonts w:ascii="Calibri" w:eastAsia="Times New Roman" w:hAnsi="Calibri" w:cs="Times New Roman"/>
                <w:b/>
                <w:bCs/>
                <w:vertAlign w:val="superscript"/>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0789BE"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AAF</w:t>
            </w:r>
            <w:r w:rsidRPr="00F9359C">
              <w:rPr>
                <w:rFonts w:ascii="Calibri" w:eastAsia="Times New Roman" w:hAnsi="Calibri" w:cs="Times New Roman"/>
                <w:b/>
                <w:bCs/>
                <w:vertAlign w:val="superscript"/>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3C3AEE"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Total</w:t>
            </w:r>
            <w:r w:rsidRPr="00F9359C">
              <w:rPr>
                <w:rFonts w:ascii="Calibri" w:eastAsia="Times New Roman" w:hAnsi="Calibri" w:cs="Times New Roman"/>
                <w:b/>
                <w:bCs/>
                <w:vertAlign w:val="superscript"/>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AD8E6E"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AAF</w:t>
            </w:r>
            <w:r w:rsidRPr="00F9359C">
              <w:rPr>
                <w:rFonts w:ascii="Calibri" w:eastAsia="Times New Roman" w:hAnsi="Calibri" w:cs="Times New Roman"/>
                <w:b/>
                <w:bCs/>
                <w:vertAlign w:val="superscript"/>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3E073A"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Total</w:t>
            </w:r>
            <w:r w:rsidRPr="00F9359C">
              <w:rPr>
                <w:rFonts w:ascii="Calibri" w:eastAsia="Times New Roman" w:hAnsi="Calibri" w:cs="Times New Roman"/>
                <w:b/>
                <w:bCs/>
                <w:vertAlign w:val="superscript"/>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A7F9D1"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AAF</w:t>
            </w:r>
            <w:r w:rsidRPr="00F9359C">
              <w:rPr>
                <w:rFonts w:ascii="Calibri" w:eastAsia="Times New Roman" w:hAnsi="Calibri" w:cs="Times New Roman"/>
                <w:b/>
                <w:bCs/>
                <w:vertAlign w:val="superscript"/>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6DD0"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Total</w:t>
            </w:r>
            <w:r w:rsidRPr="00F9359C">
              <w:rPr>
                <w:rFonts w:ascii="Calibri" w:eastAsia="Times New Roman" w:hAnsi="Calibri" w:cs="Times New Roman"/>
                <w:b/>
                <w:bCs/>
                <w:vertAlign w:val="superscript"/>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ACA8D2"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AAF</w:t>
            </w:r>
            <w:r w:rsidRPr="00F9359C">
              <w:rPr>
                <w:rFonts w:ascii="Calibri" w:eastAsia="Times New Roman" w:hAnsi="Calibri" w:cs="Times New Roman"/>
                <w:b/>
                <w:bCs/>
                <w:vertAlign w:val="superscript"/>
              </w:rPr>
              <w:t>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ED53543" w14:textId="77777777" w:rsidR="00C63D38" w:rsidRPr="00F9359C" w:rsidRDefault="00C63D38">
            <w:pPr>
              <w:jc w:val="center"/>
              <w:rPr>
                <w:rFonts w:ascii="Calibri" w:eastAsia="Times New Roman" w:hAnsi="Calibri" w:cs="Times New Roman"/>
                <w:b/>
                <w:bCs/>
              </w:rPr>
            </w:pPr>
            <w:r w:rsidRPr="00F9359C">
              <w:rPr>
                <w:rFonts w:ascii="Calibri" w:eastAsia="Times New Roman" w:hAnsi="Calibri" w:cs="Times New Roman"/>
                <w:b/>
                <w:bCs/>
              </w:rPr>
              <w:t>Total</w:t>
            </w:r>
            <w:r w:rsidRPr="00F9359C">
              <w:rPr>
                <w:rFonts w:ascii="Calibri" w:eastAsia="Times New Roman" w:hAnsi="Calibri" w:cs="Times New Roman"/>
                <w:b/>
                <w:bCs/>
                <w:vertAlign w:val="superscript"/>
              </w:rPr>
              <w:t>2</w:t>
            </w:r>
          </w:p>
        </w:tc>
      </w:tr>
      <w:tr w:rsidR="00C63D38" w:rsidRPr="00F9359C" w14:paraId="471BF5AC" w14:textId="77777777" w:rsidTr="00C63D38">
        <w:trPr>
          <w:trHeight w:val="82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32E2BBA" w14:textId="77777777" w:rsidR="00C63D38" w:rsidRPr="00F9359C" w:rsidRDefault="00C63D38" w:rsidP="00C63D38">
            <w:pPr>
              <w:rPr>
                <w:rFonts w:ascii="Calibri" w:eastAsia="Times New Roman" w:hAnsi="Calibri" w:cs="Times New Roman"/>
              </w:rPr>
            </w:pPr>
            <w:r w:rsidRPr="00F9359C">
              <w:rPr>
                <w:rFonts w:ascii="Calibri" w:eastAsia="Times New Roman" w:hAnsi="Calibri" w:cs="Times New Roman"/>
              </w:rPr>
              <w:t>Olympic Spor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50623A"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D514DF"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8EABFE"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690836"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6CF0C2"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5D271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B20E8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E50599"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14986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7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2838E7"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0.82</w:t>
            </w:r>
          </w:p>
        </w:tc>
      </w:tr>
      <w:tr w:rsidR="00C63D38" w:rsidRPr="00F9359C" w14:paraId="533D290B" w14:textId="77777777" w:rsidTr="00C63D38">
        <w:trPr>
          <w:trHeight w:val="820"/>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16AC95B6" w14:textId="67FF56AA" w:rsidR="00C63D38" w:rsidRPr="00F9359C" w:rsidRDefault="005C49CA">
            <w:pPr>
              <w:rPr>
                <w:rFonts w:ascii="Calibri" w:eastAsia="Times New Roman" w:hAnsi="Calibri" w:cs="Times New Roman"/>
              </w:rPr>
            </w:pPr>
            <w:r w:rsidRPr="00F9359C">
              <w:rPr>
                <w:rFonts w:ascii="Calibri" w:eastAsia="Times New Roman" w:hAnsi="Calibri" w:cs="Times New Roman"/>
              </w:rPr>
              <w:t>Non-Olympic Sport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5F832DE"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9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C460FD"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7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C9AAF2"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7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AFC202"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0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B29421"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0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AE998D2"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5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E987A2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3A136"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8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9C4312"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C5FB0D"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64</w:t>
            </w:r>
          </w:p>
        </w:tc>
      </w:tr>
      <w:tr w:rsidR="00C63D38" w:rsidRPr="00F9359C" w14:paraId="1B4D20D9" w14:textId="77777777" w:rsidTr="00C63D38">
        <w:trPr>
          <w:trHeight w:val="820"/>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C5C66A2" w14:textId="77777777" w:rsidR="00C63D38" w:rsidRPr="00F9359C" w:rsidRDefault="00C63D38">
            <w:pPr>
              <w:rPr>
                <w:rFonts w:ascii="Calibri" w:eastAsia="Times New Roman" w:hAnsi="Calibri" w:cs="Times New Roman"/>
              </w:rPr>
            </w:pPr>
            <w:r w:rsidRPr="00F9359C">
              <w:rPr>
                <w:rFonts w:ascii="Calibri" w:eastAsia="Times New Roman" w:hAnsi="Calibri" w:cs="Times New Roman"/>
              </w:rPr>
              <w:t>Overal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DA3450"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3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5A46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2.2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51A864"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B5C00C"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3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955D48"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2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287397"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4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BE738EE"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07FCA78"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8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87266E"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D9EC5B" w14:textId="77777777" w:rsidR="00C63D38" w:rsidRPr="00F9359C" w:rsidRDefault="00C63D38" w:rsidP="00C63D38">
            <w:pPr>
              <w:jc w:val="center"/>
              <w:rPr>
                <w:rFonts w:ascii="Calibri" w:eastAsia="Times New Roman" w:hAnsi="Calibri" w:cs="Times New Roman"/>
              </w:rPr>
            </w:pPr>
            <w:r w:rsidRPr="00F9359C">
              <w:rPr>
                <w:rFonts w:ascii="Calibri" w:eastAsia="Times New Roman" w:hAnsi="Calibri" w:cs="Times New Roman"/>
              </w:rPr>
              <w:t>1.48</w:t>
            </w:r>
          </w:p>
        </w:tc>
      </w:tr>
    </w:tbl>
    <w:p w14:paraId="021282DC" w14:textId="2166613B" w:rsidR="005C49CA" w:rsidRPr="00F9359C" w:rsidRDefault="00C63D38" w:rsidP="004471B7">
      <w:pPr>
        <w:spacing w:line="480" w:lineRule="auto"/>
        <w:rPr>
          <w:lang w:val="en-US"/>
        </w:rPr>
      </w:pPr>
      <w:r w:rsidRPr="00F9359C">
        <w:rPr>
          <w:lang w:val="en-US"/>
        </w:rPr>
        <w:t xml:space="preserve"> </w:t>
      </w:r>
    </w:p>
    <w:p w14:paraId="5382A14F" w14:textId="7EF2CA00" w:rsidR="00D70236" w:rsidRPr="00F9359C" w:rsidRDefault="00D70236" w:rsidP="00EC7E00"/>
    <w:p w14:paraId="0F50B26B" w14:textId="2957D41B" w:rsidR="003569B8" w:rsidRPr="00F9359C" w:rsidRDefault="005C49CA" w:rsidP="00BF6704">
      <w:pPr>
        <w:spacing w:line="480" w:lineRule="auto"/>
      </w:pPr>
      <w:r w:rsidRPr="00F9359C">
        <w:t>* Olympic sport data include tests conducted in non-</w:t>
      </w:r>
      <w:r w:rsidR="00761C69" w:rsidRPr="00F9359C">
        <w:t>Olympic</w:t>
      </w:r>
      <w:r w:rsidRPr="00F9359C">
        <w:t xml:space="preserve"> disciplines of the sport which are governed by an Olympic International Federation</w:t>
      </w:r>
    </w:p>
    <w:p w14:paraId="7DA7EBA3" w14:textId="4A70C806" w:rsidR="005C49CA" w:rsidRPr="00F9359C" w:rsidRDefault="005C49CA" w:rsidP="00BF6704">
      <w:pPr>
        <w:spacing w:line="480" w:lineRule="auto"/>
      </w:pPr>
      <w:r w:rsidRPr="00F9359C">
        <w:rPr>
          <w:vertAlign w:val="superscript"/>
        </w:rPr>
        <w:t>1</w:t>
      </w:r>
      <w:r w:rsidRPr="00F9359C">
        <w:t xml:space="preserve"> AAF (Adverse Analytical Findings) do not include adjudicated or sanctioned Anti-Doping violations such as </w:t>
      </w:r>
      <w:r w:rsidR="00761C69" w:rsidRPr="00F9359C">
        <w:t>those who</w:t>
      </w:r>
      <w:r w:rsidR="000A61FB" w:rsidRPr="00F9359C">
        <w:t xml:space="preserve"> </w:t>
      </w:r>
      <w:r w:rsidRPr="00F9359C">
        <w:t>underwent the Therapeutic Use Exemption approval process.</w:t>
      </w:r>
    </w:p>
    <w:p w14:paraId="6D6066CC" w14:textId="5658BB08" w:rsidR="00642E3D" w:rsidRDefault="005C49CA" w:rsidP="00BF6704">
      <w:pPr>
        <w:spacing w:line="480" w:lineRule="auto"/>
        <w:sectPr w:rsidR="00642E3D" w:rsidSect="004471B7">
          <w:pgSz w:w="16840" w:h="11900" w:orient="landscape"/>
          <w:pgMar w:top="1440" w:right="1440" w:bottom="1440" w:left="1440" w:header="709" w:footer="709" w:gutter="0"/>
          <w:lnNumType w:countBy="1" w:restart="continuous"/>
          <w:cols w:space="708"/>
          <w:docGrid w:linePitch="326"/>
        </w:sectPr>
      </w:pPr>
      <w:r w:rsidRPr="00F9359C">
        <w:rPr>
          <w:vertAlign w:val="superscript"/>
        </w:rPr>
        <w:t>2</w:t>
      </w:r>
      <w:r w:rsidR="00642E3D" w:rsidRPr="00F9359C">
        <w:t xml:space="preserve"> Includes AAF and A</w:t>
      </w:r>
      <w:r w:rsidRPr="00F9359C">
        <w:t>typical Findings.</w:t>
      </w:r>
    </w:p>
    <w:p w14:paraId="4C08EF1B" w14:textId="77777777" w:rsidR="00D30461" w:rsidRPr="00D30461" w:rsidRDefault="00D30461" w:rsidP="00E85408">
      <w:pPr>
        <w:pStyle w:val="EndNoteBibliographyTitle"/>
        <w:rPr>
          <w:noProof/>
        </w:rPr>
      </w:pPr>
      <w:r>
        <w:lastRenderedPageBreak/>
        <w:fldChar w:fldCharType="begin"/>
      </w:r>
      <w:r>
        <w:instrText xml:space="preserve"> ADDIN EN.REFLIST </w:instrText>
      </w:r>
      <w:r>
        <w:fldChar w:fldCharType="separate"/>
      </w:r>
      <w:r w:rsidRPr="00D30461">
        <w:rPr>
          <w:noProof/>
        </w:rPr>
        <w:t>Reference List</w:t>
      </w:r>
    </w:p>
    <w:p w14:paraId="0EAF2AA0" w14:textId="77777777" w:rsidR="00D30461" w:rsidRPr="00D30461" w:rsidRDefault="00D30461" w:rsidP="00D30461">
      <w:pPr>
        <w:pStyle w:val="EndNoteBibliographyTitle"/>
        <w:rPr>
          <w:noProof/>
        </w:rPr>
      </w:pPr>
    </w:p>
    <w:p w14:paraId="30757C9D" w14:textId="77777777" w:rsidR="00D30461" w:rsidRPr="00D30461" w:rsidRDefault="00D30461" w:rsidP="00D30461">
      <w:pPr>
        <w:pStyle w:val="EndNoteBibliography"/>
        <w:ind w:left="720" w:hanging="720"/>
        <w:rPr>
          <w:noProof/>
        </w:rPr>
      </w:pPr>
      <w:r w:rsidRPr="00D30461">
        <w:rPr>
          <w:b/>
          <w:noProof/>
        </w:rPr>
        <w:t>1.</w:t>
      </w:r>
      <w:r w:rsidRPr="00D30461">
        <w:rPr>
          <w:noProof/>
        </w:rPr>
        <w:tab/>
        <w:t>Holt RI, Erotokritou-Mulligan I, Sonksen PH. The history of doping and growth hormone abuse in sport. Growth Horm IGF Res</w:t>
      </w:r>
      <w:r w:rsidRPr="00D30461">
        <w:rPr>
          <w:i/>
          <w:noProof/>
        </w:rPr>
        <w:t xml:space="preserve"> </w:t>
      </w:r>
      <w:r w:rsidRPr="00D30461">
        <w:rPr>
          <w:noProof/>
        </w:rPr>
        <w:t>2009; 19:320 - 326</w:t>
      </w:r>
    </w:p>
    <w:p w14:paraId="27B68E69" w14:textId="77777777" w:rsidR="00D30461" w:rsidRPr="00D30461" w:rsidRDefault="00D30461" w:rsidP="00D30461">
      <w:pPr>
        <w:pStyle w:val="EndNoteBibliography"/>
        <w:ind w:left="720" w:hanging="720"/>
        <w:rPr>
          <w:noProof/>
        </w:rPr>
      </w:pPr>
      <w:r w:rsidRPr="00D30461">
        <w:rPr>
          <w:b/>
          <w:noProof/>
        </w:rPr>
        <w:t>2.</w:t>
      </w:r>
      <w:r w:rsidRPr="00D30461">
        <w:rPr>
          <w:noProof/>
        </w:rPr>
        <w:tab/>
        <w:t xml:space="preserve">Duchaine D. The original underground steroid handbook. </w:t>
      </w:r>
      <w:r w:rsidRPr="00D30461">
        <w:rPr>
          <w:i/>
          <w:noProof/>
        </w:rPr>
        <w:t>Santa Monica, CA: OEM</w:t>
      </w:r>
      <w:r w:rsidRPr="00D30461">
        <w:rPr>
          <w:noProof/>
        </w:rPr>
        <w:t>1981:-.</w:t>
      </w:r>
    </w:p>
    <w:p w14:paraId="1C794E98" w14:textId="77777777" w:rsidR="00D30461" w:rsidRPr="00D30461" w:rsidRDefault="00D30461" w:rsidP="00D30461">
      <w:pPr>
        <w:pStyle w:val="EndNoteBibliography"/>
        <w:ind w:left="720" w:hanging="720"/>
        <w:rPr>
          <w:noProof/>
        </w:rPr>
      </w:pPr>
      <w:r w:rsidRPr="00D30461">
        <w:rPr>
          <w:b/>
          <w:noProof/>
        </w:rPr>
        <w:t>3.</w:t>
      </w:r>
      <w:r w:rsidRPr="00D30461">
        <w:rPr>
          <w:noProof/>
        </w:rPr>
        <w:tab/>
        <w:t>Jorgensen JO, Pedersen SA, Thuesen L, Jorgensen J, Ingemann-Hansen T, Skakkebaek NE, Christiansen JS. Beneficial effects of growth hormone treatment in GH-deficient adults. Lancet</w:t>
      </w:r>
      <w:r w:rsidRPr="00D30461">
        <w:rPr>
          <w:i/>
          <w:noProof/>
        </w:rPr>
        <w:t xml:space="preserve"> </w:t>
      </w:r>
      <w:r w:rsidRPr="00D30461">
        <w:rPr>
          <w:noProof/>
        </w:rPr>
        <w:t>1989; 1:1221-1225</w:t>
      </w:r>
    </w:p>
    <w:p w14:paraId="79FAEE0A" w14:textId="77777777" w:rsidR="00D30461" w:rsidRPr="00D30461" w:rsidRDefault="00D30461" w:rsidP="00D30461">
      <w:pPr>
        <w:pStyle w:val="EndNoteBibliography"/>
        <w:ind w:left="720" w:hanging="720"/>
        <w:rPr>
          <w:noProof/>
        </w:rPr>
      </w:pPr>
      <w:r w:rsidRPr="00D30461">
        <w:rPr>
          <w:b/>
          <w:noProof/>
        </w:rPr>
        <w:t>4.</w:t>
      </w:r>
      <w:r w:rsidRPr="00D30461">
        <w:rPr>
          <w:noProof/>
        </w:rPr>
        <w:tab/>
        <w:t>Salomon F, Cuneo RC, Hesp R, Sonksen PH. The effects of treatment with recombinant human growth hormone on body composition and metabolism in adults with growth hormone deficiency. N Engl J Med</w:t>
      </w:r>
      <w:r w:rsidRPr="00D30461">
        <w:rPr>
          <w:i/>
          <w:noProof/>
        </w:rPr>
        <w:t xml:space="preserve"> </w:t>
      </w:r>
      <w:r w:rsidRPr="00D30461">
        <w:rPr>
          <w:noProof/>
        </w:rPr>
        <w:t>1989; 321:1797-1803</w:t>
      </w:r>
    </w:p>
    <w:p w14:paraId="67C13B06" w14:textId="73196B28" w:rsidR="00D30461" w:rsidRPr="00D30461" w:rsidRDefault="00D30461" w:rsidP="00D30461">
      <w:pPr>
        <w:pStyle w:val="EndNoteBibliography"/>
        <w:ind w:left="720" w:hanging="720"/>
        <w:rPr>
          <w:noProof/>
        </w:rPr>
      </w:pPr>
      <w:r w:rsidRPr="00D30461">
        <w:rPr>
          <w:b/>
          <w:noProof/>
        </w:rPr>
        <w:t>5.</w:t>
      </w:r>
      <w:r w:rsidRPr="00D30461">
        <w:rPr>
          <w:noProof/>
        </w:rPr>
        <w:tab/>
        <w:t xml:space="preserve">Mylenski S. Johnson Admits Steroid Use. 1989; </w:t>
      </w:r>
      <w:hyperlink r:id="rId22" w:history="1">
        <w:r w:rsidRPr="00D30461">
          <w:rPr>
            <w:rStyle w:val="Hyperlink"/>
            <w:rFonts w:asciiTheme="minorHAnsi" w:hAnsiTheme="minorHAnsi"/>
            <w:noProof/>
          </w:rPr>
          <w:t>http://articles.chicagotribune.com/1989-06-13/sports/8902090266_1_dianabol-hormones-injections</w:t>
        </w:r>
      </w:hyperlink>
      <w:r w:rsidRPr="00D30461">
        <w:rPr>
          <w:noProof/>
        </w:rPr>
        <w:t>. Accessed 27th August, 2018.</w:t>
      </w:r>
    </w:p>
    <w:p w14:paraId="08F58379" w14:textId="2FA07E75" w:rsidR="00D30461" w:rsidRPr="00D30461" w:rsidRDefault="00D30461" w:rsidP="00D30461">
      <w:pPr>
        <w:pStyle w:val="EndNoteBibliography"/>
        <w:ind w:left="720" w:hanging="720"/>
        <w:rPr>
          <w:noProof/>
        </w:rPr>
      </w:pPr>
      <w:r w:rsidRPr="00D30461">
        <w:rPr>
          <w:b/>
          <w:noProof/>
        </w:rPr>
        <w:t>6.</w:t>
      </w:r>
      <w:r w:rsidRPr="00D30461">
        <w:rPr>
          <w:noProof/>
        </w:rPr>
        <w:tab/>
        <w:t xml:space="preserve">Janofsky M. TRACK AND FIELD; Coach Tells a Canadian Inquiry Johnson Used Steroids Since '81. The New York Times 1989; </w:t>
      </w:r>
      <w:hyperlink r:id="rId23" w:history="1">
        <w:r w:rsidRPr="00D30461">
          <w:rPr>
            <w:rStyle w:val="Hyperlink"/>
            <w:rFonts w:asciiTheme="minorHAnsi" w:hAnsiTheme="minorHAnsi"/>
            <w:noProof/>
          </w:rPr>
          <w:t>https://www.nytimes.com/1989/03/02/sports/track-and-field-coach-tells-a-canadian-inquiry-johnson-used-steroids-since-81.html</w:t>
        </w:r>
      </w:hyperlink>
      <w:r w:rsidRPr="00D30461">
        <w:rPr>
          <w:noProof/>
        </w:rPr>
        <w:t>. Accessed 27th August, 2018.</w:t>
      </w:r>
    </w:p>
    <w:p w14:paraId="12A5B643" w14:textId="77777777" w:rsidR="00D30461" w:rsidRPr="00D30461" w:rsidRDefault="00D30461" w:rsidP="00D30461">
      <w:pPr>
        <w:pStyle w:val="EndNoteBibliography"/>
        <w:ind w:left="720" w:hanging="720"/>
        <w:rPr>
          <w:noProof/>
        </w:rPr>
      </w:pPr>
      <w:r w:rsidRPr="00D30461">
        <w:rPr>
          <w:b/>
          <w:noProof/>
        </w:rPr>
        <w:t>7.</w:t>
      </w:r>
      <w:r w:rsidRPr="00D30461">
        <w:rPr>
          <w:noProof/>
        </w:rPr>
        <w:tab/>
        <w:t>Harvey R. THE BEN JOHNSON STEROID INQUIRY : Coach: Johnson Used Steroids Since '81 : Francis Claims Sprinter Chose to Take Drugs - Page 2 - latimes. LA Times</w:t>
      </w:r>
      <w:r w:rsidRPr="00D30461">
        <w:rPr>
          <w:i/>
          <w:noProof/>
        </w:rPr>
        <w:t xml:space="preserve"> </w:t>
      </w:r>
      <w:r w:rsidRPr="00D30461">
        <w:rPr>
          <w:noProof/>
        </w:rPr>
        <w:t xml:space="preserve">1989; </w:t>
      </w:r>
    </w:p>
    <w:p w14:paraId="4245E8D3" w14:textId="77777777" w:rsidR="00D30461" w:rsidRPr="00D30461" w:rsidRDefault="00D30461" w:rsidP="00D30461">
      <w:pPr>
        <w:pStyle w:val="EndNoteBibliography"/>
        <w:ind w:left="720" w:hanging="720"/>
        <w:rPr>
          <w:noProof/>
        </w:rPr>
      </w:pPr>
      <w:r w:rsidRPr="00D30461">
        <w:rPr>
          <w:b/>
          <w:noProof/>
        </w:rPr>
        <w:t>8.</w:t>
      </w:r>
      <w:r w:rsidRPr="00D30461">
        <w:rPr>
          <w:noProof/>
        </w:rPr>
        <w:tab/>
        <w:t>BBC. BBC News We cannot ban Chinese swimmers - Fina 1998</w:t>
      </w:r>
    </w:p>
    <w:p w14:paraId="50E397B6" w14:textId="77777777" w:rsidR="00D30461" w:rsidRPr="00D30461" w:rsidRDefault="00D30461" w:rsidP="00D30461">
      <w:pPr>
        <w:pStyle w:val="EndNoteBibliography"/>
        <w:ind w:left="720" w:hanging="720"/>
        <w:rPr>
          <w:noProof/>
        </w:rPr>
      </w:pPr>
      <w:r w:rsidRPr="00D30461">
        <w:rPr>
          <w:b/>
          <w:noProof/>
        </w:rPr>
        <w:t>9.</w:t>
      </w:r>
      <w:r w:rsidRPr="00D30461">
        <w:rPr>
          <w:noProof/>
        </w:rPr>
        <w:tab/>
        <w:t>Sonksen PH. Insulin, growth hormone and sport. J Endocrinol</w:t>
      </w:r>
      <w:r w:rsidRPr="00D30461">
        <w:rPr>
          <w:i/>
          <w:noProof/>
        </w:rPr>
        <w:t xml:space="preserve"> </w:t>
      </w:r>
      <w:r w:rsidRPr="00D30461">
        <w:rPr>
          <w:noProof/>
        </w:rPr>
        <w:t>2001; 170:13-25</w:t>
      </w:r>
    </w:p>
    <w:p w14:paraId="229C175F" w14:textId="77777777" w:rsidR="00D30461" w:rsidRPr="00D30461" w:rsidRDefault="00D30461" w:rsidP="00D30461">
      <w:pPr>
        <w:pStyle w:val="EndNoteBibliography"/>
        <w:ind w:left="720" w:hanging="720"/>
        <w:rPr>
          <w:noProof/>
        </w:rPr>
      </w:pPr>
      <w:r w:rsidRPr="00D30461">
        <w:rPr>
          <w:b/>
          <w:noProof/>
        </w:rPr>
        <w:t>10.</w:t>
      </w:r>
      <w:r w:rsidRPr="00D30461">
        <w:rPr>
          <w:noProof/>
        </w:rPr>
        <w:tab/>
        <w:t>Reinold MH, J. The Myth of the Nazi Steroid. International Journal of the History of Sport, 2014; 31:871-883</w:t>
      </w:r>
    </w:p>
    <w:p w14:paraId="1B2E6F75" w14:textId="2E97FE1D" w:rsidR="00D30461" w:rsidRPr="00D30461" w:rsidRDefault="00D30461" w:rsidP="00D30461">
      <w:pPr>
        <w:pStyle w:val="EndNoteBibliography"/>
        <w:ind w:left="720" w:hanging="720"/>
        <w:rPr>
          <w:noProof/>
        </w:rPr>
      </w:pPr>
      <w:r w:rsidRPr="00D30461">
        <w:rPr>
          <w:b/>
          <w:noProof/>
        </w:rPr>
        <w:t>11.</w:t>
      </w:r>
      <w:r w:rsidRPr="00D30461">
        <w:rPr>
          <w:noProof/>
        </w:rPr>
        <w:tab/>
        <w:t xml:space="preserve">World Anti-Doping Agency W. World Anti-Doping Code 2015 with 2018 amendments. WADA 2015; </w:t>
      </w:r>
      <w:hyperlink r:id="rId24" w:history="1">
        <w:r w:rsidRPr="00D30461">
          <w:rPr>
            <w:rStyle w:val="Hyperlink"/>
            <w:rFonts w:asciiTheme="minorHAnsi" w:hAnsiTheme="minorHAnsi"/>
            <w:noProof/>
          </w:rPr>
          <w:t>https://www.wada-ama.org/sites/default/files/resources/files/wada_anti-doping_code_2018_english_final.pdf</w:t>
        </w:r>
      </w:hyperlink>
      <w:r w:rsidRPr="00D30461">
        <w:rPr>
          <w:noProof/>
        </w:rPr>
        <w:t>.</w:t>
      </w:r>
    </w:p>
    <w:p w14:paraId="1ED8C683" w14:textId="77777777" w:rsidR="00D30461" w:rsidRPr="00D30461" w:rsidRDefault="00D30461" w:rsidP="00D30461">
      <w:pPr>
        <w:pStyle w:val="EndNoteBibliography"/>
        <w:ind w:left="720" w:hanging="720"/>
        <w:rPr>
          <w:noProof/>
        </w:rPr>
      </w:pPr>
      <w:r w:rsidRPr="00D30461">
        <w:rPr>
          <w:b/>
          <w:noProof/>
        </w:rPr>
        <w:t>12.</w:t>
      </w:r>
      <w:r w:rsidRPr="00D30461">
        <w:rPr>
          <w:noProof/>
        </w:rPr>
        <w:tab/>
        <w:t>Kaiser U, Ho KKY. Pituitary Physiology and Diagnostic Evaluation. In: Melmed S, Polonsky K, Larsen PR, Kronenberg HM, eds. Williams Textbook of Endocrinology. 13th ed. Philadelphia: Elsevier; 2016:176-231.</w:t>
      </w:r>
    </w:p>
    <w:p w14:paraId="5A51B313" w14:textId="77777777" w:rsidR="00D30461" w:rsidRPr="00D30461" w:rsidRDefault="00D30461" w:rsidP="00D30461">
      <w:pPr>
        <w:pStyle w:val="EndNoteBibliography"/>
        <w:ind w:left="720" w:hanging="720"/>
        <w:rPr>
          <w:noProof/>
        </w:rPr>
      </w:pPr>
      <w:r w:rsidRPr="00D30461">
        <w:rPr>
          <w:b/>
          <w:noProof/>
        </w:rPr>
        <w:t>13.</w:t>
      </w:r>
      <w:r w:rsidRPr="00D30461">
        <w:rPr>
          <w:noProof/>
        </w:rPr>
        <w:tab/>
        <w:t>Perry JK, Mohankumar KM, Emerald BS, Mertani HC, Lobie PE. The contribution of growth hormone to mammary neoplasia. Journal of mammary gland biology and neoplasia</w:t>
      </w:r>
      <w:r w:rsidRPr="00D30461">
        <w:rPr>
          <w:i/>
          <w:noProof/>
        </w:rPr>
        <w:t xml:space="preserve"> </w:t>
      </w:r>
      <w:r w:rsidRPr="00D30461">
        <w:rPr>
          <w:noProof/>
        </w:rPr>
        <w:t>2008; 13:131-145</w:t>
      </w:r>
    </w:p>
    <w:p w14:paraId="7F415FAC" w14:textId="77777777" w:rsidR="00D30461" w:rsidRPr="00D30461" w:rsidRDefault="00D30461" w:rsidP="00D30461">
      <w:pPr>
        <w:pStyle w:val="EndNoteBibliography"/>
        <w:ind w:left="720" w:hanging="720"/>
        <w:rPr>
          <w:noProof/>
        </w:rPr>
      </w:pPr>
      <w:r w:rsidRPr="00D30461">
        <w:rPr>
          <w:b/>
          <w:noProof/>
        </w:rPr>
        <w:t>14.</w:t>
      </w:r>
      <w:r w:rsidRPr="00D30461">
        <w:rPr>
          <w:noProof/>
        </w:rPr>
        <w:tab/>
        <w:t>Chesnokova V, Zonis S, Zhou C, Recouvreux MV, Ben-Shlomo A, Araki T, Barrett R, Workman M, Wawrowsky K, Ljubimov VA, Uhart M, Melmed S. Growth hormone is permissive for neoplastic colon growth. Proc Natl Acad Sci U S A</w:t>
      </w:r>
      <w:r w:rsidRPr="00D30461">
        <w:rPr>
          <w:i/>
          <w:noProof/>
        </w:rPr>
        <w:t xml:space="preserve"> </w:t>
      </w:r>
      <w:r w:rsidRPr="00D30461">
        <w:rPr>
          <w:noProof/>
        </w:rPr>
        <w:t>2016; 113:E3250-3259</w:t>
      </w:r>
    </w:p>
    <w:p w14:paraId="4537D7CB" w14:textId="77777777" w:rsidR="00D30461" w:rsidRPr="00D30461" w:rsidRDefault="00D30461" w:rsidP="00D30461">
      <w:pPr>
        <w:pStyle w:val="EndNoteBibliography"/>
        <w:ind w:left="720" w:hanging="720"/>
        <w:rPr>
          <w:noProof/>
        </w:rPr>
      </w:pPr>
      <w:r w:rsidRPr="00D30461">
        <w:rPr>
          <w:b/>
          <w:noProof/>
        </w:rPr>
        <w:t>15.</w:t>
      </w:r>
      <w:r w:rsidRPr="00D30461">
        <w:rPr>
          <w:noProof/>
        </w:rPr>
        <w:tab/>
        <w:t>Baumann G. Growth hormone heterogeneity: genes, isohormones, variants, and binding proteins. Endocr Rev</w:t>
      </w:r>
      <w:r w:rsidRPr="00D30461">
        <w:rPr>
          <w:i/>
          <w:noProof/>
        </w:rPr>
        <w:t xml:space="preserve"> </w:t>
      </w:r>
      <w:r w:rsidRPr="00D30461">
        <w:rPr>
          <w:noProof/>
        </w:rPr>
        <w:t>1991; 12:424-449</w:t>
      </w:r>
    </w:p>
    <w:p w14:paraId="58AB3920" w14:textId="77777777" w:rsidR="00D30461" w:rsidRPr="00D30461" w:rsidRDefault="00D30461" w:rsidP="00D30461">
      <w:pPr>
        <w:pStyle w:val="EndNoteBibliography"/>
        <w:ind w:left="720" w:hanging="720"/>
        <w:rPr>
          <w:noProof/>
        </w:rPr>
      </w:pPr>
      <w:r w:rsidRPr="00D30461">
        <w:rPr>
          <w:b/>
          <w:noProof/>
        </w:rPr>
        <w:t>16.</w:t>
      </w:r>
      <w:r w:rsidRPr="00D30461">
        <w:rPr>
          <w:noProof/>
        </w:rPr>
        <w:tab/>
        <w:t>Giustina A, Veldhuis JD. Pathophysiology of the neuroregulation of growth hormone secretion in experimental animals and the human. Endocr Rev</w:t>
      </w:r>
      <w:r w:rsidRPr="00D30461">
        <w:rPr>
          <w:i/>
          <w:noProof/>
        </w:rPr>
        <w:t xml:space="preserve"> </w:t>
      </w:r>
      <w:r w:rsidRPr="00D30461">
        <w:rPr>
          <w:noProof/>
        </w:rPr>
        <w:t>1998; 19:717-797</w:t>
      </w:r>
    </w:p>
    <w:p w14:paraId="361B5CAF" w14:textId="77777777" w:rsidR="00D30461" w:rsidRPr="00D30461" w:rsidRDefault="00D30461" w:rsidP="00D30461">
      <w:pPr>
        <w:pStyle w:val="EndNoteBibliography"/>
        <w:ind w:left="720" w:hanging="720"/>
        <w:rPr>
          <w:noProof/>
        </w:rPr>
      </w:pPr>
      <w:r w:rsidRPr="00D30461">
        <w:rPr>
          <w:b/>
          <w:noProof/>
        </w:rPr>
        <w:t>17.</w:t>
      </w:r>
      <w:r w:rsidRPr="00D30461">
        <w:rPr>
          <w:noProof/>
        </w:rPr>
        <w:tab/>
        <w:t>Leung KC, Howe C, Gui LY, Trout G, Veldhuis JD, Ho KK. Physiological and pharmacological regulation of 20-kDa growth hormone. Am J Physiol Endocrinol Metab</w:t>
      </w:r>
      <w:r w:rsidRPr="00D30461">
        <w:rPr>
          <w:i/>
          <w:noProof/>
        </w:rPr>
        <w:t xml:space="preserve"> </w:t>
      </w:r>
      <w:r w:rsidRPr="00D30461">
        <w:rPr>
          <w:noProof/>
        </w:rPr>
        <w:t>2002; 283:E836-843</w:t>
      </w:r>
    </w:p>
    <w:p w14:paraId="3DB65EED" w14:textId="77777777" w:rsidR="00D30461" w:rsidRPr="00D30461" w:rsidRDefault="00D30461" w:rsidP="00D30461">
      <w:pPr>
        <w:pStyle w:val="EndNoteBibliography"/>
        <w:ind w:left="720" w:hanging="720"/>
        <w:rPr>
          <w:noProof/>
        </w:rPr>
      </w:pPr>
      <w:r w:rsidRPr="00D30461">
        <w:rPr>
          <w:b/>
          <w:noProof/>
        </w:rPr>
        <w:t>18.</w:t>
      </w:r>
      <w:r w:rsidRPr="00D30461">
        <w:rPr>
          <w:noProof/>
        </w:rPr>
        <w:tab/>
        <w:t>Tsushima T, Katoh Y, Miyachi Y, Chihara K, Teramoto A, Irie M, Hashimoto Y. Serum concentration of 20K human growth hormone (20K hGH) measured by a specific enzyme-linked immunosorbent assay. Study Group of 20K hGH. J Clin Endocrinol Metab</w:t>
      </w:r>
      <w:r w:rsidRPr="00D30461">
        <w:rPr>
          <w:i/>
          <w:noProof/>
        </w:rPr>
        <w:t xml:space="preserve"> </w:t>
      </w:r>
      <w:r w:rsidRPr="00D30461">
        <w:rPr>
          <w:noProof/>
        </w:rPr>
        <w:t>1999; 84:317-322</w:t>
      </w:r>
    </w:p>
    <w:p w14:paraId="38479C6A" w14:textId="77777777" w:rsidR="00D30461" w:rsidRPr="00D30461" w:rsidRDefault="00D30461" w:rsidP="00D30461">
      <w:pPr>
        <w:pStyle w:val="EndNoteBibliography"/>
        <w:ind w:left="720" w:hanging="720"/>
        <w:rPr>
          <w:noProof/>
        </w:rPr>
      </w:pPr>
      <w:r w:rsidRPr="00D30461">
        <w:rPr>
          <w:b/>
          <w:noProof/>
        </w:rPr>
        <w:t>19.</w:t>
      </w:r>
      <w:r w:rsidRPr="00D30461">
        <w:rPr>
          <w:noProof/>
        </w:rPr>
        <w:tab/>
        <w:t>Wallace JD, Cuneo RC, Bidlingmaier M, Lundberg PA, Carlsson L, Boguszewski CL, Hay J, Healy ML, Napoli R, Dall R, Rosen T, Strasburger CJ. The response of molecular isoforms of growth hormone to acute exercise in trained adult males. J Clin Endocrinol Metab</w:t>
      </w:r>
      <w:r w:rsidRPr="00D30461">
        <w:rPr>
          <w:i/>
          <w:noProof/>
        </w:rPr>
        <w:t xml:space="preserve"> </w:t>
      </w:r>
      <w:r w:rsidRPr="00D30461">
        <w:rPr>
          <w:noProof/>
        </w:rPr>
        <w:t>2001; 86:200-206</w:t>
      </w:r>
    </w:p>
    <w:p w14:paraId="27D2B2CB" w14:textId="77777777" w:rsidR="00D30461" w:rsidRPr="00D30461" w:rsidRDefault="00D30461" w:rsidP="00D30461">
      <w:pPr>
        <w:pStyle w:val="EndNoteBibliography"/>
        <w:ind w:left="720" w:hanging="720"/>
        <w:rPr>
          <w:noProof/>
        </w:rPr>
      </w:pPr>
      <w:r w:rsidRPr="00D30461">
        <w:rPr>
          <w:b/>
          <w:noProof/>
        </w:rPr>
        <w:t>20.</w:t>
      </w:r>
      <w:r w:rsidRPr="00D30461">
        <w:rPr>
          <w:noProof/>
        </w:rPr>
        <w:tab/>
        <w:t>Baumann G, Amburn K, Shaw MA. The circulating growth hormone (GH)-binding protein complex: a major constituent of plasma GH in man. Endocrinology</w:t>
      </w:r>
      <w:r w:rsidRPr="00D30461">
        <w:rPr>
          <w:i/>
          <w:noProof/>
        </w:rPr>
        <w:t xml:space="preserve"> </w:t>
      </w:r>
      <w:r w:rsidRPr="00D30461">
        <w:rPr>
          <w:noProof/>
        </w:rPr>
        <w:t>1988; 122:976-984</w:t>
      </w:r>
    </w:p>
    <w:p w14:paraId="240B001A" w14:textId="77777777" w:rsidR="00D30461" w:rsidRPr="00D30461" w:rsidRDefault="00D30461" w:rsidP="00D30461">
      <w:pPr>
        <w:pStyle w:val="EndNoteBibliography"/>
        <w:ind w:left="720" w:hanging="720"/>
        <w:rPr>
          <w:noProof/>
        </w:rPr>
      </w:pPr>
      <w:r w:rsidRPr="00D30461">
        <w:rPr>
          <w:b/>
          <w:noProof/>
        </w:rPr>
        <w:t>21.</w:t>
      </w:r>
      <w:r w:rsidRPr="00D30461">
        <w:rPr>
          <w:noProof/>
        </w:rPr>
        <w:tab/>
        <w:t>Veldhuis JD, Johnson ML, Faunt LM, Mercado M, Baumann G. Influence of the high-affinity growth hormone (GH)-binding protein on plasma profiles of free and bound GH and on the apparent half-life of GH. Modeling analysis and clinical applications. J Clin Invest</w:t>
      </w:r>
      <w:r w:rsidRPr="00D30461">
        <w:rPr>
          <w:i/>
          <w:noProof/>
        </w:rPr>
        <w:t xml:space="preserve"> </w:t>
      </w:r>
      <w:r w:rsidRPr="00D30461">
        <w:rPr>
          <w:noProof/>
        </w:rPr>
        <w:t>1993; 91:629-641</w:t>
      </w:r>
    </w:p>
    <w:p w14:paraId="0C1B7F65" w14:textId="77777777" w:rsidR="00D30461" w:rsidRPr="00D30461" w:rsidRDefault="00D30461" w:rsidP="00D30461">
      <w:pPr>
        <w:pStyle w:val="EndNoteBibliography"/>
        <w:ind w:left="720" w:hanging="720"/>
        <w:rPr>
          <w:noProof/>
        </w:rPr>
      </w:pPr>
      <w:r w:rsidRPr="00D30461">
        <w:rPr>
          <w:b/>
          <w:noProof/>
        </w:rPr>
        <w:lastRenderedPageBreak/>
        <w:t>22.</w:t>
      </w:r>
      <w:r w:rsidRPr="00D30461">
        <w:rPr>
          <w:noProof/>
        </w:rPr>
        <w:tab/>
        <w:t>Ho KK, Jorgensen JO, Valiontis E, Waters MJ, Rajkovic IA, Christiansen JS. Different modes of growth hormone (GH) administration do not change GH binding protein activity in man. Clin Endocrinol (Oxf)</w:t>
      </w:r>
      <w:r w:rsidRPr="00D30461">
        <w:rPr>
          <w:i/>
          <w:noProof/>
        </w:rPr>
        <w:t xml:space="preserve"> </w:t>
      </w:r>
      <w:r w:rsidRPr="00D30461">
        <w:rPr>
          <w:noProof/>
        </w:rPr>
        <w:t>1993; 38:143-148</w:t>
      </w:r>
    </w:p>
    <w:p w14:paraId="76460BAF" w14:textId="77777777" w:rsidR="00D30461" w:rsidRPr="00D30461" w:rsidRDefault="00D30461" w:rsidP="00D30461">
      <w:pPr>
        <w:pStyle w:val="EndNoteBibliography"/>
        <w:ind w:left="720" w:hanging="720"/>
        <w:rPr>
          <w:noProof/>
        </w:rPr>
      </w:pPr>
      <w:r w:rsidRPr="00D30461">
        <w:rPr>
          <w:b/>
          <w:noProof/>
        </w:rPr>
        <w:t>23.</w:t>
      </w:r>
      <w:r w:rsidRPr="00D30461">
        <w:rPr>
          <w:noProof/>
        </w:rPr>
        <w:tab/>
        <w:t>Rajkovic IA, Valiontis E, Ho KKY. Direct quantitation of growth hormone binding protein in human serum by a ligand immunofunctional assay: comparison with immunoprecipitation and chromatography methods. Journal of Clinical Endocrinology and Metabolism</w:t>
      </w:r>
      <w:r w:rsidRPr="00D30461">
        <w:rPr>
          <w:i/>
          <w:noProof/>
        </w:rPr>
        <w:t xml:space="preserve"> </w:t>
      </w:r>
      <w:r w:rsidRPr="00D30461">
        <w:rPr>
          <w:noProof/>
        </w:rPr>
        <w:t>1994; 78:772-777</w:t>
      </w:r>
    </w:p>
    <w:p w14:paraId="3A6F9842" w14:textId="77777777" w:rsidR="00D30461" w:rsidRPr="00D30461" w:rsidRDefault="00D30461" w:rsidP="00D30461">
      <w:pPr>
        <w:pStyle w:val="EndNoteBibliography"/>
        <w:ind w:left="720" w:hanging="720"/>
        <w:rPr>
          <w:noProof/>
        </w:rPr>
      </w:pPr>
      <w:r w:rsidRPr="00D30461">
        <w:rPr>
          <w:b/>
          <w:noProof/>
        </w:rPr>
        <w:t>24.</w:t>
      </w:r>
      <w:r w:rsidRPr="00D30461">
        <w:rPr>
          <w:noProof/>
        </w:rPr>
        <w:tab/>
        <w:t>Refetoff S, Sönksen PH. Disappearance rate of endogenous and exogenous human growth hormone in man. Journal of Clinical Endocrinology and Metabolism</w:t>
      </w:r>
      <w:r w:rsidRPr="00D30461">
        <w:rPr>
          <w:i/>
          <w:noProof/>
        </w:rPr>
        <w:t xml:space="preserve"> </w:t>
      </w:r>
      <w:r w:rsidRPr="00D30461">
        <w:rPr>
          <w:noProof/>
        </w:rPr>
        <w:t>1970; 30</w:t>
      </w:r>
    </w:p>
    <w:p w14:paraId="5D350AB3" w14:textId="77777777" w:rsidR="00D30461" w:rsidRPr="00D30461" w:rsidRDefault="00D30461" w:rsidP="00D30461">
      <w:pPr>
        <w:pStyle w:val="EndNoteBibliography"/>
        <w:ind w:left="720" w:hanging="720"/>
        <w:rPr>
          <w:noProof/>
        </w:rPr>
      </w:pPr>
      <w:r w:rsidRPr="00D30461">
        <w:rPr>
          <w:b/>
          <w:noProof/>
        </w:rPr>
        <w:t>25.</w:t>
      </w:r>
      <w:r w:rsidRPr="00D30461">
        <w:rPr>
          <w:noProof/>
        </w:rPr>
        <w:tab/>
        <w:t>Owens D, Srivastava MC, Tompkins CV, Nabarro JD, Sonksen PH. Studies on the metabolic clearance rate, apparent distribution space and plasma half-disappearance time of unlabelled human growth hormone in normal subjects and in patients with liver disease, renal disease, thyroid disease and diabetes mellitus. Eur J Clin Invest</w:t>
      </w:r>
      <w:r w:rsidRPr="00D30461">
        <w:rPr>
          <w:i/>
          <w:noProof/>
        </w:rPr>
        <w:t xml:space="preserve"> </w:t>
      </w:r>
      <w:r w:rsidRPr="00D30461">
        <w:rPr>
          <w:noProof/>
        </w:rPr>
        <w:t>1973; 3:284-294</w:t>
      </w:r>
    </w:p>
    <w:p w14:paraId="66B5C0D1" w14:textId="77777777" w:rsidR="00D30461" w:rsidRPr="00D30461" w:rsidRDefault="00D30461" w:rsidP="00D30461">
      <w:pPr>
        <w:pStyle w:val="EndNoteBibliography"/>
        <w:ind w:left="720" w:hanging="720"/>
        <w:rPr>
          <w:noProof/>
        </w:rPr>
      </w:pPr>
      <w:r w:rsidRPr="00D30461">
        <w:rPr>
          <w:b/>
          <w:noProof/>
        </w:rPr>
        <w:t>26.</w:t>
      </w:r>
      <w:r w:rsidRPr="00D30461">
        <w:rPr>
          <w:noProof/>
        </w:rPr>
        <w:tab/>
        <w:t>Faria AC, Veldhuis JD, Thorner MO, Vance ML. Half-time of endogenous growth hormone (GH) disappearance in normal man after stimulation of GH secretion by GH-releasing hormone and suppression with somatostatin. J Clin Endocrinol Metab</w:t>
      </w:r>
      <w:r w:rsidRPr="00D30461">
        <w:rPr>
          <w:i/>
          <w:noProof/>
        </w:rPr>
        <w:t xml:space="preserve"> </w:t>
      </w:r>
      <w:r w:rsidRPr="00D30461">
        <w:rPr>
          <w:noProof/>
        </w:rPr>
        <w:t>1989; 68:535-541</w:t>
      </w:r>
    </w:p>
    <w:p w14:paraId="4E9AD0DC" w14:textId="77777777" w:rsidR="00D30461" w:rsidRPr="00D30461" w:rsidRDefault="00D30461" w:rsidP="00D30461">
      <w:pPr>
        <w:pStyle w:val="EndNoteBibliography"/>
        <w:ind w:left="720" w:hanging="720"/>
        <w:rPr>
          <w:noProof/>
        </w:rPr>
      </w:pPr>
      <w:r w:rsidRPr="00D30461">
        <w:rPr>
          <w:b/>
          <w:noProof/>
        </w:rPr>
        <w:t>27.</w:t>
      </w:r>
      <w:r w:rsidRPr="00D30461">
        <w:rPr>
          <w:noProof/>
        </w:rPr>
        <w:tab/>
        <w:t>Baumann GP. Growth hormone doping in sports: a critical review of use and detection strategies. Endocr Rev</w:t>
      </w:r>
      <w:r w:rsidRPr="00D30461">
        <w:rPr>
          <w:i/>
          <w:noProof/>
        </w:rPr>
        <w:t xml:space="preserve"> </w:t>
      </w:r>
      <w:r w:rsidRPr="00D30461">
        <w:rPr>
          <w:noProof/>
        </w:rPr>
        <w:t>2012; 33:155-186</w:t>
      </w:r>
    </w:p>
    <w:p w14:paraId="3FBA4852" w14:textId="77777777" w:rsidR="00D30461" w:rsidRPr="00D30461" w:rsidRDefault="00D30461" w:rsidP="00D30461">
      <w:pPr>
        <w:pStyle w:val="EndNoteBibliography"/>
        <w:ind w:left="720" w:hanging="720"/>
        <w:rPr>
          <w:noProof/>
        </w:rPr>
      </w:pPr>
      <w:r w:rsidRPr="00D30461">
        <w:rPr>
          <w:b/>
          <w:noProof/>
        </w:rPr>
        <w:t>28.</w:t>
      </w:r>
      <w:r w:rsidRPr="00D30461">
        <w:rPr>
          <w:noProof/>
        </w:rPr>
        <w:tab/>
        <w:t>Hendricks CM, Eastman RC, Takeda S, Asakawa K, Gorden P. Plasma clearance of intravenously administered pituitary human growth hormone: gel filtration studies of heterogeneous components. J Clin Endocrinol Metab</w:t>
      </w:r>
      <w:r w:rsidRPr="00D30461">
        <w:rPr>
          <w:i/>
          <w:noProof/>
        </w:rPr>
        <w:t xml:space="preserve"> </w:t>
      </w:r>
      <w:r w:rsidRPr="00D30461">
        <w:rPr>
          <w:noProof/>
        </w:rPr>
        <w:t>1985; 60:864-867</w:t>
      </w:r>
    </w:p>
    <w:p w14:paraId="4F95EBD9" w14:textId="77777777" w:rsidR="00D30461" w:rsidRPr="00D30461" w:rsidRDefault="00D30461" w:rsidP="00D30461">
      <w:pPr>
        <w:pStyle w:val="EndNoteBibliography"/>
        <w:ind w:left="720" w:hanging="720"/>
        <w:rPr>
          <w:noProof/>
        </w:rPr>
      </w:pPr>
      <w:r w:rsidRPr="00D30461">
        <w:rPr>
          <w:b/>
          <w:noProof/>
        </w:rPr>
        <w:t>29.</w:t>
      </w:r>
      <w:r w:rsidRPr="00D30461">
        <w:rPr>
          <w:noProof/>
        </w:rPr>
        <w:tab/>
        <w:t>Ho KY, Weissberger AJ, Stuart MC, Day RO, Lazarus L. The pharmacokinetics, safety and endocrine effects of authentic biosynthetic human growth hormone in normal subjects. Clin Endocrinol (Oxf)</w:t>
      </w:r>
      <w:r w:rsidRPr="00D30461">
        <w:rPr>
          <w:i/>
          <w:noProof/>
        </w:rPr>
        <w:t xml:space="preserve"> </w:t>
      </w:r>
      <w:r w:rsidRPr="00D30461">
        <w:rPr>
          <w:noProof/>
        </w:rPr>
        <w:t>1989; 30:335-345</w:t>
      </w:r>
    </w:p>
    <w:p w14:paraId="275B6496" w14:textId="77777777" w:rsidR="00D30461" w:rsidRPr="00D30461" w:rsidRDefault="00D30461" w:rsidP="00D30461">
      <w:pPr>
        <w:pStyle w:val="EndNoteBibliography"/>
        <w:ind w:left="720" w:hanging="720"/>
        <w:rPr>
          <w:noProof/>
        </w:rPr>
      </w:pPr>
      <w:r w:rsidRPr="00D30461">
        <w:rPr>
          <w:b/>
          <w:noProof/>
        </w:rPr>
        <w:t>30.</w:t>
      </w:r>
      <w:r w:rsidRPr="00D30461">
        <w:rPr>
          <w:noProof/>
        </w:rPr>
        <w:tab/>
        <w:t>Hashimoto Y, Kamioka T, Hosaka M, Mabuchi K, Mizuchi A, Shimazaki Y, Tsunoo M, Tanaka T. Exogenous 20K growth hormone (GH) suppresses endogenous 22K GH secretion in normal men. J Clin Endocrinol Metab</w:t>
      </w:r>
      <w:r w:rsidRPr="00D30461">
        <w:rPr>
          <w:i/>
          <w:noProof/>
        </w:rPr>
        <w:t xml:space="preserve"> </w:t>
      </w:r>
      <w:r w:rsidRPr="00D30461">
        <w:rPr>
          <w:noProof/>
        </w:rPr>
        <w:t>2000; 85:601-606</w:t>
      </w:r>
    </w:p>
    <w:p w14:paraId="2E30D6C1" w14:textId="77777777" w:rsidR="00D30461" w:rsidRPr="00D30461" w:rsidRDefault="00D30461" w:rsidP="00D30461">
      <w:pPr>
        <w:pStyle w:val="EndNoteBibliography"/>
        <w:ind w:left="720" w:hanging="720"/>
        <w:rPr>
          <w:noProof/>
        </w:rPr>
      </w:pPr>
      <w:r w:rsidRPr="00D30461">
        <w:rPr>
          <w:b/>
          <w:noProof/>
        </w:rPr>
        <w:t>31.</w:t>
      </w:r>
      <w:r w:rsidRPr="00D30461">
        <w:rPr>
          <w:noProof/>
        </w:rPr>
        <w:tab/>
        <w:t>Baumann G, Abramson EC. Urinary growth hormone in man: evidence for multiple molecular forms. J Clin Endocrinol Metab</w:t>
      </w:r>
      <w:r w:rsidRPr="00D30461">
        <w:rPr>
          <w:i/>
          <w:noProof/>
        </w:rPr>
        <w:t xml:space="preserve"> </w:t>
      </w:r>
      <w:r w:rsidRPr="00D30461">
        <w:rPr>
          <w:noProof/>
        </w:rPr>
        <w:t>1983; 56:305-311</w:t>
      </w:r>
    </w:p>
    <w:p w14:paraId="2D1ADE1B" w14:textId="77777777" w:rsidR="00D30461" w:rsidRPr="00D30461" w:rsidRDefault="00D30461" w:rsidP="00D30461">
      <w:pPr>
        <w:pStyle w:val="EndNoteBibliography"/>
        <w:ind w:left="720" w:hanging="720"/>
        <w:rPr>
          <w:noProof/>
        </w:rPr>
      </w:pPr>
      <w:r w:rsidRPr="00D30461">
        <w:rPr>
          <w:b/>
          <w:noProof/>
        </w:rPr>
        <w:t>32.</w:t>
      </w:r>
      <w:r w:rsidRPr="00D30461">
        <w:rPr>
          <w:noProof/>
        </w:rPr>
        <w:tab/>
        <w:t>Leger J, Reverchon C, Porquet D, Noel M, Czernichow P. The wide variation in urinary excretion of human growth hormone in normal growing and growth hormone-deficient children limits its clinical usefulness. Hormone research</w:t>
      </w:r>
      <w:r w:rsidRPr="00D30461">
        <w:rPr>
          <w:i/>
          <w:noProof/>
        </w:rPr>
        <w:t xml:space="preserve"> </w:t>
      </w:r>
      <w:r w:rsidRPr="00D30461">
        <w:rPr>
          <w:noProof/>
        </w:rPr>
        <w:t>1995; 44:57-63</w:t>
      </w:r>
    </w:p>
    <w:p w14:paraId="50C17974" w14:textId="77777777" w:rsidR="00D30461" w:rsidRPr="00D30461" w:rsidRDefault="00D30461" w:rsidP="00D30461">
      <w:pPr>
        <w:pStyle w:val="EndNoteBibliography"/>
        <w:ind w:left="720" w:hanging="720"/>
        <w:rPr>
          <w:noProof/>
        </w:rPr>
      </w:pPr>
      <w:r w:rsidRPr="00D30461">
        <w:rPr>
          <w:b/>
          <w:noProof/>
        </w:rPr>
        <w:t>33.</w:t>
      </w:r>
      <w:r w:rsidRPr="00D30461">
        <w:rPr>
          <w:noProof/>
        </w:rPr>
        <w:tab/>
        <w:t>Bala RM, Beck JC. Human growth hormone in urine. J Clin Endocrinol Metab</w:t>
      </w:r>
      <w:r w:rsidRPr="00D30461">
        <w:rPr>
          <w:i/>
          <w:noProof/>
        </w:rPr>
        <w:t xml:space="preserve"> </w:t>
      </w:r>
      <w:r w:rsidRPr="00D30461">
        <w:rPr>
          <w:noProof/>
        </w:rPr>
        <w:t>1971; 33:799-806</w:t>
      </w:r>
    </w:p>
    <w:p w14:paraId="51CC329E" w14:textId="77777777" w:rsidR="00D30461" w:rsidRPr="00D30461" w:rsidRDefault="00D30461" w:rsidP="00D30461">
      <w:pPr>
        <w:pStyle w:val="EndNoteBibliography"/>
        <w:ind w:left="720" w:hanging="720"/>
        <w:rPr>
          <w:noProof/>
        </w:rPr>
      </w:pPr>
      <w:r w:rsidRPr="00D30461">
        <w:rPr>
          <w:b/>
          <w:noProof/>
        </w:rPr>
        <w:t>34.</w:t>
      </w:r>
      <w:r w:rsidRPr="00D30461">
        <w:rPr>
          <w:noProof/>
        </w:rPr>
        <w:tab/>
        <w:t>Hattori N, Kato Y, Murakami Y, Hashida S, Ishikawa E, Mohri Z, Imura H. Urinary growth hormone levels measured by ultrasensitive enzyme immunoassay in patients with renal insufficiency. J Clin Endocrinol Metab</w:t>
      </w:r>
      <w:r w:rsidRPr="00D30461">
        <w:rPr>
          <w:i/>
          <w:noProof/>
        </w:rPr>
        <w:t xml:space="preserve"> </w:t>
      </w:r>
      <w:r w:rsidRPr="00D30461">
        <w:rPr>
          <w:noProof/>
        </w:rPr>
        <w:t>1988; 66:727-732</w:t>
      </w:r>
    </w:p>
    <w:p w14:paraId="59E91BE3" w14:textId="77777777" w:rsidR="00D30461" w:rsidRPr="00D30461" w:rsidRDefault="00D30461" w:rsidP="00D30461">
      <w:pPr>
        <w:pStyle w:val="EndNoteBibliography"/>
        <w:ind w:left="720" w:hanging="720"/>
        <w:rPr>
          <w:noProof/>
        </w:rPr>
      </w:pPr>
      <w:r w:rsidRPr="00D30461">
        <w:rPr>
          <w:b/>
          <w:noProof/>
        </w:rPr>
        <w:t>35.</w:t>
      </w:r>
      <w:r w:rsidRPr="00D30461">
        <w:rPr>
          <w:noProof/>
        </w:rPr>
        <w:tab/>
        <w:t>Shephard RJ. Exercise proteinuria and hematuria: current knowledge and future directions. The Journal of sports medicine and physical fitness</w:t>
      </w:r>
      <w:r w:rsidRPr="00D30461">
        <w:rPr>
          <w:i/>
          <w:noProof/>
        </w:rPr>
        <w:t xml:space="preserve"> </w:t>
      </w:r>
      <w:r w:rsidRPr="00D30461">
        <w:rPr>
          <w:noProof/>
        </w:rPr>
        <w:t>2016; 56:1060-1076</w:t>
      </w:r>
    </w:p>
    <w:p w14:paraId="299579B5" w14:textId="77777777" w:rsidR="00D30461" w:rsidRPr="00D30461" w:rsidRDefault="00D30461" w:rsidP="00D30461">
      <w:pPr>
        <w:pStyle w:val="EndNoteBibliography"/>
        <w:ind w:left="720" w:hanging="720"/>
        <w:rPr>
          <w:noProof/>
        </w:rPr>
      </w:pPr>
      <w:r w:rsidRPr="00D30461">
        <w:rPr>
          <w:b/>
          <w:noProof/>
        </w:rPr>
        <w:t>36.</w:t>
      </w:r>
      <w:r w:rsidRPr="00D30461">
        <w:rPr>
          <w:noProof/>
        </w:rPr>
        <w:tab/>
        <w:t>Turner G, Coates P, Porter S, Peters JR, Woodhead JS. Urinary growth hormone measurements as a marker of renal tubular function in diabetes mellitus. Clin Chim Acta</w:t>
      </w:r>
      <w:r w:rsidRPr="00D30461">
        <w:rPr>
          <w:i/>
          <w:noProof/>
        </w:rPr>
        <w:t xml:space="preserve"> </w:t>
      </w:r>
      <w:r w:rsidRPr="00D30461">
        <w:rPr>
          <w:noProof/>
        </w:rPr>
        <w:t>1993; 220:19-30</w:t>
      </w:r>
    </w:p>
    <w:p w14:paraId="2B6D7BA4" w14:textId="77777777" w:rsidR="00D30461" w:rsidRPr="00D30461" w:rsidRDefault="00D30461" w:rsidP="00D30461">
      <w:pPr>
        <w:pStyle w:val="EndNoteBibliography"/>
        <w:ind w:left="720" w:hanging="720"/>
        <w:rPr>
          <w:noProof/>
        </w:rPr>
      </w:pPr>
      <w:r w:rsidRPr="00D30461">
        <w:rPr>
          <w:b/>
          <w:noProof/>
        </w:rPr>
        <w:t>37.</w:t>
      </w:r>
      <w:r w:rsidRPr="00D30461">
        <w:rPr>
          <w:noProof/>
        </w:rPr>
        <w:tab/>
        <w:t>Kojima M, Hosoda H, Date Y, Nakazato M, Matsuo H, Kangawa K. Ghrelin is a growth-hormone-releasing acylated peptide from stomach. Nature</w:t>
      </w:r>
      <w:r w:rsidRPr="00D30461">
        <w:rPr>
          <w:i/>
          <w:noProof/>
        </w:rPr>
        <w:t xml:space="preserve"> </w:t>
      </w:r>
      <w:r w:rsidRPr="00D30461">
        <w:rPr>
          <w:noProof/>
        </w:rPr>
        <w:t>1999; 402:656-660</w:t>
      </w:r>
    </w:p>
    <w:p w14:paraId="2D3D2B1F" w14:textId="77777777" w:rsidR="00D30461" w:rsidRPr="00D30461" w:rsidRDefault="00D30461" w:rsidP="00D30461">
      <w:pPr>
        <w:pStyle w:val="EndNoteBibliography"/>
        <w:ind w:left="720" w:hanging="720"/>
        <w:rPr>
          <w:noProof/>
        </w:rPr>
      </w:pPr>
      <w:r w:rsidRPr="00D30461">
        <w:rPr>
          <w:b/>
          <w:noProof/>
        </w:rPr>
        <w:t>38.</w:t>
      </w:r>
      <w:r w:rsidRPr="00D30461">
        <w:rPr>
          <w:noProof/>
        </w:rPr>
        <w:tab/>
        <w:t>Smith RG, Jiang H, Sun Y. Developments in ghrelin biology and potential clinical relevance. Trends in endocrinology and metabolism: TEM</w:t>
      </w:r>
      <w:r w:rsidRPr="00D30461">
        <w:rPr>
          <w:i/>
          <w:noProof/>
        </w:rPr>
        <w:t xml:space="preserve"> </w:t>
      </w:r>
      <w:r w:rsidRPr="00D30461">
        <w:rPr>
          <w:noProof/>
        </w:rPr>
        <w:t>2005; 16:436-442</w:t>
      </w:r>
    </w:p>
    <w:p w14:paraId="7126F07A" w14:textId="77777777" w:rsidR="00D30461" w:rsidRPr="00D30461" w:rsidRDefault="00D30461" w:rsidP="00D30461">
      <w:pPr>
        <w:pStyle w:val="EndNoteBibliography"/>
        <w:ind w:left="720" w:hanging="720"/>
        <w:rPr>
          <w:noProof/>
        </w:rPr>
      </w:pPr>
      <w:r w:rsidRPr="00D30461">
        <w:rPr>
          <w:b/>
          <w:noProof/>
        </w:rPr>
        <w:t>39.</w:t>
      </w:r>
      <w:r w:rsidRPr="00D30461">
        <w:rPr>
          <w:noProof/>
        </w:rPr>
        <w:tab/>
        <w:t>Izdebski J, Pinski J, Horvath JE, Halmos G, Groot K, Schally AV. Synthesis and biological evaluation of superactive agonists of growth hormone-releasing hormone. Proc Natl Acad Sci U S A</w:t>
      </w:r>
      <w:r w:rsidRPr="00D30461">
        <w:rPr>
          <w:i/>
          <w:noProof/>
        </w:rPr>
        <w:t xml:space="preserve"> </w:t>
      </w:r>
      <w:r w:rsidRPr="00D30461">
        <w:rPr>
          <w:noProof/>
        </w:rPr>
        <w:t>1995; 92:4872-4876</w:t>
      </w:r>
    </w:p>
    <w:p w14:paraId="35D60300" w14:textId="77777777" w:rsidR="00D30461" w:rsidRPr="00D30461" w:rsidRDefault="00D30461" w:rsidP="00D30461">
      <w:pPr>
        <w:pStyle w:val="EndNoteBibliography"/>
        <w:ind w:left="720" w:hanging="720"/>
        <w:rPr>
          <w:noProof/>
        </w:rPr>
      </w:pPr>
      <w:r w:rsidRPr="00D30461">
        <w:rPr>
          <w:b/>
          <w:noProof/>
        </w:rPr>
        <w:t>40.</w:t>
      </w:r>
      <w:r w:rsidRPr="00D30461">
        <w:rPr>
          <w:noProof/>
        </w:rPr>
        <w:tab/>
        <w:t>Falutz J, Allas S, Blot K, Potvin D, Kotler D, Somero M, Berger D, Brown S, Richmond G, Fessel J, Turner R, Grinspoon S. Metabolic effects of a growth hormone-releasing factor in patients with HIV. N Engl J Med</w:t>
      </w:r>
      <w:r w:rsidRPr="00D30461">
        <w:rPr>
          <w:i/>
          <w:noProof/>
        </w:rPr>
        <w:t xml:space="preserve"> </w:t>
      </w:r>
      <w:r w:rsidRPr="00D30461">
        <w:rPr>
          <w:noProof/>
        </w:rPr>
        <w:t>2007; 357:2359-2370</w:t>
      </w:r>
    </w:p>
    <w:p w14:paraId="2FC31E67" w14:textId="77777777" w:rsidR="00D30461" w:rsidRPr="00D30461" w:rsidRDefault="00D30461" w:rsidP="00D30461">
      <w:pPr>
        <w:pStyle w:val="EndNoteBibliography"/>
        <w:ind w:left="720" w:hanging="720"/>
        <w:rPr>
          <w:noProof/>
        </w:rPr>
      </w:pPr>
      <w:r w:rsidRPr="00D30461">
        <w:rPr>
          <w:b/>
          <w:noProof/>
        </w:rPr>
        <w:t>41.</w:t>
      </w:r>
      <w:r w:rsidRPr="00D30461">
        <w:rPr>
          <w:noProof/>
        </w:rPr>
        <w:tab/>
        <w:t>Teichman SL, Neale A, Lawrence B, Gagnon C, Castaigne JP, Frohman LA. Prolonged stimulation of growth hormone (GH) and insulin-like growth factor I secretion by CJC-1295, a long-acting analog of GH-releasing hormone, in healthy adults. J Clin Endocrinol Metab</w:t>
      </w:r>
      <w:r w:rsidRPr="00D30461">
        <w:rPr>
          <w:i/>
          <w:noProof/>
        </w:rPr>
        <w:t xml:space="preserve"> </w:t>
      </w:r>
      <w:r w:rsidRPr="00D30461">
        <w:rPr>
          <w:noProof/>
        </w:rPr>
        <w:t>2006; 91:799-805</w:t>
      </w:r>
    </w:p>
    <w:p w14:paraId="1671E9D1" w14:textId="77777777" w:rsidR="00D30461" w:rsidRPr="00D30461" w:rsidRDefault="00D30461" w:rsidP="00D30461">
      <w:pPr>
        <w:pStyle w:val="EndNoteBibliography"/>
        <w:ind w:left="720" w:hanging="720"/>
        <w:rPr>
          <w:noProof/>
        </w:rPr>
      </w:pPr>
      <w:r w:rsidRPr="00D30461">
        <w:rPr>
          <w:b/>
          <w:noProof/>
        </w:rPr>
        <w:lastRenderedPageBreak/>
        <w:t>42.</w:t>
      </w:r>
      <w:r w:rsidRPr="00D30461">
        <w:rPr>
          <w:noProof/>
        </w:rPr>
        <w:tab/>
        <w:t>Callaghan B, Furness JB. Novel and conventional receptors for ghrelin, desacyl-ghrelin, and pharmacologically related compounds. Pharmacological reviews</w:t>
      </w:r>
      <w:r w:rsidRPr="00D30461">
        <w:rPr>
          <w:i/>
          <w:noProof/>
        </w:rPr>
        <w:t xml:space="preserve"> </w:t>
      </w:r>
      <w:r w:rsidRPr="00D30461">
        <w:rPr>
          <w:noProof/>
        </w:rPr>
        <w:t>2014; 66:984-1001</w:t>
      </w:r>
    </w:p>
    <w:p w14:paraId="09562328" w14:textId="77777777" w:rsidR="00D30461" w:rsidRPr="00D30461" w:rsidRDefault="00D30461" w:rsidP="00D30461">
      <w:pPr>
        <w:pStyle w:val="EndNoteBibliography"/>
        <w:ind w:left="720" w:hanging="720"/>
        <w:rPr>
          <w:noProof/>
        </w:rPr>
      </w:pPr>
      <w:r w:rsidRPr="00D30461">
        <w:rPr>
          <w:b/>
          <w:noProof/>
        </w:rPr>
        <w:t>43.</w:t>
      </w:r>
      <w:r w:rsidRPr="00D30461">
        <w:rPr>
          <w:noProof/>
        </w:rPr>
        <w:tab/>
        <w:t>Garcia JM, Friend J, Allen S. Therapeutic potential of anamorelin, a novel, oral ghrelin mimetic, in patients with cancer-related cachexia: a multicenter, randomized, double-blind, crossover, pilot study. Supportive care in cancer : official journal of the Multinational Association of Supportive Care in Cancer</w:t>
      </w:r>
      <w:r w:rsidRPr="00D30461">
        <w:rPr>
          <w:i/>
          <w:noProof/>
        </w:rPr>
        <w:t xml:space="preserve"> </w:t>
      </w:r>
      <w:r w:rsidRPr="00D30461">
        <w:rPr>
          <w:noProof/>
        </w:rPr>
        <w:t>2013; 21:129-137</w:t>
      </w:r>
    </w:p>
    <w:p w14:paraId="647CD8E7" w14:textId="77777777" w:rsidR="00D30461" w:rsidRPr="00D30461" w:rsidRDefault="00D30461" w:rsidP="00D30461">
      <w:pPr>
        <w:pStyle w:val="EndNoteBibliography"/>
        <w:ind w:left="720" w:hanging="720"/>
        <w:rPr>
          <w:noProof/>
        </w:rPr>
      </w:pPr>
      <w:r w:rsidRPr="00D30461">
        <w:rPr>
          <w:b/>
          <w:noProof/>
        </w:rPr>
        <w:t>44.</w:t>
      </w:r>
      <w:r w:rsidRPr="00D30461">
        <w:rPr>
          <w:noProof/>
        </w:rPr>
        <w:tab/>
        <w:t>Chapman IM, Pescovitz OH, Murphy G, Treep T, Cerchio KA, Krupa D, Gertz B, Polvino WJ, Skiles EH, Pezzoli SS, Thorner MO. Oral administration of growth hormone (GH) releasing peptide-mimetic MK-677 stimulates the GH/insulin-like growth factor-I axis in selected GH-deficient adults. J Clin Endocrinol Metab</w:t>
      </w:r>
      <w:r w:rsidRPr="00D30461">
        <w:rPr>
          <w:i/>
          <w:noProof/>
        </w:rPr>
        <w:t xml:space="preserve"> </w:t>
      </w:r>
      <w:r w:rsidRPr="00D30461">
        <w:rPr>
          <w:noProof/>
        </w:rPr>
        <w:t>1997; 82:3455-3463</w:t>
      </w:r>
    </w:p>
    <w:p w14:paraId="657F1E82" w14:textId="77777777" w:rsidR="00D30461" w:rsidRPr="00D30461" w:rsidRDefault="00D30461" w:rsidP="00D30461">
      <w:pPr>
        <w:pStyle w:val="EndNoteBibliography"/>
        <w:ind w:left="720" w:hanging="720"/>
        <w:rPr>
          <w:noProof/>
        </w:rPr>
      </w:pPr>
      <w:r w:rsidRPr="00D30461">
        <w:rPr>
          <w:b/>
          <w:noProof/>
        </w:rPr>
        <w:t>45.</w:t>
      </w:r>
      <w:r w:rsidRPr="00D30461">
        <w:rPr>
          <w:noProof/>
        </w:rPr>
        <w:tab/>
        <w:t>Shin A, Wo JM. Therapeutic applications of ghrelin agonists in the treatment of gastroparesis. Current gastroenterology reports</w:t>
      </w:r>
      <w:r w:rsidRPr="00D30461">
        <w:rPr>
          <w:i/>
          <w:noProof/>
        </w:rPr>
        <w:t xml:space="preserve"> </w:t>
      </w:r>
      <w:r w:rsidRPr="00D30461">
        <w:rPr>
          <w:noProof/>
        </w:rPr>
        <w:t>2015; 17:430</w:t>
      </w:r>
    </w:p>
    <w:p w14:paraId="5FEFB6AB" w14:textId="77777777" w:rsidR="00D30461" w:rsidRPr="00D30461" w:rsidRDefault="00D30461" w:rsidP="00D30461">
      <w:pPr>
        <w:pStyle w:val="EndNoteBibliography"/>
        <w:ind w:left="720" w:hanging="720"/>
        <w:rPr>
          <w:noProof/>
        </w:rPr>
      </w:pPr>
      <w:r w:rsidRPr="00D30461">
        <w:rPr>
          <w:b/>
          <w:noProof/>
        </w:rPr>
        <w:t>46.</w:t>
      </w:r>
      <w:r w:rsidRPr="00D30461">
        <w:rPr>
          <w:noProof/>
        </w:rPr>
        <w:tab/>
        <w:t>Garcia JM, Biller BMK, Korbonits M, Popovic V, Luger A, Strasburger CJ, Chanson P, Medic-Stojanoska M, Schopohl J, Zakrzewska A, Pekic-Djurdjevic S, Bolanowski M, Swerdloff R, Wang C, Blevins T, Marcelli M, Ammer N, Sachse R, Yuen KCJ. Macimorelin as a Diagnostic Test for Adult Growth Hormone Deficiency. J Clin Endocrinol Metab</w:t>
      </w:r>
      <w:r w:rsidRPr="00D30461">
        <w:rPr>
          <w:i/>
          <w:noProof/>
        </w:rPr>
        <w:t xml:space="preserve"> </w:t>
      </w:r>
      <w:r w:rsidRPr="00D30461">
        <w:rPr>
          <w:noProof/>
        </w:rPr>
        <w:t>2018; 98:2422-2429</w:t>
      </w:r>
    </w:p>
    <w:p w14:paraId="67C4FC2A" w14:textId="77777777" w:rsidR="00D30461" w:rsidRPr="00D30461" w:rsidRDefault="00D30461" w:rsidP="00D30461">
      <w:pPr>
        <w:pStyle w:val="EndNoteBibliography"/>
        <w:ind w:left="720" w:hanging="720"/>
        <w:rPr>
          <w:noProof/>
        </w:rPr>
      </w:pPr>
      <w:r w:rsidRPr="00D30461">
        <w:rPr>
          <w:b/>
          <w:noProof/>
        </w:rPr>
        <w:t>47.</w:t>
      </w:r>
      <w:r w:rsidRPr="00D30461">
        <w:rPr>
          <w:noProof/>
        </w:rPr>
        <w:tab/>
        <w:t>Nass R, Pezzoli SS, Oliveri MC, Patrie JT, Harrell FE, Jr., Clasey JL, Heymsfield SB, Bach MA, Vance ML, Thorner MO. Effects of an oral ghrelin mimetic on body composition and clinical outcomes in healthy older adults: a randomized trial. Ann Intern Med</w:t>
      </w:r>
      <w:r w:rsidRPr="00D30461">
        <w:rPr>
          <w:i/>
          <w:noProof/>
        </w:rPr>
        <w:t xml:space="preserve"> </w:t>
      </w:r>
      <w:r w:rsidRPr="00D30461">
        <w:rPr>
          <w:noProof/>
        </w:rPr>
        <w:t>2008; 149:601-611</w:t>
      </w:r>
    </w:p>
    <w:p w14:paraId="3563772B" w14:textId="77777777" w:rsidR="00D30461" w:rsidRPr="00D30461" w:rsidRDefault="00D30461" w:rsidP="00D30461">
      <w:pPr>
        <w:pStyle w:val="EndNoteBibliography"/>
        <w:ind w:left="720" w:hanging="720"/>
        <w:rPr>
          <w:noProof/>
        </w:rPr>
      </w:pPr>
      <w:r w:rsidRPr="00D30461">
        <w:rPr>
          <w:b/>
          <w:noProof/>
        </w:rPr>
        <w:t>48.</w:t>
      </w:r>
      <w:r w:rsidRPr="00D30461">
        <w:rPr>
          <w:noProof/>
        </w:rPr>
        <w:tab/>
        <w:t>Henninge J, Pepaj M, Hullstein I, Hemmersbach P. Identification of CJC-1295, a growth-hormone-releasing peptide, in an unknown pharmaceutical preparation. Drug testing and analysis</w:t>
      </w:r>
      <w:r w:rsidRPr="00D30461">
        <w:rPr>
          <w:i/>
          <w:noProof/>
        </w:rPr>
        <w:t xml:space="preserve"> </w:t>
      </w:r>
      <w:r w:rsidRPr="00D30461">
        <w:rPr>
          <w:noProof/>
        </w:rPr>
        <w:t>2010; 2:647-650</w:t>
      </w:r>
    </w:p>
    <w:p w14:paraId="5C2B9BC2" w14:textId="77777777" w:rsidR="00D30461" w:rsidRPr="00D30461" w:rsidRDefault="00D30461" w:rsidP="00D30461">
      <w:pPr>
        <w:pStyle w:val="EndNoteBibliography"/>
        <w:ind w:left="720" w:hanging="720"/>
        <w:rPr>
          <w:noProof/>
        </w:rPr>
      </w:pPr>
      <w:r w:rsidRPr="00D30461">
        <w:rPr>
          <w:b/>
          <w:noProof/>
        </w:rPr>
        <w:t>49.</w:t>
      </w:r>
      <w:r w:rsidRPr="00D30461">
        <w:rPr>
          <w:noProof/>
        </w:rPr>
        <w:tab/>
        <w:t>Cordido F, Casanueva FF, Dieguez C. Cholinergic receptor activation by pyridostigmine restores growth hormone (GH) responsiveness to GH-releasing hormone administration in obese subjects: evidence for hypothalamic somatostatinergic participation in the blunted GH release of obesity. J Clin Endocrinol Metab</w:t>
      </w:r>
      <w:r w:rsidRPr="00D30461">
        <w:rPr>
          <w:i/>
          <w:noProof/>
        </w:rPr>
        <w:t xml:space="preserve"> </w:t>
      </w:r>
      <w:r w:rsidRPr="00D30461">
        <w:rPr>
          <w:noProof/>
        </w:rPr>
        <w:t>1989; 68:290-293</w:t>
      </w:r>
    </w:p>
    <w:p w14:paraId="489AA69B" w14:textId="77777777" w:rsidR="00D30461" w:rsidRPr="00D30461" w:rsidRDefault="00D30461" w:rsidP="00D30461">
      <w:pPr>
        <w:pStyle w:val="EndNoteBibliography"/>
        <w:ind w:left="720" w:hanging="720"/>
        <w:rPr>
          <w:noProof/>
        </w:rPr>
      </w:pPr>
      <w:r w:rsidRPr="00D30461">
        <w:rPr>
          <w:b/>
          <w:noProof/>
        </w:rPr>
        <w:t>50.</w:t>
      </w:r>
      <w:r w:rsidRPr="00D30461">
        <w:rPr>
          <w:noProof/>
        </w:rPr>
        <w:tab/>
        <w:t>Allen DB. Effects of nightly clonidine administration on growth velocity in short children without growth hormone deficiency: a double-blind, placebo-controlled study. J Pediatr</w:t>
      </w:r>
      <w:r w:rsidRPr="00D30461">
        <w:rPr>
          <w:i/>
          <w:noProof/>
        </w:rPr>
        <w:t xml:space="preserve"> </w:t>
      </w:r>
      <w:r w:rsidRPr="00D30461">
        <w:rPr>
          <w:noProof/>
        </w:rPr>
        <w:t>1993; 122:32-36</w:t>
      </w:r>
    </w:p>
    <w:p w14:paraId="01DBA05C" w14:textId="77777777" w:rsidR="00D30461" w:rsidRPr="00D30461" w:rsidRDefault="00D30461" w:rsidP="00D30461">
      <w:pPr>
        <w:pStyle w:val="EndNoteBibliography"/>
        <w:ind w:left="720" w:hanging="720"/>
        <w:rPr>
          <w:noProof/>
        </w:rPr>
      </w:pPr>
      <w:r w:rsidRPr="00D30461">
        <w:rPr>
          <w:b/>
          <w:noProof/>
        </w:rPr>
        <w:t>51.</w:t>
      </w:r>
      <w:r w:rsidRPr="00D30461">
        <w:rPr>
          <w:noProof/>
        </w:rPr>
        <w:tab/>
        <w:t>Rahim A, Toogood AA, Shalet SM. The assessment of growth hormone status in normal young adult males using a variety of provocative agents. Clinical Endocrinology</w:t>
      </w:r>
      <w:r w:rsidRPr="00D30461">
        <w:rPr>
          <w:i/>
          <w:noProof/>
        </w:rPr>
        <w:t xml:space="preserve"> </w:t>
      </w:r>
      <w:r w:rsidRPr="00D30461">
        <w:rPr>
          <w:noProof/>
        </w:rPr>
        <w:t>1996; 45:557-562</w:t>
      </w:r>
    </w:p>
    <w:p w14:paraId="5D878C90" w14:textId="77777777" w:rsidR="00D30461" w:rsidRPr="00D30461" w:rsidRDefault="00D30461" w:rsidP="00D30461">
      <w:pPr>
        <w:pStyle w:val="EndNoteBibliography"/>
        <w:ind w:left="720" w:hanging="720"/>
        <w:rPr>
          <w:noProof/>
        </w:rPr>
      </w:pPr>
      <w:r w:rsidRPr="00D30461">
        <w:rPr>
          <w:b/>
          <w:noProof/>
        </w:rPr>
        <w:t>52.</w:t>
      </w:r>
      <w:r w:rsidRPr="00D30461">
        <w:rPr>
          <w:noProof/>
        </w:rPr>
        <w:tab/>
        <w:t>Weissberger AJ, Ho KK. Activation of the somatotropic axis by testosterone in adult males: evidence for the role of aromatization. J Clin Endocrinol Metab</w:t>
      </w:r>
      <w:r w:rsidRPr="00D30461">
        <w:rPr>
          <w:i/>
          <w:noProof/>
        </w:rPr>
        <w:t xml:space="preserve"> </w:t>
      </w:r>
      <w:r w:rsidRPr="00D30461">
        <w:rPr>
          <w:noProof/>
        </w:rPr>
        <w:t>1993; 76:1407-1412</w:t>
      </w:r>
    </w:p>
    <w:p w14:paraId="45514AA1" w14:textId="77777777" w:rsidR="00D30461" w:rsidRPr="00D30461" w:rsidRDefault="00D30461" w:rsidP="00D30461">
      <w:pPr>
        <w:pStyle w:val="EndNoteBibliography"/>
        <w:ind w:left="720" w:hanging="720"/>
        <w:rPr>
          <w:noProof/>
        </w:rPr>
      </w:pPr>
      <w:r w:rsidRPr="00D30461">
        <w:rPr>
          <w:b/>
          <w:noProof/>
        </w:rPr>
        <w:t>53.</w:t>
      </w:r>
      <w:r w:rsidRPr="00D30461">
        <w:rPr>
          <w:noProof/>
        </w:rPr>
        <w:tab/>
        <w:t>Leung KC, Johannsson G, Leong GM, Ho KK. Estrogen regulation of growth hormone action. Endocr Rev</w:t>
      </w:r>
      <w:r w:rsidRPr="00D30461">
        <w:rPr>
          <w:i/>
          <w:noProof/>
        </w:rPr>
        <w:t xml:space="preserve"> </w:t>
      </w:r>
      <w:r w:rsidRPr="00D30461">
        <w:rPr>
          <w:noProof/>
        </w:rPr>
        <w:t>2004; 25:693-721</w:t>
      </w:r>
    </w:p>
    <w:p w14:paraId="1A838467" w14:textId="77777777" w:rsidR="00D30461" w:rsidRPr="00D30461" w:rsidRDefault="00D30461" w:rsidP="00D30461">
      <w:pPr>
        <w:pStyle w:val="EndNoteBibliography"/>
        <w:ind w:left="720" w:hanging="720"/>
        <w:rPr>
          <w:noProof/>
        </w:rPr>
      </w:pPr>
      <w:r w:rsidRPr="00D30461">
        <w:rPr>
          <w:b/>
          <w:noProof/>
        </w:rPr>
        <w:t>54.</w:t>
      </w:r>
      <w:r w:rsidRPr="00D30461">
        <w:rPr>
          <w:noProof/>
        </w:rPr>
        <w:tab/>
        <w:t>Weissberger AJ, Ho KK, Lazarus L. Contrasting effects of oral and transdermal routes of estrogen replacement therapy on 24-hour growth hormone (GH) secretion, insulin-like growth factor I, and GH-binding protein in postmenopausal women. J Clin Endocrinol Metab</w:t>
      </w:r>
      <w:r w:rsidRPr="00D30461">
        <w:rPr>
          <w:i/>
          <w:noProof/>
        </w:rPr>
        <w:t xml:space="preserve"> </w:t>
      </w:r>
      <w:r w:rsidRPr="00D30461">
        <w:rPr>
          <w:noProof/>
        </w:rPr>
        <w:t>1991; 72:374-381</w:t>
      </w:r>
    </w:p>
    <w:p w14:paraId="06DF643B" w14:textId="77777777" w:rsidR="00D30461" w:rsidRPr="00D30461" w:rsidRDefault="00D30461" w:rsidP="00D30461">
      <w:pPr>
        <w:pStyle w:val="EndNoteBibliography"/>
        <w:ind w:left="720" w:hanging="720"/>
        <w:rPr>
          <w:noProof/>
        </w:rPr>
      </w:pPr>
      <w:r w:rsidRPr="00D30461">
        <w:rPr>
          <w:b/>
          <w:noProof/>
        </w:rPr>
        <w:t>55.</w:t>
      </w:r>
      <w:r w:rsidRPr="00D30461">
        <w:rPr>
          <w:noProof/>
        </w:rPr>
        <w:tab/>
        <w:t>Meinhardt UJ, Ho KK. Modulation of growth hormone action by sex steroids. Clin Endocrinol (Oxf)</w:t>
      </w:r>
      <w:r w:rsidRPr="00D30461">
        <w:rPr>
          <w:i/>
          <w:noProof/>
        </w:rPr>
        <w:t xml:space="preserve"> </w:t>
      </w:r>
      <w:r w:rsidRPr="00D30461">
        <w:rPr>
          <w:noProof/>
        </w:rPr>
        <w:t>2006; 65:413-422</w:t>
      </w:r>
    </w:p>
    <w:p w14:paraId="07D24311" w14:textId="77777777" w:rsidR="00D30461" w:rsidRPr="00D30461" w:rsidRDefault="00D30461" w:rsidP="00D30461">
      <w:pPr>
        <w:pStyle w:val="EndNoteBibliography"/>
        <w:ind w:left="720" w:hanging="720"/>
        <w:rPr>
          <w:noProof/>
        </w:rPr>
      </w:pPr>
      <w:r w:rsidRPr="00D30461">
        <w:rPr>
          <w:b/>
          <w:noProof/>
        </w:rPr>
        <w:t>56.</w:t>
      </w:r>
      <w:r w:rsidRPr="00D30461">
        <w:rPr>
          <w:noProof/>
        </w:rPr>
        <w:tab/>
        <w:t>Gibney J, Wolthers T, Johannsson G, Umpleby AM, Ho KK. Growth hormone and testosterone interact positively to enhance protein and energy metabolism in hypopituitary men. Am J Physiol Endocrinol Metab</w:t>
      </w:r>
      <w:r w:rsidRPr="00D30461">
        <w:rPr>
          <w:i/>
          <w:noProof/>
        </w:rPr>
        <w:t xml:space="preserve"> </w:t>
      </w:r>
      <w:r w:rsidRPr="00D30461">
        <w:rPr>
          <w:noProof/>
        </w:rPr>
        <w:t>2005; 289:E266-271</w:t>
      </w:r>
    </w:p>
    <w:p w14:paraId="4A022931" w14:textId="77777777" w:rsidR="00D30461" w:rsidRPr="00D30461" w:rsidRDefault="00D30461" w:rsidP="00D30461">
      <w:pPr>
        <w:pStyle w:val="EndNoteBibliography"/>
        <w:ind w:left="720" w:hanging="720"/>
        <w:rPr>
          <w:noProof/>
        </w:rPr>
      </w:pPr>
      <w:r w:rsidRPr="00D30461">
        <w:rPr>
          <w:b/>
          <w:noProof/>
        </w:rPr>
        <w:t>57.</w:t>
      </w:r>
      <w:r w:rsidRPr="00D30461">
        <w:rPr>
          <w:noProof/>
        </w:rPr>
        <w:tab/>
        <w:t>Wolthers T, Hoffman DM, Nugent AG, Duncan MW, Umpleby M, Ho KK. Oral estrogen antagonizes the metabolic actions of growth hormone in growth hormone-deficient women. Am J Physiol Endocrinol Metab</w:t>
      </w:r>
      <w:r w:rsidRPr="00D30461">
        <w:rPr>
          <w:i/>
          <w:noProof/>
        </w:rPr>
        <w:t xml:space="preserve"> </w:t>
      </w:r>
      <w:r w:rsidRPr="00D30461">
        <w:rPr>
          <w:noProof/>
        </w:rPr>
        <w:t>2001; 281:E1191-1196</w:t>
      </w:r>
    </w:p>
    <w:p w14:paraId="479C039A" w14:textId="77777777" w:rsidR="00D30461" w:rsidRPr="00D30461" w:rsidRDefault="00D30461" w:rsidP="00D30461">
      <w:pPr>
        <w:pStyle w:val="EndNoteBibliography"/>
        <w:ind w:left="720" w:hanging="720"/>
        <w:rPr>
          <w:noProof/>
        </w:rPr>
      </w:pPr>
      <w:r w:rsidRPr="00D30461">
        <w:rPr>
          <w:b/>
          <w:noProof/>
        </w:rPr>
        <w:t>58.</w:t>
      </w:r>
      <w:r w:rsidRPr="00D30461">
        <w:rPr>
          <w:noProof/>
        </w:rPr>
        <w:tab/>
        <w:t>Chromiak JA, Antonio J. Use of amino acids as growth hormone-releasing agents by athletes. Nutrition (Burbank, Los Angeles County, Calif)</w:t>
      </w:r>
      <w:r w:rsidRPr="00D30461">
        <w:rPr>
          <w:i/>
          <w:noProof/>
        </w:rPr>
        <w:t xml:space="preserve"> </w:t>
      </w:r>
      <w:r w:rsidRPr="00D30461">
        <w:rPr>
          <w:noProof/>
        </w:rPr>
        <w:t>2002; 18:657-661</w:t>
      </w:r>
    </w:p>
    <w:p w14:paraId="232E327F" w14:textId="77777777" w:rsidR="00D30461" w:rsidRPr="00D30461" w:rsidRDefault="00D30461" w:rsidP="00D30461">
      <w:pPr>
        <w:pStyle w:val="EndNoteBibliography"/>
        <w:ind w:left="720" w:hanging="720"/>
        <w:rPr>
          <w:noProof/>
        </w:rPr>
      </w:pPr>
      <w:r w:rsidRPr="00D30461">
        <w:rPr>
          <w:b/>
          <w:noProof/>
        </w:rPr>
        <w:t>59.</w:t>
      </w:r>
      <w:r w:rsidRPr="00D30461">
        <w:rPr>
          <w:noProof/>
        </w:rPr>
        <w:tab/>
        <w:t>Marcell TJ, Taaffe DR, Hawkins SA, Tarpenning KM, Pyka G, Kohlmeier L, Wiswell RA, Marcus R. Oral arginine does not stimulate basal or augment exercise-induced GH secretion in either young or old adults. J Gerontol A Biol Sci Med Sci</w:t>
      </w:r>
      <w:r w:rsidRPr="00D30461">
        <w:rPr>
          <w:i/>
          <w:noProof/>
        </w:rPr>
        <w:t xml:space="preserve"> </w:t>
      </w:r>
      <w:r w:rsidRPr="00D30461">
        <w:rPr>
          <w:noProof/>
        </w:rPr>
        <w:t>1999; 54:M395-399</w:t>
      </w:r>
    </w:p>
    <w:p w14:paraId="33ED0616" w14:textId="77777777" w:rsidR="00D30461" w:rsidRPr="00D30461" w:rsidRDefault="00D30461" w:rsidP="00D30461">
      <w:pPr>
        <w:pStyle w:val="EndNoteBibliography"/>
        <w:ind w:left="720" w:hanging="720"/>
        <w:rPr>
          <w:noProof/>
        </w:rPr>
      </w:pPr>
      <w:r w:rsidRPr="00D30461">
        <w:rPr>
          <w:b/>
          <w:noProof/>
        </w:rPr>
        <w:t>60.</w:t>
      </w:r>
      <w:r w:rsidRPr="00D30461">
        <w:rPr>
          <w:noProof/>
        </w:rPr>
        <w:tab/>
        <w:t>Cintineo HP, Arent MA, Antonio J, Arent SM. Effects of Protein Supplementation on Performance and Recovery in Resistance and Endurance Training. Frontiers in nutrition</w:t>
      </w:r>
      <w:r w:rsidRPr="00D30461">
        <w:rPr>
          <w:i/>
          <w:noProof/>
        </w:rPr>
        <w:t xml:space="preserve"> </w:t>
      </w:r>
      <w:r w:rsidRPr="00D30461">
        <w:rPr>
          <w:noProof/>
        </w:rPr>
        <w:t>2018; 5:83</w:t>
      </w:r>
    </w:p>
    <w:p w14:paraId="37EC7D35" w14:textId="77777777" w:rsidR="00D30461" w:rsidRPr="00D30461" w:rsidRDefault="00D30461" w:rsidP="00D30461">
      <w:pPr>
        <w:pStyle w:val="EndNoteBibliography"/>
        <w:ind w:left="720" w:hanging="720"/>
        <w:rPr>
          <w:noProof/>
        </w:rPr>
      </w:pPr>
      <w:r w:rsidRPr="00D30461">
        <w:rPr>
          <w:b/>
          <w:noProof/>
        </w:rPr>
        <w:lastRenderedPageBreak/>
        <w:t>61.</w:t>
      </w:r>
      <w:r w:rsidRPr="00D30461">
        <w:rPr>
          <w:noProof/>
        </w:rPr>
        <w:tab/>
        <w:t>Ho KY, Veldhuis JD, Johnson ML, Furlanetto R, Evans WS, Alberti KG, Thorner MO. Fasting enhances growth hormone secretion and amplifies the complex rhythms of growth hormone secretion in man. J Clin Invest</w:t>
      </w:r>
      <w:r w:rsidRPr="00D30461">
        <w:rPr>
          <w:i/>
          <w:noProof/>
        </w:rPr>
        <w:t xml:space="preserve"> </w:t>
      </w:r>
      <w:r w:rsidRPr="00D30461">
        <w:rPr>
          <w:noProof/>
        </w:rPr>
        <w:t>1988; 81:968-975</w:t>
      </w:r>
    </w:p>
    <w:p w14:paraId="03E46023" w14:textId="77777777" w:rsidR="00D30461" w:rsidRPr="00D30461" w:rsidRDefault="00D30461" w:rsidP="00D30461">
      <w:pPr>
        <w:pStyle w:val="EndNoteBibliography"/>
        <w:ind w:left="720" w:hanging="720"/>
        <w:rPr>
          <w:noProof/>
        </w:rPr>
      </w:pPr>
      <w:r w:rsidRPr="00D30461">
        <w:rPr>
          <w:b/>
          <w:noProof/>
        </w:rPr>
        <w:t>62.</w:t>
      </w:r>
      <w:r w:rsidRPr="00D30461">
        <w:rPr>
          <w:noProof/>
        </w:rPr>
        <w:tab/>
        <w:t>Williams T, Berelowitz M, Joffe SN, Thorner MO, Rivier J, Vale W, Frohman LA. Impaired growth hormone responses to growth hormone-releasing factor in obesity. A pituitary defect reversed with weight reduction. N Engl J Med</w:t>
      </w:r>
      <w:r w:rsidRPr="00D30461">
        <w:rPr>
          <w:i/>
          <w:noProof/>
        </w:rPr>
        <w:t xml:space="preserve"> </w:t>
      </w:r>
      <w:r w:rsidRPr="00D30461">
        <w:rPr>
          <w:noProof/>
        </w:rPr>
        <w:t>1984; 311:1403-1407</w:t>
      </w:r>
    </w:p>
    <w:p w14:paraId="69D63B8D" w14:textId="77777777" w:rsidR="00D30461" w:rsidRPr="00D30461" w:rsidRDefault="00D30461" w:rsidP="00D30461">
      <w:pPr>
        <w:pStyle w:val="EndNoteBibliography"/>
        <w:ind w:left="720" w:hanging="720"/>
        <w:rPr>
          <w:noProof/>
        </w:rPr>
      </w:pPr>
      <w:r w:rsidRPr="00D30461">
        <w:rPr>
          <w:b/>
          <w:noProof/>
        </w:rPr>
        <w:t>63.</w:t>
      </w:r>
      <w:r w:rsidRPr="00D30461">
        <w:rPr>
          <w:noProof/>
        </w:rPr>
        <w:tab/>
        <w:t>Godfrey RJ, Madgwick Z, Whyte GP. The exercise-induced growth hormone response in athletes. Sports medicine (Auckland, NZ)</w:t>
      </w:r>
      <w:r w:rsidRPr="00D30461">
        <w:rPr>
          <w:i/>
          <w:noProof/>
        </w:rPr>
        <w:t xml:space="preserve"> </w:t>
      </w:r>
      <w:r w:rsidRPr="00D30461">
        <w:rPr>
          <w:noProof/>
        </w:rPr>
        <w:t>2003; 33:599-613</w:t>
      </w:r>
    </w:p>
    <w:p w14:paraId="60B8635E" w14:textId="77777777" w:rsidR="00D30461" w:rsidRPr="00D30461" w:rsidRDefault="00D30461" w:rsidP="00D30461">
      <w:pPr>
        <w:pStyle w:val="EndNoteBibliography"/>
        <w:ind w:left="720" w:hanging="720"/>
        <w:rPr>
          <w:noProof/>
        </w:rPr>
      </w:pPr>
      <w:r w:rsidRPr="00D30461">
        <w:rPr>
          <w:b/>
          <w:noProof/>
        </w:rPr>
        <w:t>64.</w:t>
      </w:r>
      <w:r w:rsidRPr="00D30461">
        <w:rPr>
          <w:noProof/>
        </w:rPr>
        <w:tab/>
        <w:t>Weltman A, Weltman JY, Schurrer R, Evans WS, Veldhuis JD, Rogol AD. Endurance training amplifies the pulsatile release of growth hormone: effects of training intensity. J Appl Physiol (1985)</w:t>
      </w:r>
      <w:r w:rsidRPr="00D30461">
        <w:rPr>
          <w:i/>
          <w:noProof/>
        </w:rPr>
        <w:t xml:space="preserve"> </w:t>
      </w:r>
      <w:r w:rsidRPr="00D30461">
        <w:rPr>
          <w:noProof/>
        </w:rPr>
        <w:t>1992; 72:2188-2196</w:t>
      </w:r>
    </w:p>
    <w:p w14:paraId="6485B03B" w14:textId="77777777" w:rsidR="00D30461" w:rsidRPr="00D30461" w:rsidRDefault="00D30461" w:rsidP="00D30461">
      <w:pPr>
        <w:pStyle w:val="EndNoteBibliography"/>
        <w:ind w:left="720" w:hanging="720"/>
        <w:rPr>
          <w:noProof/>
        </w:rPr>
      </w:pPr>
      <w:r w:rsidRPr="00D30461">
        <w:rPr>
          <w:b/>
          <w:noProof/>
        </w:rPr>
        <w:t>65.</w:t>
      </w:r>
      <w:r w:rsidRPr="00D30461">
        <w:rPr>
          <w:noProof/>
        </w:rPr>
        <w:tab/>
        <w:t>Wheldon A, Savine RL, Sonksen PH, Holt RI. Exercising in the cold inhibits growth hormone secretion by reducing the rise in core body temperature. Growth Horm IGF Res</w:t>
      </w:r>
      <w:r w:rsidRPr="00D30461">
        <w:rPr>
          <w:i/>
          <w:noProof/>
        </w:rPr>
        <w:t xml:space="preserve"> </w:t>
      </w:r>
      <w:r w:rsidRPr="00D30461">
        <w:rPr>
          <w:noProof/>
        </w:rPr>
        <w:t>2006; 16:125-131</w:t>
      </w:r>
    </w:p>
    <w:p w14:paraId="1E8D9293" w14:textId="77777777" w:rsidR="00D30461" w:rsidRPr="00D30461" w:rsidRDefault="00D30461" w:rsidP="00D30461">
      <w:pPr>
        <w:pStyle w:val="EndNoteBibliography"/>
        <w:ind w:left="720" w:hanging="720"/>
        <w:rPr>
          <w:noProof/>
        </w:rPr>
      </w:pPr>
      <w:r w:rsidRPr="00D30461">
        <w:rPr>
          <w:b/>
          <w:noProof/>
        </w:rPr>
        <w:t>66.</w:t>
      </w:r>
      <w:r w:rsidRPr="00D30461">
        <w:rPr>
          <w:noProof/>
        </w:rPr>
        <w:tab/>
        <w:t>Juul A, Behrenscheer A, Tims T, Nielsen B, Halkjaer-Kristensen J, Skakkebaek NE. Impaired thermoregulation in adults with growth hormone deficiency during heat exposure and exercise. Clin Endocrinol (Oxf)</w:t>
      </w:r>
      <w:r w:rsidRPr="00D30461">
        <w:rPr>
          <w:i/>
          <w:noProof/>
        </w:rPr>
        <w:t xml:space="preserve"> </w:t>
      </w:r>
      <w:r w:rsidRPr="00D30461">
        <w:rPr>
          <w:noProof/>
        </w:rPr>
        <w:t>1993; 38:237-244</w:t>
      </w:r>
    </w:p>
    <w:p w14:paraId="31339817" w14:textId="77777777" w:rsidR="00D30461" w:rsidRPr="00D30461" w:rsidRDefault="00D30461" w:rsidP="00D30461">
      <w:pPr>
        <w:pStyle w:val="EndNoteBibliography"/>
        <w:ind w:left="720" w:hanging="720"/>
        <w:rPr>
          <w:noProof/>
        </w:rPr>
      </w:pPr>
      <w:r w:rsidRPr="00D30461">
        <w:rPr>
          <w:b/>
          <w:noProof/>
        </w:rPr>
        <w:t>67.</w:t>
      </w:r>
      <w:r w:rsidRPr="00D30461">
        <w:rPr>
          <w:noProof/>
        </w:rPr>
        <w:tab/>
        <w:t>Gibney J, Healy ML, Stolinski M, Bowes SB, Pentecost C, Breen L, McMillan C, Russell-Jones DL, Sonksen PH, Umpleby AM. Effect of growth hormone (GH) on glycerol and free fatty acid metabolism during exhaustive exercise in GH-deficient adults. J Clin Endocrinol Metab</w:t>
      </w:r>
      <w:r w:rsidRPr="00D30461">
        <w:rPr>
          <w:i/>
          <w:noProof/>
        </w:rPr>
        <w:t xml:space="preserve"> </w:t>
      </w:r>
      <w:r w:rsidRPr="00D30461">
        <w:rPr>
          <w:noProof/>
        </w:rPr>
        <w:t>2003; 88:1792-1797</w:t>
      </w:r>
    </w:p>
    <w:p w14:paraId="62D454CF" w14:textId="77777777" w:rsidR="00D30461" w:rsidRPr="00D30461" w:rsidRDefault="00D30461" w:rsidP="00D30461">
      <w:pPr>
        <w:pStyle w:val="EndNoteBibliography"/>
        <w:ind w:left="720" w:hanging="720"/>
        <w:rPr>
          <w:noProof/>
        </w:rPr>
      </w:pPr>
      <w:r w:rsidRPr="00D30461">
        <w:rPr>
          <w:b/>
          <w:noProof/>
        </w:rPr>
        <w:t>68.</w:t>
      </w:r>
      <w:r w:rsidRPr="00D30461">
        <w:rPr>
          <w:noProof/>
        </w:rPr>
        <w:tab/>
        <w:t>Healy ML, Gibney J, Russell-Jones DL, Pentecost C, Croos P, Sonksen PH, Umpleby AM. High dose growth hormone exerts an anabolic effect at rest and during exercise in endurance-trained athletes. J Clin Endocrinol Metab</w:t>
      </w:r>
      <w:r w:rsidRPr="00D30461">
        <w:rPr>
          <w:i/>
          <w:noProof/>
        </w:rPr>
        <w:t xml:space="preserve"> </w:t>
      </w:r>
      <w:r w:rsidRPr="00D30461">
        <w:rPr>
          <w:noProof/>
        </w:rPr>
        <w:t>2003; 88:5221-5226</w:t>
      </w:r>
    </w:p>
    <w:p w14:paraId="7DBBB402" w14:textId="77777777" w:rsidR="00D30461" w:rsidRPr="00D30461" w:rsidRDefault="00D30461" w:rsidP="00D30461">
      <w:pPr>
        <w:pStyle w:val="EndNoteBibliography"/>
        <w:ind w:left="720" w:hanging="720"/>
        <w:rPr>
          <w:noProof/>
        </w:rPr>
      </w:pPr>
      <w:r w:rsidRPr="00D30461">
        <w:rPr>
          <w:b/>
          <w:noProof/>
        </w:rPr>
        <w:t>69.</w:t>
      </w:r>
      <w:r w:rsidRPr="00D30461">
        <w:rPr>
          <w:noProof/>
        </w:rPr>
        <w:tab/>
        <w:t>Le Roith D, Bondy C, Yakar S, Liu JL, Butler A. The somatomedin hypothesis: 2001. Endocr Rev</w:t>
      </w:r>
      <w:r w:rsidRPr="00D30461">
        <w:rPr>
          <w:i/>
          <w:noProof/>
        </w:rPr>
        <w:t xml:space="preserve"> </w:t>
      </w:r>
      <w:r w:rsidRPr="00D30461">
        <w:rPr>
          <w:noProof/>
        </w:rPr>
        <w:t>2001; 22:53-74</w:t>
      </w:r>
    </w:p>
    <w:p w14:paraId="022C79CB" w14:textId="77777777" w:rsidR="00D30461" w:rsidRPr="00D30461" w:rsidRDefault="00D30461" w:rsidP="00D30461">
      <w:pPr>
        <w:pStyle w:val="EndNoteBibliography"/>
        <w:ind w:left="720" w:hanging="720"/>
        <w:rPr>
          <w:noProof/>
        </w:rPr>
      </w:pPr>
      <w:r w:rsidRPr="00D30461">
        <w:rPr>
          <w:b/>
          <w:noProof/>
        </w:rPr>
        <w:t>70.</w:t>
      </w:r>
      <w:r w:rsidRPr="00D30461">
        <w:rPr>
          <w:noProof/>
        </w:rPr>
        <w:tab/>
        <w:t>D'Ercole AJ, Applewhite GT, Underwood LE. Evidence that somatomedin is synthesized by multiple tissues in the fetus. Dev Biol</w:t>
      </w:r>
      <w:r w:rsidRPr="00D30461">
        <w:rPr>
          <w:i/>
          <w:noProof/>
        </w:rPr>
        <w:t xml:space="preserve"> </w:t>
      </w:r>
      <w:r w:rsidRPr="00D30461">
        <w:rPr>
          <w:noProof/>
        </w:rPr>
        <w:t>1980; 75:315-328</w:t>
      </w:r>
    </w:p>
    <w:p w14:paraId="464A882D" w14:textId="77777777" w:rsidR="00D30461" w:rsidRPr="00D30461" w:rsidRDefault="00D30461" w:rsidP="00D30461">
      <w:pPr>
        <w:pStyle w:val="EndNoteBibliography"/>
        <w:ind w:left="720" w:hanging="720"/>
        <w:rPr>
          <w:noProof/>
        </w:rPr>
      </w:pPr>
      <w:r w:rsidRPr="00D30461">
        <w:rPr>
          <w:b/>
          <w:noProof/>
        </w:rPr>
        <w:t>71.</w:t>
      </w:r>
      <w:r w:rsidRPr="00D30461">
        <w:rPr>
          <w:noProof/>
        </w:rPr>
        <w:tab/>
        <w:t>Isaksson OG, Jansson JO, Gause IA. Growth hormone stimulates longitudinal bone growth directly. Science</w:t>
      </w:r>
      <w:r w:rsidRPr="00D30461">
        <w:rPr>
          <w:i/>
          <w:noProof/>
        </w:rPr>
        <w:t xml:space="preserve"> </w:t>
      </w:r>
      <w:r w:rsidRPr="00D30461">
        <w:rPr>
          <w:noProof/>
        </w:rPr>
        <w:t>1982; 216:1237-1239</w:t>
      </w:r>
    </w:p>
    <w:p w14:paraId="2120697E" w14:textId="77777777" w:rsidR="00D30461" w:rsidRPr="00D30461" w:rsidRDefault="00D30461" w:rsidP="00D30461">
      <w:pPr>
        <w:pStyle w:val="EndNoteBibliography"/>
        <w:ind w:left="720" w:hanging="720"/>
        <w:rPr>
          <w:noProof/>
        </w:rPr>
      </w:pPr>
      <w:r w:rsidRPr="00D30461">
        <w:rPr>
          <w:b/>
          <w:noProof/>
        </w:rPr>
        <w:t>72.</w:t>
      </w:r>
      <w:r w:rsidRPr="00D30461">
        <w:rPr>
          <w:noProof/>
        </w:rPr>
        <w:tab/>
        <w:t>Isaksson OG, Lindahl A, Nilsson A, Isgaard J. Mechanism of the stimulatory effect of growth hormone on longitudinal bone growth. Endocr Rev</w:t>
      </w:r>
      <w:r w:rsidRPr="00D30461">
        <w:rPr>
          <w:i/>
          <w:noProof/>
        </w:rPr>
        <w:t xml:space="preserve"> </w:t>
      </w:r>
      <w:r w:rsidRPr="00D30461">
        <w:rPr>
          <w:noProof/>
        </w:rPr>
        <w:t>1987; 8:426-438</w:t>
      </w:r>
    </w:p>
    <w:p w14:paraId="710048BE" w14:textId="77777777" w:rsidR="00D30461" w:rsidRPr="00D30461" w:rsidRDefault="00D30461" w:rsidP="00D30461">
      <w:pPr>
        <w:pStyle w:val="EndNoteBibliography"/>
        <w:ind w:left="720" w:hanging="720"/>
        <w:rPr>
          <w:noProof/>
        </w:rPr>
      </w:pPr>
      <w:r w:rsidRPr="00D30461">
        <w:rPr>
          <w:b/>
          <w:noProof/>
        </w:rPr>
        <w:t>73.</w:t>
      </w:r>
      <w:r w:rsidRPr="00D30461">
        <w:rPr>
          <w:noProof/>
        </w:rPr>
        <w:tab/>
        <w:t>Fryburg DA, Gelfand RA, Barrett EJ. Growth hormone acutely stimulates forearm muscle protein synthesis in normal humans. Am J Physiol</w:t>
      </w:r>
      <w:r w:rsidRPr="00D30461">
        <w:rPr>
          <w:i/>
          <w:noProof/>
        </w:rPr>
        <w:t xml:space="preserve"> </w:t>
      </w:r>
      <w:r w:rsidRPr="00D30461">
        <w:rPr>
          <w:noProof/>
        </w:rPr>
        <w:t>1991; 260:E499-504</w:t>
      </w:r>
    </w:p>
    <w:p w14:paraId="2B0AD440" w14:textId="77777777" w:rsidR="00D30461" w:rsidRPr="00D30461" w:rsidRDefault="00D30461" w:rsidP="00D30461">
      <w:pPr>
        <w:pStyle w:val="EndNoteBibliography"/>
        <w:ind w:left="720" w:hanging="720"/>
        <w:rPr>
          <w:noProof/>
        </w:rPr>
      </w:pPr>
      <w:r w:rsidRPr="00D30461">
        <w:rPr>
          <w:b/>
          <w:noProof/>
        </w:rPr>
        <w:t>74.</w:t>
      </w:r>
      <w:r w:rsidRPr="00D30461">
        <w:rPr>
          <w:noProof/>
        </w:rPr>
        <w:tab/>
        <w:t>Dall R, Longobardi S, Ehrnborg C, Keay N, Rosen T, Jorgensen JO, Cuneo RC, Boroujerdi MA, Cittadini A, Napoli R, Christiansen JS, Bengtsson BA, Sacca L, Baxter RC, Basset EE, Sonksen PH. The effect of four weeks of supraphysiological growth hormone administration on the insulin-like growth factor axis in women and men. GH-2000 Study Group. J Clin Endocrinol Metab</w:t>
      </w:r>
      <w:r w:rsidRPr="00D30461">
        <w:rPr>
          <w:i/>
          <w:noProof/>
        </w:rPr>
        <w:t xml:space="preserve"> </w:t>
      </w:r>
      <w:r w:rsidRPr="00D30461">
        <w:rPr>
          <w:noProof/>
        </w:rPr>
        <w:t>2000; 85:4193-4200</w:t>
      </w:r>
    </w:p>
    <w:p w14:paraId="21562FA3" w14:textId="77777777" w:rsidR="00D30461" w:rsidRPr="00D30461" w:rsidRDefault="00D30461" w:rsidP="00D30461">
      <w:pPr>
        <w:pStyle w:val="EndNoteBibliography"/>
        <w:ind w:left="720" w:hanging="720"/>
        <w:rPr>
          <w:noProof/>
        </w:rPr>
      </w:pPr>
      <w:r w:rsidRPr="00D30461">
        <w:rPr>
          <w:b/>
          <w:noProof/>
        </w:rPr>
        <w:t>75.</w:t>
      </w:r>
      <w:r w:rsidRPr="00D30461">
        <w:rPr>
          <w:noProof/>
        </w:rPr>
        <w:tab/>
        <w:t>Healy ML, Dall R, Gibney J, Bassett E, Ehrnborg C, Pentecost C, Rosen T, Cittadini A, Baxter RC, Sonksen PH. Toward the development of a test for growth hormone (GH) abuse: a study of extreme physiological ranges of GH-dependent markers in 813 elite athletes in the postcompetition setting. J Clin Endocrinol Metab</w:t>
      </w:r>
      <w:r w:rsidRPr="00D30461">
        <w:rPr>
          <w:i/>
          <w:noProof/>
        </w:rPr>
        <w:t xml:space="preserve"> </w:t>
      </w:r>
      <w:r w:rsidRPr="00D30461">
        <w:rPr>
          <w:noProof/>
        </w:rPr>
        <w:t>2005; 90:641-649</w:t>
      </w:r>
    </w:p>
    <w:p w14:paraId="7F0787B1" w14:textId="77777777" w:rsidR="00D30461" w:rsidRPr="00D30461" w:rsidRDefault="00D30461" w:rsidP="00D30461">
      <w:pPr>
        <w:pStyle w:val="EndNoteBibliography"/>
        <w:ind w:left="720" w:hanging="720"/>
        <w:rPr>
          <w:noProof/>
        </w:rPr>
      </w:pPr>
      <w:r w:rsidRPr="00D30461">
        <w:rPr>
          <w:b/>
          <w:noProof/>
        </w:rPr>
        <w:t>76.</w:t>
      </w:r>
      <w:r w:rsidRPr="00D30461">
        <w:rPr>
          <w:noProof/>
        </w:rPr>
        <w:tab/>
        <w:t>Nelson AE, Howe CJ, Nguyen TV, Leung KC, Trout GJ, Seibel MJ, Baxter RC, Handelsman DJ, Kazlauskas R, Ho KK. Influence of demographic factors and sport type on growth hormone-responsive markers in elite athletes. J Clin Endocrinol Metab</w:t>
      </w:r>
      <w:r w:rsidRPr="00D30461">
        <w:rPr>
          <w:i/>
          <w:noProof/>
        </w:rPr>
        <w:t xml:space="preserve"> </w:t>
      </w:r>
      <w:r w:rsidRPr="00D30461">
        <w:rPr>
          <w:noProof/>
        </w:rPr>
        <w:t>2006; 91:4424-4432</w:t>
      </w:r>
    </w:p>
    <w:p w14:paraId="1C47969F" w14:textId="77777777" w:rsidR="00D30461" w:rsidRPr="00D30461" w:rsidRDefault="00D30461" w:rsidP="00D30461">
      <w:pPr>
        <w:pStyle w:val="EndNoteBibliography"/>
        <w:ind w:left="720" w:hanging="720"/>
        <w:rPr>
          <w:noProof/>
        </w:rPr>
      </w:pPr>
      <w:r w:rsidRPr="00D30461">
        <w:rPr>
          <w:b/>
          <w:noProof/>
        </w:rPr>
        <w:t>77.</w:t>
      </w:r>
      <w:r w:rsidRPr="00D30461">
        <w:rPr>
          <w:noProof/>
        </w:rPr>
        <w:tab/>
        <w:t>Russell-Jones DL, Bowes SB, Rees SE, Jackson NC, Weissberger AJ, Hovorka R, Sonksen PH, Umpleby AM. Effect of growth hormone treatment on postprandial protein metabolism in growth hormone-deficient adults. Am J Physiol</w:t>
      </w:r>
      <w:r w:rsidRPr="00D30461">
        <w:rPr>
          <w:i/>
          <w:noProof/>
        </w:rPr>
        <w:t xml:space="preserve"> </w:t>
      </w:r>
      <w:r w:rsidRPr="00D30461">
        <w:rPr>
          <w:noProof/>
        </w:rPr>
        <w:t>1998; 274:E1050-1056</w:t>
      </w:r>
    </w:p>
    <w:p w14:paraId="4F8CCEB4" w14:textId="77777777" w:rsidR="00D30461" w:rsidRPr="00D30461" w:rsidRDefault="00D30461" w:rsidP="00D30461">
      <w:pPr>
        <w:pStyle w:val="EndNoteBibliography"/>
        <w:ind w:left="720" w:hanging="720"/>
        <w:rPr>
          <w:noProof/>
        </w:rPr>
      </w:pPr>
      <w:r w:rsidRPr="00D30461">
        <w:rPr>
          <w:b/>
          <w:noProof/>
        </w:rPr>
        <w:t>78.</w:t>
      </w:r>
      <w:r w:rsidRPr="00D30461">
        <w:rPr>
          <w:noProof/>
        </w:rPr>
        <w:tab/>
        <w:t>Umpleby AM, Sonksen PH. The Chalonic action of insulin in man. In: Garrow JS, Halliday D, eds. Substrate and energy metabolism: John Libby &amp; Co; 1985:169-178.</w:t>
      </w:r>
    </w:p>
    <w:p w14:paraId="4E857B1E" w14:textId="77777777" w:rsidR="00D30461" w:rsidRPr="00D30461" w:rsidRDefault="00D30461" w:rsidP="00D30461">
      <w:pPr>
        <w:pStyle w:val="EndNoteBibliography"/>
        <w:ind w:left="720" w:hanging="720"/>
        <w:rPr>
          <w:noProof/>
        </w:rPr>
      </w:pPr>
      <w:r w:rsidRPr="00D30461">
        <w:rPr>
          <w:b/>
          <w:noProof/>
        </w:rPr>
        <w:lastRenderedPageBreak/>
        <w:t>79.</w:t>
      </w:r>
      <w:r w:rsidRPr="00D30461">
        <w:rPr>
          <w:noProof/>
        </w:rPr>
        <w:tab/>
        <w:t>Fukagawa NK, Minaker KL, Rowe JW, Goodman MN, Matthews DE, Bier DM, Young VR. Insulin-mediated reduction of whole body protein breakdown. Dose-response effects on leucine metabolism in postabsorptive men. J Clin Invest</w:t>
      </w:r>
      <w:r w:rsidRPr="00D30461">
        <w:rPr>
          <w:i/>
          <w:noProof/>
        </w:rPr>
        <w:t xml:space="preserve"> </w:t>
      </w:r>
      <w:r w:rsidRPr="00D30461">
        <w:rPr>
          <w:noProof/>
        </w:rPr>
        <w:t>1985; 76:2306-2311</w:t>
      </w:r>
    </w:p>
    <w:p w14:paraId="551E001D" w14:textId="77777777" w:rsidR="00D30461" w:rsidRPr="00D30461" w:rsidRDefault="00D30461" w:rsidP="00D30461">
      <w:pPr>
        <w:pStyle w:val="EndNoteBibliography"/>
        <w:ind w:left="720" w:hanging="720"/>
        <w:rPr>
          <w:noProof/>
        </w:rPr>
      </w:pPr>
      <w:r w:rsidRPr="00D30461">
        <w:rPr>
          <w:b/>
          <w:noProof/>
        </w:rPr>
        <w:t>80.</w:t>
      </w:r>
      <w:r w:rsidRPr="00D30461">
        <w:rPr>
          <w:noProof/>
        </w:rPr>
        <w:tab/>
        <w:t>Russell-Jones DL, Umpleby AM, Hennessy TR, Bowes SB, Shojaee-Moradie F, Hopkins KD, Jackson NC, Kelly JM, Jones RH, Sonksen PH. Use of a leucine clamp to demonstrate that IGF-I actively stimulates protein synthesis in normal humans. Am J Physiol</w:t>
      </w:r>
      <w:r w:rsidRPr="00D30461">
        <w:rPr>
          <w:i/>
          <w:noProof/>
        </w:rPr>
        <w:t xml:space="preserve"> </w:t>
      </w:r>
      <w:r w:rsidRPr="00D30461">
        <w:rPr>
          <w:noProof/>
        </w:rPr>
        <w:t>1994; 267:E591-598</w:t>
      </w:r>
    </w:p>
    <w:p w14:paraId="79A1CF8B" w14:textId="77777777" w:rsidR="00D30461" w:rsidRPr="00D30461" w:rsidRDefault="00D30461" w:rsidP="00D30461">
      <w:pPr>
        <w:pStyle w:val="EndNoteBibliography"/>
        <w:ind w:left="720" w:hanging="720"/>
        <w:rPr>
          <w:noProof/>
        </w:rPr>
      </w:pPr>
      <w:r w:rsidRPr="00D30461">
        <w:rPr>
          <w:b/>
          <w:noProof/>
        </w:rPr>
        <w:t>81.</w:t>
      </w:r>
      <w:r w:rsidRPr="00D30461">
        <w:rPr>
          <w:noProof/>
        </w:rPr>
        <w:tab/>
        <w:t>Abernethy P, Wilson G, Logan P. Strength and power assessment. Issues, controversies and challenges. Sports medicine (Auckland, NZ)</w:t>
      </w:r>
      <w:r w:rsidRPr="00D30461">
        <w:rPr>
          <w:i/>
          <w:noProof/>
        </w:rPr>
        <w:t xml:space="preserve"> </w:t>
      </w:r>
      <w:r w:rsidRPr="00D30461">
        <w:rPr>
          <w:noProof/>
        </w:rPr>
        <w:t>1995; 19:401-417</w:t>
      </w:r>
    </w:p>
    <w:p w14:paraId="52DA5987" w14:textId="77777777" w:rsidR="00D30461" w:rsidRPr="00D30461" w:rsidRDefault="00D30461" w:rsidP="00D30461">
      <w:pPr>
        <w:pStyle w:val="EndNoteBibliography"/>
        <w:ind w:left="720" w:hanging="720"/>
        <w:rPr>
          <w:noProof/>
        </w:rPr>
      </w:pPr>
      <w:r w:rsidRPr="00D30461">
        <w:rPr>
          <w:b/>
          <w:noProof/>
        </w:rPr>
        <w:t>82.</w:t>
      </w:r>
      <w:r w:rsidRPr="00D30461">
        <w:rPr>
          <w:noProof/>
        </w:rPr>
        <w:tab/>
        <w:t>Wells GD, Selvadurai H, Tein I. Bioenergetic provision of energy for muscular activity. Paediatric respiratory reviews</w:t>
      </w:r>
      <w:r w:rsidRPr="00D30461">
        <w:rPr>
          <w:i/>
          <w:noProof/>
        </w:rPr>
        <w:t xml:space="preserve"> </w:t>
      </w:r>
      <w:r w:rsidRPr="00D30461">
        <w:rPr>
          <w:noProof/>
        </w:rPr>
        <w:t>2009; 10:83-90</w:t>
      </w:r>
    </w:p>
    <w:p w14:paraId="08BA047B" w14:textId="77777777" w:rsidR="00D30461" w:rsidRPr="00D30461" w:rsidRDefault="00D30461" w:rsidP="00D30461">
      <w:pPr>
        <w:pStyle w:val="EndNoteBibliography"/>
        <w:ind w:left="720" w:hanging="720"/>
        <w:rPr>
          <w:noProof/>
        </w:rPr>
      </w:pPr>
      <w:r w:rsidRPr="00D30461">
        <w:rPr>
          <w:b/>
          <w:noProof/>
        </w:rPr>
        <w:t>83.</w:t>
      </w:r>
      <w:r w:rsidRPr="00D30461">
        <w:rPr>
          <w:noProof/>
        </w:rPr>
        <w:tab/>
        <w:t>Schaefer AM, Taylor RW, Turnbull DM. The mitochondrial genome and mitochondrial muscle disorders. Current opinion in pharmacology</w:t>
      </w:r>
      <w:r w:rsidRPr="00D30461">
        <w:rPr>
          <w:i/>
          <w:noProof/>
        </w:rPr>
        <w:t xml:space="preserve"> </w:t>
      </w:r>
      <w:r w:rsidRPr="00D30461">
        <w:rPr>
          <w:noProof/>
        </w:rPr>
        <w:t>2001; 1:288-293</w:t>
      </w:r>
    </w:p>
    <w:p w14:paraId="21A7AEB4" w14:textId="77777777" w:rsidR="00D30461" w:rsidRPr="00D30461" w:rsidRDefault="00D30461" w:rsidP="00D30461">
      <w:pPr>
        <w:pStyle w:val="EndNoteBibliography"/>
        <w:ind w:left="720" w:hanging="720"/>
        <w:rPr>
          <w:noProof/>
        </w:rPr>
      </w:pPr>
      <w:r w:rsidRPr="00D30461">
        <w:rPr>
          <w:b/>
          <w:noProof/>
        </w:rPr>
        <w:t>84.</w:t>
      </w:r>
      <w:r w:rsidRPr="00D30461">
        <w:rPr>
          <w:noProof/>
        </w:rPr>
        <w:tab/>
        <w:t>Chikani V, Ho KK. Action of GH on skeletal muscle function: molecular and metabolic mechanisms. J Mol Endocrinol</w:t>
      </w:r>
      <w:r w:rsidRPr="00D30461">
        <w:rPr>
          <w:i/>
          <w:noProof/>
        </w:rPr>
        <w:t xml:space="preserve"> </w:t>
      </w:r>
      <w:r w:rsidRPr="00D30461">
        <w:rPr>
          <w:noProof/>
        </w:rPr>
        <w:t>2014; 52:R107-123</w:t>
      </w:r>
    </w:p>
    <w:p w14:paraId="2539B742" w14:textId="77777777" w:rsidR="00D30461" w:rsidRPr="00D30461" w:rsidRDefault="00D30461" w:rsidP="00D30461">
      <w:pPr>
        <w:pStyle w:val="EndNoteBibliography"/>
        <w:ind w:left="720" w:hanging="720"/>
        <w:rPr>
          <w:noProof/>
        </w:rPr>
      </w:pPr>
      <w:r w:rsidRPr="00D30461">
        <w:rPr>
          <w:b/>
          <w:noProof/>
        </w:rPr>
        <w:t>85.</w:t>
      </w:r>
      <w:r w:rsidRPr="00D30461">
        <w:rPr>
          <w:noProof/>
        </w:rPr>
        <w:tab/>
        <w:t>Bottinelli R, Narici M, Pellegrino MA, Kayser B, Canepari M, Faglia G, Sartorio A. Contractile properties and fiber type distribution of quadriceps muscles in adults with childhood-onset growth hormone deficiency. J Clin Endocrinol Metab</w:t>
      </w:r>
      <w:r w:rsidRPr="00D30461">
        <w:rPr>
          <w:i/>
          <w:noProof/>
        </w:rPr>
        <w:t xml:space="preserve"> </w:t>
      </w:r>
      <w:r w:rsidRPr="00D30461">
        <w:rPr>
          <w:noProof/>
        </w:rPr>
        <w:t>1997; 82:4133-4138</w:t>
      </w:r>
    </w:p>
    <w:p w14:paraId="0E170D4F" w14:textId="77777777" w:rsidR="00D30461" w:rsidRPr="00D30461" w:rsidRDefault="00D30461" w:rsidP="00D30461">
      <w:pPr>
        <w:pStyle w:val="EndNoteBibliography"/>
        <w:ind w:left="720" w:hanging="720"/>
        <w:rPr>
          <w:noProof/>
        </w:rPr>
      </w:pPr>
      <w:r w:rsidRPr="00D30461">
        <w:rPr>
          <w:b/>
          <w:noProof/>
        </w:rPr>
        <w:t>86.</w:t>
      </w:r>
      <w:r w:rsidRPr="00D30461">
        <w:rPr>
          <w:noProof/>
        </w:rPr>
        <w:tab/>
        <w:t>Cuneo RC, Salomon F, Wiles CM, Round JM, Jones D, Hesp R, Sonksen PH. Histology of skeletal muscle in adults with GH deficiency: comparison with normal muscle and response to GH treatment. Hormone research</w:t>
      </w:r>
      <w:r w:rsidRPr="00D30461">
        <w:rPr>
          <w:i/>
          <w:noProof/>
        </w:rPr>
        <w:t xml:space="preserve"> </w:t>
      </w:r>
      <w:r w:rsidRPr="00D30461">
        <w:rPr>
          <w:noProof/>
        </w:rPr>
        <w:t>1992; 37:23-28</w:t>
      </w:r>
    </w:p>
    <w:p w14:paraId="60A47613" w14:textId="77777777" w:rsidR="00D30461" w:rsidRPr="00D30461" w:rsidRDefault="00D30461" w:rsidP="00D30461">
      <w:pPr>
        <w:pStyle w:val="EndNoteBibliography"/>
        <w:ind w:left="720" w:hanging="720"/>
        <w:rPr>
          <w:noProof/>
        </w:rPr>
      </w:pPr>
      <w:r w:rsidRPr="00D30461">
        <w:rPr>
          <w:b/>
          <w:noProof/>
        </w:rPr>
        <w:t>87.</w:t>
      </w:r>
      <w:r w:rsidRPr="00D30461">
        <w:rPr>
          <w:noProof/>
        </w:rPr>
        <w:tab/>
        <w:t>Baker JS, McCormick MC, Robergs RA. Interaction among Skeletal Muscle Metabolic Energy Systems during Intense Exercise. Journal of nutrition and metabolism</w:t>
      </w:r>
      <w:r w:rsidRPr="00D30461">
        <w:rPr>
          <w:i/>
          <w:noProof/>
        </w:rPr>
        <w:t xml:space="preserve"> </w:t>
      </w:r>
      <w:r w:rsidRPr="00D30461">
        <w:rPr>
          <w:noProof/>
        </w:rPr>
        <w:t>2010; 2010:905612</w:t>
      </w:r>
    </w:p>
    <w:p w14:paraId="1FCBBE0B" w14:textId="77777777" w:rsidR="00D30461" w:rsidRPr="00D30461" w:rsidRDefault="00D30461" w:rsidP="00D30461">
      <w:pPr>
        <w:pStyle w:val="EndNoteBibliography"/>
        <w:ind w:left="720" w:hanging="720"/>
        <w:rPr>
          <w:noProof/>
        </w:rPr>
      </w:pPr>
      <w:r w:rsidRPr="00D30461">
        <w:rPr>
          <w:b/>
          <w:noProof/>
        </w:rPr>
        <w:t>88.</w:t>
      </w:r>
      <w:r w:rsidRPr="00D30461">
        <w:rPr>
          <w:noProof/>
        </w:rPr>
        <w:tab/>
        <w:t>Hansen TK, Gravholt CH, H OR, Rasmussen MH, Christiansen JS, Jorgensen JO. Dose dependency of the pharmacokinetics and acute lipolytic actions of growth hormone. J Clin Endocrinol Metab</w:t>
      </w:r>
      <w:r w:rsidRPr="00D30461">
        <w:rPr>
          <w:i/>
          <w:noProof/>
        </w:rPr>
        <w:t xml:space="preserve"> </w:t>
      </w:r>
      <w:r w:rsidRPr="00D30461">
        <w:rPr>
          <w:noProof/>
        </w:rPr>
        <w:t>2002; 87:4691-4698</w:t>
      </w:r>
    </w:p>
    <w:p w14:paraId="27637BE0" w14:textId="77777777" w:rsidR="00D30461" w:rsidRPr="00D30461" w:rsidRDefault="00D30461" w:rsidP="00D30461">
      <w:pPr>
        <w:pStyle w:val="EndNoteBibliography"/>
        <w:ind w:left="720" w:hanging="720"/>
        <w:rPr>
          <w:noProof/>
        </w:rPr>
      </w:pPr>
      <w:r w:rsidRPr="00D30461">
        <w:rPr>
          <w:b/>
          <w:noProof/>
        </w:rPr>
        <w:t>89.</w:t>
      </w:r>
      <w:r w:rsidRPr="00D30461">
        <w:rPr>
          <w:noProof/>
        </w:rPr>
        <w:tab/>
        <w:t>Healy ML, Gibney J, Pentecost C, Croos P, Russell-Jones DL, Sonksen PH, Umpleby AM. Effects of high-dose growth hormone on glucose and glycerol metabolism at rest and during exercise in endurance-trained athletes. J Clin Endocrinol Metab</w:t>
      </w:r>
      <w:r w:rsidRPr="00D30461">
        <w:rPr>
          <w:i/>
          <w:noProof/>
        </w:rPr>
        <w:t xml:space="preserve"> </w:t>
      </w:r>
      <w:r w:rsidRPr="00D30461">
        <w:rPr>
          <w:noProof/>
        </w:rPr>
        <w:t>2006; 91:320-327</w:t>
      </w:r>
    </w:p>
    <w:p w14:paraId="4C187BED" w14:textId="77777777" w:rsidR="00D30461" w:rsidRPr="00D30461" w:rsidRDefault="00D30461" w:rsidP="00D30461">
      <w:pPr>
        <w:pStyle w:val="EndNoteBibliography"/>
        <w:ind w:left="720" w:hanging="720"/>
        <w:rPr>
          <w:noProof/>
        </w:rPr>
      </w:pPr>
      <w:r w:rsidRPr="00D30461">
        <w:rPr>
          <w:b/>
          <w:noProof/>
        </w:rPr>
        <w:t>90.</w:t>
      </w:r>
      <w:r w:rsidRPr="00D30461">
        <w:rPr>
          <w:noProof/>
        </w:rPr>
        <w:tab/>
        <w:t>Ghanaat F, Tayek JA. Growth hormone administration increases glucose production by preventing the expected decrease in glycogenolysis seen with fasting in healthy volunteers. Metabolism</w:t>
      </w:r>
      <w:r w:rsidRPr="00D30461">
        <w:rPr>
          <w:i/>
          <w:noProof/>
        </w:rPr>
        <w:t xml:space="preserve"> </w:t>
      </w:r>
      <w:r w:rsidRPr="00D30461">
        <w:rPr>
          <w:noProof/>
        </w:rPr>
        <w:t>2005; 54:604-609</w:t>
      </w:r>
    </w:p>
    <w:p w14:paraId="137EDEDD" w14:textId="77777777" w:rsidR="00D30461" w:rsidRPr="00D30461" w:rsidRDefault="00D30461" w:rsidP="00D30461">
      <w:pPr>
        <w:pStyle w:val="EndNoteBibliography"/>
        <w:ind w:left="720" w:hanging="720"/>
        <w:rPr>
          <w:noProof/>
        </w:rPr>
      </w:pPr>
      <w:r w:rsidRPr="00D30461">
        <w:rPr>
          <w:b/>
          <w:noProof/>
        </w:rPr>
        <w:t>91.</w:t>
      </w:r>
      <w:r w:rsidRPr="00D30461">
        <w:rPr>
          <w:noProof/>
        </w:rPr>
        <w:tab/>
        <w:t>Bak JF, Moller N, Schmitz O. Effects of growth hormone on fuel utilization and muscle glycogen synthase activity in normal humans. Am J Physiol</w:t>
      </w:r>
      <w:r w:rsidRPr="00D30461">
        <w:rPr>
          <w:i/>
          <w:noProof/>
        </w:rPr>
        <w:t xml:space="preserve"> </w:t>
      </w:r>
      <w:r w:rsidRPr="00D30461">
        <w:rPr>
          <w:noProof/>
        </w:rPr>
        <w:t>1991; 260:E736-742</w:t>
      </w:r>
    </w:p>
    <w:p w14:paraId="7A334BF6" w14:textId="77777777" w:rsidR="00D30461" w:rsidRPr="00D30461" w:rsidRDefault="00D30461" w:rsidP="00D30461">
      <w:pPr>
        <w:pStyle w:val="EndNoteBibliography"/>
        <w:ind w:left="720" w:hanging="720"/>
        <w:rPr>
          <w:noProof/>
        </w:rPr>
      </w:pPr>
      <w:r w:rsidRPr="00D30461">
        <w:rPr>
          <w:b/>
          <w:noProof/>
        </w:rPr>
        <w:t>92.</w:t>
      </w:r>
      <w:r w:rsidRPr="00D30461">
        <w:rPr>
          <w:noProof/>
        </w:rPr>
        <w:tab/>
        <w:t>Tollet-Egnell P, Parini P, Stahlberg N, Lonnstedt I, Lee NH, Rudling M, Flores-Morales A, Norstedt G. Growth hormone-mediated alteration of fuel metabolism in the aged rat as determined from transcript profiles. Physiol Genomics</w:t>
      </w:r>
      <w:r w:rsidRPr="00D30461">
        <w:rPr>
          <w:i/>
          <w:noProof/>
        </w:rPr>
        <w:t xml:space="preserve"> </w:t>
      </w:r>
      <w:r w:rsidRPr="00D30461">
        <w:rPr>
          <w:noProof/>
        </w:rPr>
        <w:t>2004; 16:261-267</w:t>
      </w:r>
    </w:p>
    <w:p w14:paraId="221B4842" w14:textId="77777777" w:rsidR="00D30461" w:rsidRPr="00D30461" w:rsidRDefault="00D30461" w:rsidP="00D30461">
      <w:pPr>
        <w:pStyle w:val="EndNoteBibliography"/>
        <w:ind w:left="720" w:hanging="720"/>
        <w:rPr>
          <w:noProof/>
        </w:rPr>
      </w:pPr>
      <w:r w:rsidRPr="00D30461">
        <w:rPr>
          <w:b/>
          <w:noProof/>
        </w:rPr>
        <w:t>93.</w:t>
      </w:r>
      <w:r w:rsidRPr="00D30461">
        <w:rPr>
          <w:noProof/>
        </w:rPr>
        <w:tab/>
        <w:t>Sjogren K, Leung KC, Kaplan W, Gardiner-Garden M, Gibney J, Ho KK. Growth hormone regulation of metabolic gene expression in muscle: a microarray study in hypopituitary men. Am J Physiol Endocrinol Metab</w:t>
      </w:r>
      <w:r w:rsidRPr="00D30461">
        <w:rPr>
          <w:i/>
          <w:noProof/>
        </w:rPr>
        <w:t xml:space="preserve"> </w:t>
      </w:r>
      <w:r w:rsidRPr="00D30461">
        <w:rPr>
          <w:noProof/>
        </w:rPr>
        <w:t>2007; 293:E364-371</w:t>
      </w:r>
    </w:p>
    <w:p w14:paraId="5DFBD44F" w14:textId="77777777" w:rsidR="00D30461" w:rsidRPr="00D30461" w:rsidRDefault="00D30461" w:rsidP="00D30461">
      <w:pPr>
        <w:pStyle w:val="EndNoteBibliography"/>
        <w:ind w:left="720" w:hanging="720"/>
        <w:rPr>
          <w:noProof/>
        </w:rPr>
      </w:pPr>
      <w:r w:rsidRPr="00D30461">
        <w:rPr>
          <w:b/>
          <w:noProof/>
        </w:rPr>
        <w:t>94.</w:t>
      </w:r>
      <w:r w:rsidRPr="00D30461">
        <w:rPr>
          <w:noProof/>
        </w:rPr>
        <w:tab/>
        <w:t>Lange KH, Andersen JL, Beyer N, Isaksson F, Larsson B, Rasmussen MH, Juul A, Bulow J, Kjaer M. GH administration changes myosin heavy chain isoforms in skeletal muscle but does not augment muscle strength or hypertrophy, either alone or combined with resistance exercise training in healthy elderly men. J Clin Endocrinol Metab</w:t>
      </w:r>
      <w:r w:rsidRPr="00D30461">
        <w:rPr>
          <w:i/>
          <w:noProof/>
        </w:rPr>
        <w:t xml:space="preserve"> </w:t>
      </w:r>
      <w:r w:rsidRPr="00D30461">
        <w:rPr>
          <w:noProof/>
        </w:rPr>
        <w:t>2002; 87:513-523</w:t>
      </w:r>
    </w:p>
    <w:p w14:paraId="0E91BACD" w14:textId="77777777" w:rsidR="00D30461" w:rsidRPr="00D30461" w:rsidRDefault="00D30461" w:rsidP="00D30461">
      <w:pPr>
        <w:pStyle w:val="EndNoteBibliography"/>
        <w:ind w:left="720" w:hanging="720"/>
        <w:rPr>
          <w:noProof/>
        </w:rPr>
      </w:pPr>
      <w:r w:rsidRPr="00D30461">
        <w:rPr>
          <w:b/>
          <w:noProof/>
        </w:rPr>
        <w:t>95.</w:t>
      </w:r>
      <w:r w:rsidRPr="00D30461">
        <w:rPr>
          <w:noProof/>
        </w:rPr>
        <w:tab/>
        <w:t>Chikani V, Cuneo RC, Hickman I, Ho KK. Impairment of Anaerobic Capacity in Adults with Growth Hormone Deficiency. J Clin Endocrinol Metab</w:t>
      </w:r>
      <w:r w:rsidRPr="00D30461">
        <w:rPr>
          <w:i/>
          <w:noProof/>
        </w:rPr>
        <w:t xml:space="preserve"> </w:t>
      </w:r>
      <w:r w:rsidRPr="00D30461">
        <w:rPr>
          <w:noProof/>
        </w:rPr>
        <w:t>2015; 100:1811- 1819</w:t>
      </w:r>
    </w:p>
    <w:p w14:paraId="39F20C4E" w14:textId="77777777" w:rsidR="00D30461" w:rsidRPr="00D30461" w:rsidRDefault="00D30461" w:rsidP="00D30461">
      <w:pPr>
        <w:pStyle w:val="EndNoteBibliography"/>
        <w:ind w:left="720" w:hanging="720"/>
        <w:rPr>
          <w:noProof/>
        </w:rPr>
      </w:pPr>
      <w:r w:rsidRPr="00D30461">
        <w:rPr>
          <w:b/>
          <w:noProof/>
        </w:rPr>
        <w:t>96.</w:t>
      </w:r>
      <w:r w:rsidRPr="00D30461">
        <w:rPr>
          <w:noProof/>
        </w:rPr>
        <w:tab/>
        <w:t>Sonksen P. Determination and regulation of body composition in elite athletes. Br J Sports Med</w:t>
      </w:r>
      <w:r w:rsidRPr="00D30461">
        <w:rPr>
          <w:i/>
          <w:noProof/>
        </w:rPr>
        <w:t xml:space="preserve"> </w:t>
      </w:r>
      <w:r w:rsidRPr="00D30461">
        <w:rPr>
          <w:noProof/>
        </w:rPr>
        <w:t>2018; 52:219-229</w:t>
      </w:r>
    </w:p>
    <w:p w14:paraId="0B2160FC" w14:textId="77777777" w:rsidR="00D30461" w:rsidRPr="00D30461" w:rsidRDefault="00D30461" w:rsidP="00D30461">
      <w:pPr>
        <w:pStyle w:val="EndNoteBibliography"/>
        <w:ind w:left="720" w:hanging="720"/>
        <w:rPr>
          <w:noProof/>
        </w:rPr>
      </w:pPr>
      <w:r w:rsidRPr="00D30461">
        <w:rPr>
          <w:b/>
          <w:noProof/>
        </w:rPr>
        <w:t>97.</w:t>
      </w:r>
      <w:r w:rsidRPr="00D30461">
        <w:rPr>
          <w:noProof/>
        </w:rPr>
        <w:tab/>
        <w:t>Hermansen K, Bengtsen M, Kjaer M, Vestergaard P, Jorgensen JOL. Impact of GH administration on athletic performance in healthy young adults: A systematic review and meta-analysis of placebo-controlled trials. Growth Horm IGF Res</w:t>
      </w:r>
      <w:r w:rsidRPr="00D30461">
        <w:rPr>
          <w:i/>
          <w:noProof/>
        </w:rPr>
        <w:t xml:space="preserve"> </w:t>
      </w:r>
      <w:r w:rsidRPr="00D30461">
        <w:rPr>
          <w:noProof/>
        </w:rPr>
        <w:t>2017; 34:38-44</w:t>
      </w:r>
    </w:p>
    <w:p w14:paraId="3C312A74" w14:textId="77777777" w:rsidR="00D30461" w:rsidRPr="00D30461" w:rsidRDefault="00D30461" w:rsidP="00D30461">
      <w:pPr>
        <w:pStyle w:val="EndNoteBibliography"/>
        <w:ind w:left="720" w:hanging="720"/>
        <w:rPr>
          <w:noProof/>
        </w:rPr>
      </w:pPr>
      <w:r w:rsidRPr="00D30461">
        <w:rPr>
          <w:b/>
          <w:noProof/>
        </w:rPr>
        <w:lastRenderedPageBreak/>
        <w:t>98.</w:t>
      </w:r>
      <w:r w:rsidRPr="00D30461">
        <w:rPr>
          <w:noProof/>
        </w:rPr>
        <w:tab/>
        <w:t>Liu H, Bravata DM, Olkin I, Friedlander A, Liu V, Roberts B, Bendavid E, Saynina O, Salpeter SR, Garber AM, Hoffman AR. Systematic review: the effects of growth hormone on athletic performance. Ann Intern Med</w:t>
      </w:r>
      <w:r w:rsidRPr="00D30461">
        <w:rPr>
          <w:i/>
          <w:noProof/>
        </w:rPr>
        <w:t xml:space="preserve"> </w:t>
      </w:r>
      <w:r w:rsidRPr="00D30461">
        <w:rPr>
          <w:noProof/>
        </w:rPr>
        <w:t>2008; 148:747-758</w:t>
      </w:r>
    </w:p>
    <w:p w14:paraId="324B6433" w14:textId="77777777" w:rsidR="00D30461" w:rsidRPr="00D30461" w:rsidRDefault="00D30461" w:rsidP="00D30461">
      <w:pPr>
        <w:pStyle w:val="EndNoteBibliography"/>
        <w:ind w:left="720" w:hanging="720"/>
        <w:rPr>
          <w:noProof/>
        </w:rPr>
      </w:pPr>
      <w:r w:rsidRPr="00D30461">
        <w:rPr>
          <w:b/>
          <w:noProof/>
        </w:rPr>
        <w:t>99.</w:t>
      </w:r>
      <w:r w:rsidRPr="00D30461">
        <w:rPr>
          <w:noProof/>
        </w:rPr>
        <w:tab/>
        <w:t>Hoffman DM, Crampton L, Sernia C, Nguyen TV, Ho KK. Short-term growth hormone (GH) treatment of GH-deficient adults increases body sodium and extracellular water, but not blood pressure. J Clin Endocrinol Metab</w:t>
      </w:r>
      <w:r w:rsidRPr="00D30461">
        <w:rPr>
          <w:i/>
          <w:noProof/>
        </w:rPr>
        <w:t xml:space="preserve"> </w:t>
      </w:r>
      <w:r w:rsidRPr="00D30461">
        <w:rPr>
          <w:noProof/>
        </w:rPr>
        <w:t>1996; 81:1123-1128</w:t>
      </w:r>
    </w:p>
    <w:p w14:paraId="575118E1" w14:textId="77777777" w:rsidR="00D30461" w:rsidRPr="00D30461" w:rsidRDefault="00D30461" w:rsidP="00D30461">
      <w:pPr>
        <w:pStyle w:val="EndNoteBibliography"/>
        <w:ind w:left="720" w:hanging="720"/>
        <w:rPr>
          <w:noProof/>
        </w:rPr>
      </w:pPr>
      <w:r w:rsidRPr="00D30461">
        <w:rPr>
          <w:b/>
          <w:noProof/>
        </w:rPr>
        <w:t>100.</w:t>
      </w:r>
      <w:r w:rsidRPr="00D30461">
        <w:rPr>
          <w:noProof/>
        </w:rPr>
        <w:tab/>
        <w:t>Meinhardt U, Nelson AE, Hansen JL, Birzniece V, Clifford D, Leung KC, Graham K, Ho KK. The effects of growth hormone on body composition and physical performance in recreational athletes: a randomized trial. Ann Intern Med</w:t>
      </w:r>
      <w:r w:rsidRPr="00D30461">
        <w:rPr>
          <w:i/>
          <w:noProof/>
        </w:rPr>
        <w:t xml:space="preserve"> </w:t>
      </w:r>
      <w:r w:rsidRPr="00D30461">
        <w:rPr>
          <w:noProof/>
        </w:rPr>
        <w:t>2010; 152:568-577</w:t>
      </w:r>
    </w:p>
    <w:p w14:paraId="26AD240C" w14:textId="77777777" w:rsidR="00D30461" w:rsidRPr="00D30461" w:rsidRDefault="00D30461" w:rsidP="00D30461">
      <w:pPr>
        <w:pStyle w:val="EndNoteBibliography"/>
        <w:ind w:left="720" w:hanging="720"/>
        <w:rPr>
          <w:noProof/>
        </w:rPr>
      </w:pPr>
      <w:r w:rsidRPr="00D30461">
        <w:rPr>
          <w:b/>
          <w:noProof/>
        </w:rPr>
        <w:t>101.</w:t>
      </w:r>
      <w:r w:rsidRPr="00D30461">
        <w:rPr>
          <w:noProof/>
        </w:rPr>
        <w:tab/>
        <w:t>Deyssig R, Frisch H, Blum WF, Waldhor T. Effect of growth hormone treatment on hormonal parameters, body composition and strength in athletes. Acta Endocrinol (Copenh)</w:t>
      </w:r>
      <w:r w:rsidRPr="00D30461">
        <w:rPr>
          <w:i/>
          <w:noProof/>
        </w:rPr>
        <w:t xml:space="preserve"> </w:t>
      </w:r>
      <w:r w:rsidRPr="00D30461">
        <w:rPr>
          <w:noProof/>
        </w:rPr>
        <w:t>1993; 128:313-318</w:t>
      </w:r>
    </w:p>
    <w:p w14:paraId="26CFC7E3" w14:textId="77777777" w:rsidR="00D30461" w:rsidRPr="00D30461" w:rsidRDefault="00D30461" w:rsidP="00D30461">
      <w:pPr>
        <w:pStyle w:val="EndNoteBibliography"/>
        <w:ind w:left="720" w:hanging="720"/>
        <w:rPr>
          <w:noProof/>
        </w:rPr>
      </w:pPr>
      <w:r w:rsidRPr="00D30461">
        <w:rPr>
          <w:b/>
          <w:noProof/>
        </w:rPr>
        <w:t>102.</w:t>
      </w:r>
      <w:r w:rsidRPr="00D30461">
        <w:rPr>
          <w:noProof/>
        </w:rPr>
        <w:tab/>
        <w:t>Yarasheski KE, Campbell JA, Smith K, Rennie MJ, Holloszy JO, Bier DM. Effect of growth hormone and resistance exercise on muscle growth in young men. Am J Physiol</w:t>
      </w:r>
      <w:r w:rsidRPr="00D30461">
        <w:rPr>
          <w:i/>
          <w:noProof/>
        </w:rPr>
        <w:t xml:space="preserve"> </w:t>
      </w:r>
      <w:r w:rsidRPr="00D30461">
        <w:rPr>
          <w:noProof/>
        </w:rPr>
        <w:t>1992; 262:E261-267</w:t>
      </w:r>
    </w:p>
    <w:p w14:paraId="58D4B9EE" w14:textId="77777777" w:rsidR="00D30461" w:rsidRPr="00D30461" w:rsidRDefault="00D30461" w:rsidP="00D30461">
      <w:pPr>
        <w:pStyle w:val="EndNoteBibliography"/>
        <w:ind w:left="720" w:hanging="720"/>
        <w:rPr>
          <w:noProof/>
        </w:rPr>
      </w:pPr>
      <w:r w:rsidRPr="00D30461">
        <w:rPr>
          <w:b/>
          <w:noProof/>
        </w:rPr>
        <w:t>103.</w:t>
      </w:r>
      <w:r w:rsidRPr="00D30461">
        <w:rPr>
          <w:noProof/>
        </w:rPr>
        <w:tab/>
        <w:t>Astrand PO. Quantification of exercise capability and evaluation of physical capacity in man. Progress in cardiovascular diseases</w:t>
      </w:r>
      <w:r w:rsidRPr="00D30461">
        <w:rPr>
          <w:i/>
          <w:noProof/>
        </w:rPr>
        <w:t xml:space="preserve"> </w:t>
      </w:r>
      <w:r w:rsidRPr="00D30461">
        <w:rPr>
          <w:noProof/>
        </w:rPr>
        <w:t>1976; 19:51-67</w:t>
      </w:r>
    </w:p>
    <w:p w14:paraId="7330B26D" w14:textId="77777777" w:rsidR="00D30461" w:rsidRPr="00D30461" w:rsidRDefault="00D30461" w:rsidP="00D30461">
      <w:pPr>
        <w:pStyle w:val="EndNoteBibliography"/>
        <w:ind w:left="720" w:hanging="720"/>
        <w:rPr>
          <w:noProof/>
        </w:rPr>
      </w:pPr>
      <w:r w:rsidRPr="00D30461">
        <w:rPr>
          <w:b/>
          <w:noProof/>
        </w:rPr>
        <w:t>104.</w:t>
      </w:r>
      <w:r w:rsidRPr="00D30461">
        <w:rPr>
          <w:noProof/>
        </w:rPr>
        <w:tab/>
        <w:t>Widdowson WM, Gibney J. The effect of growth hormone replacement on exercise capacity in patients with GH deficiency: a metaanalysis. J Clin Endocrinol Metab</w:t>
      </w:r>
      <w:r w:rsidRPr="00D30461">
        <w:rPr>
          <w:i/>
          <w:noProof/>
        </w:rPr>
        <w:t xml:space="preserve"> </w:t>
      </w:r>
      <w:r w:rsidRPr="00D30461">
        <w:rPr>
          <w:noProof/>
        </w:rPr>
        <w:t>2008; 93:4413-4417</w:t>
      </w:r>
    </w:p>
    <w:p w14:paraId="26733C6B" w14:textId="77777777" w:rsidR="00D30461" w:rsidRPr="00D30461" w:rsidRDefault="00D30461" w:rsidP="00D30461">
      <w:pPr>
        <w:pStyle w:val="EndNoteBibliography"/>
        <w:ind w:left="720" w:hanging="720"/>
        <w:rPr>
          <w:noProof/>
        </w:rPr>
      </w:pPr>
      <w:r w:rsidRPr="00D30461">
        <w:rPr>
          <w:b/>
          <w:noProof/>
        </w:rPr>
        <w:t>105.</w:t>
      </w:r>
      <w:r w:rsidRPr="00D30461">
        <w:rPr>
          <w:noProof/>
        </w:rPr>
        <w:tab/>
        <w:t>Guha N, Nevitt SP, Francis M, Woodland JA, Böhning D, Sönksen PH, Holt RIG. The effects of recombinant human insulin-like growth factor-I/insulin-like growth factor binding protein-3 administration on body composition and physical fitness in recreational athletes. Journal of Clinical Endocrinology and Metabolism</w:t>
      </w:r>
      <w:r w:rsidRPr="00D30461">
        <w:rPr>
          <w:i/>
          <w:noProof/>
        </w:rPr>
        <w:t xml:space="preserve"> </w:t>
      </w:r>
      <w:r w:rsidRPr="00D30461">
        <w:rPr>
          <w:noProof/>
        </w:rPr>
        <w:t>2015; 100:3126-3131</w:t>
      </w:r>
    </w:p>
    <w:p w14:paraId="4529629A" w14:textId="77777777" w:rsidR="00D30461" w:rsidRPr="00D30461" w:rsidRDefault="00D30461" w:rsidP="00D30461">
      <w:pPr>
        <w:pStyle w:val="EndNoteBibliography"/>
        <w:ind w:left="720" w:hanging="720"/>
        <w:rPr>
          <w:noProof/>
        </w:rPr>
      </w:pPr>
      <w:r w:rsidRPr="00D30461">
        <w:rPr>
          <w:b/>
          <w:noProof/>
        </w:rPr>
        <w:t>106.</w:t>
      </w:r>
      <w:r w:rsidRPr="00D30461">
        <w:rPr>
          <w:noProof/>
        </w:rPr>
        <w:tab/>
        <w:t>Green S. Measurement of anaerobic work capacities in humans. Sports medicine (Auckland, NZ)</w:t>
      </w:r>
      <w:r w:rsidRPr="00D30461">
        <w:rPr>
          <w:i/>
          <w:noProof/>
        </w:rPr>
        <w:t xml:space="preserve"> </w:t>
      </w:r>
      <w:r w:rsidRPr="00D30461">
        <w:rPr>
          <w:noProof/>
        </w:rPr>
        <w:t>1995; 19:32-42</w:t>
      </w:r>
    </w:p>
    <w:p w14:paraId="01A61FC8" w14:textId="77777777" w:rsidR="00D30461" w:rsidRPr="00D30461" w:rsidRDefault="00D30461" w:rsidP="00D30461">
      <w:pPr>
        <w:pStyle w:val="EndNoteBibliography"/>
        <w:ind w:left="720" w:hanging="720"/>
        <w:rPr>
          <w:noProof/>
        </w:rPr>
      </w:pPr>
      <w:r w:rsidRPr="00D30461">
        <w:rPr>
          <w:b/>
          <w:noProof/>
        </w:rPr>
        <w:t>107.</w:t>
      </w:r>
      <w:r w:rsidRPr="00D30461">
        <w:rPr>
          <w:noProof/>
        </w:rPr>
        <w:tab/>
        <w:t>Cahill BR, Misner JE, Boileau RA. The clinical importance of the anaerobic energy system and its assessment in human performance. Am J Sports Med</w:t>
      </w:r>
      <w:r w:rsidRPr="00D30461">
        <w:rPr>
          <w:i/>
          <w:noProof/>
        </w:rPr>
        <w:t xml:space="preserve"> </w:t>
      </w:r>
      <w:r w:rsidRPr="00D30461">
        <w:rPr>
          <w:noProof/>
        </w:rPr>
        <w:t>1997; 25:863-872</w:t>
      </w:r>
    </w:p>
    <w:p w14:paraId="5E803323" w14:textId="77777777" w:rsidR="00D30461" w:rsidRPr="00D30461" w:rsidRDefault="00D30461" w:rsidP="00D30461">
      <w:pPr>
        <w:pStyle w:val="EndNoteBibliography"/>
        <w:ind w:left="720" w:hanging="720"/>
        <w:rPr>
          <w:noProof/>
        </w:rPr>
      </w:pPr>
      <w:r w:rsidRPr="00D30461">
        <w:rPr>
          <w:b/>
          <w:noProof/>
        </w:rPr>
        <w:t>108.</w:t>
      </w:r>
      <w:r w:rsidRPr="00D30461">
        <w:rPr>
          <w:noProof/>
        </w:rPr>
        <w:tab/>
        <w:t>Van Praagh E. Anaerobic fitness tests: what are we measuring? Med Sport Sci</w:t>
      </w:r>
      <w:r w:rsidRPr="00D30461">
        <w:rPr>
          <w:i/>
          <w:noProof/>
        </w:rPr>
        <w:t xml:space="preserve"> </w:t>
      </w:r>
      <w:r w:rsidRPr="00D30461">
        <w:rPr>
          <w:noProof/>
        </w:rPr>
        <w:t>2007; 50:26-45</w:t>
      </w:r>
    </w:p>
    <w:p w14:paraId="551E4D3E" w14:textId="77777777" w:rsidR="00D30461" w:rsidRPr="00D30461" w:rsidRDefault="00D30461" w:rsidP="00D30461">
      <w:pPr>
        <w:pStyle w:val="EndNoteBibliography"/>
        <w:ind w:left="720" w:hanging="720"/>
        <w:rPr>
          <w:noProof/>
        </w:rPr>
      </w:pPr>
      <w:r w:rsidRPr="00D30461">
        <w:rPr>
          <w:b/>
          <w:noProof/>
        </w:rPr>
        <w:t>109.</w:t>
      </w:r>
      <w:r w:rsidRPr="00D30461">
        <w:rPr>
          <w:noProof/>
        </w:rPr>
        <w:tab/>
        <w:t>Lange KH, Larsson B, Flyvbjerg A, Dall R, Bennekou M, Rasmussen MH, Orskov H, Kjaer M. Acute growth hormone administration causes exaggerated increases in plasma lactate and glycerol during moderate to high intensity bicycling in trained young men. J Clin Endocrinol Metab</w:t>
      </w:r>
      <w:r w:rsidRPr="00D30461">
        <w:rPr>
          <w:i/>
          <w:noProof/>
        </w:rPr>
        <w:t xml:space="preserve"> </w:t>
      </w:r>
      <w:r w:rsidRPr="00D30461">
        <w:rPr>
          <w:noProof/>
        </w:rPr>
        <w:t>2002; 87:4966-4975</w:t>
      </w:r>
    </w:p>
    <w:p w14:paraId="570FDFBF" w14:textId="77777777" w:rsidR="00D30461" w:rsidRPr="00D30461" w:rsidRDefault="00D30461" w:rsidP="00D30461">
      <w:pPr>
        <w:pStyle w:val="EndNoteBibliography"/>
        <w:ind w:left="720" w:hanging="720"/>
        <w:rPr>
          <w:noProof/>
        </w:rPr>
      </w:pPr>
      <w:r w:rsidRPr="00D30461">
        <w:rPr>
          <w:b/>
          <w:noProof/>
        </w:rPr>
        <w:t>110.</w:t>
      </w:r>
      <w:r w:rsidRPr="00D30461">
        <w:rPr>
          <w:noProof/>
        </w:rPr>
        <w:tab/>
        <w:t>Berggren A, Ehrnborg C, Rosen T, Ellegard L, Bengtsson BA, Caidahl K. Short-term administration of supraphysiological recombinant human growth hormone (GH) does not increase maximum endurance exercise capacity in healthy, active young men and women with normal GH-insulin-like growth factor I axes. J Clin Endocrinol Metab</w:t>
      </w:r>
      <w:r w:rsidRPr="00D30461">
        <w:rPr>
          <w:i/>
          <w:noProof/>
        </w:rPr>
        <w:t xml:space="preserve"> </w:t>
      </w:r>
      <w:r w:rsidRPr="00D30461">
        <w:rPr>
          <w:noProof/>
        </w:rPr>
        <w:t>2005; 90:3268-3273</w:t>
      </w:r>
    </w:p>
    <w:p w14:paraId="1CBC4699" w14:textId="77777777" w:rsidR="00D30461" w:rsidRPr="00D30461" w:rsidRDefault="00D30461" w:rsidP="00D30461">
      <w:pPr>
        <w:pStyle w:val="EndNoteBibliography"/>
        <w:ind w:left="720" w:hanging="720"/>
        <w:rPr>
          <w:noProof/>
        </w:rPr>
      </w:pPr>
      <w:r w:rsidRPr="00D30461">
        <w:rPr>
          <w:b/>
          <w:noProof/>
        </w:rPr>
        <w:t>111.</w:t>
      </w:r>
      <w:r w:rsidRPr="00D30461">
        <w:rPr>
          <w:noProof/>
        </w:rPr>
        <w:tab/>
        <w:t>Graham MR, Baker JS, Evans P, Kicman A, Cowan D, Hullin D, Davies B. Short-term recombinant human growth hormone administration improves respiratory function in abstinent anabolic-androgenic steroid users. Growth Horm IGF Res</w:t>
      </w:r>
      <w:r w:rsidRPr="00D30461">
        <w:rPr>
          <w:i/>
          <w:noProof/>
        </w:rPr>
        <w:t xml:space="preserve"> </w:t>
      </w:r>
      <w:r w:rsidRPr="00D30461">
        <w:rPr>
          <w:noProof/>
        </w:rPr>
        <w:t>2007; 17:328-335</w:t>
      </w:r>
    </w:p>
    <w:p w14:paraId="242E9CA0" w14:textId="3756400A" w:rsidR="00D30461" w:rsidRPr="00D30461" w:rsidRDefault="00D30461" w:rsidP="00D30461">
      <w:pPr>
        <w:pStyle w:val="EndNoteBibliography"/>
        <w:ind w:left="720" w:hanging="720"/>
        <w:rPr>
          <w:noProof/>
        </w:rPr>
      </w:pPr>
      <w:r w:rsidRPr="00D30461">
        <w:rPr>
          <w:b/>
          <w:noProof/>
        </w:rPr>
        <w:t>112.</w:t>
      </w:r>
      <w:r w:rsidRPr="00D30461">
        <w:rPr>
          <w:noProof/>
        </w:rPr>
        <w:tab/>
        <w:t xml:space="preserve">Gallagher B. Deadly cocktail used by Dwain Chambers. 2008; </w:t>
      </w:r>
      <w:hyperlink r:id="rId25" w:history="1">
        <w:r w:rsidRPr="00D30461">
          <w:rPr>
            <w:rStyle w:val="Hyperlink"/>
            <w:rFonts w:asciiTheme="minorHAnsi" w:hAnsiTheme="minorHAnsi"/>
            <w:noProof/>
          </w:rPr>
          <w:t>https://www.telegraph.co.uk/sport/othersports/drugsinsport/2300608/Deadly-cocktail-used-by-Dwain-Chambers.html</w:t>
        </w:r>
      </w:hyperlink>
      <w:r w:rsidRPr="00D30461">
        <w:rPr>
          <w:noProof/>
        </w:rPr>
        <w:t>. Accessed 9th September, 2018.</w:t>
      </w:r>
    </w:p>
    <w:p w14:paraId="2341A892" w14:textId="77777777" w:rsidR="00D30461" w:rsidRPr="00D30461" w:rsidRDefault="00D30461" w:rsidP="00D30461">
      <w:pPr>
        <w:pStyle w:val="EndNoteBibliography"/>
        <w:ind w:left="720" w:hanging="720"/>
        <w:rPr>
          <w:noProof/>
        </w:rPr>
      </w:pPr>
      <w:r w:rsidRPr="00D30461">
        <w:rPr>
          <w:b/>
          <w:noProof/>
        </w:rPr>
        <w:t>113.</w:t>
      </w:r>
      <w:r w:rsidRPr="00D30461">
        <w:rPr>
          <w:noProof/>
        </w:rPr>
        <w:tab/>
        <w:t>Ridenour TA, Hall DL, Bost JE. A small sample randomized clinical trial methodology using N-of-1 designs and mixed model analysis. Am J Drug Alcohol Abuse</w:t>
      </w:r>
      <w:r w:rsidRPr="00D30461">
        <w:rPr>
          <w:i/>
          <w:noProof/>
        </w:rPr>
        <w:t xml:space="preserve"> </w:t>
      </w:r>
      <w:r w:rsidRPr="00D30461">
        <w:rPr>
          <w:noProof/>
        </w:rPr>
        <w:t>2009; 35:260-266</w:t>
      </w:r>
    </w:p>
    <w:p w14:paraId="423AFF3A" w14:textId="77777777" w:rsidR="00D30461" w:rsidRPr="00D30461" w:rsidRDefault="00D30461" w:rsidP="00D30461">
      <w:pPr>
        <w:pStyle w:val="EndNoteBibliography"/>
        <w:ind w:left="720" w:hanging="720"/>
        <w:rPr>
          <w:noProof/>
        </w:rPr>
      </w:pPr>
      <w:r w:rsidRPr="00D30461">
        <w:rPr>
          <w:b/>
          <w:noProof/>
        </w:rPr>
        <w:t>114.</w:t>
      </w:r>
      <w:r w:rsidRPr="00D30461">
        <w:rPr>
          <w:noProof/>
        </w:rPr>
        <w:tab/>
        <w:t>Pope HG, Jr., Wood RI, Rogol A, Nyberg F, Bowers L, Bhasin S. Adverse health consequences of performance-enhancing drugs: an Endocrine Society scientific statement. Endocr Rev</w:t>
      </w:r>
      <w:r w:rsidRPr="00D30461">
        <w:rPr>
          <w:i/>
          <w:noProof/>
        </w:rPr>
        <w:t xml:space="preserve"> </w:t>
      </w:r>
      <w:r w:rsidRPr="00D30461">
        <w:rPr>
          <w:noProof/>
        </w:rPr>
        <w:t>2014; 35:341-375</w:t>
      </w:r>
    </w:p>
    <w:p w14:paraId="26277648" w14:textId="77777777" w:rsidR="00D30461" w:rsidRPr="00D30461" w:rsidRDefault="00D30461" w:rsidP="00D30461">
      <w:pPr>
        <w:pStyle w:val="EndNoteBibliography"/>
        <w:ind w:left="720" w:hanging="720"/>
        <w:rPr>
          <w:noProof/>
        </w:rPr>
      </w:pPr>
      <w:r w:rsidRPr="00D30461">
        <w:rPr>
          <w:b/>
          <w:noProof/>
        </w:rPr>
        <w:t>115.</w:t>
      </w:r>
      <w:r w:rsidRPr="00D30461">
        <w:rPr>
          <w:noProof/>
        </w:rPr>
        <w:tab/>
        <w:t>Gotherstrom G, Svensson J, Koranyi J, Alpsten M, Bosaes I, Bengtsson B-A, Johannsson G. A prospective study of 5 years of GH replacement therapy in GH- deficient adults: sustained effects on body composition, bone mass and metabolic indices. Journal of Clinical Endocrinology and Metabolism</w:t>
      </w:r>
      <w:r w:rsidRPr="00D30461">
        <w:rPr>
          <w:i/>
          <w:noProof/>
        </w:rPr>
        <w:t xml:space="preserve"> </w:t>
      </w:r>
      <w:r w:rsidRPr="00D30461">
        <w:rPr>
          <w:noProof/>
        </w:rPr>
        <w:t>2001; 86:4657-4665</w:t>
      </w:r>
    </w:p>
    <w:p w14:paraId="006E9299" w14:textId="77777777" w:rsidR="00D30461" w:rsidRPr="00D30461" w:rsidRDefault="00D30461" w:rsidP="00D30461">
      <w:pPr>
        <w:pStyle w:val="EndNoteBibliography"/>
        <w:ind w:left="720" w:hanging="720"/>
        <w:rPr>
          <w:noProof/>
        </w:rPr>
      </w:pPr>
      <w:r w:rsidRPr="00D30461">
        <w:rPr>
          <w:b/>
          <w:noProof/>
        </w:rPr>
        <w:t>116.</w:t>
      </w:r>
      <w:r w:rsidRPr="00D30461">
        <w:rPr>
          <w:noProof/>
        </w:rPr>
        <w:tab/>
        <w:t xml:space="preserve">Nelson AE, Meinhardt U, Hansen JL, Walker IH, Stone G, Howe CJ, Leung KC, Seibel MJ, Baxter RC, Handelsman DJ, Kazlauskas R, Ho KK. Pharmacodynamics of growth hormone abuse biomarkers and the influence of gender and </w:t>
      </w:r>
      <w:r w:rsidRPr="00D30461">
        <w:rPr>
          <w:noProof/>
        </w:rPr>
        <w:lastRenderedPageBreak/>
        <w:t>testosterone: a randomized double-blind placebo-controlled study in young recreational athletes. J Clin Endocrinol Metab</w:t>
      </w:r>
      <w:r w:rsidRPr="00D30461">
        <w:rPr>
          <w:i/>
          <w:noProof/>
        </w:rPr>
        <w:t xml:space="preserve"> </w:t>
      </w:r>
      <w:r w:rsidRPr="00D30461">
        <w:rPr>
          <w:noProof/>
        </w:rPr>
        <w:t>2008; 93:2213-2222</w:t>
      </w:r>
    </w:p>
    <w:p w14:paraId="4F53D4E7" w14:textId="77777777" w:rsidR="00D30461" w:rsidRPr="00D30461" w:rsidRDefault="00D30461" w:rsidP="00D30461">
      <w:pPr>
        <w:pStyle w:val="EndNoteBibliography"/>
        <w:ind w:left="720" w:hanging="720"/>
        <w:rPr>
          <w:noProof/>
        </w:rPr>
      </w:pPr>
      <w:r w:rsidRPr="00D30461">
        <w:rPr>
          <w:b/>
          <w:noProof/>
        </w:rPr>
        <w:t>117.</w:t>
      </w:r>
      <w:r w:rsidRPr="00D30461">
        <w:rPr>
          <w:noProof/>
        </w:rPr>
        <w:tab/>
        <w:t>Blackman MR, Sorkin JD, Munzer T, Bellantoni MF, Busby-Whitehead J, Stevens TE, Jayme J, O'Connor KG, Christmas C, Tobin JD, Stewart KJ, Cottrell E, St Clair C, Pabst KM, Harman SM. Growth hormone and sex steroid administration in healthy aged women and men: a randomized controlled trial. JAMA</w:t>
      </w:r>
      <w:r w:rsidRPr="00D30461">
        <w:rPr>
          <w:i/>
          <w:noProof/>
        </w:rPr>
        <w:t xml:space="preserve"> </w:t>
      </w:r>
      <w:r w:rsidRPr="00D30461">
        <w:rPr>
          <w:noProof/>
        </w:rPr>
        <w:t>2002; 288:2282-2292</w:t>
      </w:r>
    </w:p>
    <w:p w14:paraId="77AA8896" w14:textId="77777777" w:rsidR="00D30461" w:rsidRPr="00D30461" w:rsidRDefault="00D30461" w:rsidP="00D30461">
      <w:pPr>
        <w:pStyle w:val="EndNoteBibliography"/>
        <w:ind w:left="720" w:hanging="720"/>
        <w:rPr>
          <w:noProof/>
        </w:rPr>
      </w:pPr>
      <w:r w:rsidRPr="00D30461">
        <w:rPr>
          <w:b/>
          <w:noProof/>
        </w:rPr>
        <w:t>118.</w:t>
      </w:r>
      <w:r w:rsidRPr="00D30461">
        <w:rPr>
          <w:noProof/>
        </w:rPr>
        <w:tab/>
        <w:t>Giannoulis MG, Boroujerdi MA, Powrie J, Dall R, Napoli R, Ehrnborg C, Pentecost C, Cittadini A, Jorgensen JO, Sonksen PH. Gender differences in growth hormone response to exercise before and after rhGH administration and the effect of rhGH on the hormone profile of fit normal adults. Clin Endocrinol (Oxf)</w:t>
      </w:r>
      <w:r w:rsidRPr="00D30461">
        <w:rPr>
          <w:i/>
          <w:noProof/>
        </w:rPr>
        <w:t xml:space="preserve"> </w:t>
      </w:r>
      <w:r w:rsidRPr="00D30461">
        <w:rPr>
          <w:noProof/>
        </w:rPr>
        <w:t>2005; 62:315-322</w:t>
      </w:r>
    </w:p>
    <w:p w14:paraId="296FFBD9" w14:textId="77777777" w:rsidR="00D30461" w:rsidRPr="00D30461" w:rsidRDefault="00D30461" w:rsidP="00D30461">
      <w:pPr>
        <w:pStyle w:val="EndNoteBibliography"/>
        <w:ind w:left="720" w:hanging="720"/>
        <w:rPr>
          <w:noProof/>
        </w:rPr>
      </w:pPr>
      <w:r w:rsidRPr="00D30461">
        <w:rPr>
          <w:b/>
          <w:noProof/>
        </w:rPr>
        <w:t>119.</w:t>
      </w:r>
      <w:r w:rsidRPr="00D30461">
        <w:rPr>
          <w:noProof/>
        </w:rPr>
        <w:tab/>
        <w:t>Longobardi S, Keay N, Ehrnborg C, Cittadini A, Rosen T, Dall R, Boroujerdi MA, Bassett EE, Healy ML, Pentecost C, Wallace JD, Powrie J, Jorgensen JO, Sacca L. Growth hormone (GH) effects on bone and collagen turnover in healthy adults and its potential as a marker of GH abuse in sports: a double blind, placebo-controlled study. The GH-2000 Study Group. J Clin Endocrinol Metab</w:t>
      </w:r>
      <w:r w:rsidRPr="00D30461">
        <w:rPr>
          <w:i/>
          <w:noProof/>
        </w:rPr>
        <w:t xml:space="preserve"> </w:t>
      </w:r>
      <w:r w:rsidRPr="00D30461">
        <w:rPr>
          <w:noProof/>
        </w:rPr>
        <w:t>2000; 85:1505-1512</w:t>
      </w:r>
    </w:p>
    <w:p w14:paraId="56CE90AB" w14:textId="77777777" w:rsidR="00D30461" w:rsidRPr="00D30461" w:rsidRDefault="00D30461" w:rsidP="00D30461">
      <w:pPr>
        <w:pStyle w:val="EndNoteBibliography"/>
        <w:ind w:left="720" w:hanging="720"/>
        <w:rPr>
          <w:noProof/>
        </w:rPr>
      </w:pPr>
      <w:r w:rsidRPr="00D30461">
        <w:rPr>
          <w:b/>
          <w:noProof/>
        </w:rPr>
        <w:t>120.</w:t>
      </w:r>
      <w:r w:rsidRPr="00D30461">
        <w:rPr>
          <w:noProof/>
        </w:rPr>
        <w:tab/>
        <w:t>Kurtz CA, Loebig TG, Anderson DD, DeMeo PJ, Campbell PG. Insulin-like growth factor I accelerates functional recovery from Achilles tendon injury in a rat model. Am J Sports Med</w:t>
      </w:r>
      <w:r w:rsidRPr="00D30461">
        <w:rPr>
          <w:i/>
          <w:noProof/>
        </w:rPr>
        <w:t xml:space="preserve"> </w:t>
      </w:r>
      <w:r w:rsidRPr="00D30461">
        <w:rPr>
          <w:noProof/>
        </w:rPr>
        <w:t>1999; 27:363-369</w:t>
      </w:r>
    </w:p>
    <w:p w14:paraId="1DE982D0" w14:textId="77777777" w:rsidR="00D30461" w:rsidRPr="00D30461" w:rsidRDefault="00D30461" w:rsidP="00D30461">
      <w:pPr>
        <w:pStyle w:val="EndNoteBibliography"/>
        <w:ind w:left="720" w:hanging="720"/>
        <w:rPr>
          <w:noProof/>
        </w:rPr>
      </w:pPr>
      <w:r w:rsidRPr="00D30461">
        <w:rPr>
          <w:b/>
          <w:noProof/>
        </w:rPr>
        <w:t>121.</w:t>
      </w:r>
      <w:r w:rsidRPr="00D30461">
        <w:rPr>
          <w:noProof/>
        </w:rPr>
        <w:tab/>
        <w:t>Doessing S, Heinemeier KM, Holm L, Mackey AL, Schjerling P, Rennie M, Smith K, Reitelseder S, Kappelgaard AM, Rasmussen MH, Flyvbjerg A, Kjaer M. Growth hormone stimulates the collagen synthesis in human tendon and skeletal muscle without affecting myofibrillar protein synthesis. J Physiol</w:t>
      </w:r>
      <w:r w:rsidRPr="00D30461">
        <w:rPr>
          <w:i/>
          <w:noProof/>
        </w:rPr>
        <w:t xml:space="preserve"> </w:t>
      </w:r>
      <w:r w:rsidRPr="00D30461">
        <w:rPr>
          <w:noProof/>
        </w:rPr>
        <w:t>2010; 588:341-351</w:t>
      </w:r>
    </w:p>
    <w:p w14:paraId="7FD98F95" w14:textId="77777777" w:rsidR="00D30461" w:rsidRPr="00D30461" w:rsidRDefault="00D30461" w:rsidP="00D30461">
      <w:pPr>
        <w:pStyle w:val="EndNoteBibliography"/>
        <w:ind w:left="720" w:hanging="720"/>
        <w:rPr>
          <w:noProof/>
        </w:rPr>
      </w:pPr>
      <w:r w:rsidRPr="00D30461">
        <w:rPr>
          <w:b/>
          <w:noProof/>
        </w:rPr>
        <w:t>122.</w:t>
      </w:r>
      <w:r w:rsidRPr="00D30461">
        <w:rPr>
          <w:noProof/>
        </w:rPr>
        <w:tab/>
        <w:t>Clark VR, Hopkins WG, Hawley JA, Burke LM. Placebo effect of carbohydrate feedings during a 40-km cycling time trial. Med Sci Sports Exerc</w:t>
      </w:r>
      <w:r w:rsidRPr="00D30461">
        <w:rPr>
          <w:i/>
          <w:noProof/>
        </w:rPr>
        <w:t xml:space="preserve"> </w:t>
      </w:r>
      <w:r w:rsidRPr="00D30461">
        <w:rPr>
          <w:noProof/>
        </w:rPr>
        <w:t>2000; 32:1642-1647</w:t>
      </w:r>
    </w:p>
    <w:p w14:paraId="641978A9" w14:textId="77777777" w:rsidR="00D30461" w:rsidRPr="00D30461" w:rsidRDefault="00D30461" w:rsidP="00D30461">
      <w:pPr>
        <w:pStyle w:val="EndNoteBibliography"/>
        <w:ind w:left="720" w:hanging="720"/>
        <w:rPr>
          <w:noProof/>
        </w:rPr>
      </w:pPr>
      <w:r w:rsidRPr="00D30461">
        <w:rPr>
          <w:b/>
          <w:noProof/>
        </w:rPr>
        <w:t>123.</w:t>
      </w:r>
      <w:r w:rsidRPr="00D30461">
        <w:rPr>
          <w:noProof/>
        </w:rPr>
        <w:tab/>
        <w:t>Pollo A, Carlino E, Benedetti F. The top-down influence of ergogenic placebos on muscle work and fatigue. Eur J Neurosci</w:t>
      </w:r>
      <w:r w:rsidRPr="00D30461">
        <w:rPr>
          <w:i/>
          <w:noProof/>
        </w:rPr>
        <w:t xml:space="preserve"> </w:t>
      </w:r>
      <w:r w:rsidRPr="00D30461">
        <w:rPr>
          <w:noProof/>
        </w:rPr>
        <w:t>2008; 28:379-388</w:t>
      </w:r>
    </w:p>
    <w:p w14:paraId="4C2A25BC" w14:textId="77777777" w:rsidR="00D30461" w:rsidRPr="00D30461" w:rsidRDefault="00D30461" w:rsidP="00D30461">
      <w:pPr>
        <w:pStyle w:val="EndNoteBibliography"/>
        <w:ind w:left="720" w:hanging="720"/>
        <w:rPr>
          <w:noProof/>
        </w:rPr>
      </w:pPr>
      <w:r w:rsidRPr="00D30461">
        <w:rPr>
          <w:b/>
          <w:noProof/>
        </w:rPr>
        <w:t>124.</w:t>
      </w:r>
      <w:r w:rsidRPr="00D30461">
        <w:rPr>
          <w:noProof/>
        </w:rPr>
        <w:tab/>
        <w:t>Benedetti F, Pollo A, Colloca L. Opioid-mediated placebo responses boost pain endurance and physical performance: is it doping in sport competitions? J Neurosci</w:t>
      </w:r>
      <w:r w:rsidRPr="00D30461">
        <w:rPr>
          <w:i/>
          <w:noProof/>
        </w:rPr>
        <w:t xml:space="preserve"> </w:t>
      </w:r>
      <w:r w:rsidRPr="00D30461">
        <w:rPr>
          <w:noProof/>
        </w:rPr>
        <w:t>2007; 27:11934-11939</w:t>
      </w:r>
    </w:p>
    <w:p w14:paraId="17E02D63" w14:textId="77777777" w:rsidR="00D30461" w:rsidRPr="00D30461" w:rsidRDefault="00D30461" w:rsidP="00D30461">
      <w:pPr>
        <w:pStyle w:val="EndNoteBibliography"/>
        <w:ind w:left="720" w:hanging="720"/>
        <w:rPr>
          <w:noProof/>
        </w:rPr>
      </w:pPr>
      <w:r w:rsidRPr="00D30461">
        <w:rPr>
          <w:b/>
          <w:noProof/>
        </w:rPr>
        <w:t>125.</w:t>
      </w:r>
      <w:r w:rsidRPr="00D30461">
        <w:rPr>
          <w:noProof/>
        </w:rPr>
        <w:tab/>
        <w:t>Beedie CJ, Foad AJ. The placebo effect in sports performance: a brief review. Sports medicine (Auckland, NZ)</w:t>
      </w:r>
      <w:r w:rsidRPr="00D30461">
        <w:rPr>
          <w:i/>
          <w:noProof/>
        </w:rPr>
        <w:t xml:space="preserve"> </w:t>
      </w:r>
      <w:r w:rsidRPr="00D30461">
        <w:rPr>
          <w:noProof/>
        </w:rPr>
        <w:t>2009; 39:313-329</w:t>
      </w:r>
    </w:p>
    <w:p w14:paraId="5E129653" w14:textId="77777777" w:rsidR="00D30461" w:rsidRPr="00D30461" w:rsidRDefault="00D30461" w:rsidP="00D30461">
      <w:pPr>
        <w:pStyle w:val="EndNoteBibliography"/>
        <w:ind w:left="720" w:hanging="720"/>
        <w:rPr>
          <w:noProof/>
        </w:rPr>
      </w:pPr>
      <w:r w:rsidRPr="00D30461">
        <w:rPr>
          <w:b/>
          <w:noProof/>
        </w:rPr>
        <w:t>126.</w:t>
      </w:r>
      <w:r w:rsidRPr="00D30461">
        <w:rPr>
          <w:noProof/>
        </w:rPr>
        <w:tab/>
        <w:t>Meinhardt U, Nelson AE, Hansen JL, Walker IH, Ho KKY. The power of the mind: an evaluation of the placebo effect in a study of GH on physical performance. Growth Hormone and IGF Research</w:t>
      </w:r>
      <w:r w:rsidRPr="00D30461">
        <w:rPr>
          <w:i/>
          <w:noProof/>
        </w:rPr>
        <w:t xml:space="preserve"> </w:t>
      </w:r>
      <w:r w:rsidRPr="00D30461">
        <w:rPr>
          <w:noProof/>
        </w:rPr>
        <w:t>2008; 18:P-24</w:t>
      </w:r>
    </w:p>
    <w:p w14:paraId="07AE3E80" w14:textId="77777777" w:rsidR="00D30461" w:rsidRPr="00D30461" w:rsidRDefault="00D30461" w:rsidP="00D30461">
      <w:pPr>
        <w:pStyle w:val="EndNoteBibliography"/>
        <w:ind w:left="720" w:hanging="720"/>
        <w:rPr>
          <w:noProof/>
        </w:rPr>
      </w:pPr>
      <w:r w:rsidRPr="00D30461">
        <w:rPr>
          <w:b/>
          <w:noProof/>
        </w:rPr>
        <w:t>127.</w:t>
      </w:r>
      <w:r w:rsidRPr="00D30461">
        <w:rPr>
          <w:noProof/>
        </w:rPr>
        <w:tab/>
        <w:t>Birzniece V, Nelson AE, Ho KK. Growth hormone and physical performance. Trends in endocrinology and metabolism: TEM</w:t>
      </w:r>
      <w:r w:rsidRPr="00D30461">
        <w:rPr>
          <w:i/>
          <w:noProof/>
        </w:rPr>
        <w:t xml:space="preserve"> </w:t>
      </w:r>
      <w:r w:rsidRPr="00D30461">
        <w:rPr>
          <w:noProof/>
        </w:rPr>
        <w:t>2011; 22:171-178</w:t>
      </w:r>
    </w:p>
    <w:p w14:paraId="2B259710" w14:textId="77777777" w:rsidR="00D30461" w:rsidRPr="00D30461" w:rsidRDefault="00D30461" w:rsidP="00D30461">
      <w:pPr>
        <w:pStyle w:val="EndNoteBibliography"/>
        <w:ind w:left="720" w:hanging="720"/>
        <w:rPr>
          <w:noProof/>
        </w:rPr>
      </w:pPr>
      <w:r w:rsidRPr="00D30461">
        <w:rPr>
          <w:b/>
          <w:noProof/>
        </w:rPr>
        <w:t>128.</w:t>
      </w:r>
      <w:r w:rsidRPr="00D30461">
        <w:rPr>
          <w:noProof/>
        </w:rPr>
        <w:tab/>
        <w:t>Johannsson G, Gibney J, Wolthers T, Leung KC, Ho KK. Independent and combined effects of testosterone and growth hormone on extracellular water in hypopituitary men. J Clin Endocrinol Metab</w:t>
      </w:r>
      <w:r w:rsidRPr="00D30461">
        <w:rPr>
          <w:i/>
          <w:noProof/>
        </w:rPr>
        <w:t xml:space="preserve"> </w:t>
      </w:r>
      <w:r w:rsidRPr="00D30461">
        <w:rPr>
          <w:noProof/>
        </w:rPr>
        <w:t>2005; 90:3989-3994</w:t>
      </w:r>
    </w:p>
    <w:p w14:paraId="133C4065" w14:textId="77777777" w:rsidR="00D30461" w:rsidRPr="00D30461" w:rsidRDefault="00D30461" w:rsidP="00D30461">
      <w:pPr>
        <w:pStyle w:val="EndNoteBibliography"/>
        <w:ind w:left="720" w:hanging="720"/>
        <w:rPr>
          <w:noProof/>
        </w:rPr>
      </w:pPr>
      <w:r w:rsidRPr="00D30461">
        <w:rPr>
          <w:b/>
          <w:noProof/>
        </w:rPr>
        <w:t>129.</w:t>
      </w:r>
      <w:r w:rsidRPr="00D30461">
        <w:rPr>
          <w:noProof/>
        </w:rPr>
        <w:tab/>
        <w:t>Karila T, Koistinen H, Seppala M, Koistinen R, Seppala T. Growth hormone induced increase in serum IGFBP-3 level is reversed by anabolic steroids in substance abusing power athletes. Clin Endocrinol (Oxf)</w:t>
      </w:r>
      <w:r w:rsidRPr="00D30461">
        <w:rPr>
          <w:i/>
          <w:noProof/>
        </w:rPr>
        <w:t xml:space="preserve"> </w:t>
      </w:r>
      <w:r w:rsidRPr="00D30461">
        <w:rPr>
          <w:noProof/>
        </w:rPr>
        <w:t>1998; 49:459-463</w:t>
      </w:r>
    </w:p>
    <w:p w14:paraId="6F0318F1" w14:textId="77777777" w:rsidR="00D30461" w:rsidRPr="00D30461" w:rsidRDefault="00D30461" w:rsidP="00D30461">
      <w:pPr>
        <w:pStyle w:val="EndNoteBibliography"/>
        <w:ind w:left="720" w:hanging="720"/>
        <w:rPr>
          <w:noProof/>
        </w:rPr>
      </w:pPr>
      <w:r w:rsidRPr="00D30461">
        <w:rPr>
          <w:b/>
          <w:noProof/>
        </w:rPr>
        <w:t>130.</w:t>
      </w:r>
      <w:r w:rsidRPr="00D30461">
        <w:rPr>
          <w:noProof/>
        </w:rPr>
        <w:tab/>
        <w:t>Mark PB, Watkins S, Dargie HJ. Cardiomyopathy induced by performance enhancing drugs in a competitive bodybuilder. Heart</w:t>
      </w:r>
      <w:r w:rsidRPr="00D30461">
        <w:rPr>
          <w:i/>
          <w:noProof/>
        </w:rPr>
        <w:t xml:space="preserve"> </w:t>
      </w:r>
      <w:r w:rsidRPr="00D30461">
        <w:rPr>
          <w:noProof/>
        </w:rPr>
        <w:t>2005; 91:888</w:t>
      </w:r>
    </w:p>
    <w:p w14:paraId="79EA0FCC" w14:textId="77777777" w:rsidR="00D30461" w:rsidRPr="00D30461" w:rsidRDefault="00D30461" w:rsidP="00D30461">
      <w:pPr>
        <w:pStyle w:val="EndNoteBibliography"/>
        <w:ind w:left="720" w:hanging="720"/>
        <w:rPr>
          <w:noProof/>
        </w:rPr>
      </w:pPr>
      <w:r w:rsidRPr="00D30461">
        <w:rPr>
          <w:b/>
          <w:noProof/>
        </w:rPr>
        <w:t>131.</w:t>
      </w:r>
      <w:r w:rsidRPr="00D30461">
        <w:rPr>
          <w:noProof/>
        </w:rPr>
        <w:tab/>
        <w:t>Nagulesparen M, Trickey R, Davies MJ, Jenkins JS. Muscle changes in acromegaly. Br Med J</w:t>
      </w:r>
      <w:r w:rsidRPr="00D30461">
        <w:rPr>
          <w:i/>
          <w:noProof/>
        </w:rPr>
        <w:t xml:space="preserve"> </w:t>
      </w:r>
      <w:r w:rsidRPr="00D30461">
        <w:rPr>
          <w:noProof/>
        </w:rPr>
        <w:t>1976; 2:914-915</w:t>
      </w:r>
    </w:p>
    <w:p w14:paraId="282CA2EA" w14:textId="77777777" w:rsidR="00D30461" w:rsidRPr="00D30461" w:rsidRDefault="00D30461" w:rsidP="00D30461">
      <w:pPr>
        <w:pStyle w:val="EndNoteBibliography"/>
        <w:ind w:left="720" w:hanging="720"/>
        <w:rPr>
          <w:noProof/>
        </w:rPr>
      </w:pPr>
      <w:r w:rsidRPr="00D30461">
        <w:rPr>
          <w:b/>
          <w:noProof/>
        </w:rPr>
        <w:t>132.</w:t>
      </w:r>
      <w:r w:rsidRPr="00D30461">
        <w:rPr>
          <w:noProof/>
        </w:rPr>
        <w:tab/>
        <w:t>Brumback RA, Barr CE. Myopathy in acromegaly. A case study. Pathol Res Pract</w:t>
      </w:r>
      <w:r w:rsidRPr="00D30461">
        <w:rPr>
          <w:i/>
          <w:noProof/>
        </w:rPr>
        <w:t xml:space="preserve"> </w:t>
      </w:r>
      <w:r w:rsidRPr="00D30461">
        <w:rPr>
          <w:noProof/>
        </w:rPr>
        <w:t>1983; 177:41-46</w:t>
      </w:r>
    </w:p>
    <w:p w14:paraId="1FB0F45C" w14:textId="77777777" w:rsidR="00D30461" w:rsidRPr="00D30461" w:rsidRDefault="00D30461" w:rsidP="00D30461">
      <w:pPr>
        <w:pStyle w:val="EndNoteBibliography"/>
        <w:ind w:left="720" w:hanging="720"/>
        <w:rPr>
          <w:noProof/>
        </w:rPr>
      </w:pPr>
      <w:r w:rsidRPr="00D30461">
        <w:rPr>
          <w:b/>
          <w:noProof/>
        </w:rPr>
        <w:t>133.</w:t>
      </w:r>
      <w:r w:rsidRPr="00D30461">
        <w:rPr>
          <w:noProof/>
        </w:rPr>
        <w:tab/>
        <w:t>Colao A, Baldelli R, Marzullo P, Ferretti E, Ferone D, Gargiulo P, Petretta M, Tamburrano G, Lombardi G, Liuzzi A. Systemic hypertension and impaired glucose tolerance are independently correlated to the severity of the acromegalic cardiomyopathy. J Clin Endocrinol Metab</w:t>
      </w:r>
      <w:r w:rsidRPr="00D30461">
        <w:rPr>
          <w:i/>
          <w:noProof/>
        </w:rPr>
        <w:t xml:space="preserve"> </w:t>
      </w:r>
      <w:r w:rsidRPr="00D30461">
        <w:rPr>
          <w:noProof/>
        </w:rPr>
        <w:t>2000; 85:193-199</w:t>
      </w:r>
    </w:p>
    <w:p w14:paraId="5021D6F8" w14:textId="77777777" w:rsidR="00D30461" w:rsidRPr="00D30461" w:rsidRDefault="00D30461" w:rsidP="00D30461">
      <w:pPr>
        <w:pStyle w:val="EndNoteBibliography"/>
        <w:ind w:left="720" w:hanging="720"/>
        <w:rPr>
          <w:noProof/>
        </w:rPr>
      </w:pPr>
      <w:r w:rsidRPr="00D30461">
        <w:rPr>
          <w:b/>
          <w:noProof/>
        </w:rPr>
        <w:t>134.</w:t>
      </w:r>
      <w:r w:rsidRPr="00D30461">
        <w:rPr>
          <w:noProof/>
        </w:rPr>
        <w:tab/>
        <w:t>Colao A, Pivonello R, Scarpa R, Vallone G, Ruosi C, Lombardi G. The acromegalic arthropathy. J Endocrinol Invest</w:t>
      </w:r>
      <w:r w:rsidRPr="00D30461">
        <w:rPr>
          <w:i/>
          <w:noProof/>
        </w:rPr>
        <w:t xml:space="preserve"> </w:t>
      </w:r>
      <w:r w:rsidRPr="00D30461">
        <w:rPr>
          <w:noProof/>
        </w:rPr>
        <w:t>2005; 28:24-31</w:t>
      </w:r>
    </w:p>
    <w:p w14:paraId="77B606FE" w14:textId="77777777" w:rsidR="00D30461" w:rsidRPr="00D30461" w:rsidRDefault="00D30461" w:rsidP="00D30461">
      <w:pPr>
        <w:pStyle w:val="EndNoteBibliography"/>
        <w:ind w:left="720" w:hanging="720"/>
        <w:rPr>
          <w:noProof/>
        </w:rPr>
      </w:pPr>
      <w:r w:rsidRPr="00D30461">
        <w:rPr>
          <w:b/>
          <w:noProof/>
        </w:rPr>
        <w:t>135.</w:t>
      </w:r>
      <w:r w:rsidRPr="00D30461">
        <w:rPr>
          <w:noProof/>
        </w:rPr>
        <w:tab/>
        <w:t>Katznelson L, Laws ER, Jr., Melmed S, Molitch ME, Murad MH, Utz A, Wass JA. Acromegaly: an endocrine society clinical practice guideline. J Clin Endocrinol Metab</w:t>
      </w:r>
      <w:r w:rsidRPr="00D30461">
        <w:rPr>
          <w:i/>
          <w:noProof/>
        </w:rPr>
        <w:t xml:space="preserve"> </w:t>
      </w:r>
      <w:r w:rsidRPr="00D30461">
        <w:rPr>
          <w:noProof/>
        </w:rPr>
        <w:t>2014; 99:3933-3951</w:t>
      </w:r>
    </w:p>
    <w:p w14:paraId="274844BC" w14:textId="77777777" w:rsidR="00D30461" w:rsidRPr="00D30461" w:rsidRDefault="00D30461" w:rsidP="00D30461">
      <w:pPr>
        <w:pStyle w:val="EndNoteBibliography"/>
        <w:ind w:left="720" w:hanging="720"/>
        <w:rPr>
          <w:noProof/>
        </w:rPr>
      </w:pPr>
      <w:r w:rsidRPr="00D30461">
        <w:rPr>
          <w:b/>
          <w:noProof/>
        </w:rPr>
        <w:lastRenderedPageBreak/>
        <w:t>136.</w:t>
      </w:r>
      <w:r w:rsidRPr="00D30461">
        <w:rPr>
          <w:noProof/>
        </w:rPr>
        <w:tab/>
        <w:t>Dal J, Leisner MZ, Hermansen K, Farkas DK, Bengtsen M, Kistorp C, Nielsen EH, Andersen M, Feldt-Rasmussen U, Dekkers OM, Sørensen HT, Jørgensen JOL. Cancer Incidence in Patients With Acromegaly: A Cohort Study and Meta-Analysis of the Literature. The Journal of Clinical Endocrinology &amp; Metabolism</w:t>
      </w:r>
      <w:r w:rsidRPr="00D30461">
        <w:rPr>
          <w:i/>
          <w:noProof/>
        </w:rPr>
        <w:t xml:space="preserve"> </w:t>
      </w:r>
      <w:r w:rsidRPr="00D30461">
        <w:rPr>
          <w:noProof/>
        </w:rPr>
        <w:t>2018; 103:2182-2188</w:t>
      </w:r>
    </w:p>
    <w:p w14:paraId="7C39549E" w14:textId="77777777" w:rsidR="00D30461" w:rsidRPr="00D30461" w:rsidRDefault="00D30461" w:rsidP="00D30461">
      <w:pPr>
        <w:pStyle w:val="EndNoteBibliography"/>
        <w:ind w:left="720" w:hanging="720"/>
        <w:rPr>
          <w:noProof/>
        </w:rPr>
      </w:pPr>
      <w:r w:rsidRPr="00D30461">
        <w:rPr>
          <w:b/>
          <w:noProof/>
        </w:rPr>
        <w:t>137.</w:t>
      </w:r>
      <w:r w:rsidRPr="00D30461">
        <w:rPr>
          <w:noProof/>
        </w:rPr>
        <w:tab/>
        <w:t>Guha N, Cowan DA, Sonksen PH, Holt RI. Insulin-like growth factor-I (IGF-I) misuse in athletes and potential methods for detection. Anal Bioanal Chem</w:t>
      </w:r>
      <w:r w:rsidRPr="00D30461">
        <w:rPr>
          <w:i/>
          <w:noProof/>
        </w:rPr>
        <w:t xml:space="preserve"> </w:t>
      </w:r>
      <w:r w:rsidRPr="00D30461">
        <w:rPr>
          <w:noProof/>
        </w:rPr>
        <w:t>2013; 405:9669-9683</w:t>
      </w:r>
    </w:p>
    <w:p w14:paraId="6D6ABB3E" w14:textId="77777777" w:rsidR="00D30461" w:rsidRPr="00D30461" w:rsidRDefault="00D30461" w:rsidP="00D30461">
      <w:pPr>
        <w:pStyle w:val="EndNoteBibliography"/>
        <w:ind w:left="720" w:hanging="720"/>
        <w:rPr>
          <w:noProof/>
        </w:rPr>
      </w:pPr>
      <w:r w:rsidRPr="00D30461">
        <w:rPr>
          <w:b/>
          <w:noProof/>
        </w:rPr>
        <w:t>138.</w:t>
      </w:r>
      <w:r w:rsidRPr="00D30461">
        <w:rPr>
          <w:noProof/>
        </w:rPr>
        <w:tab/>
        <w:t>Wu Z, Bidlingmaier M, Dall R, Strasburger CJ. Detection of doping with human growth hormone. Lancet</w:t>
      </w:r>
      <w:r w:rsidRPr="00D30461">
        <w:rPr>
          <w:i/>
          <w:noProof/>
        </w:rPr>
        <w:t xml:space="preserve"> </w:t>
      </w:r>
      <w:r w:rsidRPr="00D30461">
        <w:rPr>
          <w:noProof/>
        </w:rPr>
        <w:t>1999; 353:895</w:t>
      </w:r>
    </w:p>
    <w:p w14:paraId="4072B4C6" w14:textId="77777777" w:rsidR="00D30461" w:rsidRPr="00D30461" w:rsidRDefault="00D30461" w:rsidP="00D30461">
      <w:pPr>
        <w:pStyle w:val="EndNoteBibliography"/>
        <w:ind w:left="720" w:hanging="720"/>
        <w:rPr>
          <w:noProof/>
        </w:rPr>
      </w:pPr>
      <w:r w:rsidRPr="00D30461">
        <w:rPr>
          <w:b/>
          <w:noProof/>
        </w:rPr>
        <w:t>139.</w:t>
      </w:r>
      <w:r w:rsidRPr="00D30461">
        <w:rPr>
          <w:noProof/>
        </w:rPr>
        <w:tab/>
        <w:t>Bidlingmaier M, Suhr J, Ernst A, Wu Z, Keller A, Strasburger CJ, Bergmann A. High-sensitivity chemiluminescence immunoassays for detection of growth hormone doping in sports. Clin Chem</w:t>
      </w:r>
      <w:r w:rsidRPr="00D30461">
        <w:rPr>
          <w:i/>
          <w:noProof/>
        </w:rPr>
        <w:t xml:space="preserve"> </w:t>
      </w:r>
      <w:r w:rsidRPr="00D30461">
        <w:rPr>
          <w:noProof/>
        </w:rPr>
        <w:t>2009; 55:445-453</w:t>
      </w:r>
    </w:p>
    <w:p w14:paraId="5B401F6A" w14:textId="77777777" w:rsidR="00D30461" w:rsidRPr="00D30461" w:rsidRDefault="00D30461" w:rsidP="00D30461">
      <w:pPr>
        <w:pStyle w:val="EndNoteBibliography"/>
        <w:ind w:left="720" w:hanging="720"/>
        <w:rPr>
          <w:noProof/>
        </w:rPr>
      </w:pPr>
      <w:r w:rsidRPr="00D30461">
        <w:rPr>
          <w:b/>
          <w:noProof/>
        </w:rPr>
        <w:t>140.</w:t>
      </w:r>
      <w:r w:rsidRPr="00D30461">
        <w:rPr>
          <w:noProof/>
        </w:rPr>
        <w:tab/>
        <w:t>Murad H, Assaad JM, Al-Shemali R, Abbady AQ. Exploiting Nanobodies in the Detection and Quantification of Human Growth Hormone via Phage-Sandwich Enzyme-Linked Immunosorbent Assay. Front Endocrinol (Lausanne)</w:t>
      </w:r>
      <w:r w:rsidRPr="00D30461">
        <w:rPr>
          <w:i/>
          <w:noProof/>
        </w:rPr>
        <w:t xml:space="preserve"> </w:t>
      </w:r>
      <w:r w:rsidRPr="00D30461">
        <w:rPr>
          <w:noProof/>
        </w:rPr>
        <w:t>2017; 8:115</w:t>
      </w:r>
    </w:p>
    <w:p w14:paraId="3079972A" w14:textId="77777777" w:rsidR="00D30461" w:rsidRPr="00D30461" w:rsidRDefault="00D30461" w:rsidP="00D30461">
      <w:pPr>
        <w:pStyle w:val="EndNoteBibliography"/>
        <w:ind w:left="720" w:hanging="720"/>
        <w:rPr>
          <w:noProof/>
        </w:rPr>
      </w:pPr>
      <w:r w:rsidRPr="00D30461">
        <w:rPr>
          <w:b/>
          <w:noProof/>
        </w:rPr>
        <w:t>141.</w:t>
      </w:r>
      <w:r w:rsidRPr="00D30461">
        <w:rPr>
          <w:noProof/>
        </w:rPr>
        <w:tab/>
        <w:t>Holt RI. Detecting growth hormone misuse in athletes. Indian J Endocrinol Metab</w:t>
      </w:r>
      <w:r w:rsidRPr="00D30461">
        <w:rPr>
          <w:i/>
          <w:noProof/>
        </w:rPr>
        <w:t xml:space="preserve"> </w:t>
      </w:r>
      <w:r w:rsidRPr="00D30461">
        <w:rPr>
          <w:noProof/>
        </w:rPr>
        <w:t>2013; 17:S18-22</w:t>
      </w:r>
    </w:p>
    <w:p w14:paraId="46906A7B" w14:textId="77777777" w:rsidR="00D30461" w:rsidRPr="00D30461" w:rsidRDefault="00D30461" w:rsidP="00D30461">
      <w:pPr>
        <w:pStyle w:val="EndNoteBibliography"/>
        <w:ind w:left="720" w:hanging="720"/>
        <w:rPr>
          <w:noProof/>
        </w:rPr>
      </w:pPr>
      <w:r w:rsidRPr="00D30461">
        <w:rPr>
          <w:b/>
          <w:noProof/>
        </w:rPr>
        <w:t>142.</w:t>
      </w:r>
      <w:r w:rsidRPr="00D30461">
        <w:rPr>
          <w:noProof/>
        </w:rPr>
        <w:tab/>
        <w:t>Powrie JK, Bassett EE, Rosen T, Jorgensen JO, Napoli R, Sacca L, Christiansen JS, Bengtsson BA, Sonksen PH. Detection of growth hormone abuse in sport. Growth Horm IGF Res</w:t>
      </w:r>
      <w:r w:rsidRPr="00D30461">
        <w:rPr>
          <w:i/>
          <w:noProof/>
        </w:rPr>
        <w:t xml:space="preserve"> </w:t>
      </w:r>
      <w:r w:rsidRPr="00D30461">
        <w:rPr>
          <w:noProof/>
        </w:rPr>
        <w:t>2007; 17:220-226</w:t>
      </w:r>
    </w:p>
    <w:p w14:paraId="37E4308E" w14:textId="77777777" w:rsidR="00D30461" w:rsidRPr="00D30461" w:rsidRDefault="00D30461" w:rsidP="00D30461">
      <w:pPr>
        <w:pStyle w:val="EndNoteBibliography"/>
        <w:ind w:left="720" w:hanging="720"/>
        <w:rPr>
          <w:noProof/>
        </w:rPr>
      </w:pPr>
      <w:r w:rsidRPr="00D30461">
        <w:rPr>
          <w:b/>
          <w:noProof/>
        </w:rPr>
        <w:t>143.</w:t>
      </w:r>
      <w:r w:rsidRPr="00D30461">
        <w:rPr>
          <w:noProof/>
        </w:rPr>
        <w:tab/>
        <w:t>Bahl N, Stone G, McLean M, Ho KKY, Birniece V. Decorin, a gender dimorphic growth hormone regulated protein in human. Eur J Endocrinol</w:t>
      </w:r>
      <w:r w:rsidRPr="00D30461">
        <w:rPr>
          <w:i/>
          <w:noProof/>
        </w:rPr>
        <w:t xml:space="preserve"> </w:t>
      </w:r>
      <w:r w:rsidRPr="00D30461">
        <w:rPr>
          <w:noProof/>
        </w:rPr>
        <w:t>2017; 178:147-154</w:t>
      </w:r>
    </w:p>
    <w:p w14:paraId="6FF15BFD" w14:textId="77777777" w:rsidR="00D30461" w:rsidRPr="00D30461" w:rsidRDefault="00D30461" w:rsidP="00D30461">
      <w:pPr>
        <w:pStyle w:val="EndNoteBibliography"/>
        <w:ind w:left="720" w:hanging="720"/>
        <w:rPr>
          <w:noProof/>
        </w:rPr>
      </w:pPr>
      <w:r w:rsidRPr="00D30461">
        <w:rPr>
          <w:b/>
          <w:noProof/>
        </w:rPr>
        <w:t>144.</w:t>
      </w:r>
      <w:r w:rsidRPr="00D30461">
        <w:rPr>
          <w:noProof/>
        </w:rPr>
        <w:tab/>
        <w:t>Ferro P, Ventura R, Perez-Mana C, Farre M, Segura J. Genetic and protein biomarkers in blood for the improved detection of GH abuse. J Pharm Biomed Anal</w:t>
      </w:r>
      <w:r w:rsidRPr="00D30461">
        <w:rPr>
          <w:i/>
          <w:noProof/>
        </w:rPr>
        <w:t xml:space="preserve"> </w:t>
      </w:r>
      <w:r w:rsidRPr="00D30461">
        <w:rPr>
          <w:noProof/>
        </w:rPr>
        <w:t>2016; 128:111-118</w:t>
      </w:r>
    </w:p>
    <w:p w14:paraId="7B6F2DFD" w14:textId="77777777" w:rsidR="00D30461" w:rsidRPr="00D30461" w:rsidRDefault="00D30461" w:rsidP="00D30461">
      <w:pPr>
        <w:pStyle w:val="EndNoteBibliography"/>
        <w:ind w:left="720" w:hanging="720"/>
        <w:rPr>
          <w:noProof/>
        </w:rPr>
      </w:pPr>
      <w:r w:rsidRPr="00D30461">
        <w:rPr>
          <w:b/>
          <w:noProof/>
        </w:rPr>
        <w:t>145.</w:t>
      </w:r>
      <w:r w:rsidRPr="00D30461">
        <w:rPr>
          <w:noProof/>
        </w:rPr>
        <w:tab/>
        <w:t>Pichini S, Ventura R, Palmi I, di Carlo S, Bacosi A, Langohr K, Abellan R, Pascual JA, Pacifici R, Segura J, Zuccaro P. Effect of physical fitness and endurance exercise on indirect biomarkers of growth hormone and insulin misuse: Immunoassay-based measurement in urine samples. J Pharm Biomed Anal</w:t>
      </w:r>
      <w:r w:rsidRPr="00D30461">
        <w:rPr>
          <w:i/>
          <w:noProof/>
        </w:rPr>
        <w:t xml:space="preserve"> </w:t>
      </w:r>
      <w:r w:rsidRPr="00D30461">
        <w:rPr>
          <w:noProof/>
        </w:rPr>
        <w:t>2010; 53:1003-1010</w:t>
      </w:r>
    </w:p>
    <w:p w14:paraId="5A29159C" w14:textId="77777777" w:rsidR="00D30461" w:rsidRPr="00D30461" w:rsidRDefault="00D30461" w:rsidP="00D30461">
      <w:pPr>
        <w:pStyle w:val="EndNoteBibliography"/>
        <w:ind w:left="720" w:hanging="720"/>
        <w:rPr>
          <w:noProof/>
        </w:rPr>
      </w:pPr>
      <w:r w:rsidRPr="00D30461">
        <w:rPr>
          <w:b/>
          <w:noProof/>
        </w:rPr>
        <w:t>146.</w:t>
      </w:r>
      <w:r w:rsidRPr="00D30461">
        <w:rPr>
          <w:noProof/>
        </w:rPr>
        <w:tab/>
        <w:t>Mitchell CJ, Nelson AE, Cowley MJ, Kaplan W, Stone G, Sutton SK, Lau A, Lee CM, Ho KK. Detection of growth hormone doping by gene expression profiling of peripheral blood. J Clin Endocrinol Metab</w:t>
      </w:r>
      <w:r w:rsidRPr="00D30461">
        <w:rPr>
          <w:i/>
          <w:noProof/>
        </w:rPr>
        <w:t xml:space="preserve"> </w:t>
      </w:r>
      <w:r w:rsidRPr="00D30461">
        <w:rPr>
          <w:noProof/>
        </w:rPr>
        <w:t>2009; 94:4703-4709</w:t>
      </w:r>
    </w:p>
    <w:p w14:paraId="6A6856C4" w14:textId="77777777" w:rsidR="00D30461" w:rsidRPr="00D30461" w:rsidRDefault="00D30461" w:rsidP="00D30461">
      <w:pPr>
        <w:pStyle w:val="EndNoteBibliography"/>
        <w:ind w:left="720" w:hanging="720"/>
        <w:rPr>
          <w:noProof/>
        </w:rPr>
      </w:pPr>
      <w:r w:rsidRPr="00D30461">
        <w:rPr>
          <w:b/>
          <w:noProof/>
        </w:rPr>
        <w:t>147.</w:t>
      </w:r>
      <w:r w:rsidRPr="00D30461">
        <w:rPr>
          <w:noProof/>
        </w:rPr>
        <w:tab/>
        <w:t>Chung L, Clifford D, Buckley M, Baxter RC. Novel biomarkers of human growth hormone action from serum proteomic profiling using protein chip mass spectrometry. J Clin Endocrinol Metab</w:t>
      </w:r>
      <w:r w:rsidRPr="00D30461">
        <w:rPr>
          <w:i/>
          <w:noProof/>
        </w:rPr>
        <w:t xml:space="preserve"> </w:t>
      </w:r>
      <w:r w:rsidRPr="00D30461">
        <w:rPr>
          <w:noProof/>
        </w:rPr>
        <w:t>2006; 91:671-677</w:t>
      </w:r>
    </w:p>
    <w:p w14:paraId="7BEE4B09" w14:textId="77777777" w:rsidR="00D30461" w:rsidRPr="00D30461" w:rsidRDefault="00D30461" w:rsidP="00D30461">
      <w:pPr>
        <w:pStyle w:val="EndNoteBibliography"/>
        <w:ind w:left="720" w:hanging="720"/>
        <w:rPr>
          <w:noProof/>
        </w:rPr>
      </w:pPr>
      <w:r w:rsidRPr="00D30461">
        <w:rPr>
          <w:b/>
          <w:noProof/>
        </w:rPr>
        <w:t>148.</w:t>
      </w:r>
      <w:r w:rsidRPr="00D30461">
        <w:rPr>
          <w:noProof/>
        </w:rPr>
        <w:tab/>
        <w:t>Ding J, List EO, Okada S, Kopchick JJ. Perspective: proteomic approach to detect biomarkers of human growth hormone. Growth Horm IGF Res</w:t>
      </w:r>
      <w:r w:rsidRPr="00D30461">
        <w:rPr>
          <w:i/>
          <w:noProof/>
        </w:rPr>
        <w:t xml:space="preserve"> </w:t>
      </w:r>
      <w:r w:rsidRPr="00D30461">
        <w:rPr>
          <w:noProof/>
        </w:rPr>
        <w:t>2009; 19:399-407</w:t>
      </w:r>
    </w:p>
    <w:p w14:paraId="16718E87" w14:textId="77777777" w:rsidR="00D30461" w:rsidRPr="00D30461" w:rsidRDefault="00D30461" w:rsidP="00D30461">
      <w:pPr>
        <w:pStyle w:val="EndNoteBibliography"/>
        <w:ind w:left="720" w:hanging="720"/>
        <w:rPr>
          <w:noProof/>
        </w:rPr>
      </w:pPr>
      <w:r w:rsidRPr="00D30461">
        <w:rPr>
          <w:b/>
          <w:noProof/>
        </w:rPr>
        <w:t>149.</w:t>
      </w:r>
      <w:r w:rsidRPr="00D30461">
        <w:rPr>
          <w:noProof/>
        </w:rPr>
        <w:tab/>
        <w:t>Duran-Ortiz S, Brittain AL, Kopchick JJ. The impact of growth hormone on proteomic profiles: a review of mouse and adult human studies. Clin Proteomics</w:t>
      </w:r>
      <w:r w:rsidRPr="00D30461">
        <w:rPr>
          <w:i/>
          <w:noProof/>
        </w:rPr>
        <w:t xml:space="preserve"> </w:t>
      </w:r>
      <w:r w:rsidRPr="00D30461">
        <w:rPr>
          <w:noProof/>
        </w:rPr>
        <w:t>2017; 14:24</w:t>
      </w:r>
    </w:p>
    <w:p w14:paraId="0E9880FA" w14:textId="77777777" w:rsidR="00D30461" w:rsidRPr="00D30461" w:rsidRDefault="00D30461" w:rsidP="00D30461">
      <w:pPr>
        <w:pStyle w:val="EndNoteBibliography"/>
        <w:ind w:left="720" w:hanging="720"/>
        <w:rPr>
          <w:noProof/>
        </w:rPr>
      </w:pPr>
      <w:r w:rsidRPr="00D30461">
        <w:rPr>
          <w:b/>
          <w:noProof/>
        </w:rPr>
        <w:t>150.</w:t>
      </w:r>
      <w:r w:rsidRPr="00D30461">
        <w:rPr>
          <w:noProof/>
        </w:rPr>
        <w:tab/>
        <w:t>Tan SH, Lee A, Pascovici D, Care N, Birzniece V, Ho K, Molloy MP, Khan A. Plasma biomarker proteins for detection of human growth hormone administration in athletes. Sci Rep</w:t>
      </w:r>
      <w:r w:rsidRPr="00D30461">
        <w:rPr>
          <w:i/>
          <w:noProof/>
        </w:rPr>
        <w:t xml:space="preserve"> </w:t>
      </w:r>
      <w:r w:rsidRPr="00D30461">
        <w:rPr>
          <w:noProof/>
        </w:rPr>
        <w:t>2017; 7:10039</w:t>
      </w:r>
    </w:p>
    <w:p w14:paraId="3AA2D2DE" w14:textId="77777777" w:rsidR="00D30461" w:rsidRPr="00D30461" w:rsidRDefault="00D30461" w:rsidP="00D30461">
      <w:pPr>
        <w:pStyle w:val="EndNoteBibliography"/>
        <w:ind w:left="720" w:hanging="720"/>
        <w:rPr>
          <w:noProof/>
        </w:rPr>
      </w:pPr>
      <w:r w:rsidRPr="00D30461">
        <w:rPr>
          <w:b/>
          <w:noProof/>
        </w:rPr>
        <w:t>151.</w:t>
      </w:r>
      <w:r w:rsidRPr="00D30461">
        <w:rPr>
          <w:noProof/>
        </w:rPr>
        <w:tab/>
        <w:t>Bosch J, Luchini A, Pichini S, Tamburro D, Fredolini C, Liotta L, Petricoin E, Pacifici R, Facchiano F, Segura J, Garaci E, Gutierrez-Gallego R. Analysis of urinary human growth hormone (hGH) using hydrogel nanoparticles and isoform differential immunoassays after short recombinant hGH treatment: preliminary results. J Pharm Biomed Anal</w:t>
      </w:r>
      <w:r w:rsidRPr="00D30461">
        <w:rPr>
          <w:i/>
          <w:noProof/>
        </w:rPr>
        <w:t xml:space="preserve"> </w:t>
      </w:r>
      <w:r w:rsidRPr="00D30461">
        <w:rPr>
          <w:noProof/>
        </w:rPr>
        <w:t>2013; 85:194-197</w:t>
      </w:r>
    </w:p>
    <w:p w14:paraId="1896E26B" w14:textId="77777777" w:rsidR="00D30461" w:rsidRPr="00D30461" w:rsidRDefault="00D30461" w:rsidP="00D30461">
      <w:pPr>
        <w:pStyle w:val="EndNoteBibliography"/>
        <w:ind w:left="720" w:hanging="720"/>
        <w:rPr>
          <w:noProof/>
        </w:rPr>
      </w:pPr>
      <w:r w:rsidRPr="00D30461">
        <w:rPr>
          <w:b/>
          <w:noProof/>
        </w:rPr>
        <w:t>152.</w:t>
      </w:r>
      <w:r w:rsidRPr="00D30461">
        <w:rPr>
          <w:noProof/>
        </w:rPr>
        <w:tab/>
        <w:t>Kelly BN, Haverstick DM, Lee JK, Thorner MO, Vance ML, Xin W, Bruns DE. Circulating microRNA as a biomarker of human growth hormone administration to patients. Drug testing and analysis</w:t>
      </w:r>
      <w:r w:rsidRPr="00D30461">
        <w:rPr>
          <w:i/>
          <w:noProof/>
        </w:rPr>
        <w:t xml:space="preserve"> </w:t>
      </w:r>
      <w:r w:rsidRPr="00D30461">
        <w:rPr>
          <w:noProof/>
        </w:rPr>
        <w:t>2014; 6:234-238</w:t>
      </w:r>
    </w:p>
    <w:p w14:paraId="5AE1D4CF" w14:textId="4FA2DB68" w:rsidR="00D30461" w:rsidRPr="00D30461" w:rsidRDefault="00D30461" w:rsidP="00D30461">
      <w:pPr>
        <w:pStyle w:val="EndNoteBibliography"/>
        <w:ind w:left="720" w:hanging="720"/>
        <w:rPr>
          <w:noProof/>
        </w:rPr>
      </w:pPr>
      <w:r w:rsidRPr="00D30461">
        <w:rPr>
          <w:b/>
          <w:noProof/>
        </w:rPr>
        <w:t>153.</w:t>
      </w:r>
      <w:r w:rsidRPr="00D30461">
        <w:rPr>
          <w:noProof/>
        </w:rPr>
        <w:tab/>
        <w:t xml:space="preserve">Genentech aA. Genentech and Alkermes Announce Decision to Discontinue Commercialization of Nutropin Depot. 2004; </w:t>
      </w:r>
      <w:hyperlink r:id="rId26" w:history="1">
        <w:r w:rsidRPr="00D30461">
          <w:rPr>
            <w:rStyle w:val="Hyperlink"/>
            <w:rFonts w:asciiTheme="minorHAnsi" w:hAnsiTheme="minorHAnsi"/>
            <w:noProof/>
          </w:rPr>
          <w:t>https://www.gene.com/media/press-releases/7447/2004-06-01/genentech-and-alkermes-announce-decision</w:t>
        </w:r>
      </w:hyperlink>
      <w:r w:rsidRPr="00D30461">
        <w:rPr>
          <w:noProof/>
        </w:rPr>
        <w:t>.</w:t>
      </w:r>
    </w:p>
    <w:p w14:paraId="0ED5B773" w14:textId="77777777" w:rsidR="00D30461" w:rsidRPr="00D30461" w:rsidRDefault="00D30461" w:rsidP="00D30461">
      <w:pPr>
        <w:pStyle w:val="EndNoteBibliography"/>
        <w:ind w:left="720" w:hanging="720"/>
        <w:rPr>
          <w:noProof/>
        </w:rPr>
      </w:pPr>
      <w:r w:rsidRPr="00D30461">
        <w:rPr>
          <w:b/>
          <w:noProof/>
        </w:rPr>
        <w:t>154.</w:t>
      </w:r>
      <w:r w:rsidRPr="00D30461">
        <w:rPr>
          <w:noProof/>
        </w:rPr>
        <w:tab/>
        <w:t>Ramirez-Andersen HS, Behrens C, Buchardt J, Fels JJ, Folkesson CG, Jianhe C, Norskov-Lauritsen L, Nielsen PF, Reslow M, Rischel C, Su J, Thygesen P, Wiberg C, Zhao X, Wenjuan X, Johansen NL. Long-Acting Human Growth Hormone Analogue by Noncovalent Albumin Binding. Bioconjug Chem</w:t>
      </w:r>
      <w:r w:rsidRPr="00D30461">
        <w:rPr>
          <w:i/>
          <w:noProof/>
        </w:rPr>
        <w:t xml:space="preserve"> </w:t>
      </w:r>
      <w:r w:rsidRPr="00D30461">
        <w:rPr>
          <w:noProof/>
        </w:rPr>
        <w:t>2018; 29:3129-3143</w:t>
      </w:r>
    </w:p>
    <w:p w14:paraId="64107515" w14:textId="77777777" w:rsidR="00D30461" w:rsidRPr="00D30461" w:rsidRDefault="00D30461" w:rsidP="00D30461">
      <w:pPr>
        <w:pStyle w:val="EndNoteBibliography"/>
        <w:ind w:left="720" w:hanging="720"/>
        <w:rPr>
          <w:noProof/>
        </w:rPr>
      </w:pPr>
      <w:r w:rsidRPr="00D30461">
        <w:rPr>
          <w:b/>
          <w:noProof/>
        </w:rPr>
        <w:t>155.</w:t>
      </w:r>
      <w:r w:rsidRPr="00D30461">
        <w:rPr>
          <w:noProof/>
        </w:rPr>
        <w:tab/>
        <w:t xml:space="preserve">Christiansen JS, Backeljauw PF, Bidlingmaier M, Biller BM, Boguszewski MC, Casanueva FF, Chanson P, Chatelain P, Choong CS, Clemmons DR, Cohen LE, Cohen P, Frystyk J, Grimberg A, Hasegawa Y, Haymond MW, Ho K, Hoffman AR, </w:t>
      </w:r>
      <w:r w:rsidRPr="00D30461">
        <w:rPr>
          <w:noProof/>
        </w:rPr>
        <w:lastRenderedPageBreak/>
        <w:t>Holly JM, Horikawa R, Hoybye C, Jorgensen JO, Johannsson G, Juul A, Katznelson L, Kopchick JJ, Lee KO, Lee KW, Luo X, Melmed S, Miller BS, Misra M, Popovic V, Rosenfeld RG, Ross J, Ross RJ, Saenger P, Strasburger CJ, Thorner MO, Werner H, Yuen K. Growth Hormone Research Society perspective on the development of long-acting growth hormone preparations. Eur J Endocrinol</w:t>
      </w:r>
      <w:r w:rsidRPr="00D30461">
        <w:rPr>
          <w:i/>
          <w:noProof/>
        </w:rPr>
        <w:t xml:space="preserve"> </w:t>
      </w:r>
      <w:r w:rsidRPr="00D30461">
        <w:rPr>
          <w:noProof/>
        </w:rPr>
        <w:t>2016; 174:C1-8</w:t>
      </w:r>
    </w:p>
    <w:p w14:paraId="6EA3B76C" w14:textId="77777777" w:rsidR="00D30461" w:rsidRPr="00D30461" w:rsidRDefault="00D30461" w:rsidP="00D30461">
      <w:pPr>
        <w:pStyle w:val="EndNoteBibliography"/>
        <w:ind w:left="720" w:hanging="720"/>
        <w:rPr>
          <w:noProof/>
        </w:rPr>
      </w:pPr>
      <w:r w:rsidRPr="00D30461">
        <w:rPr>
          <w:b/>
          <w:noProof/>
        </w:rPr>
        <w:t>156.</w:t>
      </w:r>
      <w:r w:rsidRPr="00D30461">
        <w:rPr>
          <w:noProof/>
        </w:rPr>
        <w:tab/>
        <w:t>Biller BM, Ji HJ, Ahn H, Savoy C, Siepl EC, Popovic V, Coculescu M, Roemmler J, Gavrila C, Cook DM, Strasburger CJ. Effects of once-weekly sustained-release growth hormone: a double-blind, placebo-controlled study in adult growth hormone deficiency. J Clin Endocrinol Metab</w:t>
      </w:r>
      <w:r w:rsidRPr="00D30461">
        <w:rPr>
          <w:i/>
          <w:noProof/>
        </w:rPr>
        <w:t xml:space="preserve"> </w:t>
      </w:r>
      <w:r w:rsidRPr="00D30461">
        <w:rPr>
          <w:noProof/>
        </w:rPr>
        <w:t>2011; 96:1718-1726</w:t>
      </w:r>
    </w:p>
    <w:p w14:paraId="0DF48F47" w14:textId="77777777" w:rsidR="00D30461" w:rsidRPr="00D30461" w:rsidRDefault="00D30461" w:rsidP="00D30461">
      <w:pPr>
        <w:pStyle w:val="EndNoteBibliography"/>
        <w:ind w:left="720" w:hanging="720"/>
        <w:rPr>
          <w:noProof/>
        </w:rPr>
      </w:pPr>
      <w:r w:rsidRPr="00D30461">
        <w:rPr>
          <w:b/>
          <w:noProof/>
        </w:rPr>
        <w:t>157.</w:t>
      </w:r>
      <w:r w:rsidRPr="00D30461">
        <w:rPr>
          <w:noProof/>
        </w:rPr>
        <w:tab/>
        <w:t>Peter F, Bidlingmaier M, Savoy C, Ji HJ, Saenger PH. Three-year efficacy and safety of LB03002, a once-weekly sustained-release growth hormone (GH) preparation, in prepubertal children with GH deficiency (GHD). J Clin Endocrinol Metab</w:t>
      </w:r>
      <w:r w:rsidRPr="00D30461">
        <w:rPr>
          <w:i/>
          <w:noProof/>
        </w:rPr>
        <w:t xml:space="preserve"> </w:t>
      </w:r>
      <w:r w:rsidRPr="00D30461">
        <w:rPr>
          <w:noProof/>
        </w:rPr>
        <w:t>2012; 97:400-407</w:t>
      </w:r>
    </w:p>
    <w:p w14:paraId="1FDDDC25" w14:textId="77777777" w:rsidR="00D30461" w:rsidRPr="00D30461" w:rsidRDefault="00D30461" w:rsidP="00D30461">
      <w:pPr>
        <w:pStyle w:val="EndNoteBibliography"/>
        <w:ind w:left="720" w:hanging="720"/>
        <w:rPr>
          <w:noProof/>
        </w:rPr>
      </w:pPr>
      <w:r w:rsidRPr="00D30461">
        <w:rPr>
          <w:b/>
          <w:noProof/>
        </w:rPr>
        <w:t>158.</w:t>
      </w:r>
      <w:r w:rsidRPr="00D30461">
        <w:rPr>
          <w:noProof/>
        </w:rPr>
        <w:tab/>
        <w:t>Hoybye C, Pfeiffer AF, Ferone D, Christiansen JS, Gilfoyle D, Christoffersen ED, Mortensen E, Leff JA, Beckert M. A phase 2 trial of long-acting TransCon growth hormone in adult GH deficiency. Endocrine Connections</w:t>
      </w:r>
      <w:r w:rsidRPr="00D30461">
        <w:rPr>
          <w:i/>
          <w:noProof/>
        </w:rPr>
        <w:t xml:space="preserve"> </w:t>
      </w:r>
      <w:r w:rsidRPr="00D30461">
        <w:rPr>
          <w:noProof/>
        </w:rPr>
        <w:t>2017; 6:129-138</w:t>
      </w:r>
    </w:p>
    <w:p w14:paraId="535F0EAE" w14:textId="77777777" w:rsidR="00D30461" w:rsidRPr="00D30461" w:rsidRDefault="00D30461" w:rsidP="00D30461">
      <w:pPr>
        <w:pStyle w:val="EndNoteBibliography"/>
        <w:ind w:left="720" w:hanging="720"/>
        <w:rPr>
          <w:noProof/>
        </w:rPr>
      </w:pPr>
      <w:r w:rsidRPr="00D30461">
        <w:rPr>
          <w:b/>
          <w:noProof/>
        </w:rPr>
        <w:t>159.</w:t>
      </w:r>
      <w:r w:rsidRPr="00D30461">
        <w:rPr>
          <w:noProof/>
        </w:rPr>
        <w:tab/>
        <w:t>Luo X, Hou L, Liang L, Dong G, Shen S, Zhao Z, Gong CX, Li Y, Du ML, Su Z, Du H, Yan C. Long-acting PEGylated recombinant human growth hormone (Jintrolong) for children with growth hormone deficiency: phase II and phase III multicenter, randomized studies. Eur J Endocrinol</w:t>
      </w:r>
      <w:r w:rsidRPr="00D30461">
        <w:rPr>
          <w:i/>
          <w:noProof/>
        </w:rPr>
        <w:t xml:space="preserve"> </w:t>
      </w:r>
      <w:r w:rsidRPr="00D30461">
        <w:rPr>
          <w:noProof/>
        </w:rPr>
        <w:t>2017; 177:195-205</w:t>
      </w:r>
    </w:p>
    <w:p w14:paraId="7D35C787" w14:textId="77777777" w:rsidR="00D30461" w:rsidRPr="00D30461" w:rsidRDefault="00D30461" w:rsidP="00D30461">
      <w:pPr>
        <w:pStyle w:val="EndNoteBibliography"/>
        <w:ind w:left="720" w:hanging="720"/>
        <w:rPr>
          <w:noProof/>
        </w:rPr>
      </w:pPr>
      <w:r w:rsidRPr="00D30461">
        <w:rPr>
          <w:b/>
          <w:noProof/>
        </w:rPr>
        <w:t>160.</w:t>
      </w:r>
      <w:r w:rsidRPr="00D30461">
        <w:rPr>
          <w:noProof/>
        </w:rPr>
        <w:tab/>
        <w:t>Johannsson G, Feldt-Rasmussen U, Hakonsson IH, Biering H, Rodien P, Tahara S, Toogood A, Rasmussen MH, Group RS. Safety and convenience of once-weekly somapacitan in adult GH deficiency: a 26-week randomized, controlled trial. Eur J Endocrinol</w:t>
      </w:r>
      <w:r w:rsidRPr="00D30461">
        <w:rPr>
          <w:i/>
          <w:noProof/>
        </w:rPr>
        <w:t xml:space="preserve"> </w:t>
      </w:r>
      <w:r w:rsidRPr="00D30461">
        <w:rPr>
          <w:noProof/>
        </w:rPr>
        <w:t>2018; 178:491-499</w:t>
      </w:r>
    </w:p>
    <w:p w14:paraId="3269645A" w14:textId="77777777" w:rsidR="00D30461" w:rsidRPr="00D30461" w:rsidRDefault="00D30461" w:rsidP="00D30461">
      <w:pPr>
        <w:pStyle w:val="EndNoteBibliography"/>
        <w:ind w:left="720" w:hanging="720"/>
        <w:rPr>
          <w:noProof/>
        </w:rPr>
      </w:pPr>
      <w:r w:rsidRPr="00D30461">
        <w:rPr>
          <w:b/>
          <w:noProof/>
        </w:rPr>
        <w:t>161.</w:t>
      </w:r>
      <w:r w:rsidRPr="00D30461">
        <w:rPr>
          <w:noProof/>
        </w:rPr>
        <w:tab/>
        <w:t>Guha N, Erotokritou-Mulligan I, Bartlett C, Nevitt SP, Francis M, Bassett EE, Cowan DA, Sönksen PH, Holt RIG. Biochemical markers of insulin-like growth factor-I misuse in athletes: The response of serum IGF-I, procollagen type III amino-terminal propeptide, and the GH-2000 score to the administration of rhIGF-I/rhIGF binding protein-3 complex. Journal of Clinical Endocrinology and Metabolism</w:t>
      </w:r>
      <w:r w:rsidRPr="00D30461">
        <w:rPr>
          <w:i/>
          <w:noProof/>
        </w:rPr>
        <w:t xml:space="preserve"> </w:t>
      </w:r>
      <w:r w:rsidRPr="00D30461">
        <w:rPr>
          <w:noProof/>
        </w:rPr>
        <w:t>2014; 99:2259-2268</w:t>
      </w:r>
    </w:p>
    <w:p w14:paraId="5CF8B0B5" w14:textId="4E085856" w:rsidR="00D30461" w:rsidRPr="00D30461" w:rsidRDefault="00D30461" w:rsidP="00D30461">
      <w:pPr>
        <w:pStyle w:val="EndNoteBibliography"/>
        <w:ind w:left="720" w:hanging="720"/>
        <w:rPr>
          <w:noProof/>
        </w:rPr>
      </w:pPr>
      <w:r w:rsidRPr="00D30461">
        <w:rPr>
          <w:b/>
          <w:noProof/>
        </w:rPr>
        <w:t>162.</w:t>
      </w:r>
      <w:r w:rsidRPr="00D30461">
        <w:rPr>
          <w:noProof/>
        </w:rPr>
        <w:tab/>
        <w:t xml:space="preserve">Pray L. Sports, Gene Doping and WADA. Genetics and Society 2008; </w:t>
      </w:r>
      <w:hyperlink r:id="rId27" w:history="1">
        <w:r w:rsidRPr="00D30461">
          <w:rPr>
            <w:rStyle w:val="Hyperlink"/>
            <w:rFonts w:asciiTheme="minorHAnsi" w:hAnsiTheme="minorHAnsi"/>
            <w:noProof/>
          </w:rPr>
          <w:t>https://www.nature.com/scitable/topicpage/sports-gene-doping-and-wada-764</w:t>
        </w:r>
      </w:hyperlink>
      <w:r w:rsidRPr="00D30461">
        <w:rPr>
          <w:noProof/>
        </w:rPr>
        <w:t>. Accessed 9th September, 2018.</w:t>
      </w:r>
    </w:p>
    <w:p w14:paraId="766D7B2B" w14:textId="77777777" w:rsidR="00D30461" w:rsidRPr="00D30461" w:rsidRDefault="00D30461" w:rsidP="00D30461">
      <w:pPr>
        <w:pStyle w:val="EndNoteBibliography"/>
        <w:ind w:left="720" w:hanging="720"/>
        <w:rPr>
          <w:noProof/>
        </w:rPr>
      </w:pPr>
      <w:r w:rsidRPr="00D30461">
        <w:rPr>
          <w:b/>
          <w:noProof/>
        </w:rPr>
        <w:t>163.</w:t>
      </w:r>
      <w:r w:rsidRPr="00D30461">
        <w:rPr>
          <w:noProof/>
        </w:rPr>
        <w:tab/>
        <w:t>Brzezianska E, Domanska D, Jegier A. Gene doping in sport - perspectives and risks. Biol Sport</w:t>
      </w:r>
      <w:r w:rsidRPr="00D30461">
        <w:rPr>
          <w:i/>
          <w:noProof/>
        </w:rPr>
        <w:t xml:space="preserve"> </w:t>
      </w:r>
      <w:r w:rsidRPr="00D30461">
        <w:rPr>
          <w:noProof/>
        </w:rPr>
        <w:t>2014; 31:251-259</w:t>
      </w:r>
    </w:p>
    <w:p w14:paraId="691D4C84" w14:textId="77777777" w:rsidR="00D30461" w:rsidRPr="00D30461" w:rsidRDefault="00D30461" w:rsidP="00D30461">
      <w:pPr>
        <w:pStyle w:val="EndNoteBibliography"/>
        <w:ind w:left="720" w:hanging="720"/>
        <w:rPr>
          <w:noProof/>
        </w:rPr>
      </w:pPr>
      <w:r w:rsidRPr="00D30461">
        <w:rPr>
          <w:b/>
          <w:noProof/>
        </w:rPr>
        <w:t>164.</w:t>
      </w:r>
      <w:r w:rsidRPr="00D30461">
        <w:rPr>
          <w:noProof/>
        </w:rPr>
        <w:tab/>
        <w:t>Sottas PE, Robinson N, Rabin O, Saugy M. The athlete biological passport. ClinChem</w:t>
      </w:r>
      <w:r w:rsidRPr="00D30461">
        <w:rPr>
          <w:i/>
          <w:noProof/>
        </w:rPr>
        <w:t xml:space="preserve"> </w:t>
      </w:r>
      <w:r w:rsidRPr="00D30461">
        <w:rPr>
          <w:noProof/>
        </w:rPr>
        <w:t>2011; 57:969-976</w:t>
      </w:r>
    </w:p>
    <w:p w14:paraId="67B48D3B" w14:textId="77777777" w:rsidR="00D30461" w:rsidRPr="00D30461" w:rsidRDefault="00D30461" w:rsidP="00D30461">
      <w:pPr>
        <w:pStyle w:val="EndNoteBibliography"/>
        <w:ind w:left="720" w:hanging="720"/>
        <w:rPr>
          <w:noProof/>
        </w:rPr>
      </w:pPr>
      <w:r w:rsidRPr="00D30461">
        <w:rPr>
          <w:b/>
          <w:noProof/>
        </w:rPr>
        <w:t>165.</w:t>
      </w:r>
      <w:r w:rsidRPr="00D30461">
        <w:rPr>
          <w:noProof/>
        </w:rPr>
        <w:tab/>
        <w:t>Iljukov SB, S and Schumacher, YO. Application of the Athlete’s Performance Passport for Doping Control: A Case Report. Frontiers in Physiology</w:t>
      </w:r>
      <w:r w:rsidRPr="00D30461">
        <w:rPr>
          <w:i/>
          <w:noProof/>
        </w:rPr>
        <w:t xml:space="preserve"> </w:t>
      </w:r>
      <w:r w:rsidRPr="00D30461">
        <w:rPr>
          <w:noProof/>
        </w:rPr>
        <w:t>2018; 9:1-4</w:t>
      </w:r>
    </w:p>
    <w:p w14:paraId="18987465" w14:textId="77777777" w:rsidR="00D30461" w:rsidRPr="00D30461" w:rsidRDefault="00D30461" w:rsidP="00D30461">
      <w:pPr>
        <w:pStyle w:val="EndNoteBibliography"/>
        <w:ind w:left="720" w:hanging="720"/>
        <w:rPr>
          <w:noProof/>
        </w:rPr>
      </w:pPr>
      <w:r w:rsidRPr="00D30461">
        <w:rPr>
          <w:b/>
          <w:noProof/>
        </w:rPr>
        <w:t>166.</w:t>
      </w:r>
      <w:r w:rsidRPr="00D30461">
        <w:rPr>
          <w:noProof/>
        </w:rPr>
        <w:tab/>
        <w:t>Zorzoli M, Rossi F. Case studies on ESA-doping as revealed by the Biological Passport. Drug testing and analysis</w:t>
      </w:r>
      <w:r w:rsidRPr="00D30461">
        <w:rPr>
          <w:i/>
          <w:noProof/>
        </w:rPr>
        <w:t xml:space="preserve"> </w:t>
      </w:r>
      <w:r w:rsidRPr="00D30461">
        <w:rPr>
          <w:noProof/>
        </w:rPr>
        <w:t>2012; 4:854-858</w:t>
      </w:r>
    </w:p>
    <w:p w14:paraId="7F144509" w14:textId="77777777" w:rsidR="00D30461" w:rsidRPr="00D30461" w:rsidRDefault="00D30461" w:rsidP="00D30461">
      <w:pPr>
        <w:pStyle w:val="EndNoteBibliography"/>
        <w:ind w:left="720" w:hanging="720"/>
        <w:rPr>
          <w:noProof/>
        </w:rPr>
      </w:pPr>
      <w:r w:rsidRPr="00D30461">
        <w:rPr>
          <w:b/>
          <w:noProof/>
        </w:rPr>
        <w:t>167.</w:t>
      </w:r>
      <w:r w:rsidRPr="00D30461">
        <w:rPr>
          <w:noProof/>
        </w:rPr>
        <w:tab/>
        <w:t>Erotokritou-Mulligan I, Eryl Bassett E, Cowan DA, Bartlett C, Milward P, Sartorio A, Sönksen PH, Holt RIG. The use of growth hormone (GH)-dependent markers in the detection of GH abuse in sport: Physiological intra-individual variation of IGF-I, type 3 pro-collagen (P-III-P) and the GH-2000 detection score. Clinical Endocrinology</w:t>
      </w:r>
      <w:r w:rsidRPr="00D30461">
        <w:rPr>
          <w:i/>
          <w:noProof/>
        </w:rPr>
        <w:t xml:space="preserve"> </w:t>
      </w:r>
      <w:r w:rsidRPr="00D30461">
        <w:rPr>
          <w:noProof/>
        </w:rPr>
        <w:t>2010; 72:520-526</w:t>
      </w:r>
    </w:p>
    <w:p w14:paraId="49A142D4" w14:textId="77777777" w:rsidR="00D30461" w:rsidRPr="00D30461" w:rsidRDefault="00D30461" w:rsidP="00D30461">
      <w:pPr>
        <w:pStyle w:val="EndNoteBibliography"/>
        <w:ind w:left="720" w:hanging="720"/>
        <w:rPr>
          <w:noProof/>
        </w:rPr>
      </w:pPr>
      <w:r w:rsidRPr="00D30461">
        <w:rPr>
          <w:b/>
          <w:noProof/>
        </w:rPr>
        <w:t>168.</w:t>
      </w:r>
      <w:r w:rsidRPr="00D30461">
        <w:rPr>
          <w:noProof/>
        </w:rPr>
        <w:tab/>
        <w:t>Nguyen TV, Nelson AE, Howe CJ, Seibel MJ, Baxter RC, Handelsman DJ, Kazlauskas R, Ho KK. Within-subject variability and analytic imprecision of insulinlike growth factor axis and collagen markers: implications for clinical diagnosis and doping tests. Clin Chem</w:t>
      </w:r>
      <w:r w:rsidRPr="00D30461">
        <w:rPr>
          <w:i/>
          <w:noProof/>
        </w:rPr>
        <w:t xml:space="preserve"> </w:t>
      </w:r>
      <w:r w:rsidRPr="00D30461">
        <w:rPr>
          <w:noProof/>
        </w:rPr>
        <w:t>2008; 54:1268-1276</w:t>
      </w:r>
    </w:p>
    <w:p w14:paraId="374A42EB" w14:textId="1F54337C" w:rsidR="00D30461" w:rsidRPr="00D30461" w:rsidRDefault="00D30461" w:rsidP="00D30461">
      <w:pPr>
        <w:pStyle w:val="EndNoteBibliography"/>
        <w:ind w:left="720" w:hanging="720"/>
        <w:rPr>
          <w:noProof/>
        </w:rPr>
      </w:pPr>
      <w:r w:rsidRPr="00D30461">
        <w:rPr>
          <w:b/>
          <w:noProof/>
        </w:rPr>
        <w:t>169.</w:t>
      </w:r>
      <w:r w:rsidRPr="00D30461">
        <w:rPr>
          <w:noProof/>
        </w:rPr>
        <w:tab/>
        <w:t xml:space="preserve">(CAS) CoAfS. History of CAS. 2018; </w:t>
      </w:r>
      <w:hyperlink r:id="rId28" w:history="1">
        <w:r w:rsidRPr="00D30461">
          <w:rPr>
            <w:rStyle w:val="Hyperlink"/>
            <w:rFonts w:asciiTheme="minorHAnsi" w:hAnsiTheme="minorHAnsi"/>
            <w:noProof/>
          </w:rPr>
          <w:t>http://www.tas-cas.org/en/general-information/history-of-the-cas.html</w:t>
        </w:r>
      </w:hyperlink>
      <w:r w:rsidRPr="00D30461">
        <w:rPr>
          <w:noProof/>
        </w:rPr>
        <w:t>. Accessed 15th September, 2018.</w:t>
      </w:r>
    </w:p>
    <w:p w14:paraId="656C5FDC" w14:textId="0BD6A532" w:rsidR="00D30461" w:rsidRPr="00D30461" w:rsidRDefault="00D30461" w:rsidP="00D30461">
      <w:pPr>
        <w:pStyle w:val="EndNoteBibliography"/>
        <w:ind w:left="720" w:hanging="720"/>
        <w:rPr>
          <w:noProof/>
        </w:rPr>
      </w:pPr>
      <w:r w:rsidRPr="00D30461">
        <w:rPr>
          <w:b/>
          <w:noProof/>
        </w:rPr>
        <w:t>170.</w:t>
      </w:r>
      <w:r w:rsidRPr="00D30461">
        <w:rPr>
          <w:noProof/>
        </w:rPr>
        <w:tab/>
        <w:t xml:space="preserve">International Olympic Committee. Olympic Charter. 2015; </w:t>
      </w:r>
      <w:hyperlink r:id="rId29" w:history="1">
        <w:r w:rsidRPr="00D30461">
          <w:rPr>
            <w:rStyle w:val="Hyperlink"/>
            <w:rFonts w:asciiTheme="minorHAnsi" w:hAnsiTheme="minorHAnsi"/>
            <w:noProof/>
          </w:rPr>
          <w:t>https://stillmed.olympic.org/Documents/olympic_charter_en.pdf</w:t>
        </w:r>
      </w:hyperlink>
      <w:r w:rsidRPr="00D30461">
        <w:rPr>
          <w:noProof/>
        </w:rPr>
        <w:t>. Accessed 25th August, 2018.</w:t>
      </w:r>
    </w:p>
    <w:p w14:paraId="49BC49EA" w14:textId="545BA241" w:rsidR="00D30461" w:rsidRPr="00D30461" w:rsidRDefault="00D30461" w:rsidP="00D30461">
      <w:pPr>
        <w:pStyle w:val="EndNoteBibliography"/>
        <w:ind w:left="720" w:hanging="720"/>
        <w:rPr>
          <w:noProof/>
        </w:rPr>
      </w:pPr>
      <w:r w:rsidRPr="00D30461">
        <w:rPr>
          <w:b/>
          <w:noProof/>
        </w:rPr>
        <w:t>171.</w:t>
      </w:r>
      <w:r w:rsidRPr="00D30461">
        <w:rPr>
          <w:noProof/>
        </w:rPr>
        <w:tab/>
        <w:t xml:space="preserve">Melville TR. World’s biggest franchise: Who profits from the Olympic Games? RT Question More/Business News 2018; </w:t>
      </w:r>
      <w:hyperlink r:id="rId30" w:history="1">
        <w:r w:rsidRPr="00D30461">
          <w:rPr>
            <w:rStyle w:val="Hyperlink"/>
            <w:rFonts w:asciiTheme="minorHAnsi" w:hAnsiTheme="minorHAnsi"/>
            <w:noProof/>
          </w:rPr>
          <w:t>https://www.rt.com/business/418322-olympic-games-money-profits/</w:t>
        </w:r>
      </w:hyperlink>
      <w:r w:rsidRPr="00D30461">
        <w:rPr>
          <w:noProof/>
        </w:rPr>
        <w:t>. Accessed 14th September, 2018.</w:t>
      </w:r>
    </w:p>
    <w:p w14:paraId="718C3AD0" w14:textId="209DA78B" w:rsidR="00D30461" w:rsidRPr="00D30461" w:rsidRDefault="00D30461" w:rsidP="00D30461">
      <w:pPr>
        <w:pStyle w:val="EndNoteBibliography"/>
        <w:ind w:left="720" w:hanging="720"/>
        <w:rPr>
          <w:noProof/>
        </w:rPr>
      </w:pPr>
      <w:r w:rsidRPr="00D30461">
        <w:rPr>
          <w:b/>
          <w:noProof/>
        </w:rPr>
        <w:lastRenderedPageBreak/>
        <w:t>172.</w:t>
      </w:r>
      <w:r w:rsidRPr="00D30461">
        <w:rPr>
          <w:noProof/>
        </w:rPr>
        <w:tab/>
        <w:t xml:space="preserve">Chapman B. Rio 2016: The richest Games in 120 years of Olympic history. 2016; </w:t>
      </w:r>
      <w:hyperlink r:id="rId31" w:history="1">
        <w:r w:rsidRPr="00D30461">
          <w:rPr>
            <w:rStyle w:val="Hyperlink"/>
            <w:rFonts w:asciiTheme="minorHAnsi" w:hAnsiTheme="minorHAnsi"/>
            <w:noProof/>
          </w:rPr>
          <w:t>https://www.independent.co.uk/news/business/analysis-and-features/rio-2016-olympic-games-richest-ever-usain-bolt-mo-farah-a7171811.html</w:t>
        </w:r>
      </w:hyperlink>
      <w:r w:rsidRPr="00D30461">
        <w:rPr>
          <w:noProof/>
        </w:rPr>
        <w:t>. Accessed 15th September, 2018.</w:t>
      </w:r>
    </w:p>
    <w:p w14:paraId="7B022B47" w14:textId="77777777" w:rsidR="00D30461" w:rsidRPr="00D30461" w:rsidRDefault="00D30461" w:rsidP="00D30461">
      <w:pPr>
        <w:pStyle w:val="EndNoteBibliography"/>
        <w:ind w:left="720" w:hanging="720"/>
        <w:rPr>
          <w:noProof/>
        </w:rPr>
      </w:pPr>
      <w:r w:rsidRPr="00D30461">
        <w:rPr>
          <w:b/>
          <w:noProof/>
        </w:rPr>
        <w:t>173.</w:t>
      </w:r>
      <w:r w:rsidRPr="00D30461">
        <w:rPr>
          <w:noProof/>
        </w:rPr>
        <w:tab/>
        <w:t>Franke WW, Berendonk B. Hormonal doping and androgenization of athletes: a secret program of the German Democratic Republic government. Clinical Chemistry</w:t>
      </w:r>
      <w:r w:rsidRPr="00D30461">
        <w:rPr>
          <w:i/>
          <w:noProof/>
        </w:rPr>
        <w:t xml:space="preserve"> </w:t>
      </w:r>
      <w:r w:rsidRPr="00D30461">
        <w:rPr>
          <w:noProof/>
        </w:rPr>
        <w:t>1997; 43:1262-1279</w:t>
      </w:r>
    </w:p>
    <w:p w14:paraId="60052C78" w14:textId="6181986D" w:rsidR="00D30461" w:rsidRPr="00D30461" w:rsidRDefault="00D30461" w:rsidP="00D30461">
      <w:pPr>
        <w:pStyle w:val="EndNoteBibliography"/>
        <w:ind w:left="720" w:hanging="720"/>
        <w:rPr>
          <w:noProof/>
        </w:rPr>
      </w:pPr>
      <w:r w:rsidRPr="00D30461">
        <w:rPr>
          <w:b/>
          <w:noProof/>
        </w:rPr>
        <w:t>174.</w:t>
      </w:r>
      <w:r w:rsidRPr="00D30461">
        <w:rPr>
          <w:noProof/>
        </w:rPr>
        <w:tab/>
        <w:t xml:space="preserve">Rafferty S. Russia Apologises for State-Run Doping Scandal. 2017; </w:t>
      </w:r>
      <w:hyperlink r:id="rId32" w:history="1">
        <w:r w:rsidRPr="00D30461">
          <w:rPr>
            <w:rStyle w:val="Hyperlink"/>
            <w:rFonts w:asciiTheme="minorHAnsi" w:hAnsiTheme="minorHAnsi"/>
            <w:noProof/>
          </w:rPr>
          <w:t>https://www.rollingstone.com/culture/culture-sports/russia-apologizes-for-state-run-doping-scandal-195211/</w:t>
        </w:r>
      </w:hyperlink>
      <w:r w:rsidRPr="00D30461">
        <w:rPr>
          <w:noProof/>
        </w:rPr>
        <w:t>. Accessed 8th October 2018, 2018.</w:t>
      </w:r>
    </w:p>
    <w:p w14:paraId="1111F6F2" w14:textId="1FC6DE85" w:rsidR="00D30461" w:rsidRPr="00D30461" w:rsidRDefault="00D30461" w:rsidP="00D30461">
      <w:pPr>
        <w:pStyle w:val="EndNoteBibliography"/>
        <w:ind w:left="720" w:hanging="720"/>
        <w:rPr>
          <w:noProof/>
        </w:rPr>
      </w:pPr>
      <w:r w:rsidRPr="00D30461">
        <w:rPr>
          <w:b/>
          <w:noProof/>
        </w:rPr>
        <w:t>175.</w:t>
      </w:r>
      <w:r w:rsidRPr="00D30461">
        <w:rPr>
          <w:noProof/>
        </w:rPr>
        <w:tab/>
        <w:t xml:space="preserve">McLaren R. Report to the President of WADA by the Independent Person Part 1. 2016; </w:t>
      </w:r>
      <w:hyperlink r:id="rId33" w:history="1">
        <w:r w:rsidRPr="00D30461">
          <w:rPr>
            <w:rStyle w:val="Hyperlink"/>
            <w:rFonts w:asciiTheme="minorHAnsi" w:hAnsiTheme="minorHAnsi"/>
            <w:noProof/>
          </w:rPr>
          <w:t>https://www.wada-ama.org/sites/default/files/resources/files/20160718_ip_report_newfinal.pdf</w:t>
        </w:r>
      </w:hyperlink>
      <w:r w:rsidRPr="00D30461">
        <w:rPr>
          <w:noProof/>
        </w:rPr>
        <w:t>. Accessed 23rd September, 2018.</w:t>
      </w:r>
    </w:p>
    <w:p w14:paraId="0899E1F5" w14:textId="1E996D70" w:rsidR="00D30461" w:rsidRPr="00D30461" w:rsidRDefault="00D30461" w:rsidP="00D30461">
      <w:pPr>
        <w:pStyle w:val="EndNoteBibliography"/>
        <w:ind w:left="720" w:hanging="720"/>
        <w:rPr>
          <w:noProof/>
        </w:rPr>
      </w:pPr>
      <w:r w:rsidRPr="00D30461">
        <w:rPr>
          <w:b/>
          <w:noProof/>
        </w:rPr>
        <w:t>176.</w:t>
      </w:r>
      <w:r w:rsidRPr="00D30461">
        <w:rPr>
          <w:noProof/>
        </w:rPr>
        <w:tab/>
        <w:t xml:space="preserve">Ingle S. Russia banned from Winter Olympics over state-sponsored doping. 2017; </w:t>
      </w:r>
      <w:hyperlink r:id="rId34" w:history="1">
        <w:r w:rsidRPr="00D30461">
          <w:rPr>
            <w:rStyle w:val="Hyperlink"/>
            <w:rFonts w:asciiTheme="minorHAnsi" w:hAnsiTheme="minorHAnsi"/>
            <w:noProof/>
          </w:rPr>
          <w:t>https://www.theguardian.com/sport/2017/dec/05/russian-olympic-committee-banned-winter-games-doping</w:t>
        </w:r>
      </w:hyperlink>
      <w:r w:rsidRPr="00D30461">
        <w:rPr>
          <w:noProof/>
        </w:rPr>
        <w:t>. Accessed 25th August, 2018.</w:t>
      </w:r>
    </w:p>
    <w:p w14:paraId="3FDBA38D" w14:textId="77777777" w:rsidR="00D30461" w:rsidRPr="00D30461" w:rsidRDefault="00D30461" w:rsidP="00D30461">
      <w:pPr>
        <w:pStyle w:val="EndNoteBibliography"/>
        <w:ind w:left="720" w:hanging="720"/>
        <w:rPr>
          <w:noProof/>
        </w:rPr>
      </w:pPr>
      <w:r w:rsidRPr="00D30461">
        <w:rPr>
          <w:b/>
          <w:noProof/>
        </w:rPr>
        <w:t>177.</w:t>
      </w:r>
      <w:r w:rsidRPr="00D30461">
        <w:rPr>
          <w:noProof/>
        </w:rPr>
        <w:tab/>
        <w:t>Sagoe D, Molde H, Andreassen CS, Torsheim T, Pallesen S. The global epidemiology of anabolic-androgenic steroid use: a meta-analysis and meta-regression analysis. Ann Epidemiol</w:t>
      </w:r>
      <w:r w:rsidRPr="00D30461">
        <w:rPr>
          <w:i/>
          <w:noProof/>
        </w:rPr>
        <w:t xml:space="preserve"> </w:t>
      </w:r>
      <w:r w:rsidRPr="00D30461">
        <w:rPr>
          <w:noProof/>
        </w:rPr>
        <w:t>2014; 24:383-398</w:t>
      </w:r>
    </w:p>
    <w:p w14:paraId="666E2445" w14:textId="77777777" w:rsidR="00D30461" w:rsidRPr="00D30461" w:rsidRDefault="00D30461" w:rsidP="00D30461">
      <w:pPr>
        <w:pStyle w:val="EndNoteBibliography"/>
        <w:ind w:left="720" w:hanging="720"/>
        <w:rPr>
          <w:noProof/>
        </w:rPr>
      </w:pPr>
      <w:r w:rsidRPr="00D30461">
        <w:rPr>
          <w:b/>
          <w:noProof/>
        </w:rPr>
        <w:t>178.</w:t>
      </w:r>
      <w:r w:rsidRPr="00D30461">
        <w:rPr>
          <w:noProof/>
        </w:rPr>
        <w:tab/>
        <w:t>de Hon O, Kuipers H, van Bottenburg M. Prevalence of doping use in elite sports: a review of numbers and methods. Sports medicine (Auckland, NZ)</w:t>
      </w:r>
      <w:r w:rsidRPr="00D30461">
        <w:rPr>
          <w:i/>
          <w:noProof/>
        </w:rPr>
        <w:t xml:space="preserve"> </w:t>
      </w:r>
      <w:r w:rsidRPr="00D30461">
        <w:rPr>
          <w:noProof/>
        </w:rPr>
        <w:t>2015; 45:57-69</w:t>
      </w:r>
    </w:p>
    <w:p w14:paraId="1A1D4F81" w14:textId="3B6E815A" w:rsidR="00D30461" w:rsidRPr="00D30461" w:rsidRDefault="00D30461" w:rsidP="00D30461">
      <w:pPr>
        <w:pStyle w:val="EndNoteBibliography"/>
        <w:ind w:left="720" w:hanging="720"/>
        <w:rPr>
          <w:noProof/>
        </w:rPr>
      </w:pPr>
      <w:r w:rsidRPr="00D30461">
        <w:rPr>
          <w:b/>
          <w:noProof/>
        </w:rPr>
        <w:t>179.</w:t>
      </w:r>
      <w:r w:rsidRPr="00D30461">
        <w:rPr>
          <w:noProof/>
        </w:rPr>
        <w:tab/>
        <w:t xml:space="preserve">Pound R, Ayotte C, Parkinson A, Pengilly A, Ryan A. REPORT TO WADA EXECUTIVE COMMITTEE on LACK OF EFFECTIVENESS OF TESTING PROGRAMS 2013; </w:t>
      </w:r>
      <w:hyperlink r:id="rId35" w:history="1">
        <w:r w:rsidRPr="00D30461">
          <w:rPr>
            <w:rStyle w:val="Hyperlink"/>
            <w:rFonts w:asciiTheme="minorHAnsi" w:hAnsiTheme="minorHAnsi"/>
            <w:noProof/>
          </w:rPr>
          <w:t>https://www.wada-ama.org/sites/default/files/resources/files/2013-05-12-Lack-of-effectiveness-of-testing-WG-Report-Final.pdf</w:t>
        </w:r>
      </w:hyperlink>
      <w:r w:rsidRPr="00D30461">
        <w:rPr>
          <w:noProof/>
        </w:rPr>
        <w:t>.</w:t>
      </w:r>
    </w:p>
    <w:p w14:paraId="71D6FCC6" w14:textId="20993E07" w:rsidR="00D30461" w:rsidRPr="00D30461" w:rsidRDefault="00D30461" w:rsidP="00D30461">
      <w:pPr>
        <w:pStyle w:val="EndNoteBibliography"/>
        <w:ind w:left="720" w:hanging="720"/>
        <w:rPr>
          <w:noProof/>
        </w:rPr>
      </w:pPr>
      <w:r w:rsidRPr="00D30461">
        <w:rPr>
          <w:b/>
          <w:noProof/>
        </w:rPr>
        <w:t>180.</w:t>
      </w:r>
      <w:r w:rsidRPr="00D30461">
        <w:rPr>
          <w:noProof/>
        </w:rPr>
        <w:tab/>
        <w:t xml:space="preserve">Murphy J. Where in the world is doping a crime? (doping in sports pt. 6). 2013; </w:t>
      </w:r>
      <w:hyperlink r:id="rId36" w:history="1">
        <w:r w:rsidRPr="00D30461">
          <w:rPr>
            <w:rStyle w:val="Hyperlink"/>
            <w:rFonts w:asciiTheme="minorHAnsi" w:hAnsiTheme="minorHAnsi"/>
            <w:noProof/>
          </w:rPr>
          <w:t>https://www.aph.gov.au/About_Parliament/Parliamentary_Departments/Parliamentary_Library/FlagPost/2013/April/Where_in_the_world_is_doping_a_crime_doping_in_sports_pt_6</w:t>
        </w:r>
      </w:hyperlink>
      <w:r w:rsidRPr="00D30461">
        <w:rPr>
          <w:noProof/>
        </w:rPr>
        <w:t>.</w:t>
      </w:r>
    </w:p>
    <w:p w14:paraId="294AD2F9" w14:textId="170B846E" w:rsidR="00D30461" w:rsidRPr="00D30461" w:rsidRDefault="00D30461" w:rsidP="00D30461">
      <w:pPr>
        <w:pStyle w:val="EndNoteBibliography"/>
        <w:ind w:left="720" w:hanging="720"/>
        <w:rPr>
          <w:noProof/>
        </w:rPr>
      </w:pPr>
      <w:r w:rsidRPr="00D30461">
        <w:rPr>
          <w:b/>
          <w:noProof/>
        </w:rPr>
        <w:t>181.</w:t>
      </w:r>
      <w:r w:rsidRPr="00D30461">
        <w:rPr>
          <w:noProof/>
        </w:rPr>
        <w:tab/>
        <w:t xml:space="preserve">Department for Digital CMaSU. Review of Criminalisation of Doping in Sport. 2017; </w:t>
      </w:r>
      <w:hyperlink r:id="rId37" w:history="1">
        <w:r w:rsidRPr="00D30461">
          <w:rPr>
            <w:rStyle w:val="Hyperlink"/>
            <w:rFonts w:asciiTheme="minorHAnsi" w:hAnsiTheme="minorHAnsi"/>
            <w:noProof/>
          </w:rPr>
          <w:t>https://assets.publishing.service.gov.uk/government/uploads/system/uploads/attachment_data/file/654240/Review_of_Criminalisation_of_Doping_in_Sport.pdf</w:t>
        </w:r>
      </w:hyperlink>
      <w:r w:rsidRPr="00D30461">
        <w:rPr>
          <w:noProof/>
        </w:rPr>
        <w:t>.</w:t>
      </w:r>
    </w:p>
    <w:p w14:paraId="325273E4" w14:textId="46D2EBF9" w:rsidR="00D30461" w:rsidRPr="00D30461" w:rsidRDefault="00D30461" w:rsidP="00D30461">
      <w:pPr>
        <w:pStyle w:val="EndNoteBibliography"/>
        <w:ind w:left="720" w:hanging="720"/>
        <w:rPr>
          <w:noProof/>
        </w:rPr>
      </w:pPr>
      <w:r w:rsidRPr="00D30461">
        <w:rPr>
          <w:b/>
          <w:noProof/>
        </w:rPr>
        <w:t>182.</w:t>
      </w:r>
      <w:r w:rsidRPr="00D30461">
        <w:rPr>
          <w:noProof/>
        </w:rPr>
        <w:tab/>
        <w:t xml:space="preserve">World Anti-Doping Agency W. 2018 List of Prohibited Substances and Methods. 2018; </w:t>
      </w:r>
      <w:hyperlink r:id="rId38" w:history="1">
        <w:r w:rsidRPr="00D30461">
          <w:rPr>
            <w:rStyle w:val="Hyperlink"/>
            <w:rFonts w:asciiTheme="minorHAnsi" w:hAnsiTheme="minorHAnsi"/>
            <w:noProof/>
          </w:rPr>
          <w:t>https://www.wada-ama.org/en/content/what-is-prohibited</w:t>
        </w:r>
      </w:hyperlink>
      <w:r w:rsidRPr="00D30461">
        <w:rPr>
          <w:noProof/>
        </w:rPr>
        <w:t>. Accessed 25th August, 2018.</w:t>
      </w:r>
    </w:p>
    <w:p w14:paraId="49C68C68" w14:textId="23E7005B" w:rsidR="00642E3D" w:rsidRDefault="00D30461" w:rsidP="00BF6704">
      <w:pPr>
        <w:spacing w:line="480" w:lineRule="auto"/>
      </w:pPr>
      <w:r>
        <w:fldChar w:fldCharType="end"/>
      </w:r>
    </w:p>
    <w:sectPr w:rsidR="00642E3D" w:rsidSect="00642E3D">
      <w:pgSz w:w="11900" w:h="16840"/>
      <w:pgMar w:top="1440" w:right="1440" w:bottom="1440" w:left="1440" w:header="709" w:footer="709" w:gutter="0"/>
      <w:lnNumType w:countBy="1" w:restart="continuous"/>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EB04BD" w16cid:durableId="200C0032"/>
  <w16cid:commentId w16cid:paraId="6F8FD725" w16cid:durableId="200C00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4C17D" w14:textId="77777777" w:rsidR="00632A97" w:rsidRDefault="00632A97" w:rsidP="00A633FC">
      <w:r>
        <w:separator/>
      </w:r>
    </w:p>
  </w:endnote>
  <w:endnote w:type="continuationSeparator" w:id="0">
    <w:p w14:paraId="72769FDA" w14:textId="77777777" w:rsidR="00632A97" w:rsidRDefault="00632A97" w:rsidP="00A63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Universal-GreekwithMathPi">
    <w:altName w:val="Cambria"/>
    <w:panose1 w:val="00000000000000000000"/>
    <w:charset w:val="00"/>
    <w:family w:val="auto"/>
    <w:notTrueType/>
    <w:pitch w:val="default"/>
    <w:sig w:usb0="00000003" w:usb1="00000000" w:usb2="00000000" w:usb3="00000000" w:csb0="00000001" w:csb1="00000000"/>
  </w:font>
  <w:font w:name="Syntax-Roman">
    <w:altName w:val="Cambria"/>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DIN OT">
    <w:altName w:val="DIN O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AD950" w14:textId="77777777" w:rsidR="00632A97" w:rsidRDefault="00632A97" w:rsidP="00A633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6CB93A" w14:textId="77777777" w:rsidR="00632A97" w:rsidRDefault="00632A97" w:rsidP="00A633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A37E4" w14:textId="19650D5C" w:rsidR="00632A97" w:rsidRDefault="00632A97" w:rsidP="00A633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4AFE">
      <w:rPr>
        <w:rStyle w:val="PageNumber"/>
        <w:noProof/>
      </w:rPr>
      <w:t>2</w:t>
    </w:r>
    <w:r>
      <w:rPr>
        <w:rStyle w:val="PageNumber"/>
      </w:rPr>
      <w:fldChar w:fldCharType="end"/>
    </w:r>
  </w:p>
  <w:p w14:paraId="2F0978C0" w14:textId="77777777" w:rsidR="00632A97" w:rsidRDefault="00632A97" w:rsidP="00A633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0EFA5" w14:textId="77777777" w:rsidR="00632A97" w:rsidRDefault="00632A97" w:rsidP="00A633FC">
      <w:r>
        <w:separator/>
      </w:r>
    </w:p>
  </w:footnote>
  <w:footnote w:type="continuationSeparator" w:id="0">
    <w:p w14:paraId="1B4EFE9C" w14:textId="77777777" w:rsidR="00632A97" w:rsidRDefault="00632A97" w:rsidP="00A633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92292" w14:textId="406FF2F5" w:rsidR="00632A97" w:rsidRDefault="00632A97">
    <w:pPr>
      <w:pStyle w:val="Header"/>
    </w:pPr>
    <w:r>
      <w:t>Holt et al R1</w:t>
    </w:r>
    <w:r>
      <w:tab/>
    </w:r>
    <w:r>
      <w:tab/>
      <w:t>16 Jan 2018</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43D8"/>
    <w:multiLevelType w:val="hybridMultilevel"/>
    <w:tmpl w:val="F21CDC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83466A5"/>
    <w:multiLevelType w:val="multilevel"/>
    <w:tmpl w:val="325C4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0E6061"/>
    <w:multiLevelType w:val="hybridMultilevel"/>
    <w:tmpl w:val="3A16B9FA"/>
    <w:lvl w:ilvl="0" w:tplc="01488776">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96A2B70"/>
    <w:multiLevelType w:val="multilevel"/>
    <w:tmpl w:val="4F609F4E"/>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4" w15:restartNumberingAfterBreak="0">
    <w:nsid w:val="1E0A18DE"/>
    <w:multiLevelType w:val="hybridMultilevel"/>
    <w:tmpl w:val="4BC67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942B9F"/>
    <w:multiLevelType w:val="hybridMultilevel"/>
    <w:tmpl w:val="7410FE3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9F0966"/>
    <w:multiLevelType w:val="multilevel"/>
    <w:tmpl w:val="68866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2B7F5A"/>
    <w:multiLevelType w:val="multilevel"/>
    <w:tmpl w:val="F3D6E9EA"/>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8" w15:restartNumberingAfterBreak="0">
    <w:nsid w:val="36017556"/>
    <w:multiLevelType w:val="hybridMultilevel"/>
    <w:tmpl w:val="74229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950C46"/>
    <w:multiLevelType w:val="hybridMultilevel"/>
    <w:tmpl w:val="30F24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050654"/>
    <w:multiLevelType w:val="hybridMultilevel"/>
    <w:tmpl w:val="C8BEA396"/>
    <w:lvl w:ilvl="0" w:tplc="3362AD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DC4884"/>
    <w:multiLevelType w:val="hybridMultilevel"/>
    <w:tmpl w:val="AE021B26"/>
    <w:lvl w:ilvl="0" w:tplc="72A837EC">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50F724B"/>
    <w:multiLevelType w:val="multilevel"/>
    <w:tmpl w:val="1506E99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3" w15:restartNumberingAfterBreak="0">
    <w:nsid w:val="55A1404F"/>
    <w:multiLevelType w:val="hybridMultilevel"/>
    <w:tmpl w:val="ADA65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C71CF"/>
    <w:multiLevelType w:val="hybridMultilevel"/>
    <w:tmpl w:val="C7A47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9D32FA"/>
    <w:multiLevelType w:val="hybridMultilevel"/>
    <w:tmpl w:val="1212B886"/>
    <w:lvl w:ilvl="0" w:tplc="3DF2FD4C">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FD8672F"/>
    <w:multiLevelType w:val="multilevel"/>
    <w:tmpl w:val="9B988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4"/>
  </w:num>
  <w:num w:numId="4">
    <w:abstractNumId w:val="16"/>
  </w:num>
  <w:num w:numId="5">
    <w:abstractNumId w:val="15"/>
  </w:num>
  <w:num w:numId="6">
    <w:abstractNumId w:val="2"/>
  </w:num>
  <w:num w:numId="7">
    <w:abstractNumId w:val="12"/>
  </w:num>
  <w:num w:numId="8">
    <w:abstractNumId w:val="3"/>
  </w:num>
  <w:num w:numId="9">
    <w:abstractNumId w:val="0"/>
  </w:num>
  <w:num w:numId="10">
    <w:abstractNumId w:val="11"/>
  </w:num>
  <w:num w:numId="11">
    <w:abstractNumId w:val="7"/>
  </w:num>
  <w:num w:numId="12">
    <w:abstractNumId w:val="13"/>
  </w:num>
  <w:num w:numId="13">
    <w:abstractNumId w:val="4"/>
  </w:num>
  <w:num w:numId="14">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15">
    <w:abstractNumId w:val="6"/>
  </w:num>
  <w:num w:numId="16">
    <w:abstractNumId w:val="10"/>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crine Reviews&lt;/Style&gt;&lt;LeftDelim&gt;{&lt;/LeftDelim&gt;&lt;RightDelim&gt;}&lt;/RightDelim&gt;&lt;FontName&gt;Cambria&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wtzp5czpxase9tzlv2dwmf29seseaxzz5&quot;&gt;Ken Ho ref&lt;record-ids&gt;&lt;item&gt;53&lt;/item&gt;&lt;item&gt;64&lt;/item&gt;&lt;item&gt;68&lt;/item&gt;&lt;item&gt;71&lt;/item&gt;&lt;item&gt;82&lt;/item&gt;&lt;item&gt;90&lt;/item&gt;&lt;item&gt;95&lt;/item&gt;&lt;item&gt;117&lt;/item&gt;&lt;item&gt;122&lt;/item&gt;&lt;item&gt;129&lt;/item&gt;&lt;item&gt;130&lt;/item&gt;&lt;item&gt;152&lt;/item&gt;&lt;item&gt;163&lt;/item&gt;&lt;item&gt;164&lt;/item&gt;&lt;item&gt;166&lt;/item&gt;&lt;item&gt;173&lt;/item&gt;&lt;item&gt;178&lt;/item&gt;&lt;item&gt;181&lt;/item&gt;&lt;item&gt;200&lt;/item&gt;&lt;item&gt;209&lt;/item&gt;&lt;item&gt;225&lt;/item&gt;&lt;item&gt;249&lt;/item&gt;&lt;item&gt;258&lt;/item&gt;&lt;item&gt;263&lt;/item&gt;&lt;item&gt;275&lt;/item&gt;&lt;item&gt;276&lt;/item&gt;&lt;item&gt;296&lt;/item&gt;&lt;item&gt;346&lt;/item&gt;&lt;item&gt;349&lt;/item&gt;&lt;item&gt;369&lt;/item&gt;&lt;item&gt;371&lt;/item&gt;&lt;item&gt;433&lt;/item&gt;&lt;item&gt;482&lt;/item&gt;&lt;item&gt;508&lt;/item&gt;&lt;item&gt;539&lt;/item&gt;&lt;item&gt;1095&lt;/item&gt;&lt;item&gt;1097&lt;/item&gt;&lt;item&gt;1122&lt;/item&gt;&lt;item&gt;1147&lt;/item&gt;&lt;item&gt;1149&lt;/item&gt;&lt;item&gt;1178&lt;/item&gt;&lt;item&gt;1213&lt;/item&gt;&lt;item&gt;1215&lt;/item&gt;&lt;item&gt;1216&lt;/item&gt;&lt;item&gt;1218&lt;/item&gt;&lt;item&gt;1223&lt;/item&gt;&lt;item&gt;1232&lt;/item&gt;&lt;item&gt;1251&lt;/item&gt;&lt;item&gt;1271&lt;/item&gt;&lt;item&gt;1288&lt;/item&gt;&lt;item&gt;1330&lt;/item&gt;&lt;item&gt;1355&lt;/item&gt;&lt;item&gt;1373&lt;/item&gt;&lt;item&gt;1449&lt;/item&gt;&lt;item&gt;1488&lt;/item&gt;&lt;item&gt;2561&lt;/item&gt;&lt;item&gt;2577&lt;/item&gt;&lt;item&gt;2588&lt;/item&gt;&lt;item&gt;2600&lt;/item&gt;&lt;item&gt;2601&lt;/item&gt;&lt;item&gt;2628&lt;/item&gt;&lt;item&gt;2634&lt;/item&gt;&lt;item&gt;2643&lt;/item&gt;&lt;item&gt;2646&lt;/item&gt;&lt;item&gt;2649&lt;/item&gt;&lt;item&gt;2650&lt;/item&gt;&lt;item&gt;2652&lt;/item&gt;&lt;item&gt;2783&lt;/item&gt;&lt;item&gt;2792&lt;/item&gt;&lt;item&gt;2843&lt;/item&gt;&lt;item&gt;3419&lt;/item&gt;&lt;item&gt;3506&lt;/item&gt;&lt;item&gt;3564&lt;/item&gt;&lt;item&gt;3633&lt;/item&gt;&lt;item&gt;3670&lt;/item&gt;&lt;item&gt;3682&lt;/item&gt;&lt;item&gt;3683&lt;/item&gt;&lt;item&gt;3684&lt;/item&gt;&lt;item&gt;3685&lt;/item&gt;&lt;item&gt;3687&lt;/item&gt;&lt;item&gt;3688&lt;/item&gt;&lt;item&gt;3689&lt;/item&gt;&lt;item&gt;3690&lt;/item&gt;&lt;item&gt;3691&lt;/item&gt;&lt;item&gt;3692&lt;/item&gt;&lt;item&gt;3693&lt;/item&gt;&lt;item&gt;3694&lt;/item&gt;&lt;item&gt;3695&lt;/item&gt;&lt;item&gt;3696&lt;/item&gt;&lt;item&gt;3697&lt;/item&gt;&lt;item&gt;3698&lt;/item&gt;&lt;item&gt;3700&lt;/item&gt;&lt;item&gt;3701&lt;/item&gt;&lt;item&gt;3704&lt;/item&gt;&lt;item&gt;3705&lt;/item&gt;&lt;item&gt;3706&lt;/item&gt;&lt;item&gt;3708&lt;/item&gt;&lt;item&gt;3709&lt;/item&gt;&lt;item&gt;3710&lt;/item&gt;&lt;item&gt;3711&lt;/item&gt;&lt;item&gt;3712&lt;/item&gt;&lt;item&gt;3713&lt;/item&gt;&lt;item&gt;3714&lt;/item&gt;&lt;item&gt;3715&lt;/item&gt;&lt;item&gt;3716&lt;/item&gt;&lt;item&gt;3717&lt;/item&gt;&lt;item&gt;3718&lt;/item&gt;&lt;item&gt;3719&lt;/item&gt;&lt;item&gt;3720&lt;/item&gt;&lt;item&gt;3721&lt;/item&gt;&lt;item&gt;3726&lt;/item&gt;&lt;item&gt;3727&lt;/item&gt;&lt;item&gt;3728&lt;/item&gt;&lt;item&gt;3731&lt;/item&gt;&lt;item&gt;3732&lt;/item&gt;&lt;item&gt;3733&lt;/item&gt;&lt;item&gt;3740&lt;/item&gt;&lt;item&gt;3741&lt;/item&gt;&lt;item&gt;3742&lt;/item&gt;&lt;item&gt;3743&lt;/item&gt;&lt;item&gt;3747&lt;/item&gt;&lt;item&gt;3748&lt;/item&gt;&lt;item&gt;3750&lt;/item&gt;&lt;item&gt;3751&lt;/item&gt;&lt;item&gt;3753&lt;/item&gt;&lt;item&gt;3755&lt;/item&gt;&lt;item&gt;3756&lt;/item&gt;&lt;item&gt;3757&lt;/item&gt;&lt;item&gt;3758&lt;/item&gt;&lt;item&gt;3765&lt;/item&gt;&lt;item&gt;3768&lt;/item&gt;&lt;item&gt;3769&lt;/item&gt;&lt;item&gt;3771&lt;/item&gt;&lt;item&gt;3772&lt;/item&gt;&lt;item&gt;3773&lt;/item&gt;&lt;item&gt;3774&lt;/item&gt;&lt;item&gt;3775&lt;/item&gt;&lt;item&gt;3776&lt;/item&gt;&lt;item&gt;3779&lt;/item&gt;&lt;item&gt;3780&lt;/item&gt;&lt;item&gt;3781&lt;/item&gt;&lt;item&gt;3782&lt;/item&gt;&lt;item&gt;3783&lt;/item&gt;&lt;item&gt;3784&lt;/item&gt;&lt;item&gt;3785&lt;/item&gt;&lt;item&gt;3786&lt;/item&gt;&lt;item&gt;3787&lt;/item&gt;&lt;item&gt;3789&lt;/item&gt;&lt;item&gt;3790&lt;/item&gt;&lt;item&gt;3791&lt;/item&gt;&lt;item&gt;3794&lt;/item&gt;&lt;item&gt;3795&lt;/item&gt;&lt;item&gt;3798&lt;/item&gt;&lt;item&gt;3799&lt;/item&gt;&lt;item&gt;3800&lt;/item&gt;&lt;item&gt;3801&lt;/item&gt;&lt;item&gt;3802&lt;/item&gt;&lt;item&gt;3804&lt;/item&gt;&lt;item&gt;3805&lt;/item&gt;&lt;item&gt;3806&lt;/item&gt;&lt;item&gt;3807&lt;/item&gt;&lt;item&gt;3808&lt;/item&gt;&lt;item&gt;3809&lt;/item&gt;&lt;item&gt;3810&lt;/item&gt;&lt;item&gt;3811&lt;/item&gt;&lt;item&gt;3812&lt;/item&gt;&lt;item&gt;3813&lt;/item&gt;&lt;item&gt;3814&lt;/item&gt;&lt;item&gt;3815&lt;/item&gt;&lt;item&gt;3816&lt;/item&gt;&lt;item&gt;3817&lt;/item&gt;&lt;item&gt;3818&lt;/item&gt;&lt;item&gt;3819&lt;/item&gt;&lt;item&gt;3820&lt;/item&gt;&lt;item&gt;3821&lt;/item&gt;&lt;item&gt;3822&lt;/item&gt;&lt;item&gt;3823&lt;/item&gt;&lt;item&gt;3825&lt;/item&gt;&lt;item&gt;3826&lt;/item&gt;&lt;item&gt;3827&lt;/item&gt;&lt;item&gt;3828&lt;/item&gt;&lt;item&gt;3829&lt;/item&gt;&lt;/record-ids&gt;&lt;/item&gt;&lt;/Libraries&gt;"/>
  </w:docVars>
  <w:rsids>
    <w:rsidRoot w:val="00F813A1"/>
    <w:rsid w:val="00000E62"/>
    <w:rsid w:val="000011EB"/>
    <w:rsid w:val="000014FC"/>
    <w:rsid w:val="00004996"/>
    <w:rsid w:val="0000545B"/>
    <w:rsid w:val="0000681B"/>
    <w:rsid w:val="000070AD"/>
    <w:rsid w:val="00010F37"/>
    <w:rsid w:val="00023B55"/>
    <w:rsid w:val="00023BD8"/>
    <w:rsid w:val="0002542E"/>
    <w:rsid w:val="00025729"/>
    <w:rsid w:val="00025C8E"/>
    <w:rsid w:val="00027542"/>
    <w:rsid w:val="000340E1"/>
    <w:rsid w:val="00035778"/>
    <w:rsid w:val="00035921"/>
    <w:rsid w:val="00037533"/>
    <w:rsid w:val="00041EA1"/>
    <w:rsid w:val="00042E54"/>
    <w:rsid w:val="00044319"/>
    <w:rsid w:val="00051879"/>
    <w:rsid w:val="00053E2D"/>
    <w:rsid w:val="00054323"/>
    <w:rsid w:val="00054F66"/>
    <w:rsid w:val="00060DC5"/>
    <w:rsid w:val="00060F15"/>
    <w:rsid w:val="00062C4A"/>
    <w:rsid w:val="000668DC"/>
    <w:rsid w:val="00071017"/>
    <w:rsid w:val="00072EE5"/>
    <w:rsid w:val="00072FE0"/>
    <w:rsid w:val="00076148"/>
    <w:rsid w:val="0007702F"/>
    <w:rsid w:val="00080DB3"/>
    <w:rsid w:val="0008166E"/>
    <w:rsid w:val="00082CC7"/>
    <w:rsid w:val="000830FD"/>
    <w:rsid w:val="000840AF"/>
    <w:rsid w:val="00084C24"/>
    <w:rsid w:val="00085B63"/>
    <w:rsid w:val="00087BC9"/>
    <w:rsid w:val="000900AC"/>
    <w:rsid w:val="000933CF"/>
    <w:rsid w:val="00095181"/>
    <w:rsid w:val="000A0286"/>
    <w:rsid w:val="000A0985"/>
    <w:rsid w:val="000A0E9E"/>
    <w:rsid w:val="000A36E0"/>
    <w:rsid w:val="000A61FB"/>
    <w:rsid w:val="000B52DD"/>
    <w:rsid w:val="000C1F65"/>
    <w:rsid w:val="000D06A9"/>
    <w:rsid w:val="000D0915"/>
    <w:rsid w:val="000D192F"/>
    <w:rsid w:val="000D7931"/>
    <w:rsid w:val="000E476C"/>
    <w:rsid w:val="000E695E"/>
    <w:rsid w:val="000F0B0E"/>
    <w:rsid w:val="000F0DB2"/>
    <w:rsid w:val="000F22C1"/>
    <w:rsid w:val="000F5F32"/>
    <w:rsid w:val="000F65C7"/>
    <w:rsid w:val="000F67FF"/>
    <w:rsid w:val="000F6BC8"/>
    <w:rsid w:val="000F7A21"/>
    <w:rsid w:val="0010050F"/>
    <w:rsid w:val="00103265"/>
    <w:rsid w:val="001047DA"/>
    <w:rsid w:val="00105851"/>
    <w:rsid w:val="00106222"/>
    <w:rsid w:val="00106783"/>
    <w:rsid w:val="0011152B"/>
    <w:rsid w:val="00111ECD"/>
    <w:rsid w:val="00112CF5"/>
    <w:rsid w:val="001150B9"/>
    <w:rsid w:val="00117657"/>
    <w:rsid w:val="0011792E"/>
    <w:rsid w:val="001208E3"/>
    <w:rsid w:val="00121325"/>
    <w:rsid w:val="00122EEA"/>
    <w:rsid w:val="001235A2"/>
    <w:rsid w:val="00124009"/>
    <w:rsid w:val="00124DBD"/>
    <w:rsid w:val="001257D8"/>
    <w:rsid w:val="00125A31"/>
    <w:rsid w:val="00127305"/>
    <w:rsid w:val="00131883"/>
    <w:rsid w:val="0014063B"/>
    <w:rsid w:val="00141932"/>
    <w:rsid w:val="001479CB"/>
    <w:rsid w:val="00152DDB"/>
    <w:rsid w:val="00154289"/>
    <w:rsid w:val="00155221"/>
    <w:rsid w:val="00156977"/>
    <w:rsid w:val="0015732C"/>
    <w:rsid w:val="0016019A"/>
    <w:rsid w:val="001604FB"/>
    <w:rsid w:val="00160906"/>
    <w:rsid w:val="0016143E"/>
    <w:rsid w:val="001651EA"/>
    <w:rsid w:val="00165417"/>
    <w:rsid w:val="00166D1E"/>
    <w:rsid w:val="00175250"/>
    <w:rsid w:val="00177EDE"/>
    <w:rsid w:val="00181087"/>
    <w:rsid w:val="00182362"/>
    <w:rsid w:val="00182A6C"/>
    <w:rsid w:val="0018514F"/>
    <w:rsid w:val="00187166"/>
    <w:rsid w:val="0019050B"/>
    <w:rsid w:val="001905D8"/>
    <w:rsid w:val="001907E8"/>
    <w:rsid w:val="00191BB5"/>
    <w:rsid w:val="001920CA"/>
    <w:rsid w:val="001930A6"/>
    <w:rsid w:val="00193202"/>
    <w:rsid w:val="00197916"/>
    <w:rsid w:val="001A0A9F"/>
    <w:rsid w:val="001A0BD0"/>
    <w:rsid w:val="001A1F71"/>
    <w:rsid w:val="001B02B9"/>
    <w:rsid w:val="001B0B8D"/>
    <w:rsid w:val="001B1B8B"/>
    <w:rsid w:val="001B3270"/>
    <w:rsid w:val="001B4B33"/>
    <w:rsid w:val="001C1E4B"/>
    <w:rsid w:val="001C22F6"/>
    <w:rsid w:val="001C4CAC"/>
    <w:rsid w:val="001C52F1"/>
    <w:rsid w:val="001C58CB"/>
    <w:rsid w:val="001C68F5"/>
    <w:rsid w:val="001D18D0"/>
    <w:rsid w:val="001D65C8"/>
    <w:rsid w:val="001D6CB6"/>
    <w:rsid w:val="001D7431"/>
    <w:rsid w:val="001D7506"/>
    <w:rsid w:val="001D7B7E"/>
    <w:rsid w:val="001D7EC1"/>
    <w:rsid w:val="001E3F38"/>
    <w:rsid w:val="001E5F7B"/>
    <w:rsid w:val="001E6764"/>
    <w:rsid w:val="001E6E00"/>
    <w:rsid w:val="001E70DC"/>
    <w:rsid w:val="001F0256"/>
    <w:rsid w:val="001F0644"/>
    <w:rsid w:val="001F232E"/>
    <w:rsid w:val="001F3235"/>
    <w:rsid w:val="001F3667"/>
    <w:rsid w:val="001F562F"/>
    <w:rsid w:val="00200286"/>
    <w:rsid w:val="0020245D"/>
    <w:rsid w:val="00202E8E"/>
    <w:rsid w:val="00203B1F"/>
    <w:rsid w:val="00205554"/>
    <w:rsid w:val="00211118"/>
    <w:rsid w:val="002112CD"/>
    <w:rsid w:val="002140AA"/>
    <w:rsid w:val="002143B1"/>
    <w:rsid w:val="00214BFF"/>
    <w:rsid w:val="00225494"/>
    <w:rsid w:val="00225D8C"/>
    <w:rsid w:val="00230843"/>
    <w:rsid w:val="00230D08"/>
    <w:rsid w:val="00230D1D"/>
    <w:rsid w:val="00234770"/>
    <w:rsid w:val="00234BB3"/>
    <w:rsid w:val="00244718"/>
    <w:rsid w:val="00244754"/>
    <w:rsid w:val="00244BCF"/>
    <w:rsid w:val="0024536C"/>
    <w:rsid w:val="002476A3"/>
    <w:rsid w:val="00247BEC"/>
    <w:rsid w:val="002524DE"/>
    <w:rsid w:val="002535FE"/>
    <w:rsid w:val="00255294"/>
    <w:rsid w:val="00261615"/>
    <w:rsid w:val="00262C9B"/>
    <w:rsid w:val="00263F2B"/>
    <w:rsid w:val="00266146"/>
    <w:rsid w:val="00270B57"/>
    <w:rsid w:val="00271721"/>
    <w:rsid w:val="00271BBA"/>
    <w:rsid w:val="002730FD"/>
    <w:rsid w:val="00273846"/>
    <w:rsid w:val="002751C4"/>
    <w:rsid w:val="00275AC0"/>
    <w:rsid w:val="00275BC9"/>
    <w:rsid w:val="0028054D"/>
    <w:rsid w:val="00284F28"/>
    <w:rsid w:val="002851A0"/>
    <w:rsid w:val="00285285"/>
    <w:rsid w:val="00287E6C"/>
    <w:rsid w:val="00287EF3"/>
    <w:rsid w:val="00290D41"/>
    <w:rsid w:val="002939DC"/>
    <w:rsid w:val="00295428"/>
    <w:rsid w:val="002A09DD"/>
    <w:rsid w:val="002A0A74"/>
    <w:rsid w:val="002A0C81"/>
    <w:rsid w:val="002A23F1"/>
    <w:rsid w:val="002A3061"/>
    <w:rsid w:val="002B04D2"/>
    <w:rsid w:val="002B26E6"/>
    <w:rsid w:val="002B3A52"/>
    <w:rsid w:val="002B52E4"/>
    <w:rsid w:val="002B6F1C"/>
    <w:rsid w:val="002B72C7"/>
    <w:rsid w:val="002C4E95"/>
    <w:rsid w:val="002C5A42"/>
    <w:rsid w:val="002C5E80"/>
    <w:rsid w:val="002C6963"/>
    <w:rsid w:val="002D0CED"/>
    <w:rsid w:val="002D17E3"/>
    <w:rsid w:val="002D20DF"/>
    <w:rsid w:val="002D6CA3"/>
    <w:rsid w:val="002E1B29"/>
    <w:rsid w:val="002E48C3"/>
    <w:rsid w:val="002E565C"/>
    <w:rsid w:val="002E6173"/>
    <w:rsid w:val="002E789B"/>
    <w:rsid w:val="002F2746"/>
    <w:rsid w:val="002F428A"/>
    <w:rsid w:val="002F42A4"/>
    <w:rsid w:val="002F5989"/>
    <w:rsid w:val="00306385"/>
    <w:rsid w:val="00310E13"/>
    <w:rsid w:val="003131BA"/>
    <w:rsid w:val="00314939"/>
    <w:rsid w:val="00320577"/>
    <w:rsid w:val="00320ECD"/>
    <w:rsid w:val="003259C5"/>
    <w:rsid w:val="00326799"/>
    <w:rsid w:val="00327170"/>
    <w:rsid w:val="003274F9"/>
    <w:rsid w:val="003307F1"/>
    <w:rsid w:val="0033097A"/>
    <w:rsid w:val="0033165A"/>
    <w:rsid w:val="003326A8"/>
    <w:rsid w:val="003326F5"/>
    <w:rsid w:val="003330D3"/>
    <w:rsid w:val="0033580F"/>
    <w:rsid w:val="00336458"/>
    <w:rsid w:val="00345991"/>
    <w:rsid w:val="00346059"/>
    <w:rsid w:val="0035100F"/>
    <w:rsid w:val="00352532"/>
    <w:rsid w:val="00355632"/>
    <w:rsid w:val="003569B8"/>
    <w:rsid w:val="00361D47"/>
    <w:rsid w:val="003626E0"/>
    <w:rsid w:val="00370D39"/>
    <w:rsid w:val="00374344"/>
    <w:rsid w:val="003769D7"/>
    <w:rsid w:val="00380F8B"/>
    <w:rsid w:val="00385949"/>
    <w:rsid w:val="003911C5"/>
    <w:rsid w:val="003916D1"/>
    <w:rsid w:val="00391EE5"/>
    <w:rsid w:val="0039326A"/>
    <w:rsid w:val="003949B3"/>
    <w:rsid w:val="00396E83"/>
    <w:rsid w:val="00397AF0"/>
    <w:rsid w:val="003A311E"/>
    <w:rsid w:val="003A5842"/>
    <w:rsid w:val="003A5CBA"/>
    <w:rsid w:val="003A6FDD"/>
    <w:rsid w:val="003B14DA"/>
    <w:rsid w:val="003B1BB5"/>
    <w:rsid w:val="003B2378"/>
    <w:rsid w:val="003B344E"/>
    <w:rsid w:val="003B346D"/>
    <w:rsid w:val="003B409E"/>
    <w:rsid w:val="003B569F"/>
    <w:rsid w:val="003C0CC8"/>
    <w:rsid w:val="003C4016"/>
    <w:rsid w:val="003C5F15"/>
    <w:rsid w:val="003D2BBA"/>
    <w:rsid w:val="003D38B9"/>
    <w:rsid w:val="003D50E9"/>
    <w:rsid w:val="003D772A"/>
    <w:rsid w:val="003E079C"/>
    <w:rsid w:val="003E0847"/>
    <w:rsid w:val="003E5541"/>
    <w:rsid w:val="003F27BA"/>
    <w:rsid w:val="003F3D1B"/>
    <w:rsid w:val="003F554A"/>
    <w:rsid w:val="003F5AF0"/>
    <w:rsid w:val="003F5E25"/>
    <w:rsid w:val="00400F3A"/>
    <w:rsid w:val="00403C72"/>
    <w:rsid w:val="004074DA"/>
    <w:rsid w:val="004100A1"/>
    <w:rsid w:val="00414590"/>
    <w:rsid w:val="0041746F"/>
    <w:rsid w:val="00417C0B"/>
    <w:rsid w:val="004211FC"/>
    <w:rsid w:val="0042252E"/>
    <w:rsid w:val="004237ED"/>
    <w:rsid w:val="00425A12"/>
    <w:rsid w:val="0043075D"/>
    <w:rsid w:val="00437426"/>
    <w:rsid w:val="00441E12"/>
    <w:rsid w:val="004430C5"/>
    <w:rsid w:val="00444EE2"/>
    <w:rsid w:val="0044545F"/>
    <w:rsid w:val="00446688"/>
    <w:rsid w:val="004471B7"/>
    <w:rsid w:val="00447F8E"/>
    <w:rsid w:val="004501AB"/>
    <w:rsid w:val="00451607"/>
    <w:rsid w:val="00452B3B"/>
    <w:rsid w:val="00453178"/>
    <w:rsid w:val="004569CF"/>
    <w:rsid w:val="00457A3E"/>
    <w:rsid w:val="00461760"/>
    <w:rsid w:val="00461AB5"/>
    <w:rsid w:val="00465D5E"/>
    <w:rsid w:val="00467A5C"/>
    <w:rsid w:val="004723D2"/>
    <w:rsid w:val="00472803"/>
    <w:rsid w:val="00473733"/>
    <w:rsid w:val="00476009"/>
    <w:rsid w:val="00480688"/>
    <w:rsid w:val="004808CD"/>
    <w:rsid w:val="0048224F"/>
    <w:rsid w:val="00483A1E"/>
    <w:rsid w:val="00484188"/>
    <w:rsid w:val="00491035"/>
    <w:rsid w:val="0049392F"/>
    <w:rsid w:val="00496928"/>
    <w:rsid w:val="004A1726"/>
    <w:rsid w:val="004A3B66"/>
    <w:rsid w:val="004A4B9D"/>
    <w:rsid w:val="004A5319"/>
    <w:rsid w:val="004A59FE"/>
    <w:rsid w:val="004A6CA2"/>
    <w:rsid w:val="004B028B"/>
    <w:rsid w:val="004B3F44"/>
    <w:rsid w:val="004B52CB"/>
    <w:rsid w:val="004B64BF"/>
    <w:rsid w:val="004B763E"/>
    <w:rsid w:val="004B787E"/>
    <w:rsid w:val="004C26D5"/>
    <w:rsid w:val="004C2ECF"/>
    <w:rsid w:val="004C4AA1"/>
    <w:rsid w:val="004C5ADF"/>
    <w:rsid w:val="004C7579"/>
    <w:rsid w:val="004D1DD9"/>
    <w:rsid w:val="004D4DE2"/>
    <w:rsid w:val="004D6CFE"/>
    <w:rsid w:val="004E0907"/>
    <w:rsid w:val="004E3D6C"/>
    <w:rsid w:val="004E3DE8"/>
    <w:rsid w:val="004E60A8"/>
    <w:rsid w:val="004F0770"/>
    <w:rsid w:val="004F29D2"/>
    <w:rsid w:val="004F47BA"/>
    <w:rsid w:val="004F4E08"/>
    <w:rsid w:val="004F63D5"/>
    <w:rsid w:val="00500730"/>
    <w:rsid w:val="005015AA"/>
    <w:rsid w:val="00504396"/>
    <w:rsid w:val="00505988"/>
    <w:rsid w:val="005066B1"/>
    <w:rsid w:val="005068FB"/>
    <w:rsid w:val="005103AF"/>
    <w:rsid w:val="00514B18"/>
    <w:rsid w:val="00515C4F"/>
    <w:rsid w:val="005172E9"/>
    <w:rsid w:val="00520A0B"/>
    <w:rsid w:val="0052226A"/>
    <w:rsid w:val="00523BE9"/>
    <w:rsid w:val="00525232"/>
    <w:rsid w:val="00525236"/>
    <w:rsid w:val="00526AAC"/>
    <w:rsid w:val="0053162C"/>
    <w:rsid w:val="005316A3"/>
    <w:rsid w:val="00534569"/>
    <w:rsid w:val="0053527C"/>
    <w:rsid w:val="00536C73"/>
    <w:rsid w:val="0054182F"/>
    <w:rsid w:val="00541F41"/>
    <w:rsid w:val="00543F13"/>
    <w:rsid w:val="00545E21"/>
    <w:rsid w:val="00547F8B"/>
    <w:rsid w:val="00551ADE"/>
    <w:rsid w:val="00551CA2"/>
    <w:rsid w:val="005522B7"/>
    <w:rsid w:val="00557298"/>
    <w:rsid w:val="005572CE"/>
    <w:rsid w:val="00561199"/>
    <w:rsid w:val="00561A6C"/>
    <w:rsid w:val="00561E10"/>
    <w:rsid w:val="005638CF"/>
    <w:rsid w:val="00564D4A"/>
    <w:rsid w:val="00565672"/>
    <w:rsid w:val="00565CAD"/>
    <w:rsid w:val="00565D0E"/>
    <w:rsid w:val="00570394"/>
    <w:rsid w:val="005735B2"/>
    <w:rsid w:val="00573C8E"/>
    <w:rsid w:val="005741AD"/>
    <w:rsid w:val="005751C9"/>
    <w:rsid w:val="0057568F"/>
    <w:rsid w:val="00575B97"/>
    <w:rsid w:val="00581BBA"/>
    <w:rsid w:val="00581D39"/>
    <w:rsid w:val="00583805"/>
    <w:rsid w:val="00586334"/>
    <w:rsid w:val="00590468"/>
    <w:rsid w:val="005918FB"/>
    <w:rsid w:val="00592A57"/>
    <w:rsid w:val="00596063"/>
    <w:rsid w:val="00596A2E"/>
    <w:rsid w:val="00596F80"/>
    <w:rsid w:val="005A023B"/>
    <w:rsid w:val="005A4137"/>
    <w:rsid w:val="005A5F85"/>
    <w:rsid w:val="005A6F42"/>
    <w:rsid w:val="005A740C"/>
    <w:rsid w:val="005B229D"/>
    <w:rsid w:val="005B3775"/>
    <w:rsid w:val="005B4652"/>
    <w:rsid w:val="005C1F25"/>
    <w:rsid w:val="005C3924"/>
    <w:rsid w:val="005C43FA"/>
    <w:rsid w:val="005C49CA"/>
    <w:rsid w:val="005D2691"/>
    <w:rsid w:val="005D6D8C"/>
    <w:rsid w:val="005D6FA8"/>
    <w:rsid w:val="005E06D0"/>
    <w:rsid w:val="005E2612"/>
    <w:rsid w:val="005E2F0A"/>
    <w:rsid w:val="005E3046"/>
    <w:rsid w:val="005E40B1"/>
    <w:rsid w:val="005E6331"/>
    <w:rsid w:val="005E7310"/>
    <w:rsid w:val="005E7C14"/>
    <w:rsid w:val="005F07FD"/>
    <w:rsid w:val="005F35D9"/>
    <w:rsid w:val="005F7F61"/>
    <w:rsid w:val="00604902"/>
    <w:rsid w:val="00606556"/>
    <w:rsid w:val="006141D1"/>
    <w:rsid w:val="00614344"/>
    <w:rsid w:val="00617711"/>
    <w:rsid w:val="006178D2"/>
    <w:rsid w:val="00620038"/>
    <w:rsid w:val="00620FB0"/>
    <w:rsid w:val="00622007"/>
    <w:rsid w:val="00622E4B"/>
    <w:rsid w:val="00623008"/>
    <w:rsid w:val="0062317F"/>
    <w:rsid w:val="00623654"/>
    <w:rsid w:val="00624FD2"/>
    <w:rsid w:val="0062570C"/>
    <w:rsid w:val="00625FDB"/>
    <w:rsid w:val="0063178C"/>
    <w:rsid w:val="00631E0C"/>
    <w:rsid w:val="0063294D"/>
    <w:rsid w:val="00632A97"/>
    <w:rsid w:val="0063447D"/>
    <w:rsid w:val="00635E34"/>
    <w:rsid w:val="0064112B"/>
    <w:rsid w:val="00642E3D"/>
    <w:rsid w:val="006469D7"/>
    <w:rsid w:val="00647A1F"/>
    <w:rsid w:val="00653A7B"/>
    <w:rsid w:val="00654C7D"/>
    <w:rsid w:val="00654CA8"/>
    <w:rsid w:val="00656F45"/>
    <w:rsid w:val="00660BE3"/>
    <w:rsid w:val="00663953"/>
    <w:rsid w:val="006654AF"/>
    <w:rsid w:val="006656CC"/>
    <w:rsid w:val="00667306"/>
    <w:rsid w:val="0067067C"/>
    <w:rsid w:val="00670DFD"/>
    <w:rsid w:val="006755F5"/>
    <w:rsid w:val="006756E7"/>
    <w:rsid w:val="00681F0D"/>
    <w:rsid w:val="00684FE5"/>
    <w:rsid w:val="00692B6C"/>
    <w:rsid w:val="00693625"/>
    <w:rsid w:val="006943F7"/>
    <w:rsid w:val="00695939"/>
    <w:rsid w:val="006A22A0"/>
    <w:rsid w:val="006A2617"/>
    <w:rsid w:val="006A3338"/>
    <w:rsid w:val="006A339C"/>
    <w:rsid w:val="006A4061"/>
    <w:rsid w:val="006B007B"/>
    <w:rsid w:val="006B0186"/>
    <w:rsid w:val="006B037D"/>
    <w:rsid w:val="006B0434"/>
    <w:rsid w:val="006B583C"/>
    <w:rsid w:val="006B7CE5"/>
    <w:rsid w:val="006C1CE7"/>
    <w:rsid w:val="006C2DF4"/>
    <w:rsid w:val="006C325A"/>
    <w:rsid w:val="006C52BF"/>
    <w:rsid w:val="006C7976"/>
    <w:rsid w:val="006D029C"/>
    <w:rsid w:val="006D098A"/>
    <w:rsid w:val="006D18FB"/>
    <w:rsid w:val="006D5B7E"/>
    <w:rsid w:val="006D6325"/>
    <w:rsid w:val="006D73A3"/>
    <w:rsid w:val="006E149F"/>
    <w:rsid w:val="006E1F1C"/>
    <w:rsid w:val="006E4604"/>
    <w:rsid w:val="006E6682"/>
    <w:rsid w:val="006E7D4A"/>
    <w:rsid w:val="006F552A"/>
    <w:rsid w:val="006F6056"/>
    <w:rsid w:val="007006F1"/>
    <w:rsid w:val="00706D06"/>
    <w:rsid w:val="00712B4B"/>
    <w:rsid w:val="00712C6E"/>
    <w:rsid w:val="00714AFE"/>
    <w:rsid w:val="007158F5"/>
    <w:rsid w:val="00715B74"/>
    <w:rsid w:val="00716FDF"/>
    <w:rsid w:val="0071707D"/>
    <w:rsid w:val="00720CB3"/>
    <w:rsid w:val="007217D7"/>
    <w:rsid w:val="0072203A"/>
    <w:rsid w:val="007222EE"/>
    <w:rsid w:val="0072601C"/>
    <w:rsid w:val="0072751D"/>
    <w:rsid w:val="00727A95"/>
    <w:rsid w:val="00732B9A"/>
    <w:rsid w:val="00733341"/>
    <w:rsid w:val="007344F7"/>
    <w:rsid w:val="00734825"/>
    <w:rsid w:val="00736385"/>
    <w:rsid w:val="0074055B"/>
    <w:rsid w:val="007412BB"/>
    <w:rsid w:val="007452A6"/>
    <w:rsid w:val="007463BC"/>
    <w:rsid w:val="007468EF"/>
    <w:rsid w:val="00747AFD"/>
    <w:rsid w:val="00750D69"/>
    <w:rsid w:val="0075155E"/>
    <w:rsid w:val="007547F4"/>
    <w:rsid w:val="00754A9A"/>
    <w:rsid w:val="007552A3"/>
    <w:rsid w:val="007558D4"/>
    <w:rsid w:val="00756B5C"/>
    <w:rsid w:val="00757440"/>
    <w:rsid w:val="00757957"/>
    <w:rsid w:val="007617DD"/>
    <w:rsid w:val="00761C69"/>
    <w:rsid w:val="00763360"/>
    <w:rsid w:val="007644EC"/>
    <w:rsid w:val="00766A67"/>
    <w:rsid w:val="00772ACC"/>
    <w:rsid w:val="00776AC9"/>
    <w:rsid w:val="00781A1B"/>
    <w:rsid w:val="00784116"/>
    <w:rsid w:val="00784EC6"/>
    <w:rsid w:val="00786235"/>
    <w:rsid w:val="0079017C"/>
    <w:rsid w:val="00790ED9"/>
    <w:rsid w:val="00791C43"/>
    <w:rsid w:val="00792DA4"/>
    <w:rsid w:val="007A2E73"/>
    <w:rsid w:val="007A7105"/>
    <w:rsid w:val="007A7D69"/>
    <w:rsid w:val="007B33AB"/>
    <w:rsid w:val="007C222F"/>
    <w:rsid w:val="007C3252"/>
    <w:rsid w:val="007C51B5"/>
    <w:rsid w:val="007D0A02"/>
    <w:rsid w:val="007D5A9B"/>
    <w:rsid w:val="007D7370"/>
    <w:rsid w:val="007D754C"/>
    <w:rsid w:val="007E06CD"/>
    <w:rsid w:val="007E1ADE"/>
    <w:rsid w:val="007E3AAE"/>
    <w:rsid w:val="007E3CF8"/>
    <w:rsid w:val="007E565D"/>
    <w:rsid w:val="007E5A57"/>
    <w:rsid w:val="007E652A"/>
    <w:rsid w:val="007F2279"/>
    <w:rsid w:val="007F5390"/>
    <w:rsid w:val="007F5426"/>
    <w:rsid w:val="00803597"/>
    <w:rsid w:val="008040DB"/>
    <w:rsid w:val="00805CFE"/>
    <w:rsid w:val="00813F3E"/>
    <w:rsid w:val="00815C05"/>
    <w:rsid w:val="00817437"/>
    <w:rsid w:val="008174A7"/>
    <w:rsid w:val="0082112F"/>
    <w:rsid w:val="00823688"/>
    <w:rsid w:val="00823D37"/>
    <w:rsid w:val="00823D54"/>
    <w:rsid w:val="008245D5"/>
    <w:rsid w:val="00824608"/>
    <w:rsid w:val="00830B1B"/>
    <w:rsid w:val="00834EBA"/>
    <w:rsid w:val="0083598C"/>
    <w:rsid w:val="008409AE"/>
    <w:rsid w:val="00840E07"/>
    <w:rsid w:val="008423C6"/>
    <w:rsid w:val="00845540"/>
    <w:rsid w:val="008475C8"/>
    <w:rsid w:val="0085234A"/>
    <w:rsid w:val="00855C06"/>
    <w:rsid w:val="00856170"/>
    <w:rsid w:val="008569F3"/>
    <w:rsid w:val="00857FA0"/>
    <w:rsid w:val="00860B00"/>
    <w:rsid w:val="00860FB6"/>
    <w:rsid w:val="00862551"/>
    <w:rsid w:val="0086267F"/>
    <w:rsid w:val="008650BE"/>
    <w:rsid w:val="00867866"/>
    <w:rsid w:val="00870CD8"/>
    <w:rsid w:val="008724F3"/>
    <w:rsid w:val="008731A0"/>
    <w:rsid w:val="0087381D"/>
    <w:rsid w:val="00874174"/>
    <w:rsid w:val="00874909"/>
    <w:rsid w:val="00875170"/>
    <w:rsid w:val="0087745E"/>
    <w:rsid w:val="008809A4"/>
    <w:rsid w:val="00883156"/>
    <w:rsid w:val="00887320"/>
    <w:rsid w:val="00894FE4"/>
    <w:rsid w:val="008961AE"/>
    <w:rsid w:val="00896407"/>
    <w:rsid w:val="00897D6A"/>
    <w:rsid w:val="008A17F8"/>
    <w:rsid w:val="008A277F"/>
    <w:rsid w:val="008A3744"/>
    <w:rsid w:val="008A4DB3"/>
    <w:rsid w:val="008A5398"/>
    <w:rsid w:val="008A6FE8"/>
    <w:rsid w:val="008B26D8"/>
    <w:rsid w:val="008B39FD"/>
    <w:rsid w:val="008B554F"/>
    <w:rsid w:val="008B60DB"/>
    <w:rsid w:val="008B6CF2"/>
    <w:rsid w:val="008C2833"/>
    <w:rsid w:val="008C3537"/>
    <w:rsid w:val="008C59C3"/>
    <w:rsid w:val="008C5C9A"/>
    <w:rsid w:val="008C5D98"/>
    <w:rsid w:val="008C7626"/>
    <w:rsid w:val="008D1DE6"/>
    <w:rsid w:val="008D4DD9"/>
    <w:rsid w:val="008D53C4"/>
    <w:rsid w:val="008D7331"/>
    <w:rsid w:val="008E60C8"/>
    <w:rsid w:val="008F68E1"/>
    <w:rsid w:val="008F705E"/>
    <w:rsid w:val="008F7897"/>
    <w:rsid w:val="00900D89"/>
    <w:rsid w:val="00901B7E"/>
    <w:rsid w:val="00902491"/>
    <w:rsid w:val="00904AF2"/>
    <w:rsid w:val="00905922"/>
    <w:rsid w:val="00907433"/>
    <w:rsid w:val="00907DDB"/>
    <w:rsid w:val="00907E03"/>
    <w:rsid w:val="00914E68"/>
    <w:rsid w:val="00920980"/>
    <w:rsid w:val="00921BA7"/>
    <w:rsid w:val="00921E07"/>
    <w:rsid w:val="00922D5F"/>
    <w:rsid w:val="0092429D"/>
    <w:rsid w:val="00924AA4"/>
    <w:rsid w:val="00924B7D"/>
    <w:rsid w:val="00931910"/>
    <w:rsid w:val="0093228D"/>
    <w:rsid w:val="009328BB"/>
    <w:rsid w:val="009341E2"/>
    <w:rsid w:val="0093466A"/>
    <w:rsid w:val="009349BB"/>
    <w:rsid w:val="0093530C"/>
    <w:rsid w:val="00937C3C"/>
    <w:rsid w:val="009422B1"/>
    <w:rsid w:val="00946242"/>
    <w:rsid w:val="009464D6"/>
    <w:rsid w:val="009504E4"/>
    <w:rsid w:val="0095442C"/>
    <w:rsid w:val="00954911"/>
    <w:rsid w:val="00955298"/>
    <w:rsid w:val="00955438"/>
    <w:rsid w:val="009702FA"/>
    <w:rsid w:val="00970868"/>
    <w:rsid w:val="00972211"/>
    <w:rsid w:val="00972752"/>
    <w:rsid w:val="009757FE"/>
    <w:rsid w:val="00975A58"/>
    <w:rsid w:val="00976730"/>
    <w:rsid w:val="00980858"/>
    <w:rsid w:val="00981878"/>
    <w:rsid w:val="0098453B"/>
    <w:rsid w:val="009925F5"/>
    <w:rsid w:val="0099422B"/>
    <w:rsid w:val="009956C0"/>
    <w:rsid w:val="00995C0D"/>
    <w:rsid w:val="009A26D3"/>
    <w:rsid w:val="009A2F34"/>
    <w:rsid w:val="009A41E6"/>
    <w:rsid w:val="009A4312"/>
    <w:rsid w:val="009A5540"/>
    <w:rsid w:val="009A7C01"/>
    <w:rsid w:val="009B0708"/>
    <w:rsid w:val="009B3F05"/>
    <w:rsid w:val="009B3FC0"/>
    <w:rsid w:val="009B51CC"/>
    <w:rsid w:val="009B668A"/>
    <w:rsid w:val="009C4FFD"/>
    <w:rsid w:val="009C56BF"/>
    <w:rsid w:val="009C7B50"/>
    <w:rsid w:val="009D1032"/>
    <w:rsid w:val="009D2CAC"/>
    <w:rsid w:val="009D35B5"/>
    <w:rsid w:val="009D56DE"/>
    <w:rsid w:val="009E4480"/>
    <w:rsid w:val="009E46B8"/>
    <w:rsid w:val="009E56A9"/>
    <w:rsid w:val="009E5C2A"/>
    <w:rsid w:val="009E6978"/>
    <w:rsid w:val="009E698F"/>
    <w:rsid w:val="009F1239"/>
    <w:rsid w:val="009F23FD"/>
    <w:rsid w:val="009F359C"/>
    <w:rsid w:val="009F4094"/>
    <w:rsid w:val="009F616A"/>
    <w:rsid w:val="009F631D"/>
    <w:rsid w:val="009F6E1E"/>
    <w:rsid w:val="009F6F7B"/>
    <w:rsid w:val="00A02C29"/>
    <w:rsid w:val="00A04B69"/>
    <w:rsid w:val="00A07EED"/>
    <w:rsid w:val="00A102F4"/>
    <w:rsid w:val="00A122BF"/>
    <w:rsid w:val="00A15287"/>
    <w:rsid w:val="00A16857"/>
    <w:rsid w:val="00A171FF"/>
    <w:rsid w:val="00A1771A"/>
    <w:rsid w:val="00A17AA3"/>
    <w:rsid w:val="00A2207F"/>
    <w:rsid w:val="00A257B4"/>
    <w:rsid w:val="00A26675"/>
    <w:rsid w:val="00A26CF5"/>
    <w:rsid w:val="00A303CC"/>
    <w:rsid w:val="00A34BED"/>
    <w:rsid w:val="00A355A8"/>
    <w:rsid w:val="00A35737"/>
    <w:rsid w:val="00A36BF1"/>
    <w:rsid w:val="00A41573"/>
    <w:rsid w:val="00A41FD6"/>
    <w:rsid w:val="00A42A77"/>
    <w:rsid w:val="00A43D71"/>
    <w:rsid w:val="00A47FBA"/>
    <w:rsid w:val="00A50209"/>
    <w:rsid w:val="00A546DF"/>
    <w:rsid w:val="00A57655"/>
    <w:rsid w:val="00A57D38"/>
    <w:rsid w:val="00A633FC"/>
    <w:rsid w:val="00A65B5F"/>
    <w:rsid w:val="00A65BFF"/>
    <w:rsid w:val="00A66EC0"/>
    <w:rsid w:val="00A71787"/>
    <w:rsid w:val="00A72A49"/>
    <w:rsid w:val="00A7396A"/>
    <w:rsid w:val="00A74C10"/>
    <w:rsid w:val="00A75E61"/>
    <w:rsid w:val="00A80827"/>
    <w:rsid w:val="00A84EE4"/>
    <w:rsid w:val="00A8565F"/>
    <w:rsid w:val="00A857A8"/>
    <w:rsid w:val="00A901CD"/>
    <w:rsid w:val="00A91D46"/>
    <w:rsid w:val="00A94003"/>
    <w:rsid w:val="00A94120"/>
    <w:rsid w:val="00A94858"/>
    <w:rsid w:val="00A95307"/>
    <w:rsid w:val="00A972CD"/>
    <w:rsid w:val="00A97C09"/>
    <w:rsid w:val="00AA03FC"/>
    <w:rsid w:val="00AA45C9"/>
    <w:rsid w:val="00AA54C2"/>
    <w:rsid w:val="00AA6392"/>
    <w:rsid w:val="00AB2270"/>
    <w:rsid w:val="00AC69BD"/>
    <w:rsid w:val="00AD1D2B"/>
    <w:rsid w:val="00AD1F1F"/>
    <w:rsid w:val="00AD62A8"/>
    <w:rsid w:val="00AD6AC8"/>
    <w:rsid w:val="00AE10AF"/>
    <w:rsid w:val="00AE3911"/>
    <w:rsid w:val="00AE5302"/>
    <w:rsid w:val="00AE6E64"/>
    <w:rsid w:val="00AF27C7"/>
    <w:rsid w:val="00AF3A15"/>
    <w:rsid w:val="00AF3C88"/>
    <w:rsid w:val="00AF59BE"/>
    <w:rsid w:val="00AF5C55"/>
    <w:rsid w:val="00AF6232"/>
    <w:rsid w:val="00AF7035"/>
    <w:rsid w:val="00AF7441"/>
    <w:rsid w:val="00B01AF5"/>
    <w:rsid w:val="00B03422"/>
    <w:rsid w:val="00B03757"/>
    <w:rsid w:val="00B04C60"/>
    <w:rsid w:val="00B0516E"/>
    <w:rsid w:val="00B053BC"/>
    <w:rsid w:val="00B059EE"/>
    <w:rsid w:val="00B06FEF"/>
    <w:rsid w:val="00B07647"/>
    <w:rsid w:val="00B11BAF"/>
    <w:rsid w:val="00B12193"/>
    <w:rsid w:val="00B1371A"/>
    <w:rsid w:val="00B13C3E"/>
    <w:rsid w:val="00B14648"/>
    <w:rsid w:val="00B152D9"/>
    <w:rsid w:val="00B15807"/>
    <w:rsid w:val="00B17DF9"/>
    <w:rsid w:val="00B21FEA"/>
    <w:rsid w:val="00B23DAC"/>
    <w:rsid w:val="00B2470A"/>
    <w:rsid w:val="00B257DC"/>
    <w:rsid w:val="00B27FA5"/>
    <w:rsid w:val="00B3144E"/>
    <w:rsid w:val="00B31E4D"/>
    <w:rsid w:val="00B351F3"/>
    <w:rsid w:val="00B35C13"/>
    <w:rsid w:val="00B371E4"/>
    <w:rsid w:val="00B4077C"/>
    <w:rsid w:val="00B42EED"/>
    <w:rsid w:val="00B43D66"/>
    <w:rsid w:val="00B44819"/>
    <w:rsid w:val="00B51B1A"/>
    <w:rsid w:val="00B61306"/>
    <w:rsid w:val="00B61CCD"/>
    <w:rsid w:val="00B665C3"/>
    <w:rsid w:val="00B66B23"/>
    <w:rsid w:val="00B71328"/>
    <w:rsid w:val="00B81711"/>
    <w:rsid w:val="00B825C5"/>
    <w:rsid w:val="00B84EB8"/>
    <w:rsid w:val="00B85070"/>
    <w:rsid w:val="00B855B2"/>
    <w:rsid w:val="00B8561A"/>
    <w:rsid w:val="00B85F34"/>
    <w:rsid w:val="00B8737E"/>
    <w:rsid w:val="00B87E3C"/>
    <w:rsid w:val="00B92B26"/>
    <w:rsid w:val="00B94EA2"/>
    <w:rsid w:val="00B9681F"/>
    <w:rsid w:val="00BA1F7E"/>
    <w:rsid w:val="00BA44A2"/>
    <w:rsid w:val="00BA55A5"/>
    <w:rsid w:val="00BA56AA"/>
    <w:rsid w:val="00BA6D24"/>
    <w:rsid w:val="00BB089A"/>
    <w:rsid w:val="00BB1AA0"/>
    <w:rsid w:val="00BB3B46"/>
    <w:rsid w:val="00BB61FD"/>
    <w:rsid w:val="00BB650D"/>
    <w:rsid w:val="00BB7C5F"/>
    <w:rsid w:val="00BC03E5"/>
    <w:rsid w:val="00BC1CA0"/>
    <w:rsid w:val="00BC4249"/>
    <w:rsid w:val="00BC5CFA"/>
    <w:rsid w:val="00BC69FD"/>
    <w:rsid w:val="00BD1F60"/>
    <w:rsid w:val="00BD284A"/>
    <w:rsid w:val="00BD6D71"/>
    <w:rsid w:val="00BD7A3B"/>
    <w:rsid w:val="00BE0A03"/>
    <w:rsid w:val="00BE15CD"/>
    <w:rsid w:val="00BE22F2"/>
    <w:rsid w:val="00BE2572"/>
    <w:rsid w:val="00BE2AA6"/>
    <w:rsid w:val="00BF56DD"/>
    <w:rsid w:val="00BF6704"/>
    <w:rsid w:val="00C03818"/>
    <w:rsid w:val="00C07A1A"/>
    <w:rsid w:val="00C1046B"/>
    <w:rsid w:val="00C121E7"/>
    <w:rsid w:val="00C14CD1"/>
    <w:rsid w:val="00C17E7E"/>
    <w:rsid w:val="00C20954"/>
    <w:rsid w:val="00C2362C"/>
    <w:rsid w:val="00C24456"/>
    <w:rsid w:val="00C246C4"/>
    <w:rsid w:val="00C259D2"/>
    <w:rsid w:val="00C269C3"/>
    <w:rsid w:val="00C27DE9"/>
    <w:rsid w:val="00C31769"/>
    <w:rsid w:val="00C33410"/>
    <w:rsid w:val="00C33812"/>
    <w:rsid w:val="00C349FD"/>
    <w:rsid w:val="00C36051"/>
    <w:rsid w:val="00C36188"/>
    <w:rsid w:val="00C454A8"/>
    <w:rsid w:val="00C4603B"/>
    <w:rsid w:val="00C4693F"/>
    <w:rsid w:val="00C46C60"/>
    <w:rsid w:val="00C46EED"/>
    <w:rsid w:val="00C503BE"/>
    <w:rsid w:val="00C50F63"/>
    <w:rsid w:val="00C53D6B"/>
    <w:rsid w:val="00C5463E"/>
    <w:rsid w:val="00C55F65"/>
    <w:rsid w:val="00C621A7"/>
    <w:rsid w:val="00C63C88"/>
    <w:rsid w:val="00C63D38"/>
    <w:rsid w:val="00C63E2E"/>
    <w:rsid w:val="00C664D9"/>
    <w:rsid w:val="00C66D34"/>
    <w:rsid w:val="00C670AE"/>
    <w:rsid w:val="00C67960"/>
    <w:rsid w:val="00C7044E"/>
    <w:rsid w:val="00C71A2F"/>
    <w:rsid w:val="00C71BA6"/>
    <w:rsid w:val="00C720D4"/>
    <w:rsid w:val="00C7235A"/>
    <w:rsid w:val="00C72958"/>
    <w:rsid w:val="00C7373D"/>
    <w:rsid w:val="00C738F6"/>
    <w:rsid w:val="00C7404E"/>
    <w:rsid w:val="00C748A0"/>
    <w:rsid w:val="00C74F00"/>
    <w:rsid w:val="00C76FDC"/>
    <w:rsid w:val="00C773FC"/>
    <w:rsid w:val="00C81CC1"/>
    <w:rsid w:val="00C82B11"/>
    <w:rsid w:val="00C849F9"/>
    <w:rsid w:val="00C86D9F"/>
    <w:rsid w:val="00C87C2B"/>
    <w:rsid w:val="00C90769"/>
    <w:rsid w:val="00C91999"/>
    <w:rsid w:val="00C92926"/>
    <w:rsid w:val="00C944C9"/>
    <w:rsid w:val="00C9516C"/>
    <w:rsid w:val="00C95990"/>
    <w:rsid w:val="00CA0A2B"/>
    <w:rsid w:val="00CA2220"/>
    <w:rsid w:val="00CA27D4"/>
    <w:rsid w:val="00CA2F3D"/>
    <w:rsid w:val="00CA5AEA"/>
    <w:rsid w:val="00CB0ABA"/>
    <w:rsid w:val="00CC01A8"/>
    <w:rsid w:val="00CC184A"/>
    <w:rsid w:val="00CC567B"/>
    <w:rsid w:val="00CD3B5F"/>
    <w:rsid w:val="00CD4E23"/>
    <w:rsid w:val="00CD5D05"/>
    <w:rsid w:val="00CD6819"/>
    <w:rsid w:val="00CD6A2A"/>
    <w:rsid w:val="00CD7482"/>
    <w:rsid w:val="00CE4683"/>
    <w:rsid w:val="00CE49AA"/>
    <w:rsid w:val="00CE676C"/>
    <w:rsid w:val="00CE7A1F"/>
    <w:rsid w:val="00CF3952"/>
    <w:rsid w:val="00CF69F0"/>
    <w:rsid w:val="00D01130"/>
    <w:rsid w:val="00D01ECE"/>
    <w:rsid w:val="00D0288F"/>
    <w:rsid w:val="00D03B3D"/>
    <w:rsid w:val="00D06090"/>
    <w:rsid w:val="00D07E82"/>
    <w:rsid w:val="00D115DF"/>
    <w:rsid w:val="00D12E1E"/>
    <w:rsid w:val="00D14994"/>
    <w:rsid w:val="00D22A4E"/>
    <w:rsid w:val="00D22EB1"/>
    <w:rsid w:val="00D254AF"/>
    <w:rsid w:val="00D26352"/>
    <w:rsid w:val="00D26437"/>
    <w:rsid w:val="00D30461"/>
    <w:rsid w:val="00D30EC6"/>
    <w:rsid w:val="00D32DDF"/>
    <w:rsid w:val="00D33610"/>
    <w:rsid w:val="00D347D0"/>
    <w:rsid w:val="00D34F13"/>
    <w:rsid w:val="00D36B58"/>
    <w:rsid w:val="00D40136"/>
    <w:rsid w:val="00D407D2"/>
    <w:rsid w:val="00D45581"/>
    <w:rsid w:val="00D47CD4"/>
    <w:rsid w:val="00D50097"/>
    <w:rsid w:val="00D51A97"/>
    <w:rsid w:val="00D53D68"/>
    <w:rsid w:val="00D57969"/>
    <w:rsid w:val="00D61C07"/>
    <w:rsid w:val="00D62563"/>
    <w:rsid w:val="00D62FCF"/>
    <w:rsid w:val="00D63E0C"/>
    <w:rsid w:val="00D70236"/>
    <w:rsid w:val="00D71374"/>
    <w:rsid w:val="00D75A10"/>
    <w:rsid w:val="00D76796"/>
    <w:rsid w:val="00D775C0"/>
    <w:rsid w:val="00D778E0"/>
    <w:rsid w:val="00D77B4F"/>
    <w:rsid w:val="00D77EBD"/>
    <w:rsid w:val="00D80446"/>
    <w:rsid w:val="00D8053C"/>
    <w:rsid w:val="00D819F9"/>
    <w:rsid w:val="00D82E00"/>
    <w:rsid w:val="00D83BB2"/>
    <w:rsid w:val="00D84520"/>
    <w:rsid w:val="00D859DB"/>
    <w:rsid w:val="00D87389"/>
    <w:rsid w:val="00D92E24"/>
    <w:rsid w:val="00DA038E"/>
    <w:rsid w:val="00DA1327"/>
    <w:rsid w:val="00DA19EF"/>
    <w:rsid w:val="00DA1C6E"/>
    <w:rsid w:val="00DA2DE9"/>
    <w:rsid w:val="00DA30B0"/>
    <w:rsid w:val="00DA4217"/>
    <w:rsid w:val="00DA5542"/>
    <w:rsid w:val="00DB1AB7"/>
    <w:rsid w:val="00DB1BA0"/>
    <w:rsid w:val="00DB2C89"/>
    <w:rsid w:val="00DB3A0E"/>
    <w:rsid w:val="00DB48D1"/>
    <w:rsid w:val="00DB4D43"/>
    <w:rsid w:val="00DB5D82"/>
    <w:rsid w:val="00DB6A50"/>
    <w:rsid w:val="00DC07AB"/>
    <w:rsid w:val="00DC78C6"/>
    <w:rsid w:val="00DD02E9"/>
    <w:rsid w:val="00DD09F6"/>
    <w:rsid w:val="00DD2B91"/>
    <w:rsid w:val="00DD51F6"/>
    <w:rsid w:val="00DD6C60"/>
    <w:rsid w:val="00DD7698"/>
    <w:rsid w:val="00DE0C84"/>
    <w:rsid w:val="00DE16CC"/>
    <w:rsid w:val="00DE2A4E"/>
    <w:rsid w:val="00DE3FE2"/>
    <w:rsid w:val="00DE4696"/>
    <w:rsid w:val="00DE4975"/>
    <w:rsid w:val="00DE4A9A"/>
    <w:rsid w:val="00DF0DA8"/>
    <w:rsid w:val="00DF11AE"/>
    <w:rsid w:val="00DF79AA"/>
    <w:rsid w:val="00E00913"/>
    <w:rsid w:val="00E02D43"/>
    <w:rsid w:val="00E0740A"/>
    <w:rsid w:val="00E079DF"/>
    <w:rsid w:val="00E105C2"/>
    <w:rsid w:val="00E11340"/>
    <w:rsid w:val="00E12722"/>
    <w:rsid w:val="00E13106"/>
    <w:rsid w:val="00E131C1"/>
    <w:rsid w:val="00E13C5E"/>
    <w:rsid w:val="00E13EE5"/>
    <w:rsid w:val="00E20217"/>
    <w:rsid w:val="00E30073"/>
    <w:rsid w:val="00E32DD6"/>
    <w:rsid w:val="00E34960"/>
    <w:rsid w:val="00E34DBD"/>
    <w:rsid w:val="00E36F13"/>
    <w:rsid w:val="00E3755F"/>
    <w:rsid w:val="00E37AFA"/>
    <w:rsid w:val="00E41DD9"/>
    <w:rsid w:val="00E45172"/>
    <w:rsid w:val="00E45385"/>
    <w:rsid w:val="00E46A71"/>
    <w:rsid w:val="00E51198"/>
    <w:rsid w:val="00E514AF"/>
    <w:rsid w:val="00E52632"/>
    <w:rsid w:val="00E553FB"/>
    <w:rsid w:val="00E57028"/>
    <w:rsid w:val="00E612D3"/>
    <w:rsid w:val="00E6777D"/>
    <w:rsid w:val="00E73352"/>
    <w:rsid w:val="00E745B4"/>
    <w:rsid w:val="00E83906"/>
    <w:rsid w:val="00E85408"/>
    <w:rsid w:val="00E90593"/>
    <w:rsid w:val="00E91187"/>
    <w:rsid w:val="00E9161D"/>
    <w:rsid w:val="00EA2B2B"/>
    <w:rsid w:val="00EA4DC1"/>
    <w:rsid w:val="00EA7242"/>
    <w:rsid w:val="00EB25B0"/>
    <w:rsid w:val="00EB2810"/>
    <w:rsid w:val="00EB3120"/>
    <w:rsid w:val="00EB3160"/>
    <w:rsid w:val="00EB454C"/>
    <w:rsid w:val="00EB537B"/>
    <w:rsid w:val="00EB60FA"/>
    <w:rsid w:val="00EC1664"/>
    <w:rsid w:val="00EC198A"/>
    <w:rsid w:val="00EC1B41"/>
    <w:rsid w:val="00EC24B1"/>
    <w:rsid w:val="00EC3826"/>
    <w:rsid w:val="00EC42E9"/>
    <w:rsid w:val="00EC735A"/>
    <w:rsid w:val="00EC7E00"/>
    <w:rsid w:val="00ED0648"/>
    <w:rsid w:val="00ED2A14"/>
    <w:rsid w:val="00ED2B43"/>
    <w:rsid w:val="00ED2CA5"/>
    <w:rsid w:val="00ED3A66"/>
    <w:rsid w:val="00ED3E45"/>
    <w:rsid w:val="00ED5632"/>
    <w:rsid w:val="00EE08AD"/>
    <w:rsid w:val="00EE372B"/>
    <w:rsid w:val="00EE5B06"/>
    <w:rsid w:val="00EF056F"/>
    <w:rsid w:val="00EF0F7C"/>
    <w:rsid w:val="00EF5FB0"/>
    <w:rsid w:val="00F058C5"/>
    <w:rsid w:val="00F110E7"/>
    <w:rsid w:val="00F11E5D"/>
    <w:rsid w:val="00F12744"/>
    <w:rsid w:val="00F14000"/>
    <w:rsid w:val="00F14931"/>
    <w:rsid w:val="00F22178"/>
    <w:rsid w:val="00F22251"/>
    <w:rsid w:val="00F26120"/>
    <w:rsid w:val="00F26C0C"/>
    <w:rsid w:val="00F31E1A"/>
    <w:rsid w:val="00F32C0F"/>
    <w:rsid w:val="00F365FE"/>
    <w:rsid w:val="00F36719"/>
    <w:rsid w:val="00F40842"/>
    <w:rsid w:val="00F40CD2"/>
    <w:rsid w:val="00F42E93"/>
    <w:rsid w:val="00F43A98"/>
    <w:rsid w:val="00F4474D"/>
    <w:rsid w:val="00F45B28"/>
    <w:rsid w:val="00F477BD"/>
    <w:rsid w:val="00F56D55"/>
    <w:rsid w:val="00F6212D"/>
    <w:rsid w:val="00F63E74"/>
    <w:rsid w:val="00F70ACB"/>
    <w:rsid w:val="00F72312"/>
    <w:rsid w:val="00F731F4"/>
    <w:rsid w:val="00F73FC2"/>
    <w:rsid w:val="00F7452C"/>
    <w:rsid w:val="00F76CEE"/>
    <w:rsid w:val="00F778B3"/>
    <w:rsid w:val="00F77CA3"/>
    <w:rsid w:val="00F8133C"/>
    <w:rsid w:val="00F813A1"/>
    <w:rsid w:val="00F83436"/>
    <w:rsid w:val="00F8435A"/>
    <w:rsid w:val="00F86A51"/>
    <w:rsid w:val="00F86F5B"/>
    <w:rsid w:val="00F8798E"/>
    <w:rsid w:val="00F87996"/>
    <w:rsid w:val="00F932DE"/>
    <w:rsid w:val="00F9359C"/>
    <w:rsid w:val="00F936D3"/>
    <w:rsid w:val="00F9643F"/>
    <w:rsid w:val="00F96765"/>
    <w:rsid w:val="00F97BB0"/>
    <w:rsid w:val="00FA077B"/>
    <w:rsid w:val="00FA3566"/>
    <w:rsid w:val="00FA4185"/>
    <w:rsid w:val="00FA43D2"/>
    <w:rsid w:val="00FA4454"/>
    <w:rsid w:val="00FA4BCF"/>
    <w:rsid w:val="00FB15E6"/>
    <w:rsid w:val="00FB3687"/>
    <w:rsid w:val="00FB37BA"/>
    <w:rsid w:val="00FC13D5"/>
    <w:rsid w:val="00FC2AB3"/>
    <w:rsid w:val="00FC618E"/>
    <w:rsid w:val="00FD1D12"/>
    <w:rsid w:val="00FD26ED"/>
    <w:rsid w:val="00FD5BC6"/>
    <w:rsid w:val="00FD633E"/>
    <w:rsid w:val="00FD6BAE"/>
    <w:rsid w:val="00FE0936"/>
    <w:rsid w:val="00FE4932"/>
    <w:rsid w:val="00FE4EC0"/>
    <w:rsid w:val="00FE6173"/>
    <w:rsid w:val="00FE67D2"/>
    <w:rsid w:val="00FF5BF1"/>
    <w:rsid w:val="00FF693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oNotEmbedSmartTags/>
  <w:decimalSymbol w:val="."/>
  <w:listSeparator w:val=","/>
  <w14:docId w14:val="58BFB4E8"/>
  <w15:docId w15:val="{0EA3CA23-D74E-432C-B42D-D2C0FF3EA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67B"/>
    <w:rPr>
      <w:sz w:val="24"/>
      <w:szCs w:val="24"/>
      <w:lang w:val="en-AU"/>
    </w:rPr>
  </w:style>
  <w:style w:type="paragraph" w:styleId="Heading1">
    <w:name w:val="heading 1"/>
    <w:basedOn w:val="Normal"/>
    <w:next w:val="Normal"/>
    <w:link w:val="Heading1Char"/>
    <w:autoRedefine/>
    <w:uiPriority w:val="9"/>
    <w:qFormat/>
    <w:rsid w:val="009F6E1E"/>
    <w:pPr>
      <w:keepNext/>
      <w:keepLines/>
      <w:spacing w:before="480" w:line="48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F552A"/>
    <w:pPr>
      <w:keepNext/>
      <w:keepLines/>
      <w:spacing w:before="440" w:after="24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6C52BF"/>
    <w:pPr>
      <w:keepNext/>
      <w:keepLines/>
      <w:spacing w:before="200" w:line="480" w:lineRule="auto"/>
      <w:outlineLvl w:val="2"/>
    </w:pPr>
    <w:rPr>
      <w:rFonts w:asciiTheme="majorHAnsi" w:eastAsiaTheme="majorEastAsia" w:hAnsiTheme="majorHAnsi" w:cstheme="majorHAnsi"/>
      <w:bCs/>
      <w:i/>
      <w:color w:val="31849B" w:themeColor="accent5" w:themeShade="BF"/>
      <w:lang w:val="en"/>
    </w:rPr>
  </w:style>
  <w:style w:type="paragraph" w:styleId="Heading4">
    <w:name w:val="heading 4"/>
    <w:basedOn w:val="Normal"/>
    <w:next w:val="Normal"/>
    <w:link w:val="Heading4Char"/>
    <w:uiPriority w:val="9"/>
    <w:unhideWhenUsed/>
    <w:qFormat/>
    <w:rsid w:val="008724F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552A"/>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6C52BF"/>
    <w:rPr>
      <w:rFonts w:asciiTheme="majorHAnsi" w:eastAsiaTheme="majorEastAsia" w:hAnsiTheme="majorHAnsi" w:cstheme="majorHAnsi"/>
      <w:bCs/>
      <w:i/>
      <w:color w:val="31849B" w:themeColor="accent5" w:themeShade="BF"/>
      <w:sz w:val="24"/>
      <w:szCs w:val="24"/>
      <w:lang w:val="en"/>
    </w:rPr>
  </w:style>
  <w:style w:type="character" w:customStyle="1" w:styleId="Heading1Char">
    <w:name w:val="Heading 1 Char"/>
    <w:basedOn w:val="DefaultParagraphFont"/>
    <w:link w:val="Heading1"/>
    <w:uiPriority w:val="9"/>
    <w:rsid w:val="009F6E1E"/>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8724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24F3"/>
    <w:rPr>
      <w:rFonts w:ascii="Lucida Grande" w:hAnsi="Lucida Grande" w:cs="Lucida Grande"/>
      <w:sz w:val="18"/>
      <w:szCs w:val="18"/>
      <w:lang w:val="en-AU"/>
    </w:rPr>
  </w:style>
  <w:style w:type="character" w:customStyle="1" w:styleId="Heading4Char">
    <w:name w:val="Heading 4 Char"/>
    <w:basedOn w:val="DefaultParagraphFont"/>
    <w:link w:val="Heading4"/>
    <w:uiPriority w:val="9"/>
    <w:rsid w:val="008724F3"/>
    <w:rPr>
      <w:rFonts w:asciiTheme="majorHAnsi" w:eastAsiaTheme="majorEastAsia" w:hAnsiTheme="majorHAnsi" w:cstheme="majorBidi"/>
      <w:b/>
      <w:bCs/>
      <w:i/>
      <w:iCs/>
      <w:color w:val="4F81BD" w:themeColor="accent1"/>
      <w:sz w:val="24"/>
      <w:szCs w:val="24"/>
      <w:lang w:val="en-AU"/>
    </w:rPr>
  </w:style>
  <w:style w:type="paragraph" w:customStyle="1" w:styleId="Textflush">
    <w:name w:val="Text flush"/>
    <w:basedOn w:val="Normal"/>
    <w:next w:val="Normal"/>
    <w:uiPriority w:val="99"/>
    <w:rsid w:val="008724F3"/>
    <w:pPr>
      <w:suppressAutoHyphens/>
      <w:spacing w:line="480" w:lineRule="auto"/>
    </w:pPr>
    <w:rPr>
      <w:rFonts w:ascii="Times New Roman" w:eastAsia="Arial Unicode MS" w:hAnsi="Times New Roman" w:cs="Times New Roman"/>
      <w:lang w:val="en-US" w:eastAsia="ar-SA"/>
    </w:rPr>
  </w:style>
  <w:style w:type="paragraph" w:customStyle="1" w:styleId="Text">
    <w:name w:val="Text"/>
    <w:basedOn w:val="Normal"/>
    <w:next w:val="Normal"/>
    <w:link w:val="TextChar"/>
    <w:uiPriority w:val="99"/>
    <w:rsid w:val="008724F3"/>
    <w:pPr>
      <w:suppressAutoHyphens/>
      <w:spacing w:line="480" w:lineRule="auto"/>
      <w:ind w:firstLine="240"/>
    </w:pPr>
    <w:rPr>
      <w:rFonts w:ascii="Times New Roman" w:eastAsia="Arial Unicode MS" w:hAnsi="Times New Roman" w:cs="Times New Roman"/>
      <w:lang w:val="en-US" w:eastAsia="ar-SA"/>
    </w:rPr>
  </w:style>
  <w:style w:type="character" w:customStyle="1" w:styleId="TextChar">
    <w:name w:val="Text Char"/>
    <w:link w:val="Text"/>
    <w:uiPriority w:val="99"/>
    <w:rsid w:val="008724F3"/>
    <w:rPr>
      <w:rFonts w:ascii="Times New Roman" w:eastAsia="Arial Unicode MS" w:hAnsi="Times New Roman" w:cs="Times New Roman"/>
      <w:sz w:val="24"/>
      <w:szCs w:val="24"/>
      <w:lang w:eastAsia="ar-SA"/>
    </w:rPr>
  </w:style>
  <w:style w:type="character" w:styleId="Hyperlink">
    <w:name w:val="Hyperlink"/>
    <w:basedOn w:val="DefaultParagraphFont"/>
    <w:uiPriority w:val="99"/>
    <w:unhideWhenUsed/>
    <w:rsid w:val="008A4DB3"/>
    <w:rPr>
      <w:color w:val="0000FF" w:themeColor="hyperlink"/>
      <w:u w:val="single"/>
    </w:rPr>
  </w:style>
  <w:style w:type="character" w:styleId="FollowedHyperlink">
    <w:name w:val="FollowedHyperlink"/>
    <w:basedOn w:val="DefaultParagraphFont"/>
    <w:uiPriority w:val="99"/>
    <w:semiHidden/>
    <w:unhideWhenUsed/>
    <w:rsid w:val="008A4DB3"/>
    <w:rPr>
      <w:color w:val="800080" w:themeColor="followedHyperlink"/>
      <w:u w:val="single"/>
    </w:rPr>
  </w:style>
  <w:style w:type="paragraph" w:styleId="NormalWeb">
    <w:name w:val="Normal (Web)"/>
    <w:basedOn w:val="Normal"/>
    <w:uiPriority w:val="99"/>
    <w:unhideWhenUsed/>
    <w:rsid w:val="007452A6"/>
    <w:pPr>
      <w:spacing w:before="100" w:beforeAutospacing="1" w:after="100" w:afterAutospacing="1"/>
    </w:pPr>
    <w:rPr>
      <w:rFonts w:ascii="Times" w:hAnsi="Times" w:cs="Times New Roman"/>
      <w:sz w:val="20"/>
      <w:szCs w:val="20"/>
      <w:lang w:eastAsia="en-US"/>
    </w:rPr>
  </w:style>
  <w:style w:type="paragraph" w:styleId="Footer">
    <w:name w:val="footer"/>
    <w:basedOn w:val="Normal"/>
    <w:link w:val="FooterChar"/>
    <w:uiPriority w:val="99"/>
    <w:unhideWhenUsed/>
    <w:rsid w:val="00A633FC"/>
    <w:pPr>
      <w:tabs>
        <w:tab w:val="center" w:pos="4320"/>
        <w:tab w:val="right" w:pos="8640"/>
      </w:tabs>
    </w:pPr>
  </w:style>
  <w:style w:type="character" w:customStyle="1" w:styleId="FooterChar">
    <w:name w:val="Footer Char"/>
    <w:basedOn w:val="DefaultParagraphFont"/>
    <w:link w:val="Footer"/>
    <w:uiPriority w:val="99"/>
    <w:rsid w:val="00A633FC"/>
    <w:rPr>
      <w:sz w:val="24"/>
      <w:szCs w:val="24"/>
      <w:lang w:val="en-AU"/>
    </w:rPr>
  </w:style>
  <w:style w:type="character" w:styleId="PageNumber">
    <w:name w:val="page number"/>
    <w:basedOn w:val="DefaultParagraphFont"/>
    <w:uiPriority w:val="99"/>
    <w:semiHidden/>
    <w:unhideWhenUsed/>
    <w:rsid w:val="00A633FC"/>
  </w:style>
  <w:style w:type="character" w:customStyle="1" w:styleId="passage-display-bcv">
    <w:name w:val="passage-display-bcv"/>
    <w:basedOn w:val="DefaultParagraphFont"/>
    <w:rsid w:val="00EA4DC1"/>
  </w:style>
  <w:style w:type="character" w:styleId="CommentReference">
    <w:name w:val="annotation reference"/>
    <w:basedOn w:val="DefaultParagraphFont"/>
    <w:uiPriority w:val="99"/>
    <w:semiHidden/>
    <w:unhideWhenUsed/>
    <w:rsid w:val="005741AD"/>
    <w:rPr>
      <w:sz w:val="18"/>
      <w:szCs w:val="18"/>
    </w:rPr>
  </w:style>
  <w:style w:type="paragraph" w:styleId="CommentText">
    <w:name w:val="annotation text"/>
    <w:basedOn w:val="Normal"/>
    <w:link w:val="CommentTextChar"/>
    <w:uiPriority w:val="99"/>
    <w:semiHidden/>
    <w:unhideWhenUsed/>
    <w:rsid w:val="005741AD"/>
  </w:style>
  <w:style w:type="character" w:customStyle="1" w:styleId="CommentTextChar">
    <w:name w:val="Comment Text Char"/>
    <w:basedOn w:val="DefaultParagraphFont"/>
    <w:link w:val="CommentText"/>
    <w:uiPriority w:val="99"/>
    <w:semiHidden/>
    <w:rsid w:val="005741AD"/>
    <w:rPr>
      <w:sz w:val="24"/>
      <w:szCs w:val="24"/>
      <w:lang w:val="en-AU"/>
    </w:rPr>
  </w:style>
  <w:style w:type="paragraph" w:styleId="CommentSubject">
    <w:name w:val="annotation subject"/>
    <w:basedOn w:val="CommentText"/>
    <w:next w:val="CommentText"/>
    <w:link w:val="CommentSubjectChar"/>
    <w:uiPriority w:val="99"/>
    <w:semiHidden/>
    <w:unhideWhenUsed/>
    <w:rsid w:val="005741AD"/>
    <w:rPr>
      <w:b/>
      <w:bCs/>
      <w:sz w:val="20"/>
      <w:szCs w:val="20"/>
    </w:rPr>
  </w:style>
  <w:style w:type="character" w:customStyle="1" w:styleId="CommentSubjectChar">
    <w:name w:val="Comment Subject Char"/>
    <w:basedOn w:val="CommentTextChar"/>
    <w:link w:val="CommentSubject"/>
    <w:uiPriority w:val="99"/>
    <w:semiHidden/>
    <w:rsid w:val="005741AD"/>
    <w:rPr>
      <w:b/>
      <w:bCs/>
      <w:sz w:val="24"/>
      <w:szCs w:val="24"/>
      <w:lang w:val="en-AU"/>
    </w:rPr>
  </w:style>
  <w:style w:type="paragraph" w:styleId="ListParagraph">
    <w:name w:val="List Paragraph"/>
    <w:basedOn w:val="Normal"/>
    <w:uiPriority w:val="34"/>
    <w:qFormat/>
    <w:rsid w:val="00B152D9"/>
    <w:pPr>
      <w:ind w:left="720"/>
      <w:contextualSpacing/>
    </w:pPr>
  </w:style>
  <w:style w:type="character" w:customStyle="1" w:styleId="highlight">
    <w:name w:val="highlight"/>
    <w:basedOn w:val="DefaultParagraphFont"/>
    <w:rsid w:val="001E5F7B"/>
  </w:style>
  <w:style w:type="paragraph" w:customStyle="1" w:styleId="title1">
    <w:name w:val="title1"/>
    <w:basedOn w:val="Normal"/>
    <w:rsid w:val="001E5F7B"/>
    <w:rPr>
      <w:rFonts w:ascii="Times New Roman" w:eastAsia="Times New Roman" w:hAnsi="Times New Roman" w:cs="Times New Roman"/>
      <w:sz w:val="27"/>
      <w:szCs w:val="27"/>
      <w:lang w:val="en-GB" w:eastAsia="en-GB"/>
    </w:rPr>
  </w:style>
  <w:style w:type="paragraph" w:customStyle="1" w:styleId="desc2">
    <w:name w:val="desc2"/>
    <w:basedOn w:val="Normal"/>
    <w:rsid w:val="001E5F7B"/>
    <w:rPr>
      <w:rFonts w:ascii="Times New Roman" w:eastAsia="Times New Roman" w:hAnsi="Times New Roman" w:cs="Times New Roman"/>
      <w:sz w:val="26"/>
      <w:szCs w:val="26"/>
      <w:lang w:val="en-GB" w:eastAsia="en-GB"/>
    </w:rPr>
  </w:style>
  <w:style w:type="paragraph" w:customStyle="1" w:styleId="details1">
    <w:name w:val="details1"/>
    <w:basedOn w:val="Normal"/>
    <w:rsid w:val="001E5F7B"/>
    <w:rPr>
      <w:rFonts w:ascii="Times New Roman" w:eastAsia="Times New Roman" w:hAnsi="Times New Roman" w:cs="Times New Roman"/>
      <w:sz w:val="22"/>
      <w:szCs w:val="22"/>
      <w:lang w:val="en-GB" w:eastAsia="en-GB"/>
    </w:rPr>
  </w:style>
  <w:style w:type="character" w:customStyle="1" w:styleId="jrnl">
    <w:name w:val="jrnl"/>
    <w:basedOn w:val="DefaultParagraphFont"/>
    <w:rsid w:val="001E5F7B"/>
  </w:style>
  <w:style w:type="character" w:styleId="Strong">
    <w:name w:val="Strong"/>
    <w:basedOn w:val="DefaultParagraphFont"/>
    <w:uiPriority w:val="22"/>
    <w:qFormat/>
    <w:rsid w:val="003D50E9"/>
    <w:rPr>
      <w:b/>
      <w:bCs/>
    </w:rPr>
  </w:style>
  <w:style w:type="paragraph" w:customStyle="1" w:styleId="bodytext">
    <w:name w:val="bodytext"/>
    <w:basedOn w:val="Normal"/>
    <w:rsid w:val="003D50E9"/>
    <w:pPr>
      <w:spacing w:before="100" w:beforeAutospacing="1" w:after="100" w:afterAutospacing="1"/>
    </w:pPr>
    <w:rPr>
      <w:rFonts w:ascii="Times New Roman" w:eastAsia="Times New Roman" w:hAnsi="Times New Roman" w:cs="Times New Roman"/>
      <w:lang w:val="en-GB" w:eastAsia="en-GB"/>
    </w:rPr>
  </w:style>
  <w:style w:type="paragraph" w:customStyle="1" w:styleId="EndNoteBibliographyTitle">
    <w:name w:val="EndNote Bibliography Title"/>
    <w:basedOn w:val="Normal"/>
    <w:rsid w:val="00C50F63"/>
    <w:pPr>
      <w:jc w:val="center"/>
    </w:pPr>
    <w:rPr>
      <w:rFonts w:ascii="Cambria" w:hAnsi="Cambria"/>
    </w:rPr>
  </w:style>
  <w:style w:type="paragraph" w:customStyle="1" w:styleId="EndNoteBibliography">
    <w:name w:val="EndNote Bibliography"/>
    <w:basedOn w:val="Normal"/>
    <w:rsid w:val="00C50F63"/>
    <w:pPr>
      <w:jc w:val="both"/>
    </w:pPr>
    <w:rPr>
      <w:rFonts w:ascii="Cambria" w:hAnsi="Cambria"/>
    </w:rPr>
  </w:style>
  <w:style w:type="paragraph" w:styleId="TOC2">
    <w:name w:val="toc 2"/>
    <w:basedOn w:val="Normal"/>
    <w:next w:val="Normal"/>
    <w:autoRedefine/>
    <w:uiPriority w:val="39"/>
    <w:unhideWhenUsed/>
    <w:rsid w:val="00B855B2"/>
    <w:pPr>
      <w:ind w:left="240"/>
    </w:pPr>
    <w:rPr>
      <w:smallCaps/>
      <w:sz w:val="22"/>
      <w:szCs w:val="22"/>
    </w:rPr>
  </w:style>
  <w:style w:type="paragraph" w:styleId="TOC1">
    <w:name w:val="toc 1"/>
    <w:basedOn w:val="Normal"/>
    <w:next w:val="Normal"/>
    <w:autoRedefine/>
    <w:uiPriority w:val="39"/>
    <w:unhideWhenUsed/>
    <w:rsid w:val="00C7044E"/>
    <w:pPr>
      <w:spacing w:before="120"/>
    </w:pPr>
    <w:rPr>
      <w:b/>
      <w:caps/>
      <w:sz w:val="22"/>
      <w:szCs w:val="22"/>
    </w:rPr>
  </w:style>
  <w:style w:type="paragraph" w:styleId="TOC3">
    <w:name w:val="toc 3"/>
    <w:basedOn w:val="Normal"/>
    <w:next w:val="Normal"/>
    <w:autoRedefine/>
    <w:uiPriority w:val="39"/>
    <w:unhideWhenUsed/>
    <w:rsid w:val="00C7044E"/>
    <w:pPr>
      <w:ind w:left="480"/>
    </w:pPr>
    <w:rPr>
      <w:i/>
      <w:sz w:val="22"/>
      <w:szCs w:val="22"/>
    </w:rPr>
  </w:style>
  <w:style w:type="paragraph" w:styleId="TOC4">
    <w:name w:val="toc 4"/>
    <w:basedOn w:val="Normal"/>
    <w:next w:val="Normal"/>
    <w:autoRedefine/>
    <w:uiPriority w:val="39"/>
    <w:unhideWhenUsed/>
    <w:rsid w:val="00C7044E"/>
    <w:pPr>
      <w:ind w:left="720"/>
    </w:pPr>
    <w:rPr>
      <w:sz w:val="18"/>
      <w:szCs w:val="18"/>
    </w:rPr>
  </w:style>
  <w:style w:type="paragraph" w:styleId="TOC5">
    <w:name w:val="toc 5"/>
    <w:basedOn w:val="Normal"/>
    <w:next w:val="Normal"/>
    <w:autoRedefine/>
    <w:uiPriority w:val="39"/>
    <w:unhideWhenUsed/>
    <w:rsid w:val="00C7044E"/>
    <w:pPr>
      <w:ind w:left="960"/>
    </w:pPr>
    <w:rPr>
      <w:sz w:val="18"/>
      <w:szCs w:val="18"/>
    </w:rPr>
  </w:style>
  <w:style w:type="paragraph" w:styleId="TOC6">
    <w:name w:val="toc 6"/>
    <w:basedOn w:val="Normal"/>
    <w:next w:val="Normal"/>
    <w:autoRedefine/>
    <w:uiPriority w:val="39"/>
    <w:unhideWhenUsed/>
    <w:rsid w:val="00C7044E"/>
    <w:pPr>
      <w:ind w:left="1200"/>
    </w:pPr>
    <w:rPr>
      <w:sz w:val="18"/>
      <w:szCs w:val="18"/>
    </w:rPr>
  </w:style>
  <w:style w:type="paragraph" w:styleId="TOC7">
    <w:name w:val="toc 7"/>
    <w:basedOn w:val="Normal"/>
    <w:next w:val="Normal"/>
    <w:autoRedefine/>
    <w:uiPriority w:val="39"/>
    <w:unhideWhenUsed/>
    <w:rsid w:val="00C7044E"/>
    <w:pPr>
      <w:ind w:left="1440"/>
    </w:pPr>
    <w:rPr>
      <w:sz w:val="18"/>
      <w:szCs w:val="18"/>
    </w:rPr>
  </w:style>
  <w:style w:type="paragraph" w:styleId="TOC8">
    <w:name w:val="toc 8"/>
    <w:basedOn w:val="Normal"/>
    <w:next w:val="Normal"/>
    <w:autoRedefine/>
    <w:uiPriority w:val="39"/>
    <w:unhideWhenUsed/>
    <w:rsid w:val="00C7044E"/>
    <w:pPr>
      <w:ind w:left="1680"/>
    </w:pPr>
    <w:rPr>
      <w:sz w:val="18"/>
      <w:szCs w:val="18"/>
    </w:rPr>
  </w:style>
  <w:style w:type="paragraph" w:styleId="TOC9">
    <w:name w:val="toc 9"/>
    <w:basedOn w:val="Normal"/>
    <w:next w:val="Normal"/>
    <w:autoRedefine/>
    <w:uiPriority w:val="39"/>
    <w:unhideWhenUsed/>
    <w:rsid w:val="00C7044E"/>
    <w:pPr>
      <w:ind w:left="1920"/>
    </w:pPr>
    <w:rPr>
      <w:sz w:val="18"/>
      <w:szCs w:val="18"/>
    </w:rPr>
  </w:style>
  <w:style w:type="paragraph" w:styleId="TOCHeading">
    <w:name w:val="TOC Heading"/>
    <w:basedOn w:val="Heading1"/>
    <w:next w:val="Normal"/>
    <w:uiPriority w:val="39"/>
    <w:unhideWhenUsed/>
    <w:qFormat/>
    <w:rsid w:val="008040DB"/>
    <w:pPr>
      <w:spacing w:line="276" w:lineRule="auto"/>
      <w:outlineLvl w:val="9"/>
    </w:pPr>
    <w:rPr>
      <w:color w:val="365F91" w:themeColor="accent1" w:themeShade="BF"/>
      <w:sz w:val="28"/>
      <w:szCs w:val="28"/>
      <w:lang w:val="en-US" w:eastAsia="en-US"/>
    </w:rPr>
  </w:style>
  <w:style w:type="paragraph" w:styleId="Header">
    <w:name w:val="header"/>
    <w:basedOn w:val="Normal"/>
    <w:link w:val="HeaderChar"/>
    <w:uiPriority w:val="99"/>
    <w:unhideWhenUsed/>
    <w:rsid w:val="0054182F"/>
    <w:pPr>
      <w:tabs>
        <w:tab w:val="center" w:pos="4320"/>
        <w:tab w:val="right" w:pos="8640"/>
      </w:tabs>
    </w:pPr>
  </w:style>
  <w:style w:type="character" w:customStyle="1" w:styleId="HeaderChar">
    <w:name w:val="Header Char"/>
    <w:basedOn w:val="DefaultParagraphFont"/>
    <w:link w:val="Header"/>
    <w:uiPriority w:val="99"/>
    <w:rsid w:val="0054182F"/>
    <w:rPr>
      <w:sz w:val="24"/>
      <w:szCs w:val="24"/>
      <w:lang w:val="en-AU"/>
    </w:rPr>
  </w:style>
  <w:style w:type="character" w:styleId="LineNumber">
    <w:name w:val="line number"/>
    <w:basedOn w:val="DefaultParagraphFont"/>
    <w:uiPriority w:val="99"/>
    <w:semiHidden/>
    <w:unhideWhenUsed/>
    <w:rsid w:val="008C2833"/>
  </w:style>
  <w:style w:type="paragraph" w:styleId="Revision">
    <w:name w:val="Revision"/>
    <w:hidden/>
    <w:uiPriority w:val="99"/>
    <w:semiHidden/>
    <w:rsid w:val="00A94858"/>
    <w:rPr>
      <w:sz w:val="24"/>
      <w:szCs w:val="24"/>
      <w:lang w:val="en-AU"/>
    </w:rPr>
  </w:style>
  <w:style w:type="table" w:styleId="TableGrid">
    <w:name w:val="Table Grid"/>
    <w:basedOn w:val="TableNormal"/>
    <w:uiPriority w:val="59"/>
    <w:rsid w:val="00447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708484">
      <w:bodyDiv w:val="1"/>
      <w:marLeft w:val="0"/>
      <w:marRight w:val="0"/>
      <w:marTop w:val="0"/>
      <w:marBottom w:val="0"/>
      <w:divBdr>
        <w:top w:val="none" w:sz="0" w:space="0" w:color="auto"/>
        <w:left w:val="none" w:sz="0" w:space="0" w:color="auto"/>
        <w:bottom w:val="none" w:sz="0" w:space="0" w:color="auto"/>
        <w:right w:val="none" w:sz="0" w:space="0" w:color="auto"/>
      </w:divBdr>
    </w:div>
    <w:div w:id="204755684">
      <w:bodyDiv w:val="1"/>
      <w:marLeft w:val="0"/>
      <w:marRight w:val="0"/>
      <w:marTop w:val="0"/>
      <w:marBottom w:val="0"/>
      <w:divBdr>
        <w:top w:val="none" w:sz="0" w:space="0" w:color="auto"/>
        <w:left w:val="none" w:sz="0" w:space="0" w:color="auto"/>
        <w:bottom w:val="none" w:sz="0" w:space="0" w:color="auto"/>
        <w:right w:val="none" w:sz="0" w:space="0" w:color="auto"/>
      </w:divBdr>
    </w:div>
    <w:div w:id="369841050">
      <w:bodyDiv w:val="1"/>
      <w:marLeft w:val="0"/>
      <w:marRight w:val="0"/>
      <w:marTop w:val="0"/>
      <w:marBottom w:val="0"/>
      <w:divBdr>
        <w:top w:val="none" w:sz="0" w:space="0" w:color="auto"/>
        <w:left w:val="none" w:sz="0" w:space="0" w:color="auto"/>
        <w:bottom w:val="none" w:sz="0" w:space="0" w:color="auto"/>
        <w:right w:val="none" w:sz="0" w:space="0" w:color="auto"/>
      </w:divBdr>
    </w:div>
    <w:div w:id="888341210">
      <w:bodyDiv w:val="1"/>
      <w:marLeft w:val="0"/>
      <w:marRight w:val="0"/>
      <w:marTop w:val="0"/>
      <w:marBottom w:val="0"/>
      <w:divBdr>
        <w:top w:val="none" w:sz="0" w:space="0" w:color="auto"/>
        <w:left w:val="none" w:sz="0" w:space="0" w:color="auto"/>
        <w:bottom w:val="none" w:sz="0" w:space="0" w:color="auto"/>
        <w:right w:val="none" w:sz="0" w:space="0" w:color="auto"/>
      </w:divBdr>
    </w:div>
    <w:div w:id="993989103">
      <w:bodyDiv w:val="1"/>
      <w:marLeft w:val="0"/>
      <w:marRight w:val="0"/>
      <w:marTop w:val="0"/>
      <w:marBottom w:val="0"/>
      <w:divBdr>
        <w:top w:val="none" w:sz="0" w:space="0" w:color="auto"/>
        <w:left w:val="none" w:sz="0" w:space="0" w:color="auto"/>
        <w:bottom w:val="none" w:sz="0" w:space="0" w:color="auto"/>
        <w:right w:val="none" w:sz="0" w:space="0" w:color="auto"/>
      </w:divBdr>
    </w:div>
    <w:div w:id="1069109242">
      <w:bodyDiv w:val="1"/>
      <w:marLeft w:val="0"/>
      <w:marRight w:val="0"/>
      <w:marTop w:val="0"/>
      <w:marBottom w:val="0"/>
      <w:divBdr>
        <w:top w:val="none" w:sz="0" w:space="0" w:color="auto"/>
        <w:left w:val="none" w:sz="0" w:space="0" w:color="auto"/>
        <w:bottom w:val="none" w:sz="0" w:space="0" w:color="auto"/>
        <w:right w:val="none" w:sz="0" w:space="0" w:color="auto"/>
      </w:divBdr>
    </w:div>
    <w:div w:id="1081026068">
      <w:bodyDiv w:val="1"/>
      <w:marLeft w:val="0"/>
      <w:marRight w:val="0"/>
      <w:marTop w:val="0"/>
      <w:marBottom w:val="0"/>
      <w:divBdr>
        <w:top w:val="none" w:sz="0" w:space="0" w:color="auto"/>
        <w:left w:val="none" w:sz="0" w:space="0" w:color="auto"/>
        <w:bottom w:val="none" w:sz="0" w:space="0" w:color="auto"/>
        <w:right w:val="none" w:sz="0" w:space="0" w:color="auto"/>
      </w:divBdr>
    </w:div>
    <w:div w:id="1103845556">
      <w:bodyDiv w:val="1"/>
      <w:marLeft w:val="0"/>
      <w:marRight w:val="0"/>
      <w:marTop w:val="0"/>
      <w:marBottom w:val="0"/>
      <w:divBdr>
        <w:top w:val="none" w:sz="0" w:space="0" w:color="auto"/>
        <w:left w:val="none" w:sz="0" w:space="0" w:color="auto"/>
        <w:bottom w:val="none" w:sz="0" w:space="0" w:color="auto"/>
        <w:right w:val="none" w:sz="0" w:space="0" w:color="auto"/>
      </w:divBdr>
    </w:div>
    <w:div w:id="1233470452">
      <w:bodyDiv w:val="1"/>
      <w:marLeft w:val="0"/>
      <w:marRight w:val="0"/>
      <w:marTop w:val="0"/>
      <w:marBottom w:val="0"/>
      <w:divBdr>
        <w:top w:val="none" w:sz="0" w:space="0" w:color="auto"/>
        <w:left w:val="none" w:sz="0" w:space="0" w:color="auto"/>
        <w:bottom w:val="none" w:sz="0" w:space="0" w:color="auto"/>
        <w:right w:val="none" w:sz="0" w:space="0" w:color="auto"/>
      </w:divBdr>
    </w:div>
    <w:div w:id="1272396118">
      <w:bodyDiv w:val="1"/>
      <w:marLeft w:val="0"/>
      <w:marRight w:val="0"/>
      <w:marTop w:val="0"/>
      <w:marBottom w:val="0"/>
      <w:divBdr>
        <w:top w:val="none" w:sz="0" w:space="0" w:color="auto"/>
        <w:left w:val="none" w:sz="0" w:space="0" w:color="auto"/>
        <w:bottom w:val="none" w:sz="0" w:space="0" w:color="auto"/>
        <w:right w:val="none" w:sz="0" w:space="0" w:color="auto"/>
      </w:divBdr>
    </w:div>
    <w:div w:id="1417434914">
      <w:bodyDiv w:val="1"/>
      <w:marLeft w:val="0"/>
      <w:marRight w:val="0"/>
      <w:marTop w:val="0"/>
      <w:marBottom w:val="0"/>
      <w:divBdr>
        <w:top w:val="none" w:sz="0" w:space="0" w:color="auto"/>
        <w:left w:val="none" w:sz="0" w:space="0" w:color="auto"/>
        <w:bottom w:val="none" w:sz="0" w:space="0" w:color="auto"/>
        <w:right w:val="none" w:sz="0" w:space="0" w:color="auto"/>
      </w:divBdr>
    </w:div>
    <w:div w:id="1611012535">
      <w:bodyDiv w:val="1"/>
      <w:marLeft w:val="0"/>
      <w:marRight w:val="0"/>
      <w:marTop w:val="0"/>
      <w:marBottom w:val="0"/>
      <w:divBdr>
        <w:top w:val="none" w:sz="0" w:space="0" w:color="auto"/>
        <w:left w:val="none" w:sz="0" w:space="0" w:color="auto"/>
        <w:bottom w:val="none" w:sz="0" w:space="0" w:color="auto"/>
        <w:right w:val="none" w:sz="0" w:space="0" w:color="auto"/>
      </w:divBdr>
    </w:div>
    <w:div w:id="1628269036">
      <w:bodyDiv w:val="1"/>
      <w:marLeft w:val="0"/>
      <w:marRight w:val="0"/>
      <w:marTop w:val="0"/>
      <w:marBottom w:val="0"/>
      <w:divBdr>
        <w:top w:val="none" w:sz="0" w:space="0" w:color="auto"/>
        <w:left w:val="none" w:sz="0" w:space="0" w:color="auto"/>
        <w:bottom w:val="none" w:sz="0" w:space="0" w:color="auto"/>
        <w:right w:val="none" w:sz="0" w:space="0" w:color="auto"/>
      </w:divBdr>
    </w:div>
    <w:div w:id="20657136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garvan.org.au" TargetMode="External"/><Relationship Id="rId13" Type="http://schemas.openxmlformats.org/officeDocument/2006/relationships/hyperlink" Target="https://en.wikipedia.org/wiki/Erythropoietin" TargetMode="External"/><Relationship Id="rId18" Type="http://schemas.openxmlformats.org/officeDocument/2006/relationships/hyperlink" Target="https://www.wada-ama.org/sites/default/files/prohibited_list_2018_en.pdf" TargetMode="External"/><Relationship Id="rId26" Type="http://schemas.openxmlformats.org/officeDocument/2006/relationships/hyperlink" Target="https://www.gene.com/media/press-releases/7447/2004-06-01/genentech-and-alkermes-announce-decision"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yperlink" Target="https://www.theguardian.com/sport/2017/dec/05/russian-olympic-committee-banned-winter-games-doping" TargetMode="External"/><Relationship Id="rId7" Type="http://schemas.openxmlformats.org/officeDocument/2006/relationships/endnotes" Target="endnotes.xml"/><Relationship Id="rId12" Type="http://schemas.openxmlformats.org/officeDocument/2006/relationships/hyperlink" Target="https://en.wikipedia.org/wiki/Manuel_Beltran" TargetMode="External"/><Relationship Id="rId17" Type="http://schemas.openxmlformats.org/officeDocument/2006/relationships/hyperlink" Target="https://www.wada-ama.org/en/who-we-are/anti-doping-community/national-anti-doping-organizations-nado" TargetMode="External"/><Relationship Id="rId25" Type="http://schemas.openxmlformats.org/officeDocument/2006/relationships/hyperlink" Target="https://www.telegraph.co.uk/sport/othersports/drugsinsport/2300608/Deadly-cocktail-used-by-Dwain-Chambers.html" TargetMode="External"/><Relationship Id="rId33" Type="http://schemas.openxmlformats.org/officeDocument/2006/relationships/hyperlink" Target="https://www.wada-ama.org/sites/default/files/resources/files/20160718_ip_report_newfinal.pdf" TargetMode="External"/><Relationship Id="rId38" Type="http://schemas.openxmlformats.org/officeDocument/2006/relationships/hyperlink" Target="https://www.wada-ama.org/en/content/what-is-prohibited" TargetMode="External"/><Relationship Id="rId2" Type="http://schemas.openxmlformats.org/officeDocument/2006/relationships/numbering" Target="numbering.xml"/><Relationship Id="rId16" Type="http://schemas.openxmlformats.org/officeDocument/2006/relationships/hyperlink" Target="https://www.wada-ama.org/en/international-federations-if" TargetMode="External"/><Relationship Id="rId20" Type="http://schemas.openxmlformats.org/officeDocument/2006/relationships/footer" Target="footer1.xml"/><Relationship Id="rId29" Type="http://schemas.openxmlformats.org/officeDocument/2006/relationships/hyperlink" Target="https://stillmed.olympic.org/Documents/olympic_charter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ada-ama.org/en/who-we-are/governance/executive-committee" TargetMode="External"/><Relationship Id="rId24" Type="http://schemas.openxmlformats.org/officeDocument/2006/relationships/hyperlink" Target="https://www.wada-ama.org/sites/default/files/resources/files/wada_anti-doping_code_2018_english_final.pdf" TargetMode="External"/><Relationship Id="rId32" Type="http://schemas.openxmlformats.org/officeDocument/2006/relationships/hyperlink" Target="https://www.rollingstone.com/culture/culture-sports/russia-apologizes-for-state-run-doping-scandal-195211/" TargetMode="External"/><Relationship Id="rId37" Type="http://schemas.openxmlformats.org/officeDocument/2006/relationships/hyperlink" Target="https://assets.publishing.service.gov.uk/government/uploads/system/uploads/attachment_data/file/654240/Review_of_Criminalisation_of_Doping_in_Sport.pdf"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Agence_Fran%C3%A7aise_de_Lutte_contre_le_Dopage" TargetMode="External"/><Relationship Id="rId23" Type="http://schemas.openxmlformats.org/officeDocument/2006/relationships/hyperlink" Target="https://www.nytimes.com/1989/03/02/sports/track-and-field-coach-tells-a-canadian-inquiry-johnson-used-steroids-since-81.html" TargetMode="External"/><Relationship Id="rId28" Type="http://schemas.openxmlformats.org/officeDocument/2006/relationships/hyperlink" Target="http://www.tas-cas.org/en/general-information/history-of-the-cas.html" TargetMode="External"/><Relationship Id="rId36" Type="http://schemas.openxmlformats.org/officeDocument/2006/relationships/hyperlink" Target="https://www.aph.gov.au/About_Parliament/Parliamentary_Departments/Parliamentary_Library/FlagPost/2013/April/Where_in_the_world_is_doping_a_crime_doping_in_sports_pt_6" TargetMode="External"/><Relationship Id="rId10" Type="http://schemas.openxmlformats.org/officeDocument/2006/relationships/hyperlink" Target="https://www.wada-ama.org/en/resources/athlete-biological-passport/athlete-biological-passport-abp-operating-guidelines" TargetMode="External"/><Relationship Id="rId19" Type="http://schemas.openxmlformats.org/officeDocument/2006/relationships/header" Target="header1.xml"/><Relationship Id="rId31" Type="http://schemas.openxmlformats.org/officeDocument/2006/relationships/hyperlink" Target="https://www.independent.co.uk/news/business/analysis-and-features/rio-2016-olympic-games-richest-ever-usain-bolt-mo-farah-a7171811.html" TargetMode="Externa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wada-ama.org/en/what-we-do/the-code" TargetMode="External"/><Relationship Id="rId14" Type="http://schemas.openxmlformats.org/officeDocument/2006/relationships/hyperlink" Target="https://en.wikipedia.org/wiki/2008_Tour_de_France" TargetMode="External"/><Relationship Id="rId22" Type="http://schemas.openxmlformats.org/officeDocument/2006/relationships/hyperlink" Target="http://articles.chicagotribune.com/1989-06-13/sports/8902090266_1_dianabol-hormones-injections" TargetMode="External"/><Relationship Id="rId27" Type="http://schemas.openxmlformats.org/officeDocument/2006/relationships/hyperlink" Target="https://www.nature.com/scitable/topicpage/sports-gene-doping-and-wada-764" TargetMode="External"/><Relationship Id="rId30" Type="http://schemas.openxmlformats.org/officeDocument/2006/relationships/hyperlink" Target="https://www.rt.com/business/418322-olympic-games-money-profits/" TargetMode="External"/><Relationship Id="rId35" Type="http://schemas.openxmlformats.org/officeDocument/2006/relationships/hyperlink" Target="https://www.wada-ama.org/sites/default/files/resources/files/2013-05-12-Lack-of-effectiveness-of-testing-WG-Report-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06FFB-A5C7-461F-89F7-D478B452F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45189</Words>
  <Characters>257582</Characters>
  <Application>Microsoft Office Word</Application>
  <DocSecurity>4</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Ho</dc:creator>
  <cp:keywords/>
  <dc:description/>
  <cp:lastModifiedBy>Hickman J. (Medicine)</cp:lastModifiedBy>
  <cp:revision>2</cp:revision>
  <dcterms:created xsi:type="dcterms:W3CDTF">2019-07-18T08:51:00Z</dcterms:created>
  <dcterms:modified xsi:type="dcterms:W3CDTF">2019-07-18T08:51:00Z</dcterms:modified>
</cp:coreProperties>
</file>